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3F859" w14:textId="0ACE3349" w:rsidR="00620DCA" w:rsidRPr="00873717" w:rsidRDefault="00620DCA" w:rsidP="00CA172E">
      <w:pPr>
        <w:adjustRightInd w:val="0"/>
        <w:ind w:firstLineChars="0" w:firstLine="0"/>
      </w:pPr>
    </w:p>
    <w:p w14:paraId="62CA7CD3" w14:textId="77777777" w:rsidR="00620DCA" w:rsidRPr="00873717" w:rsidRDefault="00620DCA" w:rsidP="00620DCA">
      <w:pPr>
        <w:pStyle w:val="1"/>
        <w:adjustRightInd w:val="0"/>
        <w:ind w:firstLine="241"/>
      </w:pPr>
      <w:bookmarkStart w:id="0" w:name="_Hlk120653801"/>
      <w:r w:rsidRPr="00873717">
        <w:t xml:space="preserve">STAMarker: Determining spatial domain-specific variable genes with saliency maps in deep </w:t>
      </w:r>
      <w:proofErr w:type="gramStart"/>
      <w:r w:rsidRPr="00873717">
        <w:t>learning</w:t>
      </w:r>
      <w:proofErr w:type="gramEnd"/>
    </w:p>
    <w:p w14:paraId="0C56F6A9" w14:textId="77BFF751" w:rsidR="00950636" w:rsidRPr="00873717" w:rsidRDefault="00620DCA" w:rsidP="00873717">
      <w:pPr>
        <w:spacing w:afterLines="100" w:after="312" w:line="500" w:lineRule="exact"/>
        <w:ind w:firstLineChars="0" w:firstLine="0"/>
      </w:pPr>
      <w:bookmarkStart w:id="1" w:name="OLE_LINK1"/>
      <w:bookmarkStart w:id="2" w:name="_Hlk120654168"/>
      <w:bookmarkStart w:id="3" w:name="_Hlk120653847"/>
      <w:bookmarkEnd w:id="0"/>
      <w:r w:rsidRPr="00873717">
        <w:rPr>
          <w:rFonts w:cs="Arial" w:hint="eastAsia"/>
          <w:color w:val="000000" w:themeColor="text1"/>
          <w:sz w:val="24"/>
        </w:rPr>
        <w:t>Chihao</w:t>
      </w:r>
      <w:r w:rsidRPr="00873717">
        <w:rPr>
          <w:rFonts w:cs="Arial"/>
          <w:color w:val="000000" w:themeColor="text1"/>
          <w:sz w:val="24"/>
        </w:rPr>
        <w:t xml:space="preserve"> </w:t>
      </w:r>
      <w:r w:rsidRPr="00873717">
        <w:rPr>
          <w:rFonts w:cs="Arial" w:hint="eastAsia"/>
          <w:color w:val="000000" w:themeColor="text1"/>
          <w:sz w:val="24"/>
        </w:rPr>
        <w:t>Zhang</w:t>
      </w:r>
      <w:r w:rsidRPr="00873717">
        <w:rPr>
          <w:rFonts w:cs="Arial"/>
          <w:color w:val="000000" w:themeColor="text1"/>
          <w:sz w:val="24"/>
          <w:vertAlign w:val="superscript"/>
        </w:rPr>
        <w:t>1</w:t>
      </w:r>
      <w:r w:rsidRPr="00873717">
        <w:rPr>
          <w:rFonts w:cs="Arial"/>
          <w:color w:val="000000" w:themeColor="text1"/>
          <w:sz w:val="24"/>
        </w:rPr>
        <w:t>, Kangning Dong</w:t>
      </w:r>
      <w:r w:rsidRPr="00873717">
        <w:rPr>
          <w:rFonts w:cs="Arial"/>
          <w:color w:val="000000" w:themeColor="text1"/>
          <w:sz w:val="24"/>
          <w:vertAlign w:val="superscript"/>
        </w:rPr>
        <w:t>2</w:t>
      </w:r>
      <w:r w:rsidRPr="00873717">
        <w:rPr>
          <w:rFonts w:cs="Arial" w:hint="eastAsia"/>
          <w:color w:val="000000" w:themeColor="text1"/>
          <w:sz w:val="24"/>
          <w:vertAlign w:val="superscript"/>
        </w:rPr>
        <w:t>,</w:t>
      </w:r>
      <w:r w:rsidRPr="00873717">
        <w:rPr>
          <w:rFonts w:cs="Arial"/>
          <w:color w:val="000000" w:themeColor="text1"/>
          <w:sz w:val="24"/>
          <w:vertAlign w:val="superscript"/>
        </w:rPr>
        <w:t>3</w:t>
      </w:r>
      <w:r w:rsidRPr="00873717">
        <w:rPr>
          <w:rFonts w:cs="Arial"/>
          <w:color w:val="000000" w:themeColor="text1"/>
          <w:sz w:val="24"/>
        </w:rPr>
        <w:t xml:space="preserve">, </w:t>
      </w:r>
      <w:r w:rsidR="003B3875" w:rsidRPr="00873717">
        <w:rPr>
          <w:rFonts w:cs="Arial"/>
          <w:color w:val="000000" w:themeColor="text1"/>
          <w:sz w:val="24"/>
        </w:rPr>
        <w:t>Kazuyuki Aihara</w:t>
      </w:r>
      <w:proofErr w:type="gramStart"/>
      <w:r w:rsidR="006A06F2" w:rsidRPr="00873717">
        <w:rPr>
          <w:rFonts w:cs="Arial"/>
          <w:color w:val="000000" w:themeColor="text1"/>
          <w:vertAlign w:val="superscript"/>
        </w:rPr>
        <w:t>1</w:t>
      </w:r>
      <w:r w:rsidR="009A6534">
        <w:rPr>
          <w:rFonts w:cs="Arial"/>
          <w:color w:val="000000" w:themeColor="text1"/>
          <w:vertAlign w:val="superscript"/>
        </w:rPr>
        <w:t>,</w:t>
      </w:r>
      <w:r w:rsidR="003B3875" w:rsidRPr="00873717">
        <w:rPr>
          <w:rFonts w:cs="Arial"/>
          <w:color w:val="000000" w:themeColor="text1"/>
          <w:sz w:val="24"/>
        </w:rPr>
        <w:t>*</w:t>
      </w:r>
      <w:proofErr w:type="gramEnd"/>
      <w:r w:rsidRPr="00873717">
        <w:rPr>
          <w:rFonts w:cs="Arial"/>
          <w:color w:val="000000" w:themeColor="text1"/>
          <w:sz w:val="24"/>
        </w:rPr>
        <w:t xml:space="preserve">, </w:t>
      </w:r>
      <w:proofErr w:type="spellStart"/>
      <w:r w:rsidRPr="00873717">
        <w:rPr>
          <w:rFonts w:cs="Arial"/>
          <w:color w:val="000000" w:themeColor="text1"/>
          <w:sz w:val="24"/>
        </w:rPr>
        <w:t>Luonan</w:t>
      </w:r>
      <w:proofErr w:type="spellEnd"/>
      <w:r w:rsidRPr="00873717">
        <w:rPr>
          <w:rFonts w:cs="Arial"/>
          <w:color w:val="000000" w:themeColor="text1"/>
          <w:sz w:val="24"/>
        </w:rPr>
        <w:t xml:space="preserve"> Chen</w:t>
      </w:r>
      <w:r w:rsidR="0085443A" w:rsidRPr="00873717">
        <w:rPr>
          <w:rFonts w:cs="Arial"/>
          <w:color w:val="000000" w:themeColor="text1"/>
          <w:vertAlign w:val="superscript"/>
        </w:rPr>
        <w:t>4</w:t>
      </w:r>
      <w:r w:rsidR="000D71D9" w:rsidRPr="00873717">
        <w:rPr>
          <w:rFonts w:cs="Arial"/>
          <w:color w:val="000000" w:themeColor="text1"/>
          <w:vertAlign w:val="superscript"/>
        </w:rPr>
        <w:t>,</w:t>
      </w:r>
      <w:r w:rsidR="0085443A" w:rsidRPr="00873717">
        <w:rPr>
          <w:rFonts w:cs="Arial"/>
          <w:color w:val="000000" w:themeColor="text1"/>
          <w:vertAlign w:val="superscript"/>
        </w:rPr>
        <w:t>5</w:t>
      </w:r>
      <w:r w:rsidR="000D71D9" w:rsidRPr="00873717">
        <w:rPr>
          <w:rFonts w:cs="Arial"/>
          <w:color w:val="000000" w:themeColor="text1"/>
          <w:vertAlign w:val="superscript"/>
        </w:rPr>
        <w:t>,</w:t>
      </w:r>
      <w:r w:rsidR="0085443A" w:rsidRPr="00873717">
        <w:rPr>
          <w:rFonts w:cs="Arial"/>
          <w:color w:val="000000" w:themeColor="text1"/>
          <w:vertAlign w:val="superscript"/>
        </w:rPr>
        <w:t>6</w:t>
      </w:r>
      <w:r w:rsidR="000D71D9" w:rsidRPr="00873717">
        <w:rPr>
          <w:rFonts w:cs="Arial"/>
          <w:color w:val="000000" w:themeColor="text1"/>
          <w:vertAlign w:val="superscript"/>
        </w:rPr>
        <w:t>,</w:t>
      </w:r>
      <w:r w:rsidR="0085443A" w:rsidRPr="00873717">
        <w:rPr>
          <w:rFonts w:cs="Arial"/>
          <w:color w:val="000000" w:themeColor="text1"/>
          <w:vertAlign w:val="superscript"/>
        </w:rPr>
        <w:t>7</w:t>
      </w:r>
      <w:r w:rsidR="009A6534">
        <w:rPr>
          <w:rFonts w:cs="Arial"/>
          <w:color w:val="000000" w:themeColor="text1"/>
          <w:vertAlign w:val="superscript"/>
        </w:rPr>
        <w:t>,</w:t>
      </w:r>
      <w:r w:rsidR="00311460" w:rsidRPr="00873717">
        <w:rPr>
          <w:rFonts w:cs="Arial"/>
          <w:color w:val="000000" w:themeColor="text1"/>
          <w:sz w:val="24"/>
        </w:rPr>
        <w:t>*</w:t>
      </w:r>
      <w:r w:rsidRPr="00873717">
        <w:rPr>
          <w:rFonts w:cs="Arial"/>
          <w:color w:val="000000" w:themeColor="text1"/>
          <w:sz w:val="24"/>
        </w:rPr>
        <w:t xml:space="preserve"> and Shihua Zhang</w:t>
      </w:r>
      <w:bookmarkEnd w:id="1"/>
      <w:r w:rsidR="00213170" w:rsidRPr="00873717">
        <w:rPr>
          <w:rFonts w:cs="Arial"/>
          <w:color w:val="000000" w:themeColor="text1"/>
          <w:sz w:val="24"/>
          <w:vertAlign w:val="superscript"/>
        </w:rPr>
        <w:t>2,3</w:t>
      </w:r>
      <w:r w:rsidRPr="00873717">
        <w:rPr>
          <w:rFonts w:cs="Arial"/>
          <w:color w:val="000000" w:themeColor="text1"/>
          <w:sz w:val="24"/>
          <w:vertAlign w:val="superscript"/>
        </w:rPr>
        <w:t>,</w:t>
      </w:r>
      <w:r w:rsidR="00873717" w:rsidRPr="00873717">
        <w:rPr>
          <w:rFonts w:cs="Arial"/>
          <w:color w:val="000000" w:themeColor="text1"/>
          <w:sz w:val="24"/>
          <w:vertAlign w:val="superscript"/>
        </w:rPr>
        <w:t>5</w:t>
      </w:r>
      <w:bookmarkEnd w:id="2"/>
      <w:r w:rsidR="009A6534">
        <w:rPr>
          <w:rFonts w:cs="Arial"/>
          <w:color w:val="000000" w:themeColor="text1"/>
          <w:sz w:val="24"/>
          <w:vertAlign w:val="superscript"/>
        </w:rPr>
        <w:t>,</w:t>
      </w:r>
      <w:r w:rsidRPr="00873717">
        <w:rPr>
          <w:rFonts w:cs="Arial"/>
          <w:color w:val="000000" w:themeColor="text1"/>
          <w:sz w:val="24"/>
          <w:vertAlign w:val="superscript"/>
        </w:rPr>
        <w:t>*</w:t>
      </w:r>
    </w:p>
    <w:p w14:paraId="58B56DB7" w14:textId="050C887E" w:rsidR="00487B3E" w:rsidRPr="00873717" w:rsidRDefault="001E63DC" w:rsidP="00950636">
      <w:pPr>
        <w:pStyle w:val="Author-Affiliation"/>
        <w:ind w:firstLineChars="0" w:firstLine="0"/>
        <w:rPr>
          <w:rFonts w:ascii="Arial" w:hAnsi="Arial" w:cs="Arial"/>
          <w:color w:val="000000" w:themeColor="text1"/>
          <w:sz w:val="22"/>
          <w:szCs w:val="22"/>
        </w:rPr>
      </w:pPr>
      <w:bookmarkStart w:id="4" w:name="_Hlk120654227"/>
      <w:bookmarkEnd w:id="3"/>
      <w:r w:rsidRPr="00873717">
        <w:rPr>
          <w:rFonts w:ascii="Arial" w:hAnsi="Arial" w:cs="Arial"/>
          <w:color w:val="000000" w:themeColor="text1"/>
          <w:sz w:val="22"/>
          <w:szCs w:val="22"/>
          <w:vertAlign w:val="superscript"/>
        </w:rPr>
        <w:t>1</w:t>
      </w:r>
      <w:r w:rsidR="00950636" w:rsidRPr="00873717">
        <w:rPr>
          <w:rFonts w:ascii="Arial" w:hAnsi="Arial" w:cs="Arial"/>
          <w:color w:val="000000" w:themeColor="text1"/>
          <w:sz w:val="22"/>
          <w:szCs w:val="22"/>
        </w:rPr>
        <w:t>International Research Center for Neurointelligence, The University of Tokyo Institutes for Advanced Study,</w:t>
      </w:r>
      <w:r w:rsidR="00950636" w:rsidRPr="00873717">
        <w:rPr>
          <w:rFonts w:ascii="Arial" w:hAnsi="Arial" w:cs="Arial" w:hint="eastAsia"/>
          <w:color w:val="000000" w:themeColor="text1"/>
          <w:sz w:val="22"/>
          <w:szCs w:val="22"/>
          <w:lang w:eastAsia="zh-CN"/>
        </w:rPr>
        <w:t xml:space="preserve"> </w:t>
      </w:r>
      <w:r w:rsidR="00950636" w:rsidRPr="00873717">
        <w:rPr>
          <w:rFonts w:ascii="Arial" w:hAnsi="Arial" w:cs="Arial"/>
          <w:color w:val="000000" w:themeColor="text1"/>
          <w:sz w:val="22"/>
          <w:szCs w:val="22"/>
        </w:rPr>
        <w:t>The University of Tokyo, Tokyo 113-0033, Japan</w:t>
      </w:r>
    </w:p>
    <w:p w14:paraId="57AB7F21" w14:textId="4CDD0DA8" w:rsidR="004544FA" w:rsidRPr="00873717" w:rsidRDefault="009735C7" w:rsidP="004544FA">
      <w:pPr>
        <w:pStyle w:val="Author-Affiliation"/>
        <w:spacing w:before="0" w:after="0" w:line="240" w:lineRule="auto"/>
        <w:ind w:firstLineChars="0" w:firstLine="0"/>
        <w:rPr>
          <w:rFonts w:ascii="Arial" w:hAnsi="Arial" w:cs="Arial"/>
          <w:color w:val="000000" w:themeColor="text1"/>
          <w:sz w:val="22"/>
          <w:szCs w:val="22"/>
        </w:rPr>
      </w:pPr>
      <w:r w:rsidRPr="00873717">
        <w:rPr>
          <w:rFonts w:ascii="Arial" w:hAnsi="Arial" w:cs="Arial"/>
          <w:color w:val="000000" w:themeColor="text1"/>
          <w:sz w:val="22"/>
          <w:szCs w:val="22"/>
          <w:vertAlign w:val="superscript"/>
        </w:rPr>
        <w:t>2</w:t>
      </w:r>
      <w:r w:rsidR="004544FA" w:rsidRPr="00873717">
        <w:rPr>
          <w:rFonts w:ascii="Arial" w:hAnsi="Arial" w:cs="Arial"/>
          <w:color w:val="000000" w:themeColor="text1"/>
          <w:sz w:val="22"/>
          <w:szCs w:val="22"/>
        </w:rPr>
        <w:t xml:space="preserve">NCMIS, CEMS, RCSDS, Academy of Mathematics and Systems Science, Chinese Academy of Sciences, Beijing 100190, </w:t>
      </w:r>
      <w:r w:rsidR="005C65AF" w:rsidRPr="00873717">
        <w:rPr>
          <w:rFonts w:ascii="Arial" w:hAnsi="Arial" w:cs="Arial"/>
          <w:color w:val="000000" w:themeColor="text1"/>
          <w:sz w:val="22"/>
          <w:szCs w:val="22"/>
        </w:rPr>
        <w:t>China</w:t>
      </w:r>
    </w:p>
    <w:p w14:paraId="524296D2" w14:textId="5761D599" w:rsidR="00892ABF" w:rsidRPr="00873717" w:rsidRDefault="007C4C85" w:rsidP="004544FA">
      <w:pPr>
        <w:pStyle w:val="Author-Affiliation"/>
        <w:spacing w:before="0" w:after="0" w:line="240" w:lineRule="auto"/>
        <w:ind w:firstLineChars="0" w:firstLine="0"/>
        <w:rPr>
          <w:rFonts w:ascii="Arial" w:hAnsi="Arial" w:cs="Arial"/>
          <w:color w:val="000000" w:themeColor="text1"/>
          <w:sz w:val="22"/>
          <w:szCs w:val="22"/>
        </w:rPr>
      </w:pPr>
      <w:r w:rsidRPr="00873717">
        <w:rPr>
          <w:rFonts w:ascii="Arial" w:hAnsi="Arial" w:cs="Arial"/>
          <w:color w:val="000000" w:themeColor="text1"/>
          <w:sz w:val="22"/>
          <w:szCs w:val="22"/>
          <w:vertAlign w:val="superscript"/>
        </w:rPr>
        <w:t>3</w:t>
      </w:r>
      <w:r w:rsidR="004544FA" w:rsidRPr="00873717">
        <w:rPr>
          <w:rFonts w:ascii="Arial" w:hAnsi="Arial" w:cs="Arial"/>
          <w:color w:val="000000" w:themeColor="text1"/>
          <w:sz w:val="22"/>
          <w:szCs w:val="22"/>
        </w:rPr>
        <w:t>School of Mathematic</w:t>
      </w:r>
      <w:r w:rsidR="004544FA" w:rsidRPr="00873717">
        <w:rPr>
          <w:rFonts w:ascii="Arial" w:hAnsi="Arial" w:cs="Arial" w:hint="eastAsia"/>
          <w:color w:val="000000" w:themeColor="text1"/>
          <w:sz w:val="22"/>
          <w:szCs w:val="22"/>
          <w:lang w:eastAsia="zh-CN"/>
        </w:rPr>
        <w:t>al</w:t>
      </w:r>
      <w:r w:rsidR="004544FA" w:rsidRPr="00873717">
        <w:rPr>
          <w:rFonts w:ascii="Arial" w:hAnsi="Arial" w:cs="Arial"/>
          <w:color w:val="000000" w:themeColor="text1"/>
          <w:sz w:val="22"/>
          <w:szCs w:val="22"/>
        </w:rPr>
        <w:t xml:space="preserve"> Sciences/Sino-Danish College, University of Chinese Academy of Sciences, Beijing 100049, China</w:t>
      </w:r>
    </w:p>
    <w:p w14:paraId="1B1053E2" w14:textId="03268CB5" w:rsidR="00620DCA" w:rsidRPr="00873717" w:rsidRDefault="00C73309" w:rsidP="00CD4CC9">
      <w:pPr>
        <w:pStyle w:val="Author-Affiliation"/>
        <w:ind w:firstLineChars="0" w:firstLine="0"/>
        <w:rPr>
          <w:rFonts w:ascii="Arial" w:hAnsi="Arial" w:cs="Arial"/>
          <w:color w:val="000000" w:themeColor="text1"/>
          <w:sz w:val="22"/>
          <w:szCs w:val="22"/>
        </w:rPr>
      </w:pPr>
      <w:r w:rsidRPr="00873717">
        <w:rPr>
          <w:rFonts w:ascii="Arial" w:hAnsi="Arial" w:cs="Arial"/>
          <w:color w:val="000000" w:themeColor="text1"/>
          <w:sz w:val="22"/>
          <w:szCs w:val="22"/>
          <w:vertAlign w:val="superscript"/>
        </w:rPr>
        <w:t>4</w:t>
      </w:r>
      <w:r w:rsidR="00CD4CC9" w:rsidRPr="00873717">
        <w:rPr>
          <w:rFonts w:ascii="Arial" w:hAnsi="Arial" w:cs="Arial"/>
          <w:color w:val="000000" w:themeColor="text1"/>
          <w:sz w:val="22"/>
          <w:szCs w:val="22"/>
        </w:rPr>
        <w:t>Key Laboratory of Systems Biology, Shanghai Institute of Biochemistry and Cell Biology, Center for Excellence in</w:t>
      </w:r>
      <w:r w:rsidR="00CD4CC9" w:rsidRPr="00873717">
        <w:rPr>
          <w:rFonts w:ascii="Arial" w:hAnsi="Arial" w:cs="Arial" w:hint="eastAsia"/>
          <w:color w:val="000000" w:themeColor="text1"/>
          <w:sz w:val="22"/>
          <w:szCs w:val="22"/>
          <w:lang w:eastAsia="zh-CN"/>
        </w:rPr>
        <w:t xml:space="preserve"> </w:t>
      </w:r>
      <w:r w:rsidR="00CD4CC9" w:rsidRPr="00873717">
        <w:rPr>
          <w:rFonts w:ascii="Arial" w:hAnsi="Arial" w:cs="Arial"/>
          <w:color w:val="000000" w:themeColor="text1"/>
          <w:sz w:val="22"/>
          <w:szCs w:val="22"/>
        </w:rPr>
        <w:t>Molecular Cell Science, Chinese Academy of Sciences, Shanghai 200031, China</w:t>
      </w:r>
    </w:p>
    <w:p w14:paraId="234A80CE" w14:textId="182C2553" w:rsidR="00FE2A3B" w:rsidRPr="00873717" w:rsidRDefault="00AB657F" w:rsidP="00E61992">
      <w:pPr>
        <w:pStyle w:val="Author-Affiliation"/>
        <w:ind w:firstLineChars="0" w:firstLine="0"/>
        <w:rPr>
          <w:rFonts w:ascii="Arial" w:hAnsi="Arial" w:cs="Arial"/>
          <w:color w:val="000000" w:themeColor="text1"/>
          <w:sz w:val="22"/>
          <w:szCs w:val="22"/>
        </w:rPr>
      </w:pPr>
      <w:r w:rsidRPr="00873717">
        <w:rPr>
          <w:rFonts w:ascii="Arial" w:hAnsi="Arial" w:cs="Arial"/>
          <w:color w:val="000000" w:themeColor="text1"/>
          <w:sz w:val="22"/>
          <w:szCs w:val="22"/>
          <w:vertAlign w:val="superscript"/>
        </w:rPr>
        <w:t>5</w:t>
      </w:r>
      <w:r w:rsidR="00873717" w:rsidRPr="00873717">
        <w:rPr>
          <w:rFonts w:ascii="Arial" w:hAnsi="Arial" w:cs="Arial"/>
          <w:color w:val="000000" w:themeColor="text1"/>
          <w:sz w:val="22"/>
          <w:szCs w:val="22"/>
        </w:rPr>
        <w:t>Key Laboratory of Systems Health Science of Zhejiang Province, School of Life Science, Hangzhou Institute for Advanced Study, University of Chinese Academy of Sciences, Hangzhou, 310024, China</w:t>
      </w:r>
      <w:r w:rsidR="00873717" w:rsidRPr="00873717" w:rsidDel="00873717">
        <w:rPr>
          <w:rFonts w:ascii="Arial" w:hAnsi="Arial" w:cs="Arial"/>
          <w:color w:val="000000" w:themeColor="text1"/>
          <w:sz w:val="22"/>
          <w:szCs w:val="22"/>
        </w:rPr>
        <w:t xml:space="preserve"> </w:t>
      </w:r>
    </w:p>
    <w:p w14:paraId="6B02E6C7" w14:textId="6ACF4627" w:rsidR="00115517" w:rsidRPr="00873717" w:rsidRDefault="00A37AB4" w:rsidP="00E61992">
      <w:pPr>
        <w:pStyle w:val="Author-Affiliation"/>
        <w:ind w:firstLineChars="0" w:firstLine="0"/>
        <w:rPr>
          <w:rFonts w:ascii="Arial" w:hAnsi="Arial" w:cs="Arial"/>
          <w:color w:val="000000" w:themeColor="text1"/>
          <w:sz w:val="22"/>
          <w:szCs w:val="22"/>
        </w:rPr>
      </w:pPr>
      <w:r w:rsidRPr="00873717">
        <w:rPr>
          <w:rFonts w:ascii="Arial" w:hAnsi="Arial" w:cs="Arial"/>
          <w:color w:val="000000" w:themeColor="text1"/>
          <w:sz w:val="22"/>
          <w:szCs w:val="22"/>
          <w:vertAlign w:val="superscript"/>
        </w:rPr>
        <w:t>6</w:t>
      </w:r>
      <w:r w:rsidR="00115517" w:rsidRPr="00873717">
        <w:rPr>
          <w:rFonts w:ascii="Arial" w:hAnsi="Arial" w:cs="Arial"/>
          <w:color w:val="000000" w:themeColor="text1"/>
          <w:sz w:val="22"/>
          <w:szCs w:val="22"/>
        </w:rPr>
        <w:t>School of Life Science and Technology, Shanghai</w:t>
      </w:r>
      <w:r w:rsidR="00B17B2E" w:rsidRPr="00873717">
        <w:rPr>
          <w:rFonts w:ascii="Arial" w:hAnsi="Arial" w:cs="Arial"/>
          <w:color w:val="000000" w:themeColor="text1"/>
          <w:sz w:val="22"/>
          <w:szCs w:val="22"/>
        </w:rPr>
        <w:t xml:space="preserve"> </w:t>
      </w:r>
      <w:r w:rsidR="00115517" w:rsidRPr="00873717">
        <w:rPr>
          <w:rFonts w:ascii="Arial" w:hAnsi="Arial" w:cs="Arial"/>
          <w:color w:val="000000" w:themeColor="text1"/>
          <w:sz w:val="22"/>
          <w:szCs w:val="22"/>
        </w:rPr>
        <w:t>Tech University, Shanghai 201210, China</w:t>
      </w:r>
    </w:p>
    <w:p w14:paraId="1A121849" w14:textId="5B251F78" w:rsidR="00B17B2E" w:rsidRPr="00873717" w:rsidRDefault="00B421E1" w:rsidP="00873717">
      <w:pPr>
        <w:pStyle w:val="Author-Affiliation"/>
        <w:ind w:firstLineChars="0" w:firstLine="0"/>
        <w:rPr>
          <w:rFonts w:ascii="Arial" w:hAnsi="Arial" w:cs="Arial"/>
          <w:color w:val="000000" w:themeColor="text1"/>
          <w:sz w:val="22"/>
          <w:szCs w:val="22"/>
        </w:rPr>
      </w:pPr>
      <w:r w:rsidRPr="00873717">
        <w:rPr>
          <w:rFonts w:ascii="Arial" w:hAnsi="Arial" w:cs="Arial"/>
          <w:color w:val="000000" w:themeColor="text1"/>
          <w:sz w:val="22"/>
          <w:szCs w:val="22"/>
          <w:vertAlign w:val="superscript"/>
        </w:rPr>
        <w:t>7</w:t>
      </w:r>
      <w:r w:rsidR="000C265F" w:rsidRPr="00873717">
        <w:rPr>
          <w:rFonts w:ascii="Arial" w:hAnsi="Arial" w:cs="Arial"/>
          <w:color w:val="000000" w:themeColor="text1"/>
          <w:sz w:val="22"/>
          <w:szCs w:val="22"/>
        </w:rPr>
        <w:t xml:space="preserve">Guangdong Institute of Intelligence Science and Technology, </w:t>
      </w:r>
      <w:proofErr w:type="spellStart"/>
      <w:r w:rsidR="000C265F" w:rsidRPr="00873717">
        <w:rPr>
          <w:rFonts w:ascii="Arial" w:hAnsi="Arial" w:cs="Arial"/>
          <w:color w:val="000000" w:themeColor="text1"/>
          <w:sz w:val="22"/>
          <w:szCs w:val="22"/>
        </w:rPr>
        <w:t>Hengqin</w:t>
      </w:r>
      <w:proofErr w:type="spellEnd"/>
      <w:r w:rsidR="000C265F" w:rsidRPr="00873717">
        <w:rPr>
          <w:rFonts w:ascii="Arial" w:hAnsi="Arial" w:cs="Arial"/>
          <w:color w:val="000000" w:themeColor="text1"/>
          <w:sz w:val="22"/>
          <w:szCs w:val="22"/>
        </w:rPr>
        <w:t>, Zhuhai, Guangdong 519031,</w:t>
      </w:r>
      <w:r w:rsidR="000C265F" w:rsidRPr="00873717">
        <w:rPr>
          <w:rFonts w:ascii="Arial" w:hAnsi="Arial" w:cs="Arial" w:hint="eastAsia"/>
          <w:color w:val="000000" w:themeColor="text1"/>
          <w:sz w:val="22"/>
          <w:szCs w:val="22"/>
          <w:lang w:eastAsia="zh-CN"/>
        </w:rPr>
        <w:t xml:space="preserve"> </w:t>
      </w:r>
      <w:r w:rsidR="000C265F" w:rsidRPr="00873717">
        <w:rPr>
          <w:rFonts w:ascii="Arial" w:hAnsi="Arial" w:cs="Arial"/>
          <w:color w:val="000000" w:themeColor="text1"/>
          <w:sz w:val="22"/>
          <w:szCs w:val="22"/>
        </w:rPr>
        <w:t>China</w:t>
      </w:r>
    </w:p>
    <w:bookmarkEnd w:id="4"/>
    <w:p w14:paraId="7674A184" w14:textId="77777777" w:rsidR="00620DCA" w:rsidRPr="00873717" w:rsidRDefault="00620DCA" w:rsidP="00873717">
      <w:pPr>
        <w:pStyle w:val="Author-Affiliation"/>
        <w:spacing w:before="0" w:after="0" w:line="240" w:lineRule="auto"/>
        <w:ind w:firstLineChars="0" w:firstLine="0"/>
        <w:rPr>
          <w:rFonts w:ascii="Arial" w:hAnsi="Arial" w:cs="Arial"/>
          <w:color w:val="000000" w:themeColor="text1"/>
          <w:sz w:val="22"/>
          <w:szCs w:val="22"/>
          <w:lang w:eastAsia="zh-CN"/>
        </w:rPr>
      </w:pPr>
    </w:p>
    <w:p w14:paraId="759BDD22" w14:textId="360AA2C3" w:rsidR="00620DCA" w:rsidRPr="00AC014E" w:rsidRDefault="00620DCA" w:rsidP="00873717">
      <w:pPr>
        <w:spacing w:before="100" w:beforeAutospacing="1" w:after="100" w:afterAutospacing="1"/>
        <w:ind w:firstLineChars="0" w:firstLine="0"/>
      </w:pPr>
      <w:bookmarkStart w:id="5" w:name="_Hlk120654466"/>
      <w:r w:rsidRPr="00873717">
        <w:rPr>
          <w:rFonts w:cs="Arial"/>
          <w:color w:val="000000" w:themeColor="text1"/>
        </w:rPr>
        <w:t xml:space="preserve">*To whom correspondence should be addressed. Tel/Fax: +86 01 82541360; Email: </w:t>
      </w:r>
      <w:hyperlink r:id="rId8" w:history="1">
        <w:r w:rsidR="00873717" w:rsidRPr="00873717">
          <w:rPr>
            <w:rStyle w:val="af4"/>
            <w:rFonts w:cs="Arial"/>
          </w:rPr>
          <w:t>kaihara@g.ecc.u-tokyo.ac.jp</w:t>
        </w:r>
      </w:hyperlink>
      <w:r w:rsidR="00873717" w:rsidRPr="00873717">
        <w:rPr>
          <w:rFonts w:cs="Arial"/>
          <w:color w:val="000000" w:themeColor="text1"/>
        </w:rPr>
        <w:t xml:space="preserve">; </w:t>
      </w:r>
      <w:hyperlink r:id="rId9" w:history="1">
        <w:r w:rsidR="00424AE0" w:rsidRPr="00873717">
          <w:rPr>
            <w:rStyle w:val="af4"/>
            <w:rFonts w:cs="Arial"/>
          </w:rPr>
          <w:t>lnchen@sibs.ac.cn</w:t>
        </w:r>
      </w:hyperlink>
      <w:r w:rsidR="00424AE0" w:rsidRPr="00873717">
        <w:rPr>
          <w:rFonts w:cs="Arial"/>
          <w:color w:val="000000" w:themeColor="text1"/>
        </w:rPr>
        <w:t xml:space="preserve">; </w:t>
      </w:r>
      <w:hyperlink r:id="rId10" w:history="1">
        <w:r w:rsidR="00424AE0" w:rsidRPr="00873717">
          <w:rPr>
            <w:rStyle w:val="af4"/>
            <w:rFonts w:cs="Arial"/>
          </w:rPr>
          <w:t>zsh@amss.ac.cn</w:t>
        </w:r>
      </w:hyperlink>
      <w:r w:rsidRPr="00873717">
        <w:rPr>
          <w:rFonts w:cs="Arial"/>
          <w:color w:val="000000" w:themeColor="text1"/>
        </w:rPr>
        <w:t>.</w:t>
      </w:r>
    </w:p>
    <w:bookmarkEnd w:id="5"/>
    <w:p w14:paraId="7B5764FF" w14:textId="777F4E25" w:rsidR="00620DCA" w:rsidRDefault="00620DCA">
      <w:pPr>
        <w:widowControl/>
        <w:ind w:firstLineChars="0" w:firstLine="0"/>
      </w:pPr>
      <w:r>
        <w:br w:type="page"/>
      </w:r>
    </w:p>
    <w:p w14:paraId="107AF38C" w14:textId="149E78B7" w:rsidR="00E2027B" w:rsidRPr="00306640" w:rsidRDefault="00E2027B" w:rsidP="00CA172E">
      <w:pPr>
        <w:pStyle w:val="21"/>
        <w:adjustRightInd w:val="0"/>
      </w:pPr>
      <w:r w:rsidRPr="00306640">
        <w:lastRenderedPageBreak/>
        <w:t>A</w:t>
      </w:r>
      <w:r w:rsidR="00013EEA">
        <w:rPr>
          <w:rFonts w:hint="eastAsia"/>
        </w:rPr>
        <w:t>bstract</w:t>
      </w:r>
    </w:p>
    <w:p w14:paraId="04CA41AF" w14:textId="5BDB2F99" w:rsidR="00620DCA" w:rsidRPr="00E23B37" w:rsidRDefault="00E72B72" w:rsidP="00CA172E">
      <w:pPr>
        <w:widowControl/>
        <w:adjustRightInd w:val="0"/>
        <w:ind w:firstLineChars="0" w:firstLine="0"/>
      </w:pPr>
      <w:bookmarkStart w:id="6" w:name="_Hlk120654077"/>
      <w:r w:rsidRPr="00E72B72">
        <w:t>Spatial transcriptomics characterize</w:t>
      </w:r>
      <w:r w:rsidR="00292CE6">
        <w:t>s</w:t>
      </w:r>
      <w:r w:rsidRPr="00E72B72">
        <w:t xml:space="preserve"> gene expression profiles while retaining the information of the spatial context, providing an unprecedented opportunity to understand </w:t>
      </w:r>
      <w:r w:rsidR="008639FB">
        <w:t>cellular</w:t>
      </w:r>
      <w:r w:rsidR="008639FB" w:rsidRPr="00E72B72">
        <w:t xml:space="preserve"> </w:t>
      </w:r>
      <w:r w:rsidRPr="00E72B72">
        <w:t xml:space="preserve">systems. One of the essential tasks in </w:t>
      </w:r>
      <w:r w:rsidR="002B0FAC">
        <w:t xml:space="preserve">such </w:t>
      </w:r>
      <w:r w:rsidRPr="00E72B72">
        <w:t xml:space="preserve">data analysis is </w:t>
      </w:r>
      <w:r w:rsidR="00951B78">
        <w:t>to determine</w:t>
      </w:r>
      <w:r w:rsidR="00951B78" w:rsidRPr="00E72B72">
        <w:t xml:space="preserve"> </w:t>
      </w:r>
      <w:r w:rsidRPr="00E72B72">
        <w:t xml:space="preserve">spatially variable genes (SVGs), which demonstrate spatial expression patterns. </w:t>
      </w:r>
      <w:r w:rsidR="00873717">
        <w:rPr>
          <w:rFonts w:hint="eastAsia"/>
        </w:rPr>
        <w:t>E</w:t>
      </w:r>
      <w:r w:rsidRPr="00E72B72">
        <w:t xml:space="preserve">xisting methods </w:t>
      </w:r>
      <w:r w:rsidR="00951B78">
        <w:t xml:space="preserve">only </w:t>
      </w:r>
      <w:r w:rsidRPr="00E72B72">
        <w:t xml:space="preserve">consider genes </w:t>
      </w:r>
      <w:r w:rsidR="00951B78">
        <w:rPr>
          <w:rFonts w:hint="eastAsia"/>
        </w:rPr>
        <w:t>individual</w:t>
      </w:r>
      <w:r w:rsidRPr="00E72B72">
        <w:t>ly</w:t>
      </w:r>
      <w:r w:rsidR="00951B78">
        <w:t xml:space="preserve"> </w:t>
      </w:r>
      <w:r w:rsidR="00951B78">
        <w:rPr>
          <w:rFonts w:hint="eastAsia"/>
        </w:rPr>
        <w:t>and</w:t>
      </w:r>
      <w:r w:rsidRPr="00E72B72">
        <w:t xml:space="preserve"> </w:t>
      </w:r>
      <w:r w:rsidR="00951B78">
        <w:rPr>
          <w:rFonts w:hint="eastAsia"/>
        </w:rPr>
        <w:t>fail</w:t>
      </w:r>
      <w:r w:rsidR="00951B78">
        <w:t xml:space="preserve"> </w:t>
      </w:r>
      <w:r w:rsidR="00951B78">
        <w:rPr>
          <w:rFonts w:hint="eastAsia"/>
        </w:rPr>
        <w:t>to</w:t>
      </w:r>
      <w:r w:rsidR="00951B78">
        <w:t xml:space="preserve"> model</w:t>
      </w:r>
      <w:r w:rsidRPr="00E72B72">
        <w:t xml:space="preserve"> the </w:t>
      </w:r>
      <w:r w:rsidR="00951B78">
        <w:t>inter-dependence</w:t>
      </w:r>
      <w:r w:rsidRPr="00E72B72">
        <w:t xml:space="preserve"> of genes. </w:t>
      </w:r>
      <w:r w:rsidR="00D41109">
        <w:t>To this end,</w:t>
      </w:r>
      <w:r w:rsidR="00D41109" w:rsidRPr="00E72B72">
        <w:t xml:space="preserve"> </w:t>
      </w:r>
      <w:r w:rsidRPr="00E72B72">
        <w:t>we present</w:t>
      </w:r>
      <w:r w:rsidR="00951B78">
        <w:t xml:space="preserve"> </w:t>
      </w:r>
      <w:r w:rsidR="00951B78">
        <w:rPr>
          <w:rFonts w:hint="eastAsia"/>
        </w:rPr>
        <w:t>an</w:t>
      </w:r>
      <w:r w:rsidR="00951B78">
        <w:t xml:space="preserve"> </w:t>
      </w:r>
      <w:r w:rsidR="00E63853">
        <w:rPr>
          <w:rFonts w:eastAsia="Yu Mincho" w:hint="eastAsia"/>
          <w:lang w:eastAsia="ja-JP"/>
        </w:rPr>
        <w:t>a</w:t>
      </w:r>
      <w:r w:rsidR="00E63853">
        <w:rPr>
          <w:rFonts w:eastAsia="Yu Mincho"/>
          <w:lang w:eastAsia="ja-JP"/>
        </w:rPr>
        <w:t>nalytic</w:t>
      </w:r>
      <w:r w:rsidR="00951B78">
        <w:t xml:space="preserve"> </w:t>
      </w:r>
      <w:r w:rsidR="00951B78">
        <w:rPr>
          <w:rFonts w:hint="eastAsia"/>
        </w:rPr>
        <w:t>tool</w:t>
      </w:r>
      <w:r w:rsidRPr="00E72B72">
        <w:t xml:space="preserve"> STAMarker for robustly </w:t>
      </w:r>
      <w:r w:rsidR="00951B78">
        <w:rPr>
          <w:rFonts w:hint="eastAsia"/>
        </w:rPr>
        <w:t>determin</w:t>
      </w:r>
      <w:r w:rsidRPr="00E72B72">
        <w:t xml:space="preserve">ing </w:t>
      </w:r>
      <w:r w:rsidR="008C6933">
        <w:t xml:space="preserve">spatial </w:t>
      </w:r>
      <w:proofErr w:type="gramStart"/>
      <w:r w:rsidR="008C6933">
        <w:t>domain</w:t>
      </w:r>
      <w:r w:rsidR="00B3629F">
        <w:t>-</w:t>
      </w:r>
      <w:r w:rsidR="008C6933">
        <w:t>specific</w:t>
      </w:r>
      <w:proofErr w:type="gramEnd"/>
      <w:r w:rsidR="008C6933">
        <w:t xml:space="preserve"> </w:t>
      </w:r>
      <w:r w:rsidRPr="00E72B72">
        <w:t>SVGs</w:t>
      </w:r>
      <w:r w:rsidR="00951B78">
        <w:t xml:space="preserve"> </w:t>
      </w:r>
      <w:r w:rsidR="00951B78">
        <w:rPr>
          <w:rFonts w:hint="eastAsia"/>
        </w:rPr>
        <w:t>with</w:t>
      </w:r>
      <w:r w:rsidR="00951B78">
        <w:t xml:space="preserve"> saliency maps in deep learning</w:t>
      </w:r>
      <w:r w:rsidRPr="00E72B72">
        <w:t>.</w:t>
      </w:r>
      <w:r w:rsidR="00E63853">
        <w:t xml:space="preserve"> </w:t>
      </w:r>
      <w:r w:rsidRPr="00E72B72">
        <w:t xml:space="preserve">STAMarker </w:t>
      </w:r>
      <w:r w:rsidR="00D41109">
        <w:rPr>
          <w:rFonts w:hint="eastAsia"/>
        </w:rPr>
        <w:t>is</w:t>
      </w:r>
      <w:r w:rsidR="00D41109" w:rsidRPr="00A8255B">
        <w:t xml:space="preserve"> a</w:t>
      </w:r>
      <w:r w:rsidR="00D41109">
        <w:t xml:space="preserve"> three-stage</w:t>
      </w:r>
      <w:r w:rsidR="00D41109" w:rsidRPr="00A8255B">
        <w:t xml:space="preserve"> </w:t>
      </w:r>
      <w:r w:rsidR="00D41109">
        <w:t xml:space="preserve">ensemble </w:t>
      </w:r>
      <w:r w:rsidR="00D41109" w:rsidRPr="00A8255B">
        <w:t xml:space="preserve">framework </w:t>
      </w:r>
      <w:r w:rsidR="00D41109">
        <w:t>consisting of graph-attention autoencoder</w:t>
      </w:r>
      <w:r w:rsidR="00D41109">
        <w:rPr>
          <w:rFonts w:hint="eastAsia"/>
        </w:rPr>
        <w:t>s</w:t>
      </w:r>
      <w:r w:rsidR="00D41109">
        <w:t>, m</w:t>
      </w:r>
      <w:r w:rsidR="00D41109" w:rsidRPr="0049343E">
        <w:t>ultilayer perceptron</w:t>
      </w:r>
      <w:r w:rsidR="00D41109">
        <w:t xml:space="preserve"> (MLP) classifiers, and saliency map computation by the backpropagated gradient</w:t>
      </w:r>
      <w:r w:rsidR="00D41109">
        <w:rPr>
          <w:rFonts w:hint="eastAsia"/>
        </w:rPr>
        <w:t>.</w:t>
      </w:r>
      <w:r w:rsidR="00D41109">
        <w:t xml:space="preserve"> </w:t>
      </w:r>
      <w:r w:rsidR="00013EEA" w:rsidRPr="00873717">
        <w:t xml:space="preserve">We illustrate the effectiveness of STAMarker </w:t>
      </w:r>
      <w:r w:rsidR="00EB65D9">
        <w:rPr>
          <w:rFonts w:hint="eastAsia"/>
        </w:rPr>
        <w:t>and</w:t>
      </w:r>
      <w:r w:rsidR="00EB65D9">
        <w:t xml:space="preserve"> c</w:t>
      </w:r>
      <w:r w:rsidR="00EB65D9" w:rsidRPr="00873717">
        <w:t xml:space="preserve">ompare </w:t>
      </w:r>
      <w:r w:rsidR="00EB65D9">
        <w:rPr>
          <w:rFonts w:hint="eastAsia"/>
        </w:rPr>
        <w:t>it</w:t>
      </w:r>
      <w:r w:rsidR="00EB65D9">
        <w:t xml:space="preserve"> </w:t>
      </w:r>
      <w:r w:rsidR="00EB65D9">
        <w:rPr>
          <w:rFonts w:hint="eastAsia"/>
        </w:rPr>
        <w:t>with</w:t>
      </w:r>
      <w:r w:rsidR="00EB65D9" w:rsidRPr="00873717">
        <w:t xml:space="preserve"> th</w:t>
      </w:r>
      <w:r w:rsidR="00EB65D9" w:rsidRPr="00873717">
        <w:rPr>
          <w:rFonts w:hint="eastAsia"/>
        </w:rPr>
        <w:t>ree</w:t>
      </w:r>
      <w:r w:rsidR="00EB65D9" w:rsidRPr="00873717">
        <w:t xml:space="preserve"> </w:t>
      </w:r>
      <w:r w:rsidR="00D41109">
        <w:t xml:space="preserve">competing </w:t>
      </w:r>
      <w:r w:rsidR="00EB65D9" w:rsidRPr="00873717">
        <w:t xml:space="preserve">methods </w:t>
      </w:r>
      <w:r w:rsidR="00013EEA" w:rsidRPr="00873717">
        <w:t xml:space="preserve">on </w:t>
      </w:r>
      <w:r w:rsidR="00EB65D9" w:rsidRPr="00546202">
        <w:t>four</w:t>
      </w:r>
      <w:r w:rsidR="00EB65D9" w:rsidRPr="00873717">
        <w:t xml:space="preserve"> </w:t>
      </w:r>
      <w:r w:rsidR="00013EEA" w:rsidRPr="00873717">
        <w:t>spatial transcriptomic data generated by various platforms.</w:t>
      </w:r>
      <w:r w:rsidR="00E63853">
        <w:t xml:space="preserve"> </w:t>
      </w:r>
      <w:r w:rsidR="00013EEA" w:rsidRPr="00873717">
        <w:t xml:space="preserve">STAMarker </w:t>
      </w:r>
      <w:r w:rsidR="00ED4A9A" w:rsidRPr="00873717">
        <w:t>consider</w:t>
      </w:r>
      <w:r w:rsidR="00FA211F" w:rsidRPr="00873717">
        <w:t>s</w:t>
      </w:r>
      <w:r w:rsidR="00ED4A9A" w:rsidRPr="00873717">
        <w:t xml:space="preserve"> all genes at once</w:t>
      </w:r>
      <w:r w:rsidR="00EF2915" w:rsidRPr="00873717">
        <w:t xml:space="preserve"> and</w:t>
      </w:r>
      <w:r w:rsidR="00FF68AB" w:rsidRPr="00873717">
        <w:t xml:space="preserve"> is more robust when the dataset is very sparse.</w:t>
      </w:r>
      <w:r w:rsidR="00EF2915" w:rsidRPr="00873717">
        <w:t xml:space="preserve"> </w:t>
      </w:r>
      <w:r w:rsidR="00013EEA" w:rsidRPr="00873717">
        <w:t xml:space="preserve">STAMarker could identify </w:t>
      </w:r>
      <w:r w:rsidR="007A090A" w:rsidRPr="00873717">
        <w:t xml:space="preserve">spatial </w:t>
      </w:r>
      <w:proofErr w:type="gramStart"/>
      <w:r w:rsidR="007A090A" w:rsidRPr="00873717">
        <w:t>domain</w:t>
      </w:r>
      <w:r w:rsidR="007A090A">
        <w:t>-specific</w:t>
      </w:r>
      <w:proofErr w:type="gramEnd"/>
      <w:r w:rsidR="007A090A">
        <w:t xml:space="preserve"> SVGs</w:t>
      </w:r>
      <w:r w:rsidR="00EB4E88">
        <w:t xml:space="preserve"> for characterizing </w:t>
      </w:r>
      <w:r w:rsidR="00EB4E88">
        <w:rPr>
          <w:rFonts w:hint="eastAsia"/>
        </w:rPr>
        <w:t>spatial</w:t>
      </w:r>
      <w:r w:rsidR="00EB4E88">
        <w:t xml:space="preserve"> </w:t>
      </w:r>
      <w:r w:rsidR="00EB4E88">
        <w:rPr>
          <w:rFonts w:hint="eastAsia"/>
        </w:rPr>
        <w:t>domains</w:t>
      </w:r>
      <w:r w:rsidR="002B0FAC">
        <w:t xml:space="preserve"> </w:t>
      </w:r>
      <w:r w:rsidR="002B0FAC">
        <w:rPr>
          <w:rFonts w:hint="eastAsia"/>
        </w:rPr>
        <w:t>and</w:t>
      </w:r>
      <w:r w:rsidR="00EF2915">
        <w:t xml:space="preserve"> enabl</w:t>
      </w:r>
      <w:r w:rsidR="002B0FAC">
        <w:rPr>
          <w:rFonts w:hint="eastAsia"/>
        </w:rPr>
        <w:t>e</w:t>
      </w:r>
      <w:r w:rsidR="00FA211F">
        <w:t xml:space="preserve"> in-depth analysis of the region of interest in </w:t>
      </w:r>
      <w:r w:rsidR="002B0FAC">
        <w:t xml:space="preserve">the </w:t>
      </w:r>
      <w:r w:rsidR="00FA211F">
        <w:t>tissue section</w:t>
      </w:r>
      <w:r w:rsidR="007A090A">
        <w:t>.</w:t>
      </w:r>
      <w:r w:rsidR="00E23B37" w:rsidRPr="00E23B37">
        <w:t xml:space="preserve"> </w:t>
      </w:r>
    </w:p>
    <w:bookmarkEnd w:id="6"/>
    <w:p w14:paraId="526D2EEE" w14:textId="77777777" w:rsidR="00620DCA" w:rsidRPr="000446C2" w:rsidRDefault="00620DCA" w:rsidP="00CA172E">
      <w:pPr>
        <w:widowControl/>
        <w:adjustRightInd w:val="0"/>
        <w:ind w:firstLineChars="0" w:firstLine="0"/>
      </w:pPr>
    </w:p>
    <w:p w14:paraId="69840F36" w14:textId="310BB681" w:rsidR="00620DCA" w:rsidRPr="00AC014E" w:rsidRDefault="00620DCA" w:rsidP="00620DCA">
      <w:pPr>
        <w:widowControl/>
        <w:adjustRightInd w:val="0"/>
        <w:ind w:firstLineChars="0" w:firstLine="0"/>
        <w:rPr>
          <w:sz w:val="21"/>
        </w:rPr>
      </w:pPr>
      <w:r w:rsidRPr="00AC014E">
        <w:rPr>
          <w:rFonts w:eastAsiaTheme="majorEastAsia" w:cstheme="majorBidi" w:hint="eastAsia"/>
          <w:b/>
          <w:kern w:val="44"/>
          <w:szCs w:val="32"/>
        </w:rPr>
        <w:t>K</w:t>
      </w:r>
      <w:r w:rsidRPr="00AC014E">
        <w:rPr>
          <w:rFonts w:eastAsiaTheme="majorEastAsia" w:cstheme="majorBidi"/>
          <w:b/>
          <w:kern w:val="44"/>
          <w:szCs w:val="32"/>
        </w:rPr>
        <w:t xml:space="preserve">eywords: </w:t>
      </w:r>
      <w:r w:rsidR="00013EEA">
        <w:t>spatial</w:t>
      </w:r>
      <w:r w:rsidRPr="00AC014E">
        <w:t xml:space="preserve"> transcriptomics, spatial domain, spatially variable genes, deep learning, </w:t>
      </w:r>
      <w:r w:rsidRPr="00E72B72">
        <w:t>saliency</w:t>
      </w:r>
      <w:r>
        <w:t xml:space="preserve"> map</w:t>
      </w:r>
    </w:p>
    <w:p w14:paraId="54726878" w14:textId="77777777" w:rsidR="00620DCA" w:rsidRPr="00013EEA" w:rsidRDefault="00620DCA" w:rsidP="00CA172E">
      <w:pPr>
        <w:widowControl/>
        <w:adjustRightInd w:val="0"/>
        <w:ind w:firstLineChars="0" w:firstLine="0"/>
      </w:pPr>
    </w:p>
    <w:p w14:paraId="7CC2CBC0" w14:textId="29653780" w:rsidR="00E2027B" w:rsidRPr="0096572A" w:rsidRDefault="00E2027B" w:rsidP="00CA172E">
      <w:pPr>
        <w:widowControl/>
        <w:adjustRightInd w:val="0"/>
        <w:ind w:firstLineChars="0" w:firstLine="0"/>
      </w:pPr>
      <w:r w:rsidRPr="0096572A">
        <w:br w:type="page"/>
      </w:r>
    </w:p>
    <w:p w14:paraId="3772A8EC" w14:textId="62095FA5" w:rsidR="00836BB6" w:rsidRDefault="00E2027B" w:rsidP="00CA172E">
      <w:pPr>
        <w:pStyle w:val="21"/>
        <w:adjustRightInd w:val="0"/>
      </w:pPr>
      <w:r w:rsidRPr="00E00C6A">
        <w:lastRenderedPageBreak/>
        <w:t>Introduction</w:t>
      </w:r>
    </w:p>
    <w:p w14:paraId="6B903AF4" w14:textId="069CCC7F" w:rsidR="00E61044" w:rsidRDefault="003C36C3" w:rsidP="00CA172E">
      <w:pPr>
        <w:adjustRightInd w:val="0"/>
        <w:ind w:firstLineChars="0" w:firstLine="0"/>
      </w:pPr>
      <w:bookmarkStart w:id="7" w:name="_Hlk120654679"/>
      <w:r w:rsidRPr="003C36C3">
        <w:t>Knowing the relative spatial context of complex tissues or cell cultures is crucial to understanding complex biological systems</w:t>
      </w:r>
      <w:sdt>
        <w:sdtPr>
          <w:alias w:val="To edit, see citavi.com/edit"/>
          <w:tag w:val="CitaviPlaceholder#79f13373-9b0d-4f97-9e9b-d420a1d00863"/>
          <w:id w:val="-92941664"/>
          <w:placeholder>
            <w:docPart w:val="DefaultPlaceholder_-1854013440"/>
          </w:placeholder>
        </w:sdtPr>
        <w:sdtContent>
          <w:r w:rsidR="008B301D">
            <w:rPr>
              <w:noProof/>
            </w:rPr>
            <w:fldChar w:fldCharType="begin"/>
          </w:r>
          <w:r w:rsidR="007A3413">
            <w:rPr>
              <w:noProof/>
            </w:rPr>
            <w:instrText>ADDIN CitaviPlaceholder{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}</w:instrText>
          </w:r>
          <w:r w:rsidR="008B301D">
            <w:rPr>
              <w:noProof/>
            </w:rPr>
            <w:fldChar w:fldCharType="separate"/>
          </w:r>
          <w:r w:rsidR="007A3413">
            <w:rPr>
              <w:noProof/>
            </w:rPr>
            <w:t>(1)</w:t>
          </w:r>
          <w:r w:rsidR="008B301D">
            <w:rPr>
              <w:noProof/>
            </w:rPr>
            <w:fldChar w:fldCharType="end"/>
          </w:r>
        </w:sdtContent>
      </w:sdt>
      <w:r w:rsidRPr="003C36C3">
        <w:t xml:space="preserve">. </w:t>
      </w:r>
      <w:r w:rsidR="008B4726">
        <w:t xml:space="preserve">The </w:t>
      </w:r>
      <w:r w:rsidR="006856B9">
        <w:t xml:space="preserve">recent </w:t>
      </w:r>
      <w:r w:rsidR="00B1797D">
        <w:rPr>
          <w:rFonts w:hint="eastAsia"/>
        </w:rPr>
        <w:t>advances</w:t>
      </w:r>
      <w:r w:rsidR="00250C18">
        <w:t xml:space="preserve"> </w:t>
      </w:r>
      <w:r w:rsidR="002B0FAC">
        <w:rPr>
          <w:rFonts w:hint="eastAsia"/>
        </w:rPr>
        <w:t>in</w:t>
      </w:r>
      <w:r w:rsidR="00250C18">
        <w:t xml:space="preserve"> </w:t>
      </w:r>
      <w:r w:rsidR="00435651">
        <w:t>spatial transcriptomic</w:t>
      </w:r>
      <w:r w:rsidR="00E61044">
        <w:t xml:space="preserve"> (ST)</w:t>
      </w:r>
      <w:r w:rsidR="00435651">
        <w:t xml:space="preserve"> technologies have enabled</w:t>
      </w:r>
      <w:r w:rsidR="00501828">
        <w:t xml:space="preserve"> gene expression profiling </w:t>
      </w:r>
      <w:r w:rsidR="00E61044">
        <w:t xml:space="preserve">with spatial localization information. </w:t>
      </w:r>
      <w:r w:rsidR="00836BB6">
        <w:t>Such techniques</w:t>
      </w:r>
      <w:r w:rsidR="001121CC">
        <w:t xml:space="preserve"> (e.g.,</w:t>
      </w:r>
      <w:r w:rsidR="00E61044">
        <w:t xml:space="preserve"> 10x Visium</w:t>
      </w:r>
      <w:sdt>
        <w:sdtPr>
          <w:alias w:val="To edit, see citavi.com/edit"/>
          <w:tag w:val="CitaviPlaceholder#75f11f35-ffe1-4b56-ad3c-8983577f7d0f"/>
          <w:id w:val="-737241832"/>
          <w:placeholder>
            <w:docPart w:val="DefaultPlaceholder_-1854013440"/>
          </w:placeholder>
        </w:sdtPr>
        <w:sdtContent>
          <w:r w:rsidR="008B301D">
            <w:rPr>
              <w:noProof/>
            </w:rPr>
            <w:fldChar w:fldCharType="begin"/>
          </w:r>
          <w:r w:rsidR="007A3413">
            <w:rPr>
              <w:noProof/>
            </w:rPr>
            <w:instrText>ADDIN CitaviPlaceholder{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}</w:instrText>
          </w:r>
          <w:r w:rsidR="008B301D">
            <w:rPr>
              <w:noProof/>
            </w:rPr>
            <w:fldChar w:fldCharType="separate"/>
          </w:r>
          <w:r w:rsidR="007A3413">
            <w:rPr>
              <w:noProof/>
            </w:rPr>
            <w:t>(2)</w:t>
          </w:r>
          <w:r w:rsidR="008B301D">
            <w:rPr>
              <w:noProof/>
            </w:rPr>
            <w:fldChar w:fldCharType="end"/>
          </w:r>
        </w:sdtContent>
      </w:sdt>
      <w:r w:rsidR="00E61044">
        <w:t>, Slide-seq</w:t>
      </w:r>
      <w:sdt>
        <w:sdtPr>
          <w:alias w:val="To edit, see citavi.com/edit"/>
          <w:tag w:val="CitaviPlaceholder#e257e00e-7603-4ec1-9177-0d3bf10dbeb0"/>
          <w:id w:val="1988739204"/>
          <w:placeholder>
            <w:docPart w:val="DefaultPlaceholder_-1854013440"/>
          </w:placeholder>
        </w:sdtPr>
        <w:sdtContent>
          <w:r w:rsidR="007E4AC5">
            <w:rPr>
              <w:noProof/>
            </w:rPr>
            <w:fldChar w:fldCharType="begin"/>
          </w:r>
          <w:r w:rsidR="007A3413">
            <w:rPr>
              <w:noProof/>
            </w:rPr>
            <w:instrText>ADDIN CitaviPlaceholder{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}</w:instrText>
          </w:r>
          <w:r w:rsidR="007E4AC5">
            <w:rPr>
              <w:noProof/>
            </w:rPr>
            <w:fldChar w:fldCharType="separate"/>
          </w:r>
          <w:r w:rsidR="007A3413">
            <w:rPr>
              <w:noProof/>
            </w:rPr>
            <w:t>(3,4)</w:t>
          </w:r>
          <w:r w:rsidR="007E4AC5">
            <w:rPr>
              <w:noProof/>
            </w:rPr>
            <w:fldChar w:fldCharType="end"/>
          </w:r>
        </w:sdtContent>
      </w:sdt>
      <w:r w:rsidR="00E61044">
        <w:t xml:space="preserve">, </w:t>
      </w:r>
      <w:r w:rsidR="00DF1EA5">
        <w:t xml:space="preserve">and </w:t>
      </w:r>
      <w:r w:rsidR="00E61044">
        <w:t>Stereo-seq</w:t>
      </w:r>
      <w:sdt>
        <w:sdtPr>
          <w:alias w:val="To edit, see citavi.com/edit"/>
          <w:tag w:val="CitaviPlaceholder#705aab47-7aa4-423d-9f9c-f547e6f6d5bc"/>
          <w:id w:val="1808581637"/>
          <w:placeholder>
            <w:docPart w:val="DefaultPlaceholder_-1854013440"/>
          </w:placeholder>
        </w:sdtPr>
        <w:sdtContent>
          <w:r w:rsidR="000749D1">
            <w:rPr>
              <w:noProof/>
            </w:rPr>
            <w:fldChar w:fldCharType="begin"/>
          </w:r>
          <w:r w:rsidR="007A3413">
            <w:rPr>
              <w:noProof/>
            </w:rPr>
            <w:instrText>ADDIN CitaviPlaceholder{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HJcblxcKlxccGFub3NlIDA1MDUwMTAyMDEwNzA2MDIwNTA3fVN5bWJvbDt9e1xcZjJcXGZzd2lzc1xcZmNoYXJzZXQwXFxmcHJxMntcXCpcXHBhbm9zZSAwMjBiMDYwNDAyMDIwMjAyMDIwNH1BcmlhbDt9e1xcZjNcXGZuaWxcXGZjaGFyc2V0MCBNaWNyb3NvZnQgWWFIZWk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yMDUy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yMjQwXFxwZ2hzeG4xNTg0M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}</w:instrText>
          </w:r>
          <w:r w:rsidR="000749D1">
            <w:rPr>
              <w:noProof/>
            </w:rPr>
            <w:fldChar w:fldCharType="separate"/>
          </w:r>
          <w:r w:rsidR="007A3413">
            <w:rPr>
              <w:noProof/>
            </w:rPr>
            <w:t>(5)</w:t>
          </w:r>
          <w:r w:rsidR="000749D1">
            <w:rPr>
              <w:noProof/>
            </w:rPr>
            <w:fldChar w:fldCharType="end"/>
          </w:r>
        </w:sdtContent>
      </w:sdt>
      <w:r w:rsidR="001121CC">
        <w:t xml:space="preserve">) </w:t>
      </w:r>
      <w:r w:rsidR="00154758">
        <w:t>can profile the gene expression</w:t>
      </w:r>
      <w:r w:rsidR="00B71508">
        <w:t>s</w:t>
      </w:r>
      <w:r w:rsidR="00154758">
        <w:t xml:space="preserve"> </w:t>
      </w:r>
      <w:r w:rsidR="00F23BFD">
        <w:t>corresponding to</w:t>
      </w:r>
      <w:r w:rsidR="00154758">
        <w:t xml:space="preserve"> captured locations (referred to as spots</w:t>
      </w:r>
      <w:r w:rsidR="001121CC">
        <w:t xml:space="preserve"> or beads</w:t>
      </w:r>
      <w:r w:rsidR="00154758">
        <w:t xml:space="preserve">) </w:t>
      </w:r>
      <w:r w:rsidR="009529F2">
        <w:t xml:space="preserve">at a resolution of several cells or even </w:t>
      </w:r>
      <w:r w:rsidR="00103106">
        <w:t xml:space="preserve">at </w:t>
      </w:r>
      <w:r w:rsidR="00B71508">
        <w:rPr>
          <w:rFonts w:eastAsia="Yu Mincho" w:hint="eastAsia"/>
          <w:lang w:eastAsia="ja-JP"/>
        </w:rPr>
        <w:t>a</w:t>
      </w:r>
      <w:r w:rsidR="00B71508">
        <w:rPr>
          <w:rFonts w:eastAsia="Yu Mincho"/>
          <w:lang w:eastAsia="ja-JP"/>
        </w:rPr>
        <w:t xml:space="preserve"> </w:t>
      </w:r>
      <w:r w:rsidR="009529F2">
        <w:t xml:space="preserve">subcellular level, </w:t>
      </w:r>
      <w:r w:rsidR="00F23BFD">
        <w:t xml:space="preserve">allowing us to </w:t>
      </w:r>
      <w:r w:rsidR="002E4A85">
        <w:t>discover</w:t>
      </w:r>
      <w:r w:rsidR="00F23BFD">
        <w:rPr>
          <w:rFonts w:hint="eastAsia"/>
        </w:rPr>
        <w:t xml:space="preserve"> </w:t>
      </w:r>
      <w:r w:rsidR="002E4A85">
        <w:t xml:space="preserve">spatially variable </w:t>
      </w:r>
      <w:r w:rsidR="00F23BFD">
        <w:t>gene</w:t>
      </w:r>
      <w:r w:rsidR="00A25D14">
        <w:t>s</w:t>
      </w:r>
      <w:sdt>
        <w:sdtPr>
          <w:alias w:val="To edit, see citavi.com/edit"/>
          <w:tag w:val="CitaviPlaceholder#5dc1e556-7423-4e3f-a8b3-59c1a02057cc"/>
          <w:id w:val="431248081"/>
          <w:placeholder>
            <w:docPart w:val="DefaultPlaceholder_-1854013440"/>
          </w:placeholder>
        </w:sdtPr>
        <w:sdtContent>
          <w:r w:rsidR="000749D1">
            <w:rPr>
              <w:noProof/>
            </w:rPr>
            <w:fldChar w:fldCharType="begin"/>
          </w:r>
          <w:r w:rsidR="007A3413">
            <w:rPr>
              <w:noProof/>
            </w:rPr>
            <w:instrText>ADDIN CitaviPlaceholder{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E1pY3Jvc29mdCBZYUhlaSBVSTt9fXtcXGNvbG9ydGJsO317XFxzdHlsZXNoZWV0e1xcczBcXHNuZXh0MFxcc3Fmb3JtYXRcXHNwcmlvcml0eTBcXHNhMTIwXFxhc3BhbHBoYVxcYXNwbnVtXFxhZGp1c3RyaWdodFxcbHRycGFyXFxsaTBcXGxpbjBcXHJpMFxccmluMFxyXG5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N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IyNDBcXHBnaHN4bjE1ODQw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}</w:instrText>
          </w:r>
          <w:r w:rsidR="000749D1">
            <w:rPr>
              <w:noProof/>
            </w:rPr>
            <w:fldChar w:fldCharType="separate"/>
          </w:r>
          <w:r w:rsidR="007A3413">
            <w:rPr>
              <w:noProof/>
            </w:rPr>
            <w:t>(6–8)</w:t>
          </w:r>
          <w:r w:rsidR="000749D1">
            <w:rPr>
              <w:noProof/>
            </w:rPr>
            <w:fldChar w:fldCharType="end"/>
          </w:r>
        </w:sdtContent>
      </w:sdt>
      <w:r w:rsidR="00F23BFD">
        <w:t>,</w:t>
      </w:r>
      <w:r w:rsidR="00A25D14">
        <w:t xml:space="preserve"> </w:t>
      </w:r>
      <w:r w:rsidR="002E4A85">
        <w:t>identify spatial domains</w:t>
      </w:r>
      <w:sdt>
        <w:sdtPr>
          <w:alias w:val="To edit, see citavi.com/edit"/>
          <w:tag w:val="CitaviPlaceholder#c26c3b87-73c4-435c-8d19-552f7625bdb7"/>
          <w:id w:val="-509219431"/>
          <w:placeholder>
            <w:docPart w:val="DefaultPlaceholder_-1854013440"/>
          </w:placeholder>
        </w:sdtPr>
        <w:sdtContent>
          <w:r w:rsidR="002F1989">
            <w:rPr>
              <w:noProof/>
            </w:rPr>
            <w:fldChar w:fldCharType="begin"/>
          </w:r>
          <w:r w:rsidR="007A3413">
            <w:rPr>
              <w:noProof/>
            </w:rPr>
            <w:instrText>ADDIN CitaviPlaceholder{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HJcblxcKlxccGFub3NlIDA1MDUwMTAyMDEwNzA2MDIwNTA3fVN5bWJvbDt9e1xcZjJcXGZzd2lzc1xcZmNoYXJzZXQwXFxmcHJxMntcXCpcXHBhbm9zZSAwMjBiMDYwNDAyMDIwMjAyMDIwNH1BcmlhbDt9e1xcZjNcXGZuaWxcXGZjaGFyc2V0MCBNaWNyb3NvZnQgWWFIZWk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yMDUy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yMjQwXFxwZ2hzeG4xNTg0M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E1pY3Jvc29mdCBZYUhlaSBVSTt9fXtcXGNvbG9ydGJsO317XFxzdHlsZXNoZWV0e1xcczBcXHNuZXh0MFxcc3Fmb3JtYXRcXHNwcmlvcml0eTBcXHNhMTIwXFxhc3BhbHBoYVxcYXNwbnVtXFxhZGp1c3RyaWdodFxcbHRycGFyXFxsaTBcXGxpbjBcXHJpMFxccmluMFxyXG5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IwNTJ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IyNDBcXHBnaHN4bjE1ODQw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}</w:instrText>
          </w:r>
          <w:r w:rsidR="002F1989">
            <w:rPr>
              <w:noProof/>
            </w:rPr>
            <w:fldChar w:fldCharType="separate"/>
          </w:r>
          <w:r w:rsidR="007A3413">
            <w:rPr>
              <w:noProof/>
            </w:rPr>
            <w:t>(9–11)</w:t>
          </w:r>
          <w:r w:rsidR="002F1989">
            <w:rPr>
              <w:noProof/>
            </w:rPr>
            <w:fldChar w:fldCharType="end"/>
          </w:r>
        </w:sdtContent>
      </w:sdt>
      <w:r w:rsidR="002E4A85">
        <w:t>(i.e., regions with similar spatial expression patterns)</w:t>
      </w:r>
      <w:r w:rsidR="003D0F1C">
        <w:t>, deconvolve cell types of spots or beads</w:t>
      </w:r>
      <w:sdt>
        <w:sdtPr>
          <w:alias w:val="To edit, see citavi.com/edit"/>
          <w:tag w:val="CitaviPlaceholder#8f54be50-b867-4b06-aabb-5a896fd0b3a1"/>
          <w:id w:val="560532306"/>
          <w:placeholder>
            <w:docPart w:val="DefaultPlaceholder_-1854013440"/>
          </w:placeholder>
        </w:sdtPr>
        <w:sdtContent>
          <w:r w:rsidR="006E6002">
            <w:rPr>
              <w:noProof/>
            </w:rPr>
            <w:fldChar w:fldCharType="begin"/>
          </w:r>
          <w:r w:rsidR="007A3413">
            <w:rPr>
              <w:noProof/>
            </w:rPr>
            <w:instrText>ADDIN CitaviPlaceholder{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}</w:instrText>
          </w:r>
          <w:r w:rsidR="006E6002">
            <w:rPr>
              <w:noProof/>
            </w:rPr>
            <w:fldChar w:fldCharType="separate"/>
          </w:r>
          <w:r w:rsidR="007A3413">
            <w:rPr>
              <w:noProof/>
            </w:rPr>
            <w:t>(12,13)</w:t>
          </w:r>
          <w:r w:rsidR="006E6002">
            <w:rPr>
              <w:noProof/>
            </w:rPr>
            <w:fldChar w:fldCharType="end"/>
          </w:r>
        </w:sdtContent>
      </w:sdt>
      <w:r w:rsidR="003D0F1C">
        <w:t xml:space="preserve">, </w:t>
      </w:r>
      <w:r w:rsidR="002E4A85">
        <w:t xml:space="preserve">and characterize </w:t>
      </w:r>
      <w:r w:rsidR="00A25D14">
        <w:t>spatial cell-to-cell interactio</w:t>
      </w:r>
      <w:r w:rsidR="002E4A85">
        <w:t>n</w:t>
      </w:r>
      <w:r w:rsidR="002B0FAC">
        <w:rPr>
          <w:rFonts w:hint="eastAsia"/>
        </w:rPr>
        <w:t>s</w:t>
      </w:r>
      <w:sdt>
        <w:sdtPr>
          <w:alias w:val="To edit, see citavi.com/edit"/>
          <w:tag w:val="CitaviPlaceholder#f4692133-5d93-44c6-9c9f-8e511d8e312f"/>
          <w:id w:val="1790393144"/>
          <w:placeholder>
            <w:docPart w:val="DefaultPlaceholder_-1854013440"/>
          </w:placeholder>
        </w:sdtPr>
        <w:sdtContent>
          <w:ins w:id="8" w:author="Zhang Chihao" w:date="2023-05-16T15:57:00Z">
            <w:r w:rsidR="00DB109D">
              <w:t xml:space="preserve"> </w:t>
            </w:r>
          </w:ins>
          <w:r w:rsidR="00105D1C">
            <w:rPr>
              <w:noProof/>
            </w:rPr>
            <w:fldChar w:fldCharType="begin"/>
          </w:r>
          <w:r w:rsidR="007A3413">
            <w:rPr>
              <w:noProof/>
            </w:rPr>
            <w:instrText>ADDIN CitaviPlaceholder{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E1pY3Jvc29mdCBZYUhlaSBVSTt9fXtcXGNvbG9ydGJsO317XFxzdHlsZXNoZWV0e1xcczBcXHNuZXh0MFxcc3Fmb3JtYXRcXHNwcmlvcml0eTBcXHNhMTIwXFxhc3BhbHBoYVxcYXNwbnVtXFxhZGp1c3RyaWdodFxcbHRycGFyXFxsaTBcXGxpbjBcXHJpMFxccmluMFxyXG5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IwNTJ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IyNDBcXHBnaHN4bjE1ODQw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}</w:instrText>
          </w:r>
          <w:r w:rsidR="00105D1C">
            <w:rPr>
              <w:noProof/>
            </w:rPr>
            <w:fldChar w:fldCharType="separate"/>
          </w:r>
          <w:r w:rsidR="007A3413">
            <w:rPr>
              <w:noProof/>
            </w:rPr>
            <w:t>(14,15)</w:t>
          </w:r>
          <w:r w:rsidR="00105D1C">
            <w:rPr>
              <w:noProof/>
            </w:rPr>
            <w:fldChar w:fldCharType="end"/>
          </w:r>
        </w:sdtContent>
      </w:sdt>
      <w:r w:rsidR="002E4A85">
        <w:t>.</w:t>
      </w:r>
    </w:p>
    <w:p w14:paraId="6EB6C641" w14:textId="4493C45E" w:rsidR="001843A0" w:rsidRDefault="00E61044" w:rsidP="00CA172E">
      <w:pPr>
        <w:adjustRightInd w:val="0"/>
        <w:ind w:firstLine="220"/>
      </w:pPr>
      <w:r>
        <w:t xml:space="preserve">One of the </w:t>
      </w:r>
      <w:r w:rsidR="002E4A85">
        <w:t>fundamental</w:t>
      </w:r>
      <w:r w:rsidR="00F51643">
        <w:t xml:space="preserve"> </w:t>
      </w:r>
      <w:r w:rsidR="002E4A85">
        <w:t xml:space="preserve">tasks </w:t>
      </w:r>
      <w:r w:rsidR="00F51643">
        <w:t>in</w:t>
      </w:r>
      <w:r w:rsidR="002E4A85">
        <w:t xml:space="preserve"> ST data </w:t>
      </w:r>
      <w:r w:rsidR="00F51643">
        <w:t xml:space="preserve">analysis </w:t>
      </w:r>
      <w:r w:rsidR="002E4A85">
        <w:t>is to</w:t>
      </w:r>
      <w:r w:rsidR="00F51643">
        <w:t xml:space="preserve"> identify</w:t>
      </w:r>
      <w:r w:rsidR="002110C2">
        <w:t xml:space="preserve"> genes whose expressions display spatial</w:t>
      </w:r>
      <w:r w:rsidR="00103106">
        <w:t>ly varying</w:t>
      </w:r>
      <w:r w:rsidR="002110C2">
        <w:t xml:space="preserve"> patterns</w:t>
      </w:r>
      <w:r w:rsidR="000775DE">
        <w:t xml:space="preserve">, simply referred </w:t>
      </w:r>
      <w:r w:rsidR="003D0F1C">
        <w:t xml:space="preserve">to </w:t>
      </w:r>
      <w:r w:rsidR="000775DE">
        <w:t>as spatially variable genes (SVGs)</w:t>
      </w:r>
      <w:r w:rsidR="00325AB4">
        <w:t>.</w:t>
      </w:r>
      <w:r w:rsidR="00AF7341">
        <w:t xml:space="preserve"> </w:t>
      </w:r>
      <w:r w:rsidR="00492B92">
        <w:t>Common methods for</w:t>
      </w:r>
      <w:r w:rsidR="00894221">
        <w:t xml:space="preserve"> identify</w:t>
      </w:r>
      <w:r w:rsidR="00492B92">
        <w:t>ing</w:t>
      </w:r>
      <w:r w:rsidR="00894221">
        <w:t xml:space="preserve"> </w:t>
      </w:r>
      <w:r w:rsidR="000775DE">
        <w:t xml:space="preserve">SVGs </w:t>
      </w:r>
      <w:r w:rsidR="00492B92">
        <w:t xml:space="preserve">include </w:t>
      </w:r>
      <w:proofErr w:type="spellStart"/>
      <w:r w:rsidR="00492B92">
        <w:t>trensceek</w:t>
      </w:r>
      <w:proofErr w:type="spellEnd"/>
      <w:sdt>
        <w:sdtPr>
          <w:alias w:val="To edit, see citavi.com/edit"/>
          <w:tag w:val="CitaviPlaceholder#0870fd06-9ada-425d-b24d-0293f434fcdc"/>
          <w:id w:val="-504904774"/>
          <w:placeholder>
            <w:docPart w:val="DefaultPlaceholder_-1854013440"/>
          </w:placeholder>
        </w:sdtPr>
        <w:sdtContent>
          <w:ins w:id="9" w:author="Zhang Chihao" w:date="2023-05-16T15:56:00Z">
            <w:r w:rsidR="00DB109D">
              <w:t xml:space="preserve"> </w:t>
            </w:r>
          </w:ins>
          <w:r w:rsidR="00492B92">
            <w:rPr>
              <w:noProof/>
            </w:rPr>
            <w:fldChar w:fldCharType="begin"/>
          </w:r>
          <w:r w:rsidR="007A3413">
            <w:rPr>
              <w:noProof/>
            </w:rPr>
            <w:instrText>ADDIN CitaviPlaceholder{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E1pY3Jvc29mdCBZYUhlaSBVSTt9fXtcXGNvbG9ydGJsO317XFxzdHlsZXNoZWV0e1xcczBcXHNuZXh0MFxcc3Fmb3JtYXRcXHNwcmlvcml0eTBcXHNhMTIwXFxhc3BhbHBoYVxcYXNwbnVtXFxhZGp1c3RyaWdodFxcbHRycGFyXFxsaTBcXGxpbjBcXHJpMFxccmluMFxyXG5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N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IyNDBcXHBnaHN4bjE1ODQw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}</w:instrText>
          </w:r>
          <w:r w:rsidR="00492B92">
            <w:rPr>
              <w:noProof/>
            </w:rPr>
            <w:fldChar w:fldCharType="separate"/>
          </w:r>
          <w:r w:rsidR="007A3413">
            <w:rPr>
              <w:noProof/>
            </w:rPr>
            <w:t>(6)</w:t>
          </w:r>
          <w:r w:rsidR="00492B92">
            <w:rPr>
              <w:noProof/>
            </w:rPr>
            <w:fldChar w:fldCharType="end"/>
          </w:r>
        </w:sdtContent>
      </w:sdt>
      <w:r w:rsidR="00492B92">
        <w:t>, SpatialDE</w:t>
      </w:r>
      <w:sdt>
        <w:sdtPr>
          <w:alias w:val="To edit, see citavi.com/edit"/>
          <w:tag w:val="CitaviPlaceholder#fd0c0216-c696-43cd-a983-c220428f63ff"/>
          <w:id w:val="-1029872168"/>
          <w:placeholder>
            <w:docPart w:val="DefaultPlaceholder_-1854013440"/>
          </w:placeholder>
        </w:sdtPr>
        <w:sdtContent>
          <w:ins w:id="10" w:author="Zhang Chihao" w:date="2023-05-16T15:57:00Z">
            <w:r w:rsidR="00DB109D">
              <w:t xml:space="preserve"> </w:t>
            </w:r>
          </w:ins>
          <w:r w:rsidR="00492B92">
            <w:rPr>
              <w:noProof/>
            </w:rPr>
            <w:fldChar w:fldCharType="begin"/>
          </w:r>
          <w:r w:rsidR="007A3413">
            <w:rPr>
              <w:noProof/>
            </w:rPr>
            <w:instrText>ADDIN CitaviPlaceholder{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}</w:instrText>
          </w:r>
          <w:r w:rsidR="00492B92">
            <w:rPr>
              <w:noProof/>
            </w:rPr>
            <w:fldChar w:fldCharType="separate"/>
          </w:r>
          <w:r w:rsidR="007A3413">
            <w:rPr>
              <w:noProof/>
            </w:rPr>
            <w:t>(7)</w:t>
          </w:r>
          <w:r w:rsidR="00492B92">
            <w:rPr>
              <w:noProof/>
            </w:rPr>
            <w:fldChar w:fldCharType="end"/>
          </w:r>
        </w:sdtContent>
      </w:sdt>
      <w:r w:rsidR="00492B92">
        <w:t>, SPARK</w:t>
      </w:r>
      <w:sdt>
        <w:sdtPr>
          <w:alias w:val="To edit, see citavi.com/edit"/>
          <w:tag w:val="CitaviPlaceholder#805c7500-eb3c-448c-b23a-d5b91b8a98f7"/>
          <w:id w:val="74560068"/>
          <w:placeholder>
            <w:docPart w:val="DefaultPlaceholder_-1854013440"/>
          </w:placeholder>
        </w:sdtPr>
        <w:sdtContent>
          <w:r w:rsidR="00492B92">
            <w:rPr>
              <w:noProof/>
            </w:rPr>
            <w:fldChar w:fldCharType="begin"/>
          </w:r>
          <w:r w:rsidR="007A3413">
            <w:rPr>
              <w:noProof/>
            </w:rPr>
            <w:instrText>ADDIN CitaviPlaceholder{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}</w:instrText>
          </w:r>
          <w:r w:rsidR="00492B92">
            <w:rPr>
              <w:noProof/>
            </w:rPr>
            <w:fldChar w:fldCharType="separate"/>
          </w:r>
          <w:r w:rsidR="007A3413">
            <w:rPr>
              <w:noProof/>
            </w:rPr>
            <w:t>(8)</w:t>
          </w:r>
          <w:r w:rsidR="00492B92">
            <w:rPr>
              <w:noProof/>
            </w:rPr>
            <w:fldChar w:fldCharType="end"/>
          </w:r>
        </w:sdtContent>
      </w:sdt>
      <w:r w:rsidR="00492B92">
        <w:t xml:space="preserve">, </w:t>
      </w:r>
      <w:r w:rsidR="00BB4C77">
        <w:t>SPARK-X</w:t>
      </w:r>
      <w:sdt>
        <w:sdtPr>
          <w:alias w:val="To edit, see citavi.com/edit"/>
          <w:tag w:val="CitaviPlaceholder#434ed5a3-675e-4be9-8002-ebb5d8bddd29"/>
          <w:id w:val="-1162697725"/>
          <w:placeholder>
            <w:docPart w:val="DefaultPlaceholder_-1854013440"/>
          </w:placeholder>
        </w:sdtPr>
        <w:sdtContent>
          <w:ins w:id="11" w:author="Zhang Chihao" w:date="2023-05-16T15:56:00Z">
            <w:r w:rsidR="00DB109D">
              <w:t xml:space="preserve"> </w:t>
            </w:r>
          </w:ins>
          <w:r w:rsidR="000749D1">
            <w:rPr>
              <w:noProof/>
            </w:rPr>
            <w:fldChar w:fldCharType="begin"/>
          </w:r>
          <w:r w:rsidR="007A3413">
            <w:rPr>
              <w:noProof/>
            </w:rPr>
            <w:instrText>ADDIN CitaviPlaceholder{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}</w:instrText>
          </w:r>
          <w:r w:rsidR="000749D1">
            <w:rPr>
              <w:noProof/>
            </w:rPr>
            <w:fldChar w:fldCharType="separate"/>
          </w:r>
          <w:r w:rsidR="007A3413">
            <w:rPr>
              <w:noProof/>
            </w:rPr>
            <w:t>(16)</w:t>
          </w:r>
          <w:r w:rsidR="000749D1">
            <w:rPr>
              <w:noProof/>
            </w:rPr>
            <w:fldChar w:fldCharType="end"/>
          </w:r>
        </w:sdtContent>
      </w:sdt>
      <w:r w:rsidR="00BB4C77">
        <w:t xml:space="preserve">, </w:t>
      </w:r>
      <w:r w:rsidR="00492B92">
        <w:t>and Hotspot</w:t>
      </w:r>
      <w:ins w:id="12" w:author="Zhang Chihao" w:date="2023-05-16T15:56:00Z">
        <w:r w:rsidR="00DB109D">
          <w:t xml:space="preserve"> </w:t>
        </w:r>
      </w:ins>
      <w:sdt>
        <w:sdtPr>
          <w:alias w:val="To edit, see citavi.com/edit"/>
          <w:tag w:val="CitaviPlaceholder#0c0a3c54-0c50-41e0-b6e1-402b7c07eed4"/>
          <w:id w:val="-1719502833"/>
          <w:placeholder>
            <w:docPart w:val="DefaultPlaceholder_-1854013440"/>
          </w:placeholder>
        </w:sdtPr>
        <w:sdtContent>
          <w:r w:rsidR="00492B92">
            <w:rPr>
              <w:noProof/>
            </w:rPr>
            <w:fldChar w:fldCharType="begin"/>
          </w:r>
          <w:r w:rsidR="007A3413">
            <w:rPr>
              <w:noProof/>
            </w:rPr>
            <w:instrText>ADDIN CitaviPlaceholder{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}</w:instrText>
          </w:r>
          <w:r w:rsidR="00492B92">
            <w:rPr>
              <w:noProof/>
            </w:rPr>
            <w:fldChar w:fldCharType="separate"/>
          </w:r>
          <w:r w:rsidR="007A3413">
            <w:rPr>
              <w:noProof/>
            </w:rPr>
            <w:t>(17)</w:t>
          </w:r>
          <w:r w:rsidR="00492B92">
            <w:rPr>
              <w:noProof/>
            </w:rPr>
            <w:fldChar w:fldCharType="end"/>
          </w:r>
        </w:sdtContent>
      </w:sdt>
      <w:r w:rsidR="00192F1F">
        <w:t>.</w:t>
      </w:r>
      <w:r w:rsidR="00094EBE">
        <w:t xml:space="preserve"> </w:t>
      </w:r>
      <w:r w:rsidR="00F67716">
        <w:t xml:space="preserve">The first three methods </w:t>
      </w:r>
      <w:r w:rsidR="009368F5">
        <w:t xml:space="preserve">were designed </w:t>
      </w:r>
      <w:r w:rsidR="00F67716">
        <w:t xml:space="preserve">based on </w:t>
      </w:r>
      <w:r w:rsidR="009368F5">
        <w:t xml:space="preserve">the </w:t>
      </w:r>
      <w:r w:rsidR="00F67716">
        <w:t xml:space="preserve">parametric framework. For example, </w:t>
      </w:r>
      <w:r w:rsidR="002D4873" w:rsidRPr="002D4873">
        <w:rPr>
          <w:rFonts w:hint="eastAsia"/>
        </w:rPr>
        <w:t>S</w:t>
      </w:r>
      <w:r w:rsidR="002D4873" w:rsidRPr="002D4873">
        <w:t>patialDE fits a Gaussian process regression (GPR) model for each gene</w:t>
      </w:r>
      <w:r w:rsidR="00D73F62">
        <w:t>’s expression</w:t>
      </w:r>
      <w:r w:rsidR="002D4873" w:rsidRPr="002D4873">
        <w:t xml:space="preserve"> and finds whether the GPR model with spatial terms describes data better than that without using a log-likelihood ratio test.</w:t>
      </w:r>
      <w:r w:rsidR="00D73F62">
        <w:t xml:space="preserve"> </w:t>
      </w:r>
      <w:r w:rsidR="009D03BC">
        <w:t xml:space="preserve">Fitting </w:t>
      </w:r>
      <w:r w:rsidR="00D73F62">
        <w:t xml:space="preserve">GPR </w:t>
      </w:r>
      <w:r w:rsidR="009D03BC">
        <w:t xml:space="preserve">models for large-scale ST data can be very </w:t>
      </w:r>
      <w:r w:rsidR="00D178A6">
        <w:t>time-</w:t>
      </w:r>
      <w:r w:rsidR="009D03BC">
        <w:t xml:space="preserve">consuming. </w:t>
      </w:r>
      <w:r w:rsidR="003507C6">
        <w:t xml:space="preserve">To address this issue, SPARK-X adopts a non-parametric framework to test the dependence between </w:t>
      </w:r>
      <w:r w:rsidR="00556437">
        <w:t xml:space="preserve">each gene’s </w:t>
      </w:r>
      <w:r w:rsidR="003507C6">
        <w:t xml:space="preserve">expression covariance and </w:t>
      </w:r>
      <w:r w:rsidR="00556437">
        <w:t xml:space="preserve">spatial covariance. </w:t>
      </w:r>
      <w:r w:rsidR="00C04FB7" w:rsidRPr="008639FB">
        <w:t>Hotspot</w:t>
      </w:r>
      <w:r w:rsidR="00094EBE" w:rsidRPr="008639FB">
        <w:t xml:space="preserve"> </w:t>
      </w:r>
      <w:r w:rsidR="003C48CE" w:rsidRPr="008639FB">
        <w:t xml:space="preserve">adopts a spatial autocorrelation metric (i.e., </w:t>
      </w:r>
      <w:r w:rsidR="00094EBE" w:rsidRPr="008639FB">
        <w:t xml:space="preserve">a modified </w:t>
      </w:r>
      <w:r w:rsidR="005D3F35" w:rsidRPr="008639FB">
        <w:t>Geary’s C statistics</w:t>
      </w:r>
      <w:r w:rsidR="003C48CE" w:rsidRPr="008639FB">
        <w:t>)</w:t>
      </w:r>
      <w:r w:rsidR="005D3F35" w:rsidRPr="008639FB">
        <w:t xml:space="preserve"> </w:t>
      </w:r>
      <w:r w:rsidR="00D555F0" w:rsidRPr="008639FB">
        <w:t xml:space="preserve">to construct a test statistic </w:t>
      </w:r>
      <w:r w:rsidR="00590CAE" w:rsidRPr="008639FB">
        <w:rPr>
          <w:rFonts w:hint="eastAsia"/>
        </w:rPr>
        <w:t>t</w:t>
      </w:r>
      <w:r w:rsidR="00590CAE" w:rsidRPr="008639FB">
        <w:t xml:space="preserve">o </w:t>
      </w:r>
      <w:r w:rsidR="003C48CE" w:rsidRPr="008639FB">
        <w:t>identify SVGs</w:t>
      </w:r>
      <w:r w:rsidR="00C04FB7" w:rsidRPr="008639FB">
        <w:t>.</w:t>
      </w:r>
      <w:ins w:id="13" w:author="Chihao Zhang" w:date="2023-05-14T16:46:00Z">
        <w:r w:rsidR="007019D2">
          <w:t xml:space="preserve"> </w:t>
        </w:r>
        <w:bookmarkStart w:id="14" w:name="_Hlk135228864"/>
        <w:r w:rsidR="007019D2">
          <w:t>Similarly, MERINGUE</w:t>
        </w:r>
      </w:ins>
      <w:ins w:id="15" w:author="Zhang Chihao" w:date="2023-05-16T15:56:00Z">
        <w:r w:rsidR="00DB109D">
          <w:t xml:space="preserve"> </w:t>
        </w:r>
      </w:ins>
      <w:customXmlInsRangeStart w:id="16" w:author="Zhang Chihao" w:date="2023-05-16T15:56:00Z"/>
      <w:sdt>
        <w:sdtPr>
          <w:alias w:val="To edit, see citavi.com/edit"/>
          <w:tag w:val="CitaviPlaceholder#30afb59b-afbc-4f4a-94ab-110741f1afcc"/>
          <w:id w:val="-1467433669"/>
          <w:placeholder>
            <w:docPart w:val="DefaultPlaceholder_-1854013440"/>
          </w:placeholder>
        </w:sdtPr>
        <w:sdtContent>
          <w:customXmlInsRangeEnd w:id="16"/>
          <w:ins w:id="17" w:author="Zhang Chihao" w:date="2023-05-16T15:56:00Z">
            <w:r w:rsidR="00DB109D">
              <w:rPr>
                <w:noProof/>
              </w:rPr>
              <w:fldChar w:fldCharType="begin"/>
            </w:r>
          </w:ins>
          <w:r w:rsidR="007A3413">
            <w:rPr>
              <w:noProof/>
            </w:rPr>
            <w:instrText>ADDIN CitaviPlaceholder{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}</w:instrText>
          </w:r>
          <w:r w:rsidR="00DB109D">
            <w:rPr>
              <w:noProof/>
            </w:rPr>
            <w:fldChar w:fldCharType="separate"/>
          </w:r>
          <w:r w:rsidR="007A3413">
            <w:rPr>
              <w:noProof/>
            </w:rPr>
            <w:t>(18)</w:t>
          </w:r>
          <w:ins w:id="18" w:author="Zhang Chihao" w:date="2023-05-16T15:56:00Z">
            <w:r w:rsidR="00DB109D">
              <w:rPr>
                <w:noProof/>
              </w:rPr>
              <w:fldChar w:fldCharType="end"/>
            </w:r>
          </w:ins>
          <w:customXmlInsRangeStart w:id="19" w:author="Zhang Chihao" w:date="2023-05-16T15:56:00Z"/>
        </w:sdtContent>
      </w:sdt>
      <w:customXmlInsRangeEnd w:id="19"/>
      <w:ins w:id="20" w:author="Chihao Zhang" w:date="2023-05-14T16:46:00Z">
        <w:del w:id="21" w:author="Zhang Chihao" w:date="2023-05-16T15:56:00Z">
          <w:r w:rsidR="007019D2" w:rsidDel="00DB109D">
            <w:delText xml:space="preserve"> [X]</w:delText>
          </w:r>
        </w:del>
        <w:r w:rsidR="007019D2">
          <w:t xml:space="preserve"> also uses the Moran’s </w:t>
        </w:r>
        <w:r w:rsidR="007019D2" w:rsidRPr="003639EA">
          <w:rPr>
            <w:i/>
            <w:iCs/>
          </w:rPr>
          <w:t>I</w:t>
        </w:r>
        <w:r w:rsidR="007019D2">
          <w:t xml:space="preserve"> </w:t>
        </w:r>
        <w:r w:rsidR="007019D2" w:rsidRPr="003639EA">
          <w:t xml:space="preserve">spatial autocorrelation metric </w:t>
        </w:r>
        <w:r w:rsidR="007019D2">
          <w:t xml:space="preserve">to detect SVGs. Despite the statistical approach, </w:t>
        </w:r>
        <w:del w:id="22" w:author="Zhang Chihao" w:date="2023-05-18T19:58:00Z">
          <w:r w:rsidR="007019D2" w:rsidDel="00EA2360">
            <w:delText>reasearchers</w:delText>
          </w:r>
        </w:del>
      </w:ins>
      <w:ins w:id="23" w:author="Zhang Chihao" w:date="2023-05-18T19:58:00Z">
        <w:r w:rsidR="00EA2360">
          <w:t>researchers</w:t>
        </w:r>
      </w:ins>
      <w:ins w:id="24" w:author="Chihao Zhang" w:date="2023-05-14T16:46:00Z">
        <w:r w:rsidR="007019D2">
          <w:t xml:space="preserve"> also address this problem for other perspectives. SpaGFT</w:t>
        </w:r>
      </w:ins>
      <w:ins w:id="25" w:author="Zhang Chihao" w:date="2023-05-16T15:56:00Z">
        <w:r w:rsidR="00DB109D">
          <w:t xml:space="preserve"> </w:t>
        </w:r>
      </w:ins>
      <w:customXmlInsRangeStart w:id="26" w:author="Zhang Chihao" w:date="2023-05-16T15:56:00Z"/>
      <w:sdt>
        <w:sdtPr>
          <w:alias w:val="To edit, see citavi.com/edit"/>
          <w:tag w:val="CitaviPlaceholder#e1f7c5db-803f-4855-b3c1-d8698374914d"/>
          <w:id w:val="-800464019"/>
          <w:placeholder>
            <w:docPart w:val="DefaultPlaceholder_-1854013440"/>
          </w:placeholder>
        </w:sdtPr>
        <w:sdtContent>
          <w:customXmlInsRangeEnd w:id="26"/>
          <w:ins w:id="27" w:author="Zhang Chihao" w:date="2023-05-16T15:56:00Z">
            <w:r w:rsidR="00DB109D">
              <w:rPr>
                <w:noProof/>
              </w:rPr>
              <w:fldChar w:fldCharType="begin"/>
            </w:r>
          </w:ins>
          <w:r w:rsidR="007A3413">
            <w:rPr>
              <w:noProof/>
            </w:rPr>
            <w:instrText>ADDIN CitaviPlaceholder{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17XFxjb2xvcnRibDt9e1xcc3R5bGVzaGVldHtcXHMwXFxzbmV4dDBcXHNxZm9ybWF0XFxzcHJpb3JpdHkwXFxzYTEyMFxcYXNwYWxwaGFcXGFzcG51bVxcYWRqdXN0cmlnaHRcXGx0cnBhclxcbGkwXFxsaW4wXFxyaTBcXHJpbjBcclxuXFxxbFxcZmFhdXRvXFxydGxjaFxcYWYyXFxhZnMyMFxcbHRyY2hcXGZzMjBcXGxvY2hcXGFmMlxcZGJjaFxcYWYyXFxoaWNoXFxmMi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e1xyXG5cXG1tYXRoUHJcXG1icmtCaW4wXFxtYnJrQmluU3ViMFxcbWRlZkpjMVxcbWRpc3BEZWYxXFxtaW50ZXJTcDBcXG1pbnRMaW0wXFxtaW50cmFTcDBcXG1sTWFyZ2luMFxcbW1hdGhGb250MFxcbW5hcnlMaW0xXFxtcG9zdFNwMFxcbXByZVNwMFxcbXJNYXJnaW4wXFxtc21hbGxGcmFjMFxcbXdyYXBJbmRlbnQxNDQwXFxtd3JhcFJpZ2h0MH1cXGRlZmxhbmcxMDMz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}</w:instrText>
          </w:r>
          <w:r w:rsidR="00DB109D">
            <w:rPr>
              <w:noProof/>
            </w:rPr>
            <w:fldChar w:fldCharType="separate"/>
          </w:r>
          <w:r w:rsidR="007A3413">
            <w:rPr>
              <w:noProof/>
            </w:rPr>
            <w:t>(19)</w:t>
          </w:r>
          <w:ins w:id="28" w:author="Zhang Chihao" w:date="2023-05-16T15:56:00Z">
            <w:r w:rsidR="00DB109D">
              <w:rPr>
                <w:noProof/>
              </w:rPr>
              <w:fldChar w:fldCharType="end"/>
            </w:r>
          </w:ins>
          <w:customXmlInsRangeStart w:id="29" w:author="Zhang Chihao" w:date="2023-05-16T15:56:00Z"/>
        </w:sdtContent>
      </w:sdt>
      <w:customXmlInsRangeEnd w:id="29"/>
      <w:ins w:id="30" w:author="Chihao Zhang" w:date="2023-05-14T16:46:00Z">
        <w:del w:id="31" w:author="Zhang Chihao" w:date="2023-05-16T15:56:00Z">
          <w:r w:rsidR="007019D2" w:rsidDel="00DB109D">
            <w:delText xml:space="preserve"> [X]</w:delText>
          </w:r>
        </w:del>
        <w:r w:rsidR="007019D2">
          <w:t xml:space="preserve"> transforms the gene expression into frequency signals and identifies SVGs based on the transformed frequency signals.</w:t>
        </w:r>
        <w:r w:rsidR="007019D2" w:rsidRPr="00C63147">
          <w:t xml:space="preserve"> </w:t>
        </w:r>
        <w:r w:rsidR="007019D2">
          <w:t xml:space="preserve">SpaGCN </w:t>
        </w:r>
      </w:ins>
      <w:customXmlInsRangeStart w:id="32" w:author="Zhang Chihao" w:date="2023-05-16T15:57:00Z"/>
      <w:sdt>
        <w:sdtPr>
          <w:alias w:val="To edit, see citavi.com/edit"/>
          <w:tag w:val="CitaviPlaceholder#0e86f906-066a-4545-a900-c508b3a8ad39"/>
          <w:id w:val="-1190447709"/>
          <w:placeholder>
            <w:docPart w:val="DefaultPlaceholder_-1854013440"/>
          </w:placeholder>
        </w:sdtPr>
        <w:sdtContent>
          <w:customXmlInsRangeEnd w:id="32"/>
          <w:ins w:id="33" w:author="Zhang Chihao" w:date="2023-05-16T15:57:00Z">
            <w:r w:rsidR="004B15CB">
              <w:rPr>
                <w:noProof/>
              </w:rPr>
              <w:fldChar w:fldCharType="begin"/>
            </w:r>
          </w:ins>
          <w:r w:rsidR="007A3413">
            <w:rPr>
              <w:noProof/>
            </w:rPr>
            <w:instrText>ADDIN CitaviPlaceholder{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HJcblxcKlxccGFub3NlIDA1MDUwMTAyMDEwNzA2MDIwNTA3fVN5bWJvbDt9e1xcZjJcXGZzd2lzc1xcZmNoYXJzZXQwXFxmcHJxMntcXCpcXHBhbm9zZSAwMjBiMDYwNDAyMDIwMjAyMDIwNH1BcmlhbDt9e1xcZjNcXGZuaWxcXGZjaGFyc2V0MCBNaWNyb3NvZnQgWWFIZWk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yMDUy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yMjQwXFxwZ2hzeG4xNTg0M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}</w:instrText>
          </w:r>
          <w:r w:rsidR="004B15CB">
            <w:rPr>
              <w:noProof/>
            </w:rPr>
            <w:fldChar w:fldCharType="separate"/>
          </w:r>
          <w:r w:rsidR="007A3413">
            <w:rPr>
              <w:noProof/>
            </w:rPr>
            <w:t>(9)</w:t>
          </w:r>
          <w:ins w:id="34" w:author="Zhang Chihao" w:date="2023-05-16T15:57:00Z">
            <w:r w:rsidR="004B15CB">
              <w:rPr>
                <w:noProof/>
              </w:rPr>
              <w:fldChar w:fldCharType="end"/>
            </w:r>
          </w:ins>
          <w:customXmlInsRangeStart w:id="35" w:author="Zhang Chihao" w:date="2023-05-16T15:57:00Z"/>
        </w:sdtContent>
      </w:sdt>
      <w:customXmlInsRangeEnd w:id="35"/>
      <w:ins w:id="36" w:author="Chihao Zhang" w:date="2023-05-14T16:46:00Z">
        <w:del w:id="37" w:author="Zhang Chihao" w:date="2023-05-16T15:57:00Z">
          <w:r w:rsidR="007019D2" w:rsidDel="004B15CB">
            <w:delText>[X]</w:delText>
          </w:r>
        </w:del>
        <w:r w:rsidR="007019D2">
          <w:t xml:space="preserve"> first identifies spatial domains by a graph convolutional network and then </w:t>
        </w:r>
        <w:del w:id="38" w:author="Zhang Chihao" w:date="2023-05-18T19:58:00Z">
          <w:r w:rsidR="007019D2" w:rsidDel="00EA2360">
            <w:delText>peform</w:delText>
          </w:r>
        </w:del>
      </w:ins>
      <w:ins w:id="39" w:author="Zhang Chihao" w:date="2023-05-18T19:58:00Z">
        <w:r w:rsidR="00EA2360">
          <w:t>perform</w:t>
        </w:r>
      </w:ins>
      <w:ins w:id="40" w:author="Zhang Chihao" w:date="2023-05-18T19:59:00Z">
        <w:r w:rsidR="00CF30B5">
          <w:t>s</w:t>
        </w:r>
      </w:ins>
      <w:ins w:id="41" w:author="Chihao Zhang" w:date="2023-05-14T16:46:00Z">
        <w:r w:rsidR="007019D2">
          <w:t xml:space="preserve"> hypothesis test for each gene using spots from a target domain against a neighboring set of the target domain.</w:t>
        </w:r>
      </w:ins>
    </w:p>
    <w:bookmarkEnd w:id="14"/>
    <w:p w14:paraId="2D05C27C" w14:textId="73B88AD9" w:rsidR="00C04FB7" w:rsidRDefault="00F67716" w:rsidP="00CA172E">
      <w:pPr>
        <w:adjustRightInd w:val="0"/>
        <w:ind w:firstLine="220"/>
      </w:pPr>
      <w:r>
        <w:t xml:space="preserve">There are two main limitations of the existing methods. First, </w:t>
      </w:r>
      <w:r w:rsidR="00607C81">
        <w:t>all the methods</w:t>
      </w:r>
      <w:r>
        <w:t xml:space="preserve"> perform </w:t>
      </w:r>
      <w:r w:rsidR="00D178A6">
        <w:t xml:space="preserve">the </w:t>
      </w:r>
      <w:r>
        <w:t>hypothesis test</w:t>
      </w:r>
      <w:r w:rsidR="00D178A6">
        <w:t>s</w:t>
      </w:r>
      <w:r>
        <w:t xml:space="preserve"> for each gene independently</w:t>
      </w:r>
      <w:r w:rsidR="001843A0">
        <w:t>, ignoring</w:t>
      </w:r>
      <w:r w:rsidR="003C48CE">
        <w:t xml:space="preserve"> the fact that</w:t>
      </w:r>
      <w:r w:rsidR="001843A0">
        <w:t xml:space="preserve"> </w:t>
      </w:r>
      <w:r w:rsidR="00C0081B">
        <w:t>t</w:t>
      </w:r>
      <w:r w:rsidR="00C0081B" w:rsidRPr="00E72B72">
        <w:t>he genes</w:t>
      </w:r>
      <w:r w:rsidR="00C0081B">
        <w:t>’</w:t>
      </w:r>
      <w:r w:rsidR="00C0081B" w:rsidRPr="00E72B72">
        <w:t xml:space="preserve"> spatial expression patterns could be complementary to each other</w:t>
      </w:r>
      <w:r w:rsidR="00C0081B">
        <w:t xml:space="preserve">. Since ST data </w:t>
      </w:r>
      <w:r w:rsidR="00D727EE">
        <w:t xml:space="preserve">tend to be </w:t>
      </w:r>
      <w:r w:rsidR="00C0081B">
        <w:t>very sparse, performing hypothesis test</w:t>
      </w:r>
      <w:r w:rsidR="00D178A6">
        <w:t>s</w:t>
      </w:r>
      <w:r w:rsidR="00C0081B">
        <w:t xml:space="preserve"> for genes individually may result in deteriorat</w:t>
      </w:r>
      <w:r w:rsidR="006D3DD9">
        <w:rPr>
          <w:rFonts w:hint="eastAsia"/>
        </w:rPr>
        <w:t>in</w:t>
      </w:r>
      <w:r w:rsidR="006D3DD9">
        <w:t>g</w:t>
      </w:r>
      <w:r w:rsidR="00C0081B">
        <w:t xml:space="preserve"> performance. </w:t>
      </w:r>
      <w:r w:rsidR="001843A0">
        <w:t xml:space="preserve">Second, </w:t>
      </w:r>
      <w:ins w:id="42" w:author="Chihao Zhang" w:date="2023-05-14T16:46:00Z">
        <w:r w:rsidR="007019D2" w:rsidRPr="009F6155">
          <w:t xml:space="preserve">the identified genes </w:t>
        </w:r>
        <w:r w:rsidR="007019D2">
          <w:t xml:space="preserve">of most methods </w:t>
        </w:r>
        <w:r w:rsidR="007019D2" w:rsidRPr="009F6155">
          <w:t>are not spatial domain-specific</w:t>
        </w:r>
      </w:ins>
      <w:del w:id="43" w:author="Chihao Zhang" w:date="2023-05-14T16:46:00Z">
        <w:r w:rsidR="001843A0" w:rsidDel="007019D2">
          <w:delText>the identified genes are not spatial domain-specific</w:delText>
        </w:r>
      </w:del>
      <w:r w:rsidR="001843A0">
        <w:t>, hindering in-depth downstream analysis.</w:t>
      </w:r>
      <w:r w:rsidR="00FC7474">
        <w:t xml:space="preserve"> </w:t>
      </w:r>
      <w:r w:rsidR="00E435C5">
        <w:t xml:space="preserve">For example, researchers may be interested in genes that display spatial patterns in </w:t>
      </w:r>
      <w:r w:rsidR="00E41A1C">
        <w:t>one</w:t>
      </w:r>
      <w:r w:rsidR="003C48CE">
        <w:t xml:space="preserve"> or several</w:t>
      </w:r>
      <w:r w:rsidR="00E41A1C">
        <w:t xml:space="preserve"> specific </w:t>
      </w:r>
      <w:r w:rsidR="00E435C5">
        <w:t>region</w:t>
      </w:r>
      <w:r w:rsidR="003C48CE">
        <w:t>s</w:t>
      </w:r>
      <w:r w:rsidR="00E435C5">
        <w:t xml:space="preserve">. However, </w:t>
      </w:r>
      <w:del w:id="44" w:author="Chihao Zhang" w:date="2023-05-14T16:42:00Z">
        <w:r w:rsidR="00E435C5" w:rsidDel="00941568">
          <w:delText xml:space="preserve">none </w:delText>
        </w:r>
      </w:del>
      <w:r w:rsidR="00941568">
        <w:t xml:space="preserve">most </w:t>
      </w:r>
      <w:r w:rsidR="00E435C5">
        <w:t xml:space="preserve">of the existing methods </w:t>
      </w:r>
      <w:r w:rsidR="002D0BB9">
        <w:t>are</w:t>
      </w:r>
      <w:r w:rsidR="00E435C5">
        <w:t xml:space="preserve"> </w:t>
      </w:r>
      <w:ins w:id="45" w:author="Zhang Chihao" w:date="2023-05-17T16:11:00Z">
        <w:r w:rsidR="004D3B25">
          <w:t xml:space="preserve">not </w:t>
        </w:r>
      </w:ins>
      <w:r w:rsidR="00E435C5">
        <w:t>directly</w:t>
      </w:r>
      <w:r w:rsidR="002D0BB9">
        <w:t xml:space="preserve"> applicable</w:t>
      </w:r>
      <w:r w:rsidR="00103106">
        <w:t xml:space="preserve"> for such a purpose</w:t>
      </w:r>
      <w:r w:rsidR="00E435C5">
        <w:t>.</w:t>
      </w:r>
    </w:p>
    <w:p w14:paraId="523F2908" w14:textId="48CB2C7E" w:rsidR="00605BF5" w:rsidRDefault="00A8255B" w:rsidP="00CA172E">
      <w:pPr>
        <w:adjustRightInd w:val="0"/>
        <w:ind w:firstLine="220"/>
      </w:pPr>
      <w:r w:rsidRPr="00A8255B">
        <w:t xml:space="preserve">To this end, we propose </w:t>
      </w:r>
      <w:r w:rsidR="003C48CE">
        <w:rPr>
          <w:rFonts w:hint="eastAsia"/>
        </w:rPr>
        <w:t>an</w:t>
      </w:r>
      <w:r w:rsidR="003C48CE">
        <w:t xml:space="preserve"> </w:t>
      </w:r>
      <w:r w:rsidR="00103106">
        <w:t>analytic</w:t>
      </w:r>
      <w:r w:rsidR="003C48CE">
        <w:t xml:space="preserve"> </w:t>
      </w:r>
      <w:r w:rsidR="003C48CE">
        <w:rPr>
          <w:rFonts w:hint="eastAsia"/>
        </w:rPr>
        <w:t>tool</w:t>
      </w:r>
      <w:r w:rsidR="003C48CE" w:rsidRPr="00E72B72">
        <w:t xml:space="preserve"> </w:t>
      </w:r>
      <w:r w:rsidRPr="00A8255B">
        <w:t>STAMarker</w:t>
      </w:r>
      <w:r w:rsidR="003C48CE">
        <w:t xml:space="preserve"> based on</w:t>
      </w:r>
      <w:r w:rsidR="003C48CE" w:rsidRPr="00A8255B">
        <w:t xml:space="preserve"> </w:t>
      </w:r>
      <w:r w:rsidRPr="00A8255B">
        <w:t>a</w:t>
      </w:r>
      <w:r w:rsidR="00B51316">
        <w:t xml:space="preserve"> </w:t>
      </w:r>
      <w:r w:rsidR="00326E7F">
        <w:t>three</w:t>
      </w:r>
      <w:r w:rsidR="00B51316">
        <w:t>-stage</w:t>
      </w:r>
      <w:r w:rsidRPr="00A8255B">
        <w:t xml:space="preserve"> </w:t>
      </w:r>
      <w:r w:rsidR="00B51316">
        <w:t xml:space="preserve">ensemble </w:t>
      </w:r>
      <w:r w:rsidRPr="00A8255B">
        <w:t xml:space="preserve">framework </w:t>
      </w:r>
      <w:r w:rsidR="003C48CE">
        <w:t>consisting of</w:t>
      </w:r>
      <w:r w:rsidR="00B51316">
        <w:t xml:space="preserve"> </w:t>
      </w:r>
      <w:r w:rsidR="00326E7F">
        <w:t>graph-</w:t>
      </w:r>
      <w:r w:rsidR="00B51316">
        <w:t>attention autoencoder</w:t>
      </w:r>
      <w:r w:rsidR="006A2219">
        <w:rPr>
          <w:rFonts w:hint="eastAsia"/>
        </w:rPr>
        <w:t>s</w:t>
      </w:r>
      <w:r w:rsidR="00326E7F">
        <w:t>,</w:t>
      </w:r>
      <w:r w:rsidR="00B51316">
        <w:t xml:space="preserve"> m</w:t>
      </w:r>
      <w:r w:rsidR="00B51316" w:rsidRPr="0049343E">
        <w:t>ultilayer perceptron</w:t>
      </w:r>
      <w:r w:rsidR="00B51316">
        <w:t xml:space="preserve"> (MLP)</w:t>
      </w:r>
      <w:r w:rsidR="006A2219">
        <w:t xml:space="preserve"> classifiers</w:t>
      </w:r>
      <w:r w:rsidR="00D178A6">
        <w:t>,</w:t>
      </w:r>
      <w:r w:rsidR="000F437B">
        <w:t xml:space="preserve"> </w:t>
      </w:r>
      <w:r w:rsidR="00326E7F">
        <w:t xml:space="preserve">and saliency map computation by the backpropagated gradient </w:t>
      </w:r>
      <w:r w:rsidR="00A56428">
        <w:t xml:space="preserve">to </w:t>
      </w:r>
      <w:r w:rsidR="000F437B">
        <w:t xml:space="preserve">determine </w:t>
      </w:r>
      <w:r w:rsidR="00A56428">
        <w:t xml:space="preserve">robust </w:t>
      </w:r>
      <w:r w:rsidR="000F437B">
        <w:t>spatial domain-specific SVGs</w:t>
      </w:r>
      <w:r w:rsidR="00A56428">
        <w:t>.</w:t>
      </w:r>
      <w:r w:rsidR="004B54EB">
        <w:t xml:space="preserve"> </w:t>
      </w:r>
      <w:r w:rsidRPr="00A8255B">
        <w:t xml:space="preserve">Different from testing genes individually as the existing methods, STAMarker considers all genes at once </w:t>
      </w:r>
      <w:r w:rsidRPr="00A8255B">
        <w:lastRenderedPageBreak/>
        <w:t xml:space="preserve">by the backpropagated gradient (i.e., saliency </w:t>
      </w:r>
      <w:r w:rsidR="00510E62">
        <w:t>map</w:t>
      </w:r>
      <w:r w:rsidRPr="00A8255B">
        <w:t xml:space="preserve">) and further identifies the spatial </w:t>
      </w:r>
      <w:proofErr w:type="gramStart"/>
      <w:r w:rsidRPr="00A8255B">
        <w:t>domain-specific</w:t>
      </w:r>
      <w:proofErr w:type="gramEnd"/>
      <w:r w:rsidRPr="00A8255B">
        <w:t xml:space="preserve"> SVGs. The intuition behind STAMarker is that genes contribut</w:t>
      </w:r>
      <w:r w:rsidR="00367D71">
        <w:rPr>
          <w:rFonts w:hint="eastAsia"/>
        </w:rPr>
        <w:t>ing</w:t>
      </w:r>
      <w:r w:rsidRPr="00A8255B">
        <w:t xml:space="preserve"> most to the </w:t>
      </w:r>
      <w:r w:rsidR="00367D71">
        <w:rPr>
          <w:rFonts w:hint="eastAsia"/>
        </w:rPr>
        <w:t>tissue</w:t>
      </w:r>
      <w:r w:rsidR="00367D71">
        <w:t xml:space="preserve"> </w:t>
      </w:r>
      <w:r w:rsidR="00367D71">
        <w:rPr>
          <w:rFonts w:hint="eastAsia"/>
        </w:rPr>
        <w:t>structures</w:t>
      </w:r>
      <w:r w:rsidRPr="00A8255B">
        <w:t xml:space="preserve"> are potentially important to the corresponding spatial domains.</w:t>
      </w:r>
      <w:r>
        <w:t xml:space="preserve"> </w:t>
      </w:r>
      <w:r w:rsidR="000F437B">
        <w:t xml:space="preserve">The </w:t>
      </w:r>
      <w:r w:rsidR="00EE3722">
        <w:t xml:space="preserve">prominent </w:t>
      </w:r>
      <w:r w:rsidR="00DD3F5C">
        <w:t>advantage</w:t>
      </w:r>
      <w:r w:rsidR="00C07E17">
        <w:t xml:space="preserve"> </w:t>
      </w:r>
      <w:r w:rsidR="00DD3F5C">
        <w:t xml:space="preserve">of STAMarker is </w:t>
      </w:r>
      <w:r w:rsidR="0066066B">
        <w:t xml:space="preserve">its ability </w:t>
      </w:r>
      <w:r w:rsidR="00657767">
        <w:t xml:space="preserve">to </w:t>
      </w:r>
      <w:r w:rsidR="00C26255">
        <w:t xml:space="preserve">identify </w:t>
      </w:r>
      <w:r w:rsidR="00940901">
        <w:t xml:space="preserve">spatial </w:t>
      </w:r>
      <w:proofErr w:type="gramStart"/>
      <w:r w:rsidR="009D15EA">
        <w:t>domain</w:t>
      </w:r>
      <w:r w:rsidR="004D0088">
        <w:t>-specific</w:t>
      </w:r>
      <w:proofErr w:type="gramEnd"/>
      <w:r w:rsidR="004D0088">
        <w:t xml:space="preserve"> </w:t>
      </w:r>
      <w:r w:rsidR="00127A5D">
        <w:t xml:space="preserve">SVGs, </w:t>
      </w:r>
      <w:r w:rsidR="00A1194C">
        <w:t xml:space="preserve">enabling deeper insight into specific regions. </w:t>
      </w:r>
      <w:r>
        <w:t xml:space="preserve">Extensive experiments and the comparison </w:t>
      </w:r>
      <w:r w:rsidR="004426CC">
        <w:t xml:space="preserve">with </w:t>
      </w:r>
      <w:r>
        <w:t>the existing methods</w:t>
      </w:r>
      <w:r w:rsidR="000F437B">
        <w:t xml:space="preserve"> </w:t>
      </w:r>
      <w:r w:rsidR="000F437B" w:rsidRPr="002D4873">
        <w:rPr>
          <w:rFonts w:hint="eastAsia"/>
        </w:rPr>
        <w:t>S</w:t>
      </w:r>
      <w:r w:rsidR="000F437B" w:rsidRPr="002D4873">
        <w:t>patialDE</w:t>
      </w:r>
      <w:r w:rsidR="000F437B">
        <w:t>, SPARK-X and Hotspot</w:t>
      </w:r>
      <w:r>
        <w:t xml:space="preserve"> on various ST data generated from different platforms (e.g., 10x Visium</w:t>
      </w:r>
      <w:sdt>
        <w:sdtPr>
          <w:alias w:val="To edit, see citavi.com/edit"/>
          <w:tag w:val="CitaviPlaceholder#f55570c1-9e9d-4517-b0f3-7debfb66321e"/>
          <w:id w:val="-2097003565"/>
          <w:placeholder>
            <w:docPart w:val="DefaultPlaceholder_-1854013440"/>
          </w:placeholder>
        </w:sdtPr>
        <w:sdtContent>
          <w:r w:rsidR="003959CE">
            <w:rPr>
              <w:noProof/>
            </w:rPr>
            <w:fldChar w:fldCharType="begin"/>
          </w:r>
          <w:r w:rsidR="007A3413">
            <w:rPr>
              <w:noProof/>
            </w:rPr>
            <w:instrText>ADDIN CitaviPlaceholder{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}</w:instrText>
          </w:r>
          <w:r w:rsidR="003959CE">
            <w:rPr>
              <w:noProof/>
            </w:rPr>
            <w:fldChar w:fldCharType="separate"/>
          </w:r>
          <w:r w:rsidR="007A3413">
            <w:rPr>
              <w:noProof/>
            </w:rPr>
            <w:t>(2)</w:t>
          </w:r>
          <w:r w:rsidR="003959CE">
            <w:rPr>
              <w:noProof/>
            </w:rPr>
            <w:fldChar w:fldCharType="end"/>
          </w:r>
        </w:sdtContent>
      </w:sdt>
      <w:r>
        <w:t>, Slide-seq</w:t>
      </w:r>
      <w:sdt>
        <w:sdtPr>
          <w:alias w:val="To edit, see citavi.com/edit"/>
          <w:tag w:val="CitaviPlaceholder#fa9b1644-3668-483c-96db-5d5353bdeda8"/>
          <w:id w:val="-1410916255"/>
          <w:placeholder>
            <w:docPart w:val="DefaultPlaceholder_-1854013440"/>
          </w:placeholder>
        </w:sdtPr>
        <w:sdtContent>
          <w:r w:rsidR="003959CE">
            <w:rPr>
              <w:noProof/>
            </w:rPr>
            <w:fldChar w:fldCharType="begin"/>
          </w:r>
          <w:r w:rsidR="007A3413">
            <w:rPr>
              <w:noProof/>
            </w:rPr>
            <w:instrText>ADDIN CitaviPlaceholder{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HJcblxcKlxccGFub3NlIDA1MDUwMTAyMDEwNzA2MDIwNTA3fVN5bWJvbDt9e1xcZjJcXGZzd2lzc1xcZmNoYXJzZXQwXFxmcHJxMntcXCpcXHBhbm9zZSAwMjBiMDYwNDAyMDIwMjAyMDIwNH1BcmlhbDt9e1xcZjNcXGZuaWxcXGZjaGFyc2V0MCBNaWNyb3NvZnQgWWFIZWk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yMDUy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yMjQwXFxwZ2hzeG4xNTg0M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}</w:instrText>
          </w:r>
          <w:r w:rsidR="003959CE">
            <w:rPr>
              <w:noProof/>
            </w:rPr>
            <w:fldChar w:fldCharType="separate"/>
          </w:r>
          <w:r w:rsidR="007A3413">
            <w:rPr>
              <w:noProof/>
            </w:rPr>
            <w:t>(3–5)</w:t>
          </w:r>
          <w:r w:rsidR="003959CE">
            <w:rPr>
              <w:noProof/>
            </w:rPr>
            <w:fldChar w:fldCharType="end"/>
          </w:r>
        </w:sdtContent>
      </w:sdt>
      <w:r>
        <w:t>, and Stereo-seq</w:t>
      </w:r>
      <w:sdt>
        <w:sdtPr>
          <w:alias w:val="To edit, see citavi.com/edit"/>
          <w:tag w:val="CitaviPlaceholder#45ea2f15-26d7-4188-b9d5-015bd1c3f2c2"/>
          <w:id w:val="1660268128"/>
          <w:placeholder>
            <w:docPart w:val="DefaultPlaceholder_-1854013440"/>
          </w:placeholder>
        </w:sdtPr>
        <w:sdtContent>
          <w:r w:rsidR="003959CE">
            <w:rPr>
              <w:noProof/>
            </w:rPr>
            <w:fldChar w:fldCharType="begin"/>
          </w:r>
          <w:r w:rsidR="007A3413">
            <w:rPr>
              <w:noProof/>
            </w:rPr>
            <w:instrText>ADDIN CitaviPlaceholder{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HJcblxcKlxccGFub3NlIDA1MDUwMTAyMDEwNzA2MDIwNTA3fVN5bWJvbDt9e1xcZjJcXGZzd2lzc1xcZmNoYXJzZXQwXFxmcHJxMntcXCpcXHBhbm9zZSAwMjBiMDYwNDAyMDIwMjAyMDIwNH1BcmlhbDt9e1xcZjNcXGZuaWxcXGZjaGFyc2V0MCBNaWNyb3NvZnQgWWFIZWk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yMDUy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yMjQwXFxwZ2hzeG4xNTg0M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}</w:instrText>
          </w:r>
          <w:r w:rsidR="003959CE">
            <w:rPr>
              <w:noProof/>
            </w:rPr>
            <w:fldChar w:fldCharType="separate"/>
          </w:r>
          <w:r w:rsidR="007A3413">
            <w:rPr>
              <w:noProof/>
            </w:rPr>
            <w:t>(5)</w:t>
          </w:r>
          <w:r w:rsidR="003959CE">
            <w:rPr>
              <w:noProof/>
            </w:rPr>
            <w:fldChar w:fldCharType="end"/>
          </w:r>
        </w:sdtContent>
      </w:sdt>
      <w:r>
        <w:t xml:space="preserve">) have </w:t>
      </w:r>
      <w:r w:rsidR="004426CC">
        <w:t>shown</w:t>
      </w:r>
      <w:r>
        <w:t xml:space="preserve"> </w:t>
      </w:r>
      <w:r w:rsidR="00632C53">
        <w:t>its</w:t>
      </w:r>
      <w:r w:rsidR="004426CC">
        <w:t xml:space="preserve"> </w:t>
      </w:r>
      <w:r>
        <w:t>effectiveness.</w:t>
      </w:r>
      <w:bookmarkEnd w:id="7"/>
    </w:p>
    <w:p w14:paraId="2AF54B41" w14:textId="20C6F3F3" w:rsidR="00F07147" w:rsidRDefault="00F07147" w:rsidP="008639FB">
      <w:pPr>
        <w:adjustRightInd w:val="0"/>
        <w:ind w:firstLineChars="0" w:firstLine="0"/>
      </w:pPr>
    </w:p>
    <w:p w14:paraId="707F8410" w14:textId="07FACDFF" w:rsidR="00F07147" w:rsidRPr="00F07147" w:rsidRDefault="00F07147" w:rsidP="00CA172E">
      <w:pPr>
        <w:pStyle w:val="21"/>
        <w:adjustRightInd w:val="0"/>
      </w:pPr>
      <w:r>
        <w:rPr>
          <w:rFonts w:hint="eastAsia"/>
        </w:rPr>
        <w:t>R</w:t>
      </w:r>
      <w:r>
        <w:t>esults</w:t>
      </w:r>
    </w:p>
    <w:p w14:paraId="2ADB9E3F" w14:textId="53786AC5" w:rsidR="00A4639A" w:rsidRPr="008639FB" w:rsidRDefault="00803786" w:rsidP="00CA172E">
      <w:pPr>
        <w:pStyle w:val="31"/>
        <w:adjustRightInd w:val="0"/>
        <w:rPr>
          <w:sz w:val="22"/>
        </w:rPr>
      </w:pPr>
      <w:bookmarkStart w:id="46" w:name="_Hlk120654846"/>
      <w:r w:rsidRPr="008639FB">
        <w:rPr>
          <w:sz w:val="22"/>
        </w:rPr>
        <w:t xml:space="preserve">Overview of </w:t>
      </w:r>
      <w:r w:rsidR="00FC26A4" w:rsidRPr="008639FB">
        <w:rPr>
          <w:sz w:val="22"/>
        </w:rPr>
        <w:t>STAMarker</w:t>
      </w:r>
    </w:p>
    <w:p w14:paraId="25624706" w14:textId="687156D5" w:rsidR="00841258" w:rsidRDefault="00D07EFC" w:rsidP="00EB4E88">
      <w:pPr>
        <w:adjustRightInd w:val="0"/>
        <w:ind w:firstLineChars="0" w:firstLine="0"/>
      </w:pPr>
      <w:bookmarkStart w:id="47" w:name="_Hlk120654953"/>
      <w:bookmarkEnd w:id="46"/>
      <w:r>
        <w:t>STAMarker</w:t>
      </w:r>
      <w:r w:rsidR="00306640">
        <w:t xml:space="preserve"> </w:t>
      </w:r>
      <w:r w:rsidR="00185292">
        <w:t xml:space="preserve">is a </w:t>
      </w:r>
      <w:r w:rsidR="00326E7F">
        <w:t>three</w:t>
      </w:r>
      <w:r w:rsidR="00185292">
        <w:t xml:space="preserve">-stage framework that consists </w:t>
      </w:r>
      <w:r w:rsidR="00021161">
        <w:t xml:space="preserve">of </w:t>
      </w:r>
      <w:r w:rsidR="001D0200">
        <w:t>an</w:t>
      </w:r>
      <w:r w:rsidR="00185292">
        <w:t xml:space="preserve"> ensemble of graph </w:t>
      </w:r>
      <w:r w:rsidR="0047695F">
        <w:t xml:space="preserve">attention </w:t>
      </w:r>
      <w:r w:rsidR="00185292">
        <w:t>autoencoders</w:t>
      </w:r>
      <w:r w:rsidR="002C6A8F">
        <w:t xml:space="preserve"> (STAGATE</w:t>
      </w:r>
      <w:sdt>
        <w:sdtPr>
          <w:alias w:val="To edit, see citavi.com/edit"/>
          <w:tag w:val="CitaviPlaceholder#78f6442a-4417-470d-8a62-1aae64179e6e"/>
          <w:id w:val="1803354616"/>
          <w:placeholder>
            <w:docPart w:val="89C7BE3AC728453DADB21E238E48255C"/>
          </w:placeholder>
        </w:sdtPr>
        <w:sdtContent>
          <w:r w:rsidR="00AB6EF8">
            <w:rPr>
              <w:noProof/>
            </w:rPr>
            <w:fldChar w:fldCharType="begin"/>
          </w:r>
          <w:r w:rsidR="007A3413">
            <w:rPr>
              <w:noProof/>
            </w:rPr>
            <w:instrText>ADDIN CitaviPlaceholder{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}</w:instrText>
          </w:r>
          <w:r w:rsidR="00AB6EF8">
            <w:rPr>
              <w:noProof/>
            </w:rPr>
            <w:fldChar w:fldCharType="separate"/>
          </w:r>
          <w:r w:rsidR="007A3413">
            <w:rPr>
              <w:noProof/>
            </w:rPr>
            <w:t>(10)</w:t>
          </w:r>
          <w:r w:rsidR="00AB6EF8">
            <w:rPr>
              <w:noProof/>
            </w:rPr>
            <w:fldChar w:fldCharType="end"/>
          </w:r>
        </w:sdtContent>
      </w:sdt>
      <w:r w:rsidR="002C6A8F">
        <w:t>)</w:t>
      </w:r>
      <w:r w:rsidR="00326E7F">
        <w:t>,</w:t>
      </w:r>
      <w:r w:rsidR="001D0200">
        <w:t xml:space="preserve"> an ensemble of </w:t>
      </w:r>
      <w:r w:rsidR="0039673D">
        <w:t>MLP</w:t>
      </w:r>
      <w:r w:rsidR="0049343E">
        <w:t xml:space="preserve"> </w:t>
      </w:r>
      <w:r w:rsidR="001D0200">
        <w:t>classifiers</w:t>
      </w:r>
      <w:r w:rsidR="00326E7F">
        <w:t xml:space="preserve"> and saliency map computation by the backpropagated gradient</w:t>
      </w:r>
      <w:r w:rsidR="00AA33DB">
        <w:t xml:space="preserve"> (</w:t>
      </w:r>
      <w:r w:rsidR="00D53554" w:rsidRPr="00187C14">
        <w:rPr>
          <w:b/>
        </w:rPr>
        <w:t>Fig</w:t>
      </w:r>
      <w:r w:rsidR="00D53554">
        <w:rPr>
          <w:b/>
        </w:rPr>
        <w:t>.</w:t>
      </w:r>
      <w:r w:rsidR="00D53554" w:rsidRPr="00187C14">
        <w:rPr>
          <w:b/>
        </w:rPr>
        <w:t xml:space="preserve"> </w:t>
      </w:r>
      <w:r w:rsidR="00AA33DB" w:rsidRPr="00187C14">
        <w:rPr>
          <w:b/>
        </w:rPr>
        <w:t>1</w:t>
      </w:r>
      <w:r w:rsidR="00AA33DB">
        <w:t>)</w:t>
      </w:r>
      <w:r w:rsidR="001D0200">
        <w:t>.</w:t>
      </w:r>
      <w:r w:rsidR="004E5E47">
        <w:t xml:space="preserve"> More specifically</w:t>
      </w:r>
      <w:r w:rsidR="00B203D1">
        <w:t>, a</w:t>
      </w:r>
      <w:r w:rsidR="003C7655">
        <w:rPr>
          <w:rFonts w:hint="eastAsia"/>
        </w:rPr>
        <w:t>fter</w:t>
      </w:r>
      <w:r>
        <w:t xml:space="preserve"> </w:t>
      </w:r>
      <w:r w:rsidR="00E13CA0">
        <w:t>construct</w:t>
      </w:r>
      <w:r w:rsidR="003C7655">
        <w:rPr>
          <w:rFonts w:hint="eastAsia"/>
        </w:rPr>
        <w:t>ing</w:t>
      </w:r>
      <w:r w:rsidR="00013B47">
        <w:t xml:space="preserve"> the spatial neighbor network (SNN) based on the spots’ location</w:t>
      </w:r>
      <w:r w:rsidR="00584DC9">
        <w:t>s</w:t>
      </w:r>
      <w:r w:rsidR="003C7655">
        <w:t xml:space="preserve">, </w:t>
      </w:r>
      <w:r>
        <w:t>STAMarker</w:t>
      </w:r>
      <w:r w:rsidR="004E5E47">
        <w:t xml:space="preserve"> first</w:t>
      </w:r>
      <w:r>
        <w:t xml:space="preserve"> </w:t>
      </w:r>
      <w:r w:rsidR="00E102B1">
        <w:t>trains</w:t>
      </w:r>
      <w:r w:rsidR="00D94789">
        <w:t xml:space="preserve"> multiple</w:t>
      </w:r>
      <w:r w:rsidR="00584DC9">
        <w:t xml:space="preserve"> </w:t>
      </w:r>
      <w:r w:rsidR="00D94789">
        <w:t xml:space="preserve">STAGATE </w:t>
      </w:r>
      <w:r w:rsidR="00326E7F">
        <w:t>graph-</w:t>
      </w:r>
      <w:r w:rsidR="00D94789">
        <w:t>attention</w:t>
      </w:r>
      <w:r w:rsidR="008E408E">
        <w:t xml:space="preserve"> </w:t>
      </w:r>
      <w:r w:rsidR="00D94789">
        <w:t>autoencoders</w:t>
      </w:r>
      <w:r w:rsidR="008E7DC9">
        <w:t xml:space="preserve">, each of which learns the </w:t>
      </w:r>
      <w:r w:rsidR="003C7655">
        <w:t>low-</w:t>
      </w:r>
      <w:r w:rsidR="008E7DC9">
        <w:t>dimensional embeddings of the spots</w:t>
      </w:r>
      <w:r w:rsidR="008E408E">
        <w:t>.</w:t>
      </w:r>
      <w:r w:rsidR="00657672">
        <w:t xml:space="preserve"> </w:t>
      </w:r>
      <w:r w:rsidR="00595279">
        <w:t xml:space="preserve">The learned </w:t>
      </w:r>
      <w:r w:rsidR="003C7655">
        <w:t>low-</w:t>
      </w:r>
      <w:r w:rsidR="00595279">
        <w:t xml:space="preserve">dimensional embeddings </w:t>
      </w:r>
      <w:r w:rsidR="006E7FC2">
        <w:t>are used to identify spatial domains with various clustering algorithms</w:t>
      </w:r>
      <w:r w:rsidR="002D42EA">
        <w:t>, such as Louvain</w:t>
      </w:r>
      <w:sdt>
        <w:sdtPr>
          <w:alias w:val="To edit, see citavi.com/edit"/>
          <w:tag w:val="CitaviPlaceholder#ce3bfd2f-7522-4462-a844-12eb9ca09481"/>
          <w:id w:val="-1782944274"/>
          <w:placeholder>
            <w:docPart w:val="DefaultPlaceholder_-1854013440"/>
          </w:placeholder>
        </w:sdtPr>
        <w:sdtContent>
          <w:r w:rsidR="00AF4793">
            <w:rPr>
              <w:noProof/>
            </w:rPr>
            <w:fldChar w:fldCharType="begin"/>
          </w:r>
          <w:r w:rsidR="007A3413">
            <w:rPr>
              <w:noProof/>
            </w:rPr>
            <w:instrText>ADDIN CitaviPlaceholder{eyIkaWQiOiIxIiwiRW50cmllcyI6W3siJGlkIjoiMiIsIklkIjoiMjQxM2ViOTUtMmE5OC00NzVkLWI4MmQtZjdiZTk2YTk0MWI2IiwiUmFuZ2VMZW5ndGgiOjQsIlJlZmVyZW5jZUlkIjoiMjI2YzMzMWUtNjA4Ni00ODk3LTlhYzYtYTAzNjhiNzc0ZTkzIiwiUmVmZXJlbmNlIjp7IiRpZCI6IjM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HJcblxcZnJvbWFuXFxmY2hhcnNldDJcXGZwcnEye1xcKlxccGFub3NlIDA1MDUwMTAyMDEwNzA2MDIwNTA3fVN5bWJvbDt9e1xcZjJcXGZzd2lzc1xcZmNoYXJzZXQwXFxmcHJxMntcXCpcXHBhbm9zZSAwMjBiMDYwNDAyMDIwMjAyMDIwNH1BcmlhbDt9e1xcZjNcXGZuaWxcXGZjaGFyc2V0MCBNaWNyb3NvZnQgWWFIZWk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yMDUy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yMjQwXFxwZ2hzeG4xNTg0M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}</w:instrText>
          </w:r>
          <w:r w:rsidR="00AF4793">
            <w:rPr>
              <w:noProof/>
            </w:rPr>
            <w:fldChar w:fldCharType="separate"/>
          </w:r>
          <w:r w:rsidR="007A3413">
            <w:rPr>
              <w:noProof/>
            </w:rPr>
            <w:t>(20)</w:t>
          </w:r>
          <w:r w:rsidR="00AF4793">
            <w:rPr>
              <w:noProof/>
            </w:rPr>
            <w:fldChar w:fldCharType="end"/>
          </w:r>
        </w:sdtContent>
      </w:sdt>
      <w:r w:rsidR="002D42EA">
        <w:t xml:space="preserve"> and </w:t>
      </w:r>
      <w:proofErr w:type="spellStart"/>
      <w:r w:rsidR="002D42EA">
        <w:t>mclust</w:t>
      </w:r>
      <w:proofErr w:type="spellEnd"/>
      <w:sdt>
        <w:sdtPr>
          <w:alias w:val="To edit, see citavi.com/edit"/>
          <w:tag w:val="CitaviPlaceholder#5ab8db00-c23e-48ec-b0c3-83ba04fd8225"/>
          <w:id w:val="1346441422"/>
          <w:placeholder>
            <w:docPart w:val="DefaultPlaceholder_-1854013440"/>
          </w:placeholder>
        </w:sdtPr>
        <w:sdtContent>
          <w:r w:rsidR="00AF4793">
            <w:rPr>
              <w:noProof/>
            </w:rPr>
            <w:fldChar w:fldCharType="begin"/>
          </w:r>
          <w:r w:rsidR="007A3413">
            <w:rPr>
              <w:noProof/>
            </w:rPr>
            <w:instrText>ADDIN CitaviPlaceholder{eyIkaWQiOiIxIiwiRW50cmllcyI6W3siJGlkIjoiMiIsIklkIjoiNmFkNjcyOTctYTQ4OS00MDc2LTg4YzctNThmMmZhZDcwOGJhIiwiUmFuZ2VMZW5ndGgiOjQsIlJlZmVyZW5jZUlkIjoiNjUxOTJkZjYtM2NmNC00MTBlLWIzMmUtZmE4NWI2Nzk2M2NkIiwiUmVmZXJlbmNlIjp7IiRpZCI6IjM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HJcblxcZnJvbWFuXFxmY2hhcnNldDJcXGZwcnEye1xcKlxccGFub3NlIDA1MDUwMTAyMDEwNzA2MDIwNTA3fVN5bWJvbDt9e1xcZjJcXGZzd2lzc1xcZmNoYXJzZXQwXFxmcHJxMntcXCpcXHBhbm9zZSAwMjBiMDYwNDAyMDIwMjAyMDIwNH1BcmlhbDt9e1xcZjNcXGZuaWxcXGZjaGFyc2V0MCBNaWNyb3NvZnQgWWFIZWk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yMDUy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yMjQwXFxwZ2hzeG4xNTg0M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dLCJCaWJUZVhLZXkiOiIuMjAxMiIsIkNpdGF0aW9uS2V5IjoiMjAxMiI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}</w:instrText>
          </w:r>
          <w:r w:rsidR="00AF4793">
            <w:rPr>
              <w:noProof/>
            </w:rPr>
            <w:fldChar w:fldCharType="separate"/>
          </w:r>
          <w:r w:rsidR="007A3413">
            <w:rPr>
              <w:noProof/>
            </w:rPr>
            <w:t>(21)</w:t>
          </w:r>
          <w:r w:rsidR="00AF4793">
            <w:rPr>
              <w:noProof/>
            </w:rPr>
            <w:fldChar w:fldCharType="end"/>
          </w:r>
        </w:sdtContent>
      </w:sdt>
      <w:r w:rsidR="006E7FC2">
        <w:t>. To obtain robust</w:t>
      </w:r>
      <w:r w:rsidR="0042172B">
        <w:t xml:space="preserve"> and unified</w:t>
      </w:r>
      <w:r w:rsidR="006E7FC2">
        <w:t xml:space="preserve"> </w:t>
      </w:r>
      <w:r w:rsidR="00B203D1">
        <w:t>spatial domain</w:t>
      </w:r>
      <w:r w:rsidR="006E7FC2">
        <w:t xml:space="preserve">s, </w:t>
      </w:r>
      <w:r w:rsidR="00FC26A4">
        <w:t>STAMarker</w:t>
      </w:r>
      <w:r w:rsidR="006E7FC2">
        <w:t xml:space="preserve"> </w:t>
      </w:r>
      <w:r w:rsidR="0042172B">
        <w:t>uses consensus clustering to aggregate the clustering results.</w:t>
      </w:r>
      <w:r w:rsidR="004E5E47">
        <w:t xml:space="preserve"> </w:t>
      </w:r>
      <w:r w:rsidR="00B203D1">
        <w:t>Second</w:t>
      </w:r>
      <w:r w:rsidR="0042172B">
        <w:t xml:space="preserve">, </w:t>
      </w:r>
      <w:r w:rsidR="004E5E47">
        <w:t xml:space="preserve">STAMarker trains </w:t>
      </w:r>
      <w:r w:rsidR="00FD2211">
        <w:t xml:space="preserve">multiple </w:t>
      </w:r>
      <w:r w:rsidR="0042172B">
        <w:t>MLPs</w:t>
      </w:r>
      <w:r w:rsidR="00FD2211">
        <w:t xml:space="preserve"> to </w:t>
      </w:r>
      <w:r w:rsidR="00B203D1">
        <w:t xml:space="preserve">model the relationship between the corresponding </w:t>
      </w:r>
      <w:r w:rsidR="00187C14">
        <w:t>embedding</w:t>
      </w:r>
      <w:r w:rsidR="00B65920">
        <w:t>s</w:t>
      </w:r>
      <w:r w:rsidR="00B203D1">
        <w:t xml:space="preserve"> and </w:t>
      </w:r>
      <w:r w:rsidR="00FD2211">
        <w:t xml:space="preserve">the </w:t>
      </w:r>
      <w:r w:rsidR="000451EF">
        <w:t xml:space="preserve">spatial domains. </w:t>
      </w:r>
      <w:r w:rsidR="00B203D1">
        <w:t>Third, t</w:t>
      </w:r>
      <w:r w:rsidR="00662DE0">
        <w:t xml:space="preserve">o </w:t>
      </w:r>
      <w:r w:rsidR="00DC6550">
        <w:t xml:space="preserve">detect the </w:t>
      </w:r>
      <w:r w:rsidR="00B203D1">
        <w:t>SVG</w:t>
      </w:r>
      <w:r w:rsidR="00412D99">
        <w:t>s</w:t>
      </w:r>
      <w:r w:rsidR="000451EF">
        <w:t xml:space="preserve">, </w:t>
      </w:r>
      <w:r w:rsidR="00FC26A4">
        <w:t>STAMarker</w:t>
      </w:r>
      <w:r w:rsidR="000451EF">
        <w:t xml:space="preserve"> stacks the encoders with the corresponding MLP</w:t>
      </w:r>
      <w:r w:rsidR="00DC6550">
        <w:t xml:space="preserve"> and compute</w:t>
      </w:r>
      <w:r w:rsidR="005C3028">
        <w:t>s</w:t>
      </w:r>
      <w:r w:rsidR="00DC6550">
        <w:t xml:space="preserve"> the saliency maps </w:t>
      </w:r>
      <w:r w:rsidR="009E5265">
        <w:t>by backpropagation</w:t>
      </w:r>
      <w:r w:rsidR="006D309A">
        <w:t xml:space="preserve"> (see the “Saliency score” subsection of the Methods)</w:t>
      </w:r>
      <w:r w:rsidR="009E5265">
        <w:t>.</w:t>
      </w:r>
      <w:r w:rsidR="005A616D">
        <w:t xml:space="preserve"> </w:t>
      </w:r>
      <w:r w:rsidR="00B203D1">
        <w:t>STAMarker</w:t>
      </w:r>
      <w:r w:rsidR="00B203D1" w:rsidDel="00B203D1">
        <w:t xml:space="preserve"> </w:t>
      </w:r>
      <w:r w:rsidR="00B203D1">
        <w:t>selects</w:t>
      </w:r>
      <w:r w:rsidR="005A616D">
        <w:t xml:space="preserve"> </w:t>
      </w:r>
      <w:r w:rsidR="00D65D3A">
        <w:t xml:space="preserve">the </w:t>
      </w:r>
      <w:r w:rsidR="003464A2">
        <w:t>SVGs</w:t>
      </w:r>
      <w:r w:rsidR="00D65D3A">
        <w:t xml:space="preserve"> in each spatial domain by their norms in the saliency maps.</w:t>
      </w:r>
    </w:p>
    <w:bookmarkEnd w:id="47"/>
    <w:p w14:paraId="5F48954A" w14:textId="77777777" w:rsidR="002D4785" w:rsidRPr="00FD36A0" w:rsidRDefault="002D4785" w:rsidP="002D4785">
      <w:pPr>
        <w:adjustRightInd w:val="0"/>
        <w:ind w:firstLineChars="0" w:firstLine="0"/>
      </w:pPr>
    </w:p>
    <w:p w14:paraId="2586327F" w14:textId="72752AE1" w:rsidR="00C867E2" w:rsidRPr="008639FB" w:rsidRDefault="00FC26A4" w:rsidP="00CA172E">
      <w:pPr>
        <w:pStyle w:val="31"/>
        <w:adjustRightInd w:val="0"/>
        <w:rPr>
          <w:sz w:val="22"/>
        </w:rPr>
      </w:pPr>
      <w:bookmarkStart w:id="48" w:name="_Hlk120654984"/>
      <w:r w:rsidRPr="008639FB">
        <w:rPr>
          <w:sz w:val="22"/>
        </w:rPr>
        <w:t>STAMarker</w:t>
      </w:r>
      <w:r w:rsidR="00FB2C12" w:rsidRPr="008639FB">
        <w:rPr>
          <w:sz w:val="22"/>
        </w:rPr>
        <w:t xml:space="preserve"> </w:t>
      </w:r>
      <w:r w:rsidR="008C6933" w:rsidRPr="008639FB">
        <w:rPr>
          <w:sz w:val="22"/>
        </w:rPr>
        <w:t xml:space="preserve">robustly </w:t>
      </w:r>
      <w:r w:rsidR="005C3028" w:rsidRPr="008639FB">
        <w:rPr>
          <w:sz w:val="22"/>
        </w:rPr>
        <w:t>identif</w:t>
      </w:r>
      <w:r w:rsidR="005C3028">
        <w:rPr>
          <w:sz w:val="22"/>
        </w:rPr>
        <w:t>ies</w:t>
      </w:r>
      <w:r w:rsidR="005C3028" w:rsidRPr="008639FB">
        <w:rPr>
          <w:sz w:val="22"/>
        </w:rPr>
        <w:t xml:space="preserve"> </w:t>
      </w:r>
      <w:r w:rsidR="008C6933" w:rsidRPr="008639FB">
        <w:rPr>
          <w:sz w:val="22"/>
        </w:rPr>
        <w:t xml:space="preserve">the spatial </w:t>
      </w:r>
      <w:proofErr w:type="gramStart"/>
      <w:r w:rsidR="008C6933" w:rsidRPr="008639FB">
        <w:rPr>
          <w:sz w:val="22"/>
        </w:rPr>
        <w:t>domain-specific</w:t>
      </w:r>
      <w:proofErr w:type="gramEnd"/>
      <w:r w:rsidR="008C6933" w:rsidRPr="008639FB">
        <w:rPr>
          <w:sz w:val="22"/>
        </w:rPr>
        <w:t xml:space="preserve"> </w:t>
      </w:r>
      <w:r w:rsidR="00182592" w:rsidRPr="008639FB">
        <w:rPr>
          <w:sz w:val="22"/>
        </w:rPr>
        <w:t xml:space="preserve">SVGs on </w:t>
      </w:r>
      <w:r w:rsidR="006F3538">
        <w:rPr>
          <w:sz w:val="22"/>
        </w:rPr>
        <w:t xml:space="preserve">the </w:t>
      </w:r>
      <w:r w:rsidR="00182592" w:rsidRPr="008639FB">
        <w:rPr>
          <w:sz w:val="22"/>
        </w:rPr>
        <w:t xml:space="preserve">human dorsolateral </w:t>
      </w:r>
      <w:r w:rsidR="009E44C2" w:rsidRPr="008639FB">
        <w:rPr>
          <w:sz w:val="22"/>
        </w:rPr>
        <w:t>prefrontal</w:t>
      </w:r>
      <w:r w:rsidR="00182592" w:rsidRPr="008639FB">
        <w:rPr>
          <w:sz w:val="22"/>
        </w:rPr>
        <w:t xml:space="preserve"> cortex dataset</w:t>
      </w:r>
      <w:bookmarkEnd w:id="48"/>
    </w:p>
    <w:p w14:paraId="3F9FB4F7" w14:textId="04612326" w:rsidR="00BC2AAB" w:rsidRDefault="004F2376" w:rsidP="00123934">
      <w:pPr>
        <w:pStyle w:val="maintextfollowingheading"/>
        <w:rPr>
          <w:rFonts w:eastAsiaTheme="minorEastAsia"/>
        </w:rPr>
      </w:pPr>
      <w:bookmarkStart w:id="49" w:name="_Hlk120655012"/>
      <w:r>
        <w:rPr>
          <w:rFonts w:eastAsiaTheme="minorEastAsia"/>
        </w:rPr>
        <w:t>W</w:t>
      </w:r>
      <w:r w:rsidR="00123934">
        <w:rPr>
          <w:rFonts w:eastAsiaTheme="minorEastAsia"/>
        </w:rPr>
        <w:t xml:space="preserve">e first </w:t>
      </w:r>
      <w:r w:rsidR="006F3538">
        <w:rPr>
          <w:rFonts w:eastAsiaTheme="minorEastAsia"/>
        </w:rPr>
        <w:t xml:space="preserve">applied </w:t>
      </w:r>
      <w:r w:rsidR="00C0647B">
        <w:rPr>
          <w:rFonts w:eastAsiaTheme="minorEastAsia"/>
        </w:rPr>
        <w:t xml:space="preserve">STAMarker </w:t>
      </w:r>
      <w:r w:rsidR="00107EF4">
        <w:rPr>
          <w:rFonts w:eastAsiaTheme="minorEastAsia"/>
        </w:rPr>
        <w:t>to</w:t>
      </w:r>
      <w:r>
        <w:rPr>
          <w:rFonts w:eastAsiaTheme="minorEastAsia"/>
        </w:rPr>
        <w:t xml:space="preserve"> </w:t>
      </w:r>
      <w:r w:rsidR="006B6ED8">
        <w:rPr>
          <w:rFonts w:eastAsiaTheme="minorEastAsia"/>
        </w:rPr>
        <w:t xml:space="preserve">the </w:t>
      </w:r>
      <w:r w:rsidRPr="004F2376">
        <w:rPr>
          <w:rFonts w:eastAsiaTheme="minorEastAsia"/>
        </w:rPr>
        <w:t>human dorsolateral prefrontal cortex</w:t>
      </w:r>
      <w:r>
        <w:rPr>
          <w:rFonts w:eastAsiaTheme="minorEastAsia"/>
        </w:rPr>
        <w:t xml:space="preserve"> </w:t>
      </w:r>
      <w:r w:rsidR="00577FD6">
        <w:rPr>
          <w:rFonts w:eastAsiaTheme="minorEastAsia"/>
        </w:rPr>
        <w:t>(DLPFC)</w:t>
      </w:r>
      <w:r w:rsidR="006F3538">
        <w:rPr>
          <w:rFonts w:eastAsiaTheme="minorEastAsia"/>
        </w:rPr>
        <w:t xml:space="preserve"> dataset profiled by the 10x Visium platform</w:t>
      </w:r>
      <w:sdt>
        <w:sdtPr>
          <w:rPr>
            <w:rFonts w:eastAsiaTheme="minorEastAsia"/>
          </w:rPr>
          <w:alias w:val="To edit, see citavi.com/edit"/>
          <w:tag w:val="CitaviPlaceholder#4acb0dde-c28f-47da-97df-bcf07bebc954"/>
          <w:id w:val="-358749630"/>
          <w:placeholder>
            <w:docPart w:val="DefaultPlaceholder_-1854013440"/>
          </w:placeholder>
        </w:sdtPr>
        <w:sdtContent>
          <w:r w:rsidR="00A768F6">
            <w:rPr>
              <w:rFonts w:eastAsiaTheme="minorEastAsia"/>
              <w:noProof/>
            </w:rPr>
            <w:fldChar w:fldCharType="begin"/>
          </w:r>
          <w:r w:rsidR="007A3413">
            <w:rPr>
              <w:rFonts w:eastAsiaTheme="minorEastAsia"/>
              <w:noProof/>
            </w:rPr>
            <w:instrText>ADDIN CitaviPlaceholder{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}</w:instrText>
          </w:r>
          <w:r w:rsidR="00A768F6">
            <w:rPr>
              <w:rFonts w:eastAsiaTheme="minorEastAsia"/>
              <w:noProof/>
            </w:rPr>
            <w:fldChar w:fldCharType="separate"/>
          </w:r>
          <w:r w:rsidR="007A3413">
            <w:rPr>
              <w:rFonts w:eastAsiaTheme="minorEastAsia"/>
              <w:noProof/>
            </w:rPr>
            <w:t>(22)</w:t>
          </w:r>
          <w:r w:rsidR="00A768F6">
            <w:rPr>
              <w:rFonts w:eastAsiaTheme="minorEastAsia"/>
              <w:noProof/>
            </w:rPr>
            <w:fldChar w:fldCharType="end"/>
          </w:r>
        </w:sdtContent>
      </w:sdt>
      <w:r>
        <w:rPr>
          <w:rFonts w:eastAsiaTheme="minorEastAsia"/>
        </w:rPr>
        <w:t>.</w:t>
      </w:r>
      <w:r w:rsidR="00577FD6">
        <w:rPr>
          <w:rFonts w:eastAsiaTheme="minorEastAsia"/>
        </w:rPr>
        <w:t xml:space="preserve"> This dataset </w:t>
      </w:r>
      <w:r w:rsidR="003B013B">
        <w:rPr>
          <w:rFonts w:eastAsiaTheme="minorEastAsia"/>
        </w:rPr>
        <w:t>contains</w:t>
      </w:r>
      <w:r w:rsidR="000D3FD0">
        <w:rPr>
          <w:rFonts w:eastAsiaTheme="minorEastAsia"/>
        </w:rPr>
        <w:t xml:space="preserve"> 12 </w:t>
      </w:r>
      <w:r w:rsidR="003E2BA3">
        <w:rPr>
          <w:rFonts w:eastAsiaTheme="minorEastAsia"/>
        </w:rPr>
        <w:t xml:space="preserve">sections </w:t>
      </w:r>
      <w:r w:rsidR="00B113CD">
        <w:rPr>
          <w:rFonts w:eastAsiaTheme="minorEastAsia"/>
        </w:rPr>
        <w:t xml:space="preserve">that are manually annotated </w:t>
      </w:r>
      <w:r w:rsidR="00612BFA">
        <w:rPr>
          <w:rFonts w:eastAsiaTheme="minorEastAsia"/>
        </w:rPr>
        <w:t>with the DLPFC layers and white matter</w:t>
      </w:r>
      <w:r w:rsidR="00660919">
        <w:rPr>
          <w:rFonts w:eastAsiaTheme="minorEastAsia"/>
        </w:rPr>
        <w:t xml:space="preserve"> </w:t>
      </w:r>
      <w:r w:rsidR="00612BFA">
        <w:rPr>
          <w:rFonts w:eastAsiaTheme="minorEastAsia"/>
        </w:rPr>
        <w:t>(WM)</w:t>
      </w:r>
      <w:r w:rsidR="00CA7DFC">
        <w:rPr>
          <w:rFonts w:eastAsiaTheme="minorEastAsia"/>
        </w:rPr>
        <w:t xml:space="preserve"> </w:t>
      </w:r>
      <w:r w:rsidR="00936822" w:rsidRPr="00E00C6A">
        <w:rPr>
          <w:rFonts w:cs="Arial"/>
          <w:color w:val="000000" w:themeColor="text1"/>
        </w:rPr>
        <w:t>based on the</w:t>
      </w:r>
      <w:r w:rsidR="00936822" w:rsidRPr="00E00C6A">
        <w:rPr>
          <w:color w:val="000000" w:themeColor="text1"/>
        </w:rPr>
        <w:t xml:space="preserve"> </w:t>
      </w:r>
      <w:r w:rsidR="00A3638B" w:rsidRPr="00E00C6A">
        <w:rPr>
          <w:rFonts w:cs="Arial"/>
          <w:color w:val="000000" w:themeColor="text1"/>
        </w:rPr>
        <w:t xml:space="preserve">gene markers </w:t>
      </w:r>
      <w:r w:rsidR="00A3638B">
        <w:rPr>
          <w:rFonts w:cs="Arial"/>
          <w:color w:val="000000" w:themeColor="text1"/>
        </w:rPr>
        <w:t xml:space="preserve">and </w:t>
      </w:r>
      <w:r w:rsidR="00936822" w:rsidRPr="00E00C6A">
        <w:rPr>
          <w:rFonts w:cs="Arial"/>
          <w:color w:val="000000" w:themeColor="text1"/>
        </w:rPr>
        <w:t>morphological features</w:t>
      </w:r>
      <w:r w:rsidR="00CE2C58">
        <w:rPr>
          <w:rFonts w:cs="Arial"/>
          <w:color w:val="000000" w:themeColor="text1"/>
        </w:rPr>
        <w:t xml:space="preserve"> (</w:t>
      </w:r>
      <w:r w:rsidR="00CE2C58" w:rsidRPr="005C3028">
        <w:rPr>
          <w:rFonts w:eastAsiaTheme="minorEastAsia"/>
          <w:b/>
        </w:rPr>
        <w:t>Fig. 2A</w:t>
      </w:r>
      <w:r w:rsidR="00CE2C58">
        <w:rPr>
          <w:rFonts w:cs="Arial"/>
          <w:color w:val="000000" w:themeColor="text1"/>
        </w:rPr>
        <w:t>)</w:t>
      </w:r>
      <w:r w:rsidR="00612BFA">
        <w:rPr>
          <w:rFonts w:eastAsiaTheme="minorEastAsia"/>
        </w:rPr>
        <w:t>.</w:t>
      </w:r>
      <w:r w:rsidR="00130B2B">
        <w:rPr>
          <w:rFonts w:eastAsiaTheme="minorEastAsia"/>
        </w:rPr>
        <w:t xml:space="preserve"> We considered </w:t>
      </w:r>
      <w:r w:rsidR="00BF682F">
        <w:rPr>
          <w:rFonts w:eastAsiaTheme="minorEastAsia"/>
        </w:rPr>
        <w:t xml:space="preserve">the manual annotation as the ground truth and </w:t>
      </w:r>
      <w:r w:rsidR="006B7374">
        <w:rPr>
          <w:rFonts w:eastAsiaTheme="minorEastAsia"/>
        </w:rPr>
        <w:t xml:space="preserve">used the adjusted rand index </w:t>
      </w:r>
      <w:r w:rsidR="005C679D">
        <w:rPr>
          <w:rFonts w:eastAsiaTheme="minorEastAsia"/>
        </w:rPr>
        <w:t xml:space="preserve">(ARI) </w:t>
      </w:r>
      <w:r w:rsidR="006B7374">
        <w:rPr>
          <w:rFonts w:eastAsiaTheme="minorEastAsia"/>
        </w:rPr>
        <w:t xml:space="preserve">to evaluate the performance of </w:t>
      </w:r>
      <w:r w:rsidR="009B42FE">
        <w:rPr>
          <w:rFonts w:eastAsiaTheme="minorEastAsia"/>
        </w:rPr>
        <w:t>spatial domain identification.</w:t>
      </w:r>
    </w:p>
    <w:p w14:paraId="5573C1F3" w14:textId="5AE06EB8" w:rsidR="00123934" w:rsidRDefault="00025534" w:rsidP="00BC2AAB">
      <w:pPr>
        <w:pStyle w:val="maintextfollowingheading"/>
        <w:ind w:firstLineChars="100" w:firstLine="220"/>
        <w:rPr>
          <w:rFonts w:eastAsiaTheme="minorEastAsia"/>
        </w:rPr>
      </w:pPr>
      <w:r>
        <w:rPr>
          <w:rFonts w:eastAsiaTheme="minorEastAsia"/>
        </w:rPr>
        <w:t xml:space="preserve">Compared with </w:t>
      </w:r>
      <w:r w:rsidR="00E913B3">
        <w:rPr>
          <w:rFonts w:eastAsiaTheme="minorEastAsia" w:hint="eastAsia"/>
        </w:rPr>
        <w:t>only</w:t>
      </w:r>
      <w:r w:rsidR="00E913B3">
        <w:rPr>
          <w:rFonts w:eastAsiaTheme="minorEastAsia"/>
        </w:rPr>
        <w:t xml:space="preserve"> </w:t>
      </w:r>
      <w:r>
        <w:rPr>
          <w:rFonts w:eastAsiaTheme="minorEastAsia"/>
        </w:rPr>
        <w:t xml:space="preserve">using an individual </w:t>
      </w:r>
      <w:r w:rsidR="006F3538">
        <w:rPr>
          <w:rFonts w:eastAsiaTheme="minorEastAsia"/>
        </w:rPr>
        <w:t xml:space="preserve">graph attention </w:t>
      </w:r>
      <w:r>
        <w:rPr>
          <w:rFonts w:eastAsiaTheme="minorEastAsia"/>
        </w:rPr>
        <w:t xml:space="preserve">auto-encoder, </w:t>
      </w:r>
      <w:r w:rsidR="00C60B61">
        <w:rPr>
          <w:rFonts w:eastAsiaTheme="minorEastAsia"/>
        </w:rPr>
        <w:t xml:space="preserve">STAMarker </w:t>
      </w:r>
      <w:r w:rsidR="0035696A">
        <w:rPr>
          <w:rFonts w:eastAsiaTheme="minorEastAsia"/>
        </w:rPr>
        <w:t xml:space="preserve">improved the robustness and </w:t>
      </w:r>
      <w:r w:rsidR="00872AE6">
        <w:rPr>
          <w:rFonts w:eastAsiaTheme="minorEastAsia"/>
        </w:rPr>
        <w:t>identif</w:t>
      </w:r>
      <w:r w:rsidR="008408E0">
        <w:rPr>
          <w:rFonts w:eastAsiaTheme="minorEastAsia"/>
        </w:rPr>
        <w:t>ied</w:t>
      </w:r>
      <w:r w:rsidR="00872AE6">
        <w:rPr>
          <w:rFonts w:eastAsiaTheme="minorEastAsia"/>
        </w:rPr>
        <w:t xml:space="preserve"> the spatial domains</w:t>
      </w:r>
      <w:r w:rsidR="00EC3D23">
        <w:rPr>
          <w:rFonts w:eastAsiaTheme="minorEastAsia"/>
        </w:rPr>
        <w:t xml:space="preserve"> </w:t>
      </w:r>
      <w:r w:rsidR="000A09C6">
        <w:rPr>
          <w:rFonts w:eastAsiaTheme="minorEastAsia"/>
        </w:rPr>
        <w:t xml:space="preserve">more </w:t>
      </w:r>
      <w:r w:rsidR="00EC3D23">
        <w:rPr>
          <w:rFonts w:eastAsiaTheme="minorEastAsia"/>
        </w:rPr>
        <w:t>accurately</w:t>
      </w:r>
      <w:r w:rsidR="0019707B">
        <w:rPr>
          <w:rFonts w:eastAsiaTheme="minorEastAsia"/>
        </w:rPr>
        <w:t>.</w:t>
      </w:r>
      <w:r w:rsidR="00725F8A">
        <w:rPr>
          <w:rFonts w:eastAsiaTheme="minorEastAsia"/>
        </w:rPr>
        <w:t xml:space="preserve"> </w:t>
      </w:r>
      <w:r w:rsidR="00E17E8D">
        <w:rPr>
          <w:rFonts w:eastAsiaTheme="minorEastAsia"/>
        </w:rPr>
        <w:t>For example</w:t>
      </w:r>
      <w:r w:rsidR="002D7C0C">
        <w:rPr>
          <w:rFonts w:eastAsiaTheme="minorEastAsia"/>
        </w:rPr>
        <w:t xml:space="preserve">, </w:t>
      </w:r>
      <w:r w:rsidR="00EF4D26">
        <w:rPr>
          <w:rFonts w:eastAsiaTheme="minorEastAsia"/>
        </w:rPr>
        <w:t>STAGATE result</w:t>
      </w:r>
      <w:r w:rsidR="008C4FE9">
        <w:rPr>
          <w:rFonts w:eastAsiaTheme="minorEastAsia"/>
        </w:rPr>
        <w:t>ed</w:t>
      </w:r>
      <w:r w:rsidR="00EF4D26">
        <w:rPr>
          <w:rFonts w:eastAsiaTheme="minorEastAsia"/>
        </w:rPr>
        <w:t xml:space="preserve"> in </w:t>
      </w:r>
      <w:r w:rsidR="006F3538">
        <w:rPr>
          <w:rFonts w:eastAsiaTheme="minorEastAsia"/>
        </w:rPr>
        <w:t xml:space="preserve">an </w:t>
      </w:r>
      <w:r w:rsidR="00BC5AC9">
        <w:rPr>
          <w:rFonts w:eastAsiaTheme="minorEastAsia"/>
        </w:rPr>
        <w:t xml:space="preserve">undesirable </w:t>
      </w:r>
      <w:r w:rsidR="00846B14">
        <w:rPr>
          <w:rFonts w:eastAsiaTheme="minorEastAsia"/>
        </w:rPr>
        <w:t>spatial domain</w:t>
      </w:r>
      <w:r w:rsidR="00CA1777">
        <w:rPr>
          <w:rFonts w:eastAsiaTheme="minorEastAsia"/>
        </w:rPr>
        <w:t xml:space="preserve"> </w:t>
      </w:r>
      <w:r w:rsidR="00FC38E9">
        <w:rPr>
          <w:rFonts w:eastAsiaTheme="minorEastAsia"/>
        </w:rPr>
        <w:t xml:space="preserve">in the DLPFC </w:t>
      </w:r>
      <w:r w:rsidR="008E6C3A">
        <w:rPr>
          <w:rFonts w:eastAsiaTheme="minorEastAsia"/>
        </w:rPr>
        <w:t>section 151507</w:t>
      </w:r>
      <w:r w:rsidR="00BA2A0B">
        <w:rPr>
          <w:rFonts w:eastAsiaTheme="minorEastAsia"/>
        </w:rPr>
        <w:t xml:space="preserve"> </w:t>
      </w:r>
      <w:r w:rsidR="00CA1777">
        <w:rPr>
          <w:rFonts w:eastAsiaTheme="minorEastAsia"/>
        </w:rPr>
        <w:t>(</w:t>
      </w:r>
      <w:r w:rsidR="00BA2A0B">
        <w:rPr>
          <w:rFonts w:eastAsiaTheme="minorEastAsia"/>
        </w:rPr>
        <w:t xml:space="preserve">the red region in </w:t>
      </w:r>
      <w:r w:rsidR="00BA2A0B" w:rsidRPr="005C3028">
        <w:rPr>
          <w:rFonts w:eastAsiaTheme="minorEastAsia"/>
          <w:b/>
        </w:rPr>
        <w:t>Fig. 2A</w:t>
      </w:r>
      <w:r w:rsidR="00BA2A0B">
        <w:rPr>
          <w:rFonts w:eastAsiaTheme="minorEastAsia"/>
        </w:rPr>
        <w:t>, middle panel</w:t>
      </w:r>
      <w:r w:rsidR="00CA1777">
        <w:rPr>
          <w:rFonts w:eastAsiaTheme="minorEastAsia"/>
        </w:rPr>
        <w:t>)</w:t>
      </w:r>
      <w:r w:rsidR="00CD7DBD">
        <w:rPr>
          <w:rFonts w:eastAsiaTheme="minorEastAsia"/>
        </w:rPr>
        <w:t>.</w:t>
      </w:r>
      <w:r w:rsidR="0090453F">
        <w:rPr>
          <w:rFonts w:eastAsiaTheme="minorEastAsia"/>
        </w:rPr>
        <w:t xml:space="preserve"> STAMarker </w:t>
      </w:r>
      <w:r w:rsidR="0079250A">
        <w:rPr>
          <w:rFonts w:eastAsiaTheme="minorEastAsia"/>
        </w:rPr>
        <w:t xml:space="preserve">improved the performance </w:t>
      </w:r>
      <w:r w:rsidR="00417188">
        <w:rPr>
          <w:rFonts w:eastAsiaTheme="minorEastAsia"/>
        </w:rPr>
        <w:t xml:space="preserve">of ARI from 0.48 to </w:t>
      </w:r>
      <w:r w:rsidR="005923CF">
        <w:rPr>
          <w:rFonts w:eastAsiaTheme="minorEastAsia"/>
        </w:rPr>
        <w:t>0.55</w:t>
      </w:r>
      <w:r w:rsidR="00F43BC5">
        <w:rPr>
          <w:rFonts w:eastAsiaTheme="minorEastAsia"/>
        </w:rPr>
        <w:t xml:space="preserve"> and identified </w:t>
      </w:r>
      <w:r w:rsidR="008851B1">
        <w:rPr>
          <w:rFonts w:eastAsiaTheme="minorEastAsia"/>
        </w:rPr>
        <w:t xml:space="preserve">the expected </w:t>
      </w:r>
      <w:r w:rsidR="008D4E1E">
        <w:rPr>
          <w:rFonts w:eastAsiaTheme="minorEastAsia"/>
        </w:rPr>
        <w:t xml:space="preserve">cortical layer structures better. </w:t>
      </w:r>
      <w:r w:rsidR="00E913B3">
        <w:rPr>
          <w:rFonts w:eastAsiaTheme="minorEastAsia"/>
        </w:rPr>
        <w:t>E</w:t>
      </w:r>
      <w:r w:rsidR="001238F5">
        <w:rPr>
          <w:rFonts w:eastAsiaTheme="minorEastAsia"/>
        </w:rPr>
        <w:t xml:space="preserve">xperimental </w:t>
      </w:r>
      <w:r w:rsidR="00B6129C">
        <w:rPr>
          <w:rFonts w:eastAsiaTheme="minorEastAsia"/>
        </w:rPr>
        <w:t xml:space="preserve">results </w:t>
      </w:r>
      <w:r w:rsidR="00E92369">
        <w:rPr>
          <w:rFonts w:eastAsiaTheme="minorEastAsia"/>
        </w:rPr>
        <w:t>in</w:t>
      </w:r>
      <w:r w:rsidR="00B6129C">
        <w:rPr>
          <w:rFonts w:eastAsiaTheme="minorEastAsia"/>
        </w:rPr>
        <w:t xml:space="preserve"> </w:t>
      </w:r>
      <w:r w:rsidR="006F3538">
        <w:rPr>
          <w:rFonts w:eastAsiaTheme="minorEastAsia"/>
        </w:rPr>
        <w:t xml:space="preserve">the </w:t>
      </w:r>
      <w:r w:rsidR="00B6129C">
        <w:rPr>
          <w:rFonts w:eastAsiaTheme="minorEastAsia"/>
        </w:rPr>
        <w:t xml:space="preserve">12 </w:t>
      </w:r>
      <w:r w:rsidR="002379C7">
        <w:rPr>
          <w:rFonts w:eastAsiaTheme="minorEastAsia"/>
        </w:rPr>
        <w:t xml:space="preserve">DLPFC </w:t>
      </w:r>
      <w:r w:rsidR="00B6129C">
        <w:rPr>
          <w:rFonts w:eastAsiaTheme="minorEastAsia"/>
        </w:rPr>
        <w:t>section</w:t>
      </w:r>
      <w:r w:rsidR="00E83F6F">
        <w:rPr>
          <w:rFonts w:eastAsiaTheme="minorEastAsia"/>
        </w:rPr>
        <w:t>s show</w:t>
      </w:r>
      <w:r w:rsidR="00E913B3">
        <w:rPr>
          <w:rFonts w:eastAsiaTheme="minorEastAsia" w:hint="eastAsia"/>
        </w:rPr>
        <w:t>ed</w:t>
      </w:r>
      <w:r w:rsidR="00E83F6F">
        <w:rPr>
          <w:rFonts w:eastAsiaTheme="minorEastAsia"/>
        </w:rPr>
        <w:t xml:space="preserve"> that STAMarker </w:t>
      </w:r>
      <w:r w:rsidR="00E913B3">
        <w:rPr>
          <w:rFonts w:eastAsiaTheme="minorEastAsia"/>
        </w:rPr>
        <w:t xml:space="preserve">could </w:t>
      </w:r>
      <w:r w:rsidR="00853E56">
        <w:rPr>
          <w:rFonts w:eastAsiaTheme="minorEastAsia"/>
        </w:rPr>
        <w:t xml:space="preserve">consistently </w:t>
      </w:r>
      <w:r w:rsidR="00E83F6F">
        <w:rPr>
          <w:rFonts w:eastAsiaTheme="minorEastAsia"/>
        </w:rPr>
        <w:t>reduce</w:t>
      </w:r>
      <w:r w:rsidR="000A7B0C">
        <w:rPr>
          <w:rFonts w:eastAsiaTheme="minorEastAsia"/>
        </w:rPr>
        <w:t xml:space="preserve"> the</w:t>
      </w:r>
      <w:r w:rsidR="007A35EC">
        <w:rPr>
          <w:rFonts w:eastAsiaTheme="minorEastAsia"/>
        </w:rPr>
        <w:t xml:space="preserve"> model variance</w:t>
      </w:r>
      <w:r w:rsidR="00ED67C8">
        <w:rPr>
          <w:rFonts w:eastAsiaTheme="minorEastAsia"/>
        </w:rPr>
        <w:t>s</w:t>
      </w:r>
      <w:r w:rsidR="007A35EC">
        <w:rPr>
          <w:rFonts w:eastAsiaTheme="minorEastAsia"/>
        </w:rPr>
        <w:t xml:space="preserve"> of STAGATE</w:t>
      </w:r>
      <w:r w:rsidR="00737C6A">
        <w:rPr>
          <w:rFonts w:eastAsiaTheme="minorEastAsia"/>
        </w:rPr>
        <w:t xml:space="preserve"> across all sections and </w:t>
      </w:r>
      <w:r w:rsidR="008B1A1E">
        <w:rPr>
          <w:rFonts w:eastAsiaTheme="minorEastAsia"/>
        </w:rPr>
        <w:t xml:space="preserve">improve </w:t>
      </w:r>
      <w:r w:rsidR="008B10B1">
        <w:rPr>
          <w:rFonts w:eastAsiaTheme="minorEastAsia"/>
        </w:rPr>
        <w:t xml:space="preserve">the performance of spatial domain identification </w:t>
      </w:r>
      <w:r w:rsidR="005C3028">
        <w:rPr>
          <w:rFonts w:eastAsiaTheme="minorEastAsia"/>
        </w:rPr>
        <w:t xml:space="preserve">in </w:t>
      </w:r>
      <w:r w:rsidR="008B10B1">
        <w:rPr>
          <w:rFonts w:eastAsiaTheme="minorEastAsia"/>
        </w:rPr>
        <w:t xml:space="preserve">most of the </w:t>
      </w:r>
      <w:r w:rsidR="00F37877">
        <w:rPr>
          <w:rFonts w:eastAsiaTheme="minorEastAsia"/>
        </w:rPr>
        <w:t>sections</w:t>
      </w:r>
      <w:del w:id="50" w:author="Zhang Chihao" w:date="2023-05-16T10:32:00Z">
        <w:r w:rsidR="00AC3783" w:rsidDel="00D62453">
          <w:rPr>
            <w:rFonts w:eastAsiaTheme="minorEastAsia"/>
          </w:rPr>
          <w:delText xml:space="preserve"> (</w:delText>
        </w:r>
        <w:r w:rsidR="00AC3783" w:rsidRPr="005C3028" w:rsidDel="00D62453">
          <w:rPr>
            <w:rFonts w:eastAsiaTheme="minorEastAsia"/>
            <w:b/>
          </w:rPr>
          <w:delText>Fi</w:delText>
        </w:r>
        <w:r w:rsidR="00023092" w:rsidRPr="005C3028" w:rsidDel="00D62453">
          <w:rPr>
            <w:rFonts w:eastAsiaTheme="minorEastAsia"/>
            <w:b/>
          </w:rPr>
          <w:delText>g. S1</w:delText>
        </w:r>
        <w:r w:rsidR="006A434C" w:rsidRPr="005C3028" w:rsidDel="00D62453">
          <w:rPr>
            <w:rFonts w:eastAsiaTheme="minorEastAsia"/>
            <w:b/>
          </w:rPr>
          <w:delText>B</w:delText>
        </w:r>
        <w:r w:rsidR="00AC3783" w:rsidDel="00D62453">
          <w:rPr>
            <w:rFonts w:eastAsiaTheme="minorEastAsia"/>
          </w:rPr>
          <w:delText>)</w:delText>
        </w:r>
      </w:del>
      <w:r w:rsidR="00F37877">
        <w:rPr>
          <w:rFonts w:eastAsiaTheme="minorEastAsia"/>
        </w:rPr>
        <w:t>.</w:t>
      </w:r>
      <w:r w:rsidR="007907C1">
        <w:rPr>
          <w:rFonts w:eastAsiaTheme="minorEastAsia"/>
        </w:rPr>
        <w:t xml:space="preserve"> </w:t>
      </w:r>
      <w:proofErr w:type="spellStart"/>
      <w:ins w:id="51" w:author="Zhang Chihao" w:date="2023-05-16T10:32:00Z">
        <w:r w:rsidR="00D62453">
          <w:t>Specifcally</w:t>
        </w:r>
        <w:proofErr w:type="spellEnd"/>
        <w:r w:rsidR="00D62453">
          <w:t xml:space="preserve">, the increase of the ensemble size </w:t>
        </w:r>
        <w:proofErr w:type="gramStart"/>
        <w:r w:rsidR="00D62453">
          <w:t>enhance</w:t>
        </w:r>
        <w:proofErr w:type="gramEnd"/>
        <w:r w:rsidR="00D62453">
          <w:t xml:space="preserve"> the robustness of </w:t>
        </w:r>
        <w:r w:rsidR="00D62453">
          <w:lastRenderedPageBreak/>
          <w:t>both identifying spatial domains (</w:t>
        </w:r>
        <w:r w:rsidR="00D62453" w:rsidRPr="005C3028">
          <w:rPr>
            <w:b/>
          </w:rPr>
          <w:t>Fig. S1</w:t>
        </w:r>
        <w:r w:rsidR="00D62453">
          <w:rPr>
            <w:b/>
          </w:rPr>
          <w:t>B</w:t>
        </w:r>
        <w:r w:rsidR="00D62453">
          <w:t>) and SVGs (</w:t>
        </w:r>
        <w:r w:rsidR="00D62453" w:rsidRPr="005C3028">
          <w:rPr>
            <w:b/>
          </w:rPr>
          <w:t>Fig. S1</w:t>
        </w:r>
        <w:r w:rsidR="00D62453">
          <w:rPr>
            <w:b/>
          </w:rPr>
          <w:t>C</w:t>
        </w:r>
        <w:r w:rsidR="00D62453">
          <w:t>). In the following, we always set M=20 to balance robustness and computational efficiency.</w:t>
        </w:r>
      </w:ins>
      <w:del w:id="52" w:author="Zhang Chihao" w:date="2023-05-16T10:33:00Z">
        <w:r w:rsidR="007907C1" w:rsidDel="00D62453">
          <w:rPr>
            <w:rFonts w:eastAsiaTheme="minorEastAsia"/>
          </w:rPr>
          <w:delText xml:space="preserve">We </w:delText>
        </w:r>
        <w:r w:rsidR="00630D20" w:rsidDel="00D62453">
          <w:rPr>
            <w:rFonts w:eastAsiaTheme="minorEastAsia"/>
          </w:rPr>
          <w:delText xml:space="preserve">set the number of auto-encoders </w:delText>
        </w:r>
      </w:del>
      <m:oMath>
        <m:r>
          <w:del w:id="53" w:author="Zhang Chihao" w:date="2023-05-16T10:33:00Z">
            <w:rPr>
              <w:rFonts w:ascii="Cambria Math" w:eastAsiaTheme="minorEastAsia" w:hAnsi="Cambria Math"/>
            </w:rPr>
            <m:t>M=20</m:t>
          </w:del>
        </m:r>
      </m:oMath>
      <w:del w:id="54" w:author="Zhang Chihao" w:date="2023-05-16T10:33:00Z">
        <w:r w:rsidR="00630D20" w:rsidDel="00D62453">
          <w:rPr>
            <w:rFonts w:eastAsiaTheme="minorEastAsia" w:hint="eastAsia"/>
          </w:rPr>
          <w:delText xml:space="preserve"> </w:delText>
        </w:r>
        <w:r w:rsidR="00630D20" w:rsidDel="00D62453">
          <w:rPr>
            <w:rFonts w:eastAsiaTheme="minorEastAsia"/>
          </w:rPr>
          <w:delText>in all the</w:delText>
        </w:r>
        <w:r w:rsidR="00E913B3" w:rsidDel="00D62453">
          <w:rPr>
            <w:rFonts w:eastAsiaTheme="minorEastAsia"/>
          </w:rPr>
          <w:delText xml:space="preserve"> following</w:delText>
        </w:r>
        <w:r w:rsidR="00630D20" w:rsidDel="00D62453">
          <w:rPr>
            <w:rFonts w:eastAsiaTheme="minorEastAsia"/>
          </w:rPr>
          <w:delText xml:space="preserve"> experiments.</w:delText>
        </w:r>
      </w:del>
    </w:p>
    <w:p w14:paraId="76F00F22" w14:textId="7A74F99D" w:rsidR="003F3033" w:rsidRDefault="007D23EE" w:rsidP="00BC1493">
      <w:pPr>
        <w:ind w:firstLine="220"/>
      </w:pPr>
      <w:r>
        <w:t>STAMarker</w:t>
      </w:r>
      <w:r w:rsidR="002D5AC8">
        <w:t xml:space="preserve"> </w:t>
      </w:r>
      <w:r w:rsidR="006F3538">
        <w:t xml:space="preserve">further identified </w:t>
      </w:r>
      <w:r w:rsidR="002D5AC8">
        <w:t xml:space="preserve">the spatial </w:t>
      </w:r>
      <w:proofErr w:type="gramStart"/>
      <w:r w:rsidR="002D5AC8">
        <w:t>domain</w:t>
      </w:r>
      <w:r w:rsidR="0097610F">
        <w:t>-</w:t>
      </w:r>
      <w:r w:rsidR="002D5AC8">
        <w:t>specific</w:t>
      </w:r>
      <w:proofErr w:type="gramEnd"/>
      <w:r w:rsidR="002D5AC8">
        <w:t xml:space="preserve"> </w:t>
      </w:r>
      <w:r w:rsidR="0097610F">
        <w:t xml:space="preserve">SVGs by saliency </w:t>
      </w:r>
      <w:r w:rsidR="00015FD5">
        <w:t>map</w:t>
      </w:r>
      <w:r w:rsidR="0097610F">
        <w:t xml:space="preserve">. </w:t>
      </w:r>
      <w:r w:rsidR="00405D3F">
        <w:t xml:space="preserve">We note that a gene could be </w:t>
      </w:r>
      <w:r w:rsidR="000A09C6">
        <w:t xml:space="preserve">identified as </w:t>
      </w:r>
      <w:r w:rsidR="00405D3F" w:rsidRPr="00015FD5">
        <w:t>a</w:t>
      </w:r>
      <w:r w:rsidR="001B622F">
        <w:t>n</w:t>
      </w:r>
      <w:r w:rsidR="00405D3F">
        <w:t xml:space="preserve"> SVG for </w:t>
      </w:r>
      <w:r w:rsidR="0069696C">
        <w:t xml:space="preserve">multiple spatial domains, which means that </w:t>
      </w:r>
      <w:r w:rsidR="006F3538">
        <w:t xml:space="preserve">this </w:t>
      </w:r>
      <w:r w:rsidR="0069696C">
        <w:t xml:space="preserve">gene is important for the </w:t>
      </w:r>
      <w:r w:rsidR="00E913B3">
        <w:t xml:space="preserve">determination </w:t>
      </w:r>
      <w:r w:rsidR="0069696C">
        <w:t xml:space="preserve">of those spatial domains. </w:t>
      </w:r>
      <w:r w:rsidR="00E913B3" w:rsidRPr="008639FB">
        <w:t>For</w:t>
      </w:r>
      <w:r w:rsidR="00D71BE1" w:rsidRPr="008639FB">
        <w:rPr>
          <w:rFonts w:hint="eastAsia"/>
        </w:rPr>
        <w:t xml:space="preserve"> </w:t>
      </w:r>
      <w:r w:rsidR="00F07C94" w:rsidRPr="008639FB">
        <w:t xml:space="preserve">section 151507 of the </w:t>
      </w:r>
      <w:r w:rsidR="005C3028" w:rsidRPr="008639FB">
        <w:t xml:space="preserve">DLPFC </w:t>
      </w:r>
      <w:r w:rsidR="00E913B3" w:rsidRPr="008639FB">
        <w:t xml:space="preserve">dataset, we </w:t>
      </w:r>
      <w:r w:rsidR="006F3538" w:rsidRPr="008639FB">
        <w:t xml:space="preserve">found </w:t>
      </w:r>
      <w:r w:rsidR="000A09C6">
        <w:t xml:space="preserve">that </w:t>
      </w:r>
      <w:r w:rsidR="006A2DE3" w:rsidRPr="008639FB">
        <w:t>214</w:t>
      </w:r>
      <w:r w:rsidR="006F3538" w:rsidRPr="008639FB">
        <w:t xml:space="preserve"> SVGs genes </w:t>
      </w:r>
      <w:r w:rsidR="00015FD5">
        <w:t>were</w:t>
      </w:r>
      <w:r w:rsidR="00015FD5" w:rsidRPr="008639FB">
        <w:t xml:space="preserve"> </w:t>
      </w:r>
      <w:r w:rsidR="00D2580B" w:rsidRPr="008639FB">
        <w:t>specifi</w:t>
      </w:r>
      <w:r w:rsidR="00D2580B">
        <w:t>cally</w:t>
      </w:r>
      <w:r w:rsidR="006F3538">
        <w:t xml:space="preserve"> related </w:t>
      </w:r>
      <w:r w:rsidR="00D2580B">
        <w:t>to</w:t>
      </w:r>
      <w:r w:rsidR="006F3538">
        <w:t xml:space="preserve"> a unique spatial domain, and </w:t>
      </w:r>
      <w:r w:rsidR="00953F30">
        <w:t>382</w:t>
      </w:r>
      <w:r w:rsidR="00340323">
        <w:t xml:space="preserve"> </w:t>
      </w:r>
      <w:r w:rsidR="0030676B">
        <w:t xml:space="preserve">SVGs </w:t>
      </w:r>
      <w:r w:rsidR="00015FD5">
        <w:t xml:space="preserve">were </w:t>
      </w:r>
      <w:r w:rsidR="001E0D94">
        <w:t xml:space="preserve">specifically </w:t>
      </w:r>
      <w:r w:rsidR="006F3538">
        <w:t>with two or three</w:t>
      </w:r>
      <w:r w:rsidR="000316ED">
        <w:t xml:space="preserve"> spatial domains</w:t>
      </w:r>
      <w:r w:rsidR="008639FB">
        <w:t xml:space="preserve"> (</w:t>
      </w:r>
      <w:r w:rsidR="008639FB" w:rsidRPr="005C3028">
        <w:rPr>
          <w:b/>
        </w:rPr>
        <w:t>Fig. 2</w:t>
      </w:r>
      <w:r w:rsidR="008639FB">
        <w:rPr>
          <w:b/>
        </w:rPr>
        <w:t>B</w:t>
      </w:r>
      <w:r w:rsidR="008639FB">
        <w:t>)</w:t>
      </w:r>
      <w:r w:rsidR="000316ED">
        <w:t>.</w:t>
      </w:r>
      <w:r w:rsidR="00AC444A">
        <w:t xml:space="preserve"> </w:t>
      </w:r>
    </w:p>
    <w:p w14:paraId="521DF64B" w14:textId="51F3C92F" w:rsidR="009B12E6" w:rsidRDefault="00AC444A" w:rsidP="00A121E6">
      <w:pPr>
        <w:ind w:firstLine="220"/>
        <w:rPr>
          <w:ins w:id="55" w:author="Zhang Chihao" w:date="2023-05-16T20:16:00Z"/>
        </w:rPr>
      </w:pPr>
      <w:bookmarkStart w:id="56" w:name="_Hlk135228969"/>
      <w:r>
        <w:t xml:space="preserve">We compared </w:t>
      </w:r>
      <w:r w:rsidR="00E951DB">
        <w:t xml:space="preserve">STAMarker with </w:t>
      </w:r>
      <w:del w:id="57" w:author="Zhang Chihao" w:date="2023-05-15T17:15:00Z">
        <w:r w:rsidR="00E951DB" w:rsidDel="003813A7">
          <w:delText xml:space="preserve">three </w:delText>
        </w:r>
      </w:del>
      <w:ins w:id="58" w:author="Zhang Chihao" w:date="2023-05-15T17:15:00Z">
        <w:r w:rsidR="003813A7">
          <w:t xml:space="preserve">six </w:t>
        </w:r>
      </w:ins>
      <w:r w:rsidR="00E951DB">
        <w:t xml:space="preserve">commonly used methods, i.e., </w:t>
      </w:r>
      <w:r w:rsidR="00376B05">
        <w:t>SpatialDE</w:t>
      </w:r>
      <w:sdt>
        <w:sdtPr>
          <w:alias w:val="To edit, see citavi.com/edit"/>
          <w:tag w:val="CitaviPlaceholder#64c03711-1d63-44f2-8083-baeb9dcfe918"/>
          <w:id w:val="1926755115"/>
          <w:placeholder>
            <w:docPart w:val="DefaultPlaceholder_-1854013440"/>
          </w:placeholder>
        </w:sdtPr>
        <w:sdtContent>
          <w:r w:rsidR="00AE3867">
            <w:rPr>
              <w:noProof/>
            </w:rPr>
            <w:fldChar w:fldCharType="begin"/>
          </w:r>
          <w:r w:rsidR="007A3413">
            <w:rPr>
              <w:noProof/>
            </w:rPr>
            <w:instrText>ADDIN CitaviPlaceholder{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}</w:instrText>
          </w:r>
          <w:r w:rsidR="00AE3867">
            <w:rPr>
              <w:noProof/>
            </w:rPr>
            <w:fldChar w:fldCharType="separate"/>
          </w:r>
          <w:r w:rsidR="007A3413">
            <w:rPr>
              <w:noProof/>
            </w:rPr>
            <w:t>(7)</w:t>
          </w:r>
          <w:r w:rsidR="00AE3867">
            <w:rPr>
              <w:noProof/>
            </w:rPr>
            <w:fldChar w:fldCharType="end"/>
          </w:r>
        </w:sdtContent>
      </w:sdt>
      <w:r w:rsidR="00DB2281">
        <w:t>, SPARK-X</w:t>
      </w:r>
      <w:ins w:id="59" w:author="Zhang Chihao" w:date="2023-05-16T15:58:00Z">
        <w:r w:rsidR="004B15CB">
          <w:t xml:space="preserve"> </w:t>
        </w:r>
      </w:ins>
      <w:sdt>
        <w:sdtPr>
          <w:alias w:val="To edit, see citavi.com/edit"/>
          <w:tag w:val="CitaviPlaceholder#2f6ebba2-d9b3-497d-83f1-f6b633a43d62"/>
          <w:id w:val="1154109220"/>
          <w:placeholder>
            <w:docPart w:val="DefaultPlaceholder_-1854013440"/>
          </w:placeholder>
        </w:sdtPr>
        <w:sdtContent>
          <w:r w:rsidR="00AE3867">
            <w:rPr>
              <w:noProof/>
            </w:rPr>
            <w:fldChar w:fldCharType="begin"/>
          </w:r>
          <w:r w:rsidR="007A3413">
            <w:rPr>
              <w:noProof/>
            </w:rPr>
            <w:instrText>ADDIN CitaviPlaceholder{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}</w:instrText>
          </w:r>
          <w:r w:rsidR="00AE3867">
            <w:rPr>
              <w:noProof/>
            </w:rPr>
            <w:fldChar w:fldCharType="separate"/>
          </w:r>
          <w:r w:rsidR="007A3413">
            <w:rPr>
              <w:noProof/>
            </w:rPr>
            <w:t>(16)</w:t>
          </w:r>
          <w:r w:rsidR="00AE3867">
            <w:rPr>
              <w:noProof/>
            </w:rPr>
            <w:fldChar w:fldCharType="end"/>
          </w:r>
        </w:sdtContent>
      </w:sdt>
      <w:r w:rsidR="00E913B3">
        <w:t>,</w:t>
      </w:r>
      <w:r w:rsidR="00DB2281">
        <w:t xml:space="preserve"> </w:t>
      </w:r>
      <w:r w:rsidR="004447B9">
        <w:t xml:space="preserve">and </w:t>
      </w:r>
      <w:r w:rsidR="00DB2281">
        <w:t>Hotspot</w:t>
      </w:r>
      <w:ins w:id="60" w:author="Zhang Chihao" w:date="2023-05-16T15:58:00Z">
        <w:r w:rsidR="004B15CB">
          <w:t xml:space="preserve"> </w:t>
        </w:r>
      </w:ins>
      <w:sdt>
        <w:sdtPr>
          <w:alias w:val="To edit, see citavi.com/edit"/>
          <w:tag w:val="CitaviPlaceholder#409b8d7a-b103-4bf5-b191-b05e18a22585"/>
          <w:id w:val="-192309893"/>
          <w:placeholder>
            <w:docPart w:val="DefaultPlaceholder_-1854013440"/>
          </w:placeholder>
        </w:sdtPr>
        <w:sdtContent>
          <w:r w:rsidR="00AE3867">
            <w:rPr>
              <w:noProof/>
            </w:rPr>
            <w:fldChar w:fldCharType="begin"/>
          </w:r>
          <w:r w:rsidR="007A3413">
            <w:rPr>
              <w:noProof/>
            </w:rPr>
            <w:instrText>ADDIN CitaviPlaceholder{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}</w:instrText>
          </w:r>
          <w:r w:rsidR="00AE3867">
            <w:rPr>
              <w:noProof/>
            </w:rPr>
            <w:fldChar w:fldCharType="separate"/>
          </w:r>
          <w:r w:rsidR="007A3413">
            <w:rPr>
              <w:noProof/>
            </w:rPr>
            <w:t>(17)</w:t>
          </w:r>
          <w:r w:rsidR="00AE3867">
            <w:rPr>
              <w:noProof/>
            </w:rPr>
            <w:fldChar w:fldCharType="end"/>
          </w:r>
        </w:sdtContent>
      </w:sdt>
      <w:ins w:id="61" w:author="Zhang Chihao" w:date="2023-05-16T15:53:00Z">
        <w:r w:rsidR="002C76D5">
          <w:t>, MERINGUE</w:t>
        </w:r>
      </w:ins>
      <w:ins w:id="62" w:author="Zhang Chihao" w:date="2023-05-16T15:57:00Z">
        <w:r w:rsidR="004B15CB">
          <w:t xml:space="preserve"> </w:t>
        </w:r>
      </w:ins>
      <w:customXmlInsRangeStart w:id="63" w:author="Zhang Chihao" w:date="2023-05-16T15:57:00Z"/>
      <w:sdt>
        <w:sdtPr>
          <w:alias w:val="To edit, see citavi.com/edit"/>
          <w:tag w:val="CitaviPlaceholder#7cfd75c4-9afd-4265-9af0-6764de7afe22"/>
          <w:id w:val="1522747461"/>
          <w:placeholder>
            <w:docPart w:val="DefaultPlaceholder_-1854013440"/>
          </w:placeholder>
        </w:sdtPr>
        <w:sdtContent>
          <w:customXmlInsRangeEnd w:id="63"/>
          <w:ins w:id="64" w:author="Zhang Chihao" w:date="2023-05-16T15:57:00Z">
            <w:r w:rsidR="004B15CB">
              <w:rPr>
                <w:noProof/>
              </w:rPr>
              <w:fldChar w:fldCharType="begin"/>
            </w:r>
          </w:ins>
          <w:r w:rsidR="007A3413">
            <w:rPr>
              <w:noProof/>
            </w:rPr>
            <w:instrText>ADDIN CitaviPlaceholder{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}</w:instrText>
          </w:r>
          <w:r w:rsidR="004B15CB">
            <w:rPr>
              <w:noProof/>
            </w:rPr>
            <w:fldChar w:fldCharType="separate"/>
          </w:r>
          <w:r w:rsidR="007A3413">
            <w:rPr>
              <w:noProof/>
            </w:rPr>
            <w:t>(18)</w:t>
          </w:r>
          <w:ins w:id="65" w:author="Zhang Chihao" w:date="2023-05-16T15:57:00Z">
            <w:r w:rsidR="004B15CB">
              <w:rPr>
                <w:noProof/>
              </w:rPr>
              <w:fldChar w:fldCharType="end"/>
            </w:r>
          </w:ins>
          <w:customXmlInsRangeStart w:id="66" w:author="Zhang Chihao" w:date="2023-05-16T15:57:00Z"/>
        </w:sdtContent>
      </w:sdt>
      <w:customXmlInsRangeEnd w:id="66"/>
      <w:ins w:id="67" w:author="Zhang Chihao" w:date="2023-05-16T15:53:00Z">
        <w:r w:rsidR="007111FF">
          <w:t>, SpaGFT</w:t>
        </w:r>
      </w:ins>
      <w:ins w:id="68" w:author="Zhang Chihao" w:date="2023-05-16T15:58:00Z">
        <w:r w:rsidR="004B15CB">
          <w:t xml:space="preserve"> </w:t>
        </w:r>
      </w:ins>
      <w:customXmlInsRangeStart w:id="69" w:author="Zhang Chihao" w:date="2023-05-16T15:58:00Z"/>
      <w:sdt>
        <w:sdtPr>
          <w:alias w:val="To edit, see citavi.com/edit"/>
          <w:tag w:val="CitaviPlaceholder#58d3e655-6523-4372-b003-888a49daee78"/>
          <w:id w:val="-1101799835"/>
          <w:placeholder>
            <w:docPart w:val="DefaultPlaceholder_-1854013440"/>
          </w:placeholder>
        </w:sdtPr>
        <w:sdtContent>
          <w:customXmlInsRangeEnd w:id="69"/>
          <w:ins w:id="70" w:author="Zhang Chihao" w:date="2023-05-16T15:58:00Z">
            <w:r w:rsidR="004B15CB">
              <w:rPr>
                <w:noProof/>
              </w:rPr>
              <w:fldChar w:fldCharType="begin"/>
            </w:r>
          </w:ins>
          <w:r w:rsidR="007A3413">
            <w:rPr>
              <w:noProof/>
            </w:rPr>
            <w:instrText>ADDIN CitaviPlaceholder{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17XFxjb2xvcnRibDt9e1xcc3R5bGVzaGVldHtcXHMwXFxzbmV4dDBcXHNxZm9ybWF0XFxzcHJpb3JpdHkwXFxzYTEyMFxcYXNwYWxwaGFcXGFzcG51bVxcYWRqdXN0cmlnaHRcXGx0cnBhclxcbGkwXFxsaW4wXFxyaTBcXHJpbjBcclxuXFxxbFxcZmFhdXRvXFxydGxjaFxcYWYyXFxhZnMyMFxcbHRyY2hcXGZzMjBcXGxvY2hcXGFmMlxcZGJjaFxcYWYyXFxoaWNoXFxmMi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e1xyXG5cXG1tYXRoUHJcXG1icmtCaW4wXFxtYnJrQmluU3ViMFxcbWRlZkpjMVxcbWRpc3BEZWYxXFxtaW50ZXJTcDBcXG1pbnRMaW0wXFxtaW50cmFTcDBcXG1sTWFyZ2luMFxcbW1hdGhGb250MFxcbW5hcnlMaW0xXFxtcG9zdFNwMFxcbXByZVNwMFxcbXJNYXJnaW4wXFxtc21hbGxGcmFjMFxcbXdyYXBJbmRlbnQxNDQwXFxtd3JhcFJpZ2h0MH1cXGRlZmxhbmcxMDMz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}</w:instrText>
          </w:r>
          <w:r w:rsidR="004B15CB">
            <w:rPr>
              <w:noProof/>
            </w:rPr>
            <w:fldChar w:fldCharType="separate"/>
          </w:r>
          <w:r w:rsidR="007A3413">
            <w:rPr>
              <w:noProof/>
            </w:rPr>
            <w:t>(19)</w:t>
          </w:r>
          <w:ins w:id="71" w:author="Zhang Chihao" w:date="2023-05-16T15:58:00Z">
            <w:r w:rsidR="004B15CB">
              <w:rPr>
                <w:noProof/>
              </w:rPr>
              <w:fldChar w:fldCharType="end"/>
            </w:r>
          </w:ins>
          <w:customXmlInsRangeStart w:id="72" w:author="Zhang Chihao" w:date="2023-05-16T15:58:00Z"/>
        </w:sdtContent>
      </w:sdt>
      <w:customXmlInsRangeEnd w:id="72"/>
      <w:ins w:id="73" w:author="Zhang Chihao" w:date="2023-05-16T15:53:00Z">
        <w:r w:rsidR="007111FF">
          <w:t xml:space="preserve"> and SpaGCN</w:t>
        </w:r>
      </w:ins>
      <w:ins w:id="74" w:author="Zhang Chihao" w:date="2023-05-16T15:58:00Z">
        <w:r w:rsidR="004B15CB">
          <w:t xml:space="preserve"> </w:t>
        </w:r>
      </w:ins>
      <w:customXmlInsRangeStart w:id="75" w:author="Zhang Chihao" w:date="2023-05-16T15:58:00Z"/>
      <w:sdt>
        <w:sdtPr>
          <w:alias w:val="To edit, see citavi.com/edit"/>
          <w:tag w:val="CitaviPlaceholder#7c93bb5f-0c11-4a6a-bac9-62567b284b80"/>
          <w:id w:val="-757126811"/>
          <w:placeholder>
            <w:docPart w:val="DefaultPlaceholder_-1854013440"/>
          </w:placeholder>
        </w:sdtPr>
        <w:sdtContent>
          <w:customXmlInsRangeEnd w:id="75"/>
          <w:ins w:id="76" w:author="Zhang Chihao" w:date="2023-05-16T15:58:00Z">
            <w:r w:rsidR="004B15CB">
              <w:rPr>
                <w:noProof/>
              </w:rPr>
              <w:fldChar w:fldCharType="begin"/>
            </w:r>
          </w:ins>
          <w:r w:rsidR="007A3413">
            <w:rPr>
              <w:noProof/>
            </w:rPr>
            <w:instrText>ADDIN CitaviPlaceholder{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HJcblxcKlxccGFub3NlIDA1MDUwMTAyMDEwNzA2MDIwNTA3fVN5bWJvbDt9e1xcZjJcXGZzd2lzc1xcZmNoYXJzZXQwXFxmcHJxMntcXCpcXHBhbm9zZSAwMjBiMDYwNDAyMDIwMjAyMDIwNH1BcmlhbDt9e1xcZjNcXGZuaWxcXGZjaGFyc2V0MCBNaWNyb3NvZnQgWWFIZWk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yMDUy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yMjQwXFxwZ2hzeG4xNTg0M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}</w:instrText>
          </w:r>
          <w:r w:rsidR="004B15CB">
            <w:rPr>
              <w:noProof/>
            </w:rPr>
            <w:fldChar w:fldCharType="separate"/>
          </w:r>
          <w:r w:rsidR="007A3413">
            <w:rPr>
              <w:noProof/>
            </w:rPr>
            <w:t>(9)</w:t>
          </w:r>
          <w:ins w:id="77" w:author="Zhang Chihao" w:date="2023-05-16T15:58:00Z">
            <w:r w:rsidR="004B15CB">
              <w:rPr>
                <w:noProof/>
              </w:rPr>
              <w:fldChar w:fldCharType="end"/>
            </w:r>
          </w:ins>
          <w:customXmlInsRangeStart w:id="78" w:author="Zhang Chihao" w:date="2023-05-16T15:58:00Z"/>
        </w:sdtContent>
      </w:sdt>
      <w:customXmlInsRangeEnd w:id="78"/>
      <w:r w:rsidR="00E71F60">
        <w:t xml:space="preserve">. </w:t>
      </w:r>
      <w:ins w:id="79" w:author="Zhang Chihao" w:date="2023-05-16T16:56:00Z">
        <w:r w:rsidR="004F075C" w:rsidRPr="004F075C">
          <w:t>It should be noted that, except for SpaGCN, none of the compared methods can identify domain-specific spatially variable genes (SVGs).</w:t>
        </w:r>
      </w:ins>
      <w:ins w:id="80" w:author="Zhang Chihao" w:date="2023-05-16T20:23:00Z">
        <w:r w:rsidR="004A2510" w:rsidRPr="004A2510">
          <w:t xml:space="preserve"> It is worth noting that spatially variable genes (SVGs) do not have a universally agreed-upon definition, and different methods used to identify them can have distinct underlying assumptions. In this study, we aim to address this challenge by examining the agreements between STAMarker and the compared methods. Additionally, we perform gene enrichment analysis and other downstream analyses to showcase the effectiveness of STAMarker in capturing spatial heterogeneity and identifying relevant biological patterns.</w:t>
        </w:r>
      </w:ins>
      <w:bookmarkEnd w:id="56"/>
      <w:ins w:id="81" w:author="Zhang Chihao" w:date="2023-05-16T20:20:00Z">
        <w:r w:rsidR="00790DEE">
          <w:t xml:space="preserve"> </w:t>
        </w:r>
      </w:ins>
    </w:p>
    <w:p w14:paraId="7E67687B" w14:textId="01DD42EC" w:rsidR="004F075C" w:rsidRDefault="004F075C" w:rsidP="00A121E6">
      <w:pPr>
        <w:ind w:firstLine="220"/>
        <w:rPr>
          <w:ins w:id="82" w:author="Zhang Chihao" w:date="2023-05-16T16:57:00Z"/>
        </w:rPr>
      </w:pPr>
      <w:bookmarkStart w:id="83" w:name="_Hlk135229116"/>
      <w:ins w:id="84" w:author="Zhang Chihao" w:date="2023-05-16T16:56:00Z">
        <w:r w:rsidRPr="004F075C">
          <w:t>In order to facilitate a direct comparison, we maintained the same number of identified SVGs for all methods. However, SpaGCN only identified fewer than 20 SVGs in this dataset. We acknowledge that SpaGCN relies on performing hypothesis tests on the spatial domain of interest against neighboring domains. Given the sparsity of spatial transcriptomic data, the power of the hypothesis test is significantly weakened. In the SpaGCN paper, it typically identifie</w:t>
        </w:r>
      </w:ins>
      <w:ins w:id="85" w:author="Zhang Chihao" w:date="2023-05-18T20:14:00Z">
        <w:r w:rsidR="00AE7D98">
          <w:t>d</w:t>
        </w:r>
      </w:ins>
      <w:ins w:id="86" w:author="Zhang Chihao" w:date="2023-05-16T16:56:00Z">
        <w:r w:rsidRPr="004F075C">
          <w:t xml:space="preserve"> several dozen</w:t>
        </w:r>
      </w:ins>
      <w:ins w:id="87" w:author="Zhang Chihao" w:date="2023-05-18T20:14:00Z">
        <w:r w:rsidR="00AE7D98">
          <w:t>s of</w:t>
        </w:r>
      </w:ins>
      <w:ins w:id="88" w:author="Zhang Chihao" w:date="2023-05-16T16:56:00Z">
        <w:r w:rsidRPr="004F075C">
          <w:t xml:space="preserve"> SVGs</w:t>
        </w:r>
      </w:ins>
      <w:ins w:id="89" w:author="Zhang Chihao" w:date="2023-05-17T09:30:00Z">
        <w:r w:rsidR="004A4809">
          <w:t xml:space="preserve"> on this dataset</w:t>
        </w:r>
      </w:ins>
      <w:ins w:id="90" w:author="Zhang Chihao" w:date="2023-05-16T16:56:00Z">
        <w:r w:rsidRPr="004F075C">
          <w:t>, which is considerably fewer compared to statistical-based methods like SPARK-X and Hotspot.</w:t>
        </w:r>
      </w:ins>
      <w:del w:id="91" w:author="Zhang Chihao" w:date="2023-05-16T16:56:00Z">
        <w:r w:rsidR="00E71F60" w:rsidDel="004F075C">
          <w:delText xml:space="preserve">Note that none of the </w:delText>
        </w:r>
        <w:r w:rsidR="00275CF7" w:rsidDel="004F075C">
          <w:delText xml:space="preserve">compared methods </w:delText>
        </w:r>
        <w:r w:rsidR="009C42F6" w:rsidDel="004F075C">
          <w:delText xml:space="preserve">can identify </w:delText>
        </w:r>
        <w:r w:rsidR="00275CF7" w:rsidDel="004F075C">
          <w:delText>domain-specific</w:delText>
        </w:r>
        <w:r w:rsidR="009C42F6" w:rsidDel="004F075C">
          <w:delText xml:space="preserve"> SVGs</w:delText>
        </w:r>
        <w:r w:rsidR="00275CF7" w:rsidDel="004F075C">
          <w:delText xml:space="preserve">. </w:delText>
        </w:r>
        <w:r w:rsidR="00B04BBB" w:rsidDel="004F075C">
          <w:delText xml:space="preserve">To facilitate </w:delText>
        </w:r>
        <w:r w:rsidR="005E31F8" w:rsidDel="004F075C">
          <w:delText xml:space="preserve">direct </w:delText>
        </w:r>
        <w:r w:rsidR="00B04BBB" w:rsidDel="004F075C">
          <w:delText>comparison, we ke</w:delText>
        </w:r>
        <w:r w:rsidR="0031439B" w:rsidDel="004F075C">
          <w:delText xml:space="preserve">pt the </w:delText>
        </w:r>
        <w:r w:rsidR="00DA02BC" w:rsidDel="004F075C">
          <w:delText xml:space="preserve">number of the identified </w:delText>
        </w:r>
        <w:r w:rsidR="0031439B" w:rsidDel="004F075C">
          <w:delText>SVGs</w:delText>
        </w:r>
        <w:r w:rsidR="002734AE" w:rsidDel="004F075C">
          <w:delText xml:space="preserve"> </w:delText>
        </w:r>
        <w:r w:rsidR="000A09C6" w:rsidDel="004F075C">
          <w:delText xml:space="preserve">to be </w:delText>
        </w:r>
        <w:r w:rsidR="002734AE" w:rsidDel="004F075C">
          <w:delText xml:space="preserve">the same </w:delText>
        </w:r>
        <w:r w:rsidR="00984824" w:rsidDel="004F075C">
          <w:delText>for all methods</w:delText>
        </w:r>
        <w:r w:rsidR="00CA4C5B" w:rsidDel="004F075C">
          <w:delText xml:space="preserve">. </w:delText>
        </w:r>
      </w:del>
      <w:ins w:id="92" w:author="Zhang Chihao" w:date="2023-05-16T16:53:00Z">
        <w:r>
          <w:t xml:space="preserve"> </w:t>
        </w:r>
      </w:ins>
      <w:ins w:id="93" w:author="Zhang Chihao" w:date="2023-05-16T17:08:00Z">
        <w:r w:rsidR="00236F63" w:rsidRPr="00236F63">
          <w:t xml:space="preserve">The UpSet plot in </w:t>
        </w:r>
        <w:r w:rsidR="00236F63" w:rsidRPr="00236F63">
          <w:rPr>
            <w:b/>
            <w:bCs/>
            <w:rPrChange w:id="94" w:author="Zhang Chihao" w:date="2023-05-16T17:08:00Z">
              <w:rPr/>
            </w:rPrChange>
          </w:rPr>
          <w:t>Fig. 2C</w:t>
        </w:r>
        <w:r w:rsidR="00236F63" w:rsidRPr="00236F63">
          <w:t xml:space="preserve"> illustrates a relatively high agreement among the identified SVG sets by the six methods, with 181 out of 650 genes being identified by all methods (referred to as </w:t>
        </w:r>
        <w:r w:rsidR="00236F63" w:rsidRPr="00236F63">
          <w:rPr>
            <w:i/>
            <w:iCs/>
            <w:rPrChange w:id="95" w:author="Zhang Chihao" w:date="2023-05-16T17:08:00Z">
              <w:rPr/>
            </w:rPrChange>
          </w:rPr>
          <w:t>consensus SVGs</w:t>
        </w:r>
        <w:r w:rsidR="00236F63" w:rsidRPr="00236F63">
          <w:t>).</w:t>
        </w:r>
        <w:bookmarkEnd w:id="83"/>
        <w:r w:rsidR="00236F63" w:rsidRPr="00236F63">
          <w:t xml:space="preserve"> It is important to note that the agreements across different methods vary depending on factors such as sequencing platforms, tissue types, and other inherent biological factors. For more detailed information on the agreements among the compared methods, please refer to the </w:t>
        </w:r>
        <w:r w:rsidR="00236F63" w:rsidRPr="00236F63">
          <w:rPr>
            <w:b/>
            <w:bCs/>
            <w:rPrChange w:id="96" w:author="Zhang Chihao" w:date="2023-05-16T17:09:00Z">
              <w:rPr/>
            </w:rPrChange>
          </w:rPr>
          <w:t>Supplementary Notes</w:t>
        </w:r>
        <w:r w:rsidR="00236F63" w:rsidRPr="00236F63">
          <w:t xml:space="preserve"> section </w:t>
        </w:r>
        <w:r w:rsidR="00236F63" w:rsidRPr="00236F63">
          <w:rPr>
            <w:b/>
            <w:bCs/>
            <w:rPrChange w:id="97" w:author="Zhang Chihao" w:date="2023-05-16T17:08:00Z">
              <w:rPr/>
            </w:rPrChange>
          </w:rPr>
          <w:t>“Agreements of the identified SVGs across the compared methods”</w:t>
        </w:r>
        <w:r w:rsidR="00236F63">
          <w:t>.</w:t>
        </w:r>
      </w:ins>
      <w:del w:id="98" w:author="Zhang Chihao" w:date="2023-05-16T17:08:00Z">
        <w:r w:rsidR="00CA4C5B" w:rsidDel="00236F63">
          <w:delText xml:space="preserve">The </w:delText>
        </w:r>
        <w:r w:rsidR="001A75A8" w:rsidDel="00236F63">
          <w:delText>UpSet</w:delText>
        </w:r>
        <w:r w:rsidR="00CA4C5B" w:rsidDel="00236F63">
          <w:delText xml:space="preserve"> plot shows that the </w:delText>
        </w:r>
        <w:r w:rsidR="007D4683" w:rsidDel="00236F63">
          <w:delText xml:space="preserve">SVGs </w:delText>
        </w:r>
      </w:del>
      <w:del w:id="99" w:author="Zhang Chihao" w:date="2023-05-16T16:02:00Z">
        <w:r w:rsidR="007D4683" w:rsidDel="003907F1">
          <w:delText xml:space="preserve">identified </w:delText>
        </w:r>
      </w:del>
      <w:del w:id="100" w:author="Zhang Chihao" w:date="2023-05-16T17:08:00Z">
        <w:r w:rsidR="007D4683" w:rsidDel="00236F63">
          <w:delText xml:space="preserve">by the </w:delText>
        </w:r>
      </w:del>
      <w:del w:id="101" w:author="Zhang Chihao" w:date="2023-05-16T15:59:00Z">
        <w:r w:rsidR="007D4683" w:rsidDel="00B75216">
          <w:delText>f</w:delText>
        </w:r>
        <w:r w:rsidR="00CA4C5B" w:rsidDel="00B75216">
          <w:delText xml:space="preserve">our </w:delText>
        </w:r>
      </w:del>
      <w:del w:id="102" w:author="Zhang Chihao" w:date="2023-05-16T17:08:00Z">
        <w:r w:rsidR="00693B18" w:rsidDel="00236F63">
          <w:delText>methods</w:delText>
        </w:r>
        <w:r w:rsidR="003B2440" w:rsidDel="00236F63">
          <w:delText xml:space="preserve"> </w:delText>
        </w:r>
      </w:del>
      <w:del w:id="103" w:author="Zhang Chihao" w:date="2023-05-16T16:02:00Z">
        <w:r w:rsidR="00AE3867" w:rsidDel="003907F1">
          <w:delText xml:space="preserve">have </w:delText>
        </w:r>
        <w:r w:rsidR="003B2440" w:rsidDel="00875AD2">
          <w:delText>considerable</w:delText>
        </w:r>
        <w:r w:rsidR="004F4A41" w:rsidDel="00875AD2">
          <w:delText xml:space="preserve"> overlap</w:delText>
        </w:r>
        <w:r w:rsidR="003B2440" w:rsidDel="003907F1">
          <w:delText xml:space="preserve"> </w:delText>
        </w:r>
      </w:del>
      <w:del w:id="104" w:author="Zhang Chihao" w:date="2023-05-16T17:08:00Z">
        <w:r w:rsidR="003D518A" w:rsidDel="00236F63">
          <w:delText>(</w:delText>
        </w:r>
      </w:del>
      <w:del w:id="105" w:author="Zhang Chihao" w:date="2023-05-16T15:58:00Z">
        <w:r w:rsidR="003D518A" w:rsidDel="004B15CB">
          <w:delText>417</w:delText>
        </w:r>
      </w:del>
      <w:del w:id="106" w:author="Zhang Chihao" w:date="2023-05-16T17:08:00Z">
        <w:r w:rsidR="003D518A" w:rsidDel="00236F63">
          <w:delText xml:space="preserve"> out of </w:delText>
        </w:r>
        <w:r w:rsidR="00450052" w:rsidDel="00236F63">
          <w:delText>650 genes</w:delText>
        </w:r>
        <w:r w:rsidR="003633C4" w:rsidDel="00236F63">
          <w:delText xml:space="preserve">, referred to as </w:delText>
        </w:r>
        <w:r w:rsidR="003633C4" w:rsidRPr="00DA2D41" w:rsidDel="00236F63">
          <w:rPr>
            <w:i/>
            <w:iCs/>
            <w:rPrChange w:id="107" w:author="Zhang Chihao" w:date="2023-05-16T16:03:00Z">
              <w:rPr/>
            </w:rPrChange>
          </w:rPr>
          <w:delText>consensus SVGs</w:delText>
        </w:r>
        <w:r w:rsidR="003633C4" w:rsidDel="00236F63">
          <w:delText xml:space="preserve"> in the following</w:delText>
        </w:r>
      </w:del>
      <w:del w:id="108" w:author="Zhang Chihao" w:date="2023-05-16T15:59:00Z">
        <w:r w:rsidR="003D518A" w:rsidDel="00635AB3">
          <w:delText>)</w:delText>
        </w:r>
        <w:r w:rsidR="005E31F8" w:rsidDel="00635AB3">
          <w:delText>, suggesting that STAMarker could discover the most SVGs identified by other methods</w:delText>
        </w:r>
        <w:r w:rsidR="009C42F6" w:rsidDel="00635AB3">
          <w:delText xml:space="preserve"> (</w:delText>
        </w:r>
      </w:del>
      <w:del w:id="109" w:author="Zhang Chihao" w:date="2023-05-16T16:01:00Z">
        <w:r w:rsidR="009C42F6" w:rsidRPr="0031598D" w:rsidDel="00F83CE0">
          <w:rPr>
            <w:b/>
          </w:rPr>
          <w:delText>Fig. 2C</w:delText>
        </w:r>
      </w:del>
      <w:del w:id="110" w:author="Zhang Chihao" w:date="2023-05-16T17:08:00Z">
        <w:r w:rsidR="009C42F6" w:rsidDel="00236F63">
          <w:delText>)</w:delText>
        </w:r>
        <w:r w:rsidR="00145AA8" w:rsidDel="00236F63">
          <w:delText>.</w:delText>
        </w:r>
      </w:del>
    </w:p>
    <w:p w14:paraId="0E4AB03B" w14:textId="47CA6BD2" w:rsidR="00D128F4" w:rsidDel="00E35705" w:rsidRDefault="00145AA8" w:rsidP="00A121E6">
      <w:pPr>
        <w:ind w:firstLine="220"/>
        <w:rPr>
          <w:del w:id="111" w:author="Zhang Chihao" w:date="2023-05-16T20:34:00Z"/>
        </w:rPr>
      </w:pPr>
      <w:del w:id="112" w:author="Zhang Chihao" w:date="2023-05-16T16:57:00Z">
        <w:r w:rsidDel="004F075C">
          <w:delText xml:space="preserve"> </w:delText>
        </w:r>
      </w:del>
      <w:ins w:id="113" w:author="Zhang Chihao" w:date="2023-05-16T16:00:00Z">
        <w:r w:rsidR="001A412E">
          <w:t xml:space="preserve"> </w:t>
        </w:r>
      </w:ins>
      <w:r w:rsidR="00182B7C">
        <w:t xml:space="preserve">To further </w:t>
      </w:r>
      <w:r w:rsidR="004419DC">
        <w:t xml:space="preserve">illustrate the robustness of STAMarker, we </w:t>
      </w:r>
      <w:r w:rsidR="005D005A">
        <w:t>downsampled the</w:t>
      </w:r>
      <w:r w:rsidR="000041C5">
        <w:t xml:space="preserve"> count</w:t>
      </w:r>
      <w:r w:rsidR="00D020C2">
        <w:t>s of the gene expression</w:t>
      </w:r>
      <w:r w:rsidR="00D47AB7">
        <w:t>s</w:t>
      </w:r>
      <w:r w:rsidR="00D020C2">
        <w:t xml:space="preserve"> and </w:t>
      </w:r>
      <w:r w:rsidR="009C42F6">
        <w:t>com</w:t>
      </w:r>
      <w:r w:rsidR="00015FD5">
        <w:rPr>
          <w:rFonts w:hint="eastAsia"/>
        </w:rPr>
        <w:t>pu</w:t>
      </w:r>
      <w:r w:rsidR="009C42F6">
        <w:t>ted</w:t>
      </w:r>
      <w:r w:rsidR="00D11ADB">
        <w:t xml:space="preserve"> the overlap</w:t>
      </w:r>
      <w:r w:rsidR="009C42F6">
        <w:t xml:space="preserve"> number</w:t>
      </w:r>
      <w:r w:rsidR="00D11ADB">
        <w:t xml:space="preserve"> of the </w:t>
      </w:r>
      <w:r w:rsidR="00EC3C9D">
        <w:t xml:space="preserve">identified SVGs with the </w:t>
      </w:r>
      <w:r w:rsidR="00EC3C9D" w:rsidRPr="004F075C">
        <w:rPr>
          <w:i/>
          <w:iCs/>
          <w:rPrChange w:id="114" w:author="Zhang Chihao" w:date="2023-05-16T16:59:00Z">
            <w:rPr/>
          </w:rPrChange>
        </w:rPr>
        <w:t xml:space="preserve">consensus </w:t>
      </w:r>
      <w:del w:id="115" w:author="Zhang Chihao" w:date="2023-05-16T16:59:00Z">
        <w:r w:rsidR="009C42F6" w:rsidRPr="004F075C" w:rsidDel="004F075C">
          <w:rPr>
            <w:i/>
            <w:iCs/>
            <w:rPrChange w:id="116" w:author="Zhang Chihao" w:date="2023-05-16T16:59:00Z">
              <w:rPr/>
            </w:rPrChange>
          </w:rPr>
          <w:delText xml:space="preserve">ones </w:delText>
        </w:r>
      </w:del>
      <w:ins w:id="117" w:author="Zhang Chihao" w:date="2023-05-16T16:59:00Z">
        <w:r w:rsidR="004F075C" w:rsidRPr="004F075C">
          <w:rPr>
            <w:i/>
            <w:iCs/>
            <w:rPrChange w:id="118" w:author="Zhang Chihao" w:date="2023-05-16T16:59:00Z">
              <w:rPr/>
            </w:rPrChange>
          </w:rPr>
          <w:t>SVGs</w:t>
        </w:r>
        <w:r w:rsidR="004F075C">
          <w:t xml:space="preserve"> </w:t>
        </w:r>
      </w:ins>
      <w:r w:rsidR="009C42F6">
        <w:t>(</w:t>
      </w:r>
      <w:r w:rsidR="009C42F6" w:rsidRPr="0031598D">
        <w:rPr>
          <w:b/>
        </w:rPr>
        <w:t>Fig. 2D</w:t>
      </w:r>
      <w:r w:rsidR="009C42F6">
        <w:t>)</w:t>
      </w:r>
      <w:r w:rsidR="00EC3C9D">
        <w:t>.</w:t>
      </w:r>
      <w:bookmarkStart w:id="119" w:name="_Hlk135229230"/>
      <w:r w:rsidR="00EC3C9D">
        <w:t xml:space="preserve"> </w:t>
      </w:r>
      <w:r w:rsidR="00F872CB">
        <w:t xml:space="preserve">STAMarker is more robust than </w:t>
      </w:r>
      <w:r w:rsidR="005E31F8">
        <w:t>other</w:t>
      </w:r>
      <w:r w:rsidR="00F872CB">
        <w:t xml:space="preserve"> methods</w:t>
      </w:r>
      <w:r w:rsidR="00277ED7">
        <w:t xml:space="preserve"> when the gene expression</w:t>
      </w:r>
      <w:r w:rsidR="00D47AB7">
        <w:t xml:space="preserve">s are </w:t>
      </w:r>
      <w:r w:rsidR="00277ED7">
        <w:t>sparse (</w:t>
      </w:r>
      <w:r w:rsidR="00D47AB7">
        <w:t xml:space="preserve">the </w:t>
      </w:r>
      <w:r w:rsidR="009C42F6">
        <w:t xml:space="preserve">downsampling </w:t>
      </w:r>
      <w:r w:rsidR="00D322ED">
        <w:t>rate</w:t>
      </w:r>
      <w:r w:rsidR="008B1FB4">
        <w:t xml:space="preserve"> is less than 0.</w:t>
      </w:r>
      <w:ins w:id="120" w:author="Zhang Chihao" w:date="2023-05-16T17:13:00Z">
        <w:r w:rsidR="00350899">
          <w:rPr>
            <w:rFonts w:hint="eastAsia"/>
          </w:rPr>
          <w:t>2</w:t>
        </w:r>
      </w:ins>
      <w:del w:id="121" w:author="Zhang Chihao" w:date="2023-05-16T17:13:00Z">
        <w:r w:rsidR="008B1FB4" w:rsidDel="00350899">
          <w:delText>3</w:delText>
        </w:r>
      </w:del>
      <w:r w:rsidR="00277ED7">
        <w:t>)</w:t>
      </w:r>
      <w:del w:id="122" w:author="Zhang Chihao" w:date="2023-05-16T16:59:00Z">
        <w:r w:rsidR="009C42F6" w:rsidDel="00DC6063">
          <w:delText xml:space="preserve"> (</w:delText>
        </w:r>
        <w:r w:rsidR="009C42F6" w:rsidRPr="00B9402A" w:rsidDel="00DC6063">
          <w:rPr>
            <w:b/>
          </w:rPr>
          <w:delText>Fig. 2D</w:delText>
        </w:r>
        <w:r w:rsidR="009C42F6" w:rsidDel="00DC6063">
          <w:delText>)</w:delText>
        </w:r>
      </w:del>
      <w:r w:rsidR="00460ECB">
        <w:t>.</w:t>
      </w:r>
      <w:bookmarkEnd w:id="119"/>
      <w:r w:rsidR="00DD4AC1">
        <w:t xml:space="preserve"> </w:t>
      </w:r>
      <w:r w:rsidR="00464BB8">
        <w:t>T</w:t>
      </w:r>
      <w:r w:rsidR="00432832">
        <w:t>he compared methods</w:t>
      </w:r>
      <w:r w:rsidR="00464BB8">
        <w:t xml:space="preserve"> pe</w:t>
      </w:r>
      <w:r w:rsidR="0097320C">
        <w:t>r</w:t>
      </w:r>
      <w:r w:rsidR="00464BB8">
        <w:t xml:space="preserve">form </w:t>
      </w:r>
      <w:r w:rsidR="00AE3867">
        <w:t xml:space="preserve">the </w:t>
      </w:r>
      <w:r w:rsidR="004409F7">
        <w:t>hypothesis</w:t>
      </w:r>
      <w:r w:rsidR="00E33F08">
        <w:t xml:space="preserve"> test for each independently, resulting in weak</w:t>
      </w:r>
      <w:r w:rsidR="001F6BB3">
        <w:t xml:space="preserve"> statistical power when the</w:t>
      </w:r>
      <w:r w:rsidR="00B224A3">
        <w:t xml:space="preserve"> </w:t>
      </w:r>
      <w:r w:rsidR="00395462">
        <w:t xml:space="preserve">data </w:t>
      </w:r>
      <w:r w:rsidR="00D47AB7">
        <w:t>are</w:t>
      </w:r>
      <w:r w:rsidR="00395462">
        <w:t xml:space="preserve"> </w:t>
      </w:r>
      <w:r w:rsidR="004B67B6">
        <w:t xml:space="preserve">very </w:t>
      </w:r>
      <w:proofErr w:type="spellStart"/>
      <w:r w:rsidR="004B67B6">
        <w:t>spar</w:t>
      </w:r>
      <w:r w:rsidR="00794262">
        <w:t>se</w:t>
      </w:r>
      <w:r w:rsidR="005E22CC">
        <w:t>.</w:t>
      </w:r>
      <w:moveFromRangeStart w:id="123" w:author="Zhang Chihao" w:date="2023-05-16T17:22:00Z" w:name="move135150165"/>
      <w:moveFrom w:id="124" w:author="Zhang Chihao" w:date="2023-05-16T17:22:00Z">
        <w:r w:rsidR="005E22CC" w:rsidDel="00D07B61">
          <w:t xml:space="preserve"> </w:t>
        </w:r>
        <w:r w:rsidR="00AD2A00" w:rsidDel="00D07B61">
          <w:t>STAMarker</w:t>
        </w:r>
        <w:r w:rsidR="00EA31E7" w:rsidDel="00D07B61">
          <w:t xml:space="preserve"> </w:t>
        </w:r>
        <w:r w:rsidR="007D0BB2" w:rsidDel="00D07B61">
          <w:t xml:space="preserve">implicitly </w:t>
        </w:r>
        <w:r w:rsidR="00456364" w:rsidDel="00D07B61">
          <w:t>takes account of</w:t>
        </w:r>
        <w:r w:rsidR="007D0BB2" w:rsidDel="00D07B61">
          <w:t xml:space="preserve"> the gene expression in</w:t>
        </w:r>
        <w:r w:rsidR="003362D3" w:rsidDel="00D07B61">
          <w:t>teraction by</w:t>
        </w:r>
        <w:r w:rsidR="00C6117F" w:rsidDel="00D07B61">
          <w:rPr>
            <w:rFonts w:hint="eastAsia"/>
          </w:rPr>
          <w:t xml:space="preserve"> </w:t>
        </w:r>
        <w:r w:rsidR="00EA31E7" w:rsidDel="00D07B61">
          <w:t>consider</w:t>
        </w:r>
        <w:r w:rsidR="00C6117F" w:rsidDel="00D07B61">
          <w:t>ing</w:t>
        </w:r>
        <w:r w:rsidR="00EA31E7" w:rsidDel="00D07B61">
          <w:t xml:space="preserve"> all the genes at once </w:t>
        </w:r>
        <w:r w:rsidR="005E31F8" w:rsidDel="00D07B61">
          <w:t xml:space="preserve">with the backpropagation of </w:t>
        </w:r>
        <w:r w:rsidR="00274C8F" w:rsidDel="00D07B61">
          <w:t>the gradient</w:t>
        </w:r>
        <w:r w:rsidR="00D862BD" w:rsidDel="00D07B61">
          <w:t xml:space="preserve">, suggesting that it has a stronger power when the ST data </w:t>
        </w:r>
        <w:r w:rsidR="00D47AB7" w:rsidDel="00D07B61">
          <w:t>are</w:t>
        </w:r>
        <w:r w:rsidR="007A14C3" w:rsidDel="00D07B61">
          <w:t xml:space="preserve"> very sparse.</w:t>
        </w:r>
      </w:moveFrom>
      <w:moveFromRangeEnd w:id="123"/>
    </w:p>
    <w:p w14:paraId="62A6CAC7" w14:textId="14E3485F" w:rsidR="00D07B61" w:rsidDel="0043652C" w:rsidRDefault="009C42F6">
      <w:pPr>
        <w:ind w:firstLineChars="0" w:firstLine="0"/>
        <w:rPr>
          <w:del w:id="125" w:author="Zhang Chihao" w:date="2023-05-16T17:34:00Z"/>
          <w:moveTo w:id="126" w:author="Zhang Chihao" w:date="2023-05-16T17:22:00Z"/>
        </w:rPr>
        <w:pPrChange w:id="127" w:author="Zhang Chihao" w:date="2023-05-16T20:33:00Z">
          <w:pPr>
            <w:ind w:firstLine="220"/>
          </w:pPr>
        </w:pPrChange>
      </w:pPr>
      <w:r>
        <w:t>More</w:t>
      </w:r>
      <w:proofErr w:type="spellEnd"/>
      <w:r>
        <w:t xml:space="preserve"> importantly, </w:t>
      </w:r>
      <w:r w:rsidR="00A121E6">
        <w:rPr>
          <w:rFonts w:hint="eastAsia"/>
        </w:rPr>
        <w:t>S</w:t>
      </w:r>
      <w:r w:rsidR="00A121E6">
        <w:t xml:space="preserve">TAMarker </w:t>
      </w:r>
      <w:r w:rsidR="005E31F8">
        <w:t xml:space="preserve">could </w:t>
      </w:r>
      <w:r w:rsidR="005E31F8">
        <w:rPr>
          <w:rFonts w:hint="eastAsia"/>
        </w:rPr>
        <w:t>determine</w:t>
      </w:r>
      <w:r w:rsidR="005E31F8">
        <w:t xml:space="preserve"> </w:t>
      </w:r>
      <w:r w:rsidR="00A121E6">
        <w:t xml:space="preserve">spatial </w:t>
      </w:r>
      <w:proofErr w:type="gramStart"/>
      <w:r w:rsidR="00A121E6">
        <w:t>domain</w:t>
      </w:r>
      <w:r w:rsidR="004C5B88">
        <w:t>-specific</w:t>
      </w:r>
      <w:proofErr w:type="gramEnd"/>
      <w:r w:rsidR="00A121E6">
        <w:t xml:space="preserve"> SVGs</w:t>
      </w:r>
      <w:r w:rsidR="00DF6BBA">
        <w:t xml:space="preserve"> that play i</w:t>
      </w:r>
      <w:r w:rsidR="00874DF1">
        <w:t xml:space="preserve">mportant </w:t>
      </w:r>
      <w:r w:rsidR="008A653C">
        <w:t>role</w:t>
      </w:r>
      <w:r w:rsidR="006323F8">
        <w:rPr>
          <w:rFonts w:hint="eastAsia"/>
        </w:rPr>
        <w:t>s</w:t>
      </w:r>
      <w:r w:rsidR="008A653C">
        <w:t xml:space="preserve"> in DLPFC</w:t>
      </w:r>
      <w:r w:rsidR="006C1788">
        <w:t xml:space="preserve"> (</w:t>
      </w:r>
      <w:r w:rsidR="006C1788" w:rsidRPr="0031598D">
        <w:rPr>
          <w:b/>
        </w:rPr>
        <w:t>Fig. 2E</w:t>
      </w:r>
      <w:r w:rsidR="006C1788">
        <w:t>)</w:t>
      </w:r>
      <w:r w:rsidR="008D6242">
        <w:t>.</w:t>
      </w:r>
      <w:r w:rsidR="00390D4F">
        <w:t xml:space="preserve"> </w:t>
      </w:r>
      <w:r w:rsidR="001C50AB">
        <w:t xml:space="preserve">We note that </w:t>
      </w:r>
      <w:r w:rsidR="005E31F8">
        <w:rPr>
          <w:rFonts w:hint="eastAsia"/>
        </w:rPr>
        <w:t>a</w:t>
      </w:r>
      <w:r w:rsidR="005E31F8">
        <w:t xml:space="preserve"> </w:t>
      </w:r>
      <w:r w:rsidR="001C50AB">
        <w:t>gene</w:t>
      </w:r>
      <w:r w:rsidR="000A07EC">
        <w:t xml:space="preserve"> </w:t>
      </w:r>
      <w:r w:rsidR="005E31F8">
        <w:t xml:space="preserve">that is </w:t>
      </w:r>
      <w:r w:rsidR="000A07EC">
        <w:t xml:space="preserve">highly </w:t>
      </w:r>
      <w:r w:rsidR="005E31F8">
        <w:t xml:space="preserve">expressed </w:t>
      </w:r>
      <w:r w:rsidR="000A07EC">
        <w:t xml:space="preserve">in a spatial domain does not necessarily </w:t>
      </w:r>
      <w:r w:rsidR="00AE3867">
        <w:t xml:space="preserve">have </w:t>
      </w:r>
      <w:r w:rsidR="007918C3">
        <w:t xml:space="preserve">a </w:t>
      </w:r>
      <w:r w:rsidR="00AA6C52">
        <w:t xml:space="preserve">higher saliency score in that region. </w:t>
      </w:r>
      <w:r w:rsidR="00390D4F">
        <w:t xml:space="preserve">For example, </w:t>
      </w:r>
      <w:r w:rsidR="00390D4F" w:rsidRPr="00390D4F">
        <w:rPr>
          <w:i/>
          <w:iCs/>
        </w:rPr>
        <w:t>CD47</w:t>
      </w:r>
      <w:r w:rsidR="00E320F5">
        <w:t xml:space="preserve"> </w:t>
      </w:r>
      <w:r w:rsidR="005E31F8">
        <w:t xml:space="preserve">was </w:t>
      </w:r>
      <w:r w:rsidR="00515071">
        <w:t xml:space="preserve">highly </w:t>
      </w:r>
      <w:r w:rsidR="005E31F8">
        <w:t xml:space="preserve">expressed </w:t>
      </w:r>
      <w:r w:rsidR="00515071">
        <w:t xml:space="preserve">in more than one layer, </w:t>
      </w:r>
      <w:r w:rsidR="005E31F8">
        <w:rPr>
          <w:rFonts w:hint="eastAsia"/>
        </w:rPr>
        <w:t>and</w:t>
      </w:r>
      <w:r w:rsidR="00515071">
        <w:t xml:space="preserve"> it</w:t>
      </w:r>
      <w:r w:rsidR="005E31F8">
        <w:t xml:space="preserve"> wa</w:t>
      </w:r>
      <w:r w:rsidR="00515071">
        <w:t>s</w:t>
      </w:r>
      <w:r w:rsidR="005E31F8">
        <w:t xml:space="preserve"> identified as</w:t>
      </w:r>
      <w:r w:rsidR="00515071">
        <w:t xml:space="preserve"> </w:t>
      </w:r>
      <w:r w:rsidR="00D51F4F">
        <w:t xml:space="preserve">a </w:t>
      </w:r>
      <w:r w:rsidR="005E31F8">
        <w:t>layer 1-</w:t>
      </w:r>
      <w:r w:rsidR="00D51F4F">
        <w:t xml:space="preserve">specific </w:t>
      </w:r>
      <w:r w:rsidR="00D51F4F">
        <w:lastRenderedPageBreak/>
        <w:t>SVG</w:t>
      </w:r>
      <w:r w:rsidR="005E31F8">
        <w:t xml:space="preserve"> by </w:t>
      </w:r>
      <w:r w:rsidR="005E31F8">
        <w:rPr>
          <w:rFonts w:hint="eastAsia"/>
        </w:rPr>
        <w:t>S</w:t>
      </w:r>
      <w:r w:rsidR="005E31F8">
        <w:t xml:space="preserve">TAMarker </w:t>
      </w:r>
      <w:r w:rsidR="005E31F8">
        <w:rPr>
          <w:rFonts w:hint="eastAsia"/>
        </w:rPr>
        <w:t>but</w:t>
      </w:r>
      <w:r w:rsidR="005E31F8">
        <w:t xml:space="preserve"> </w:t>
      </w:r>
      <w:r w:rsidR="00E14BA0">
        <w:t xml:space="preserve">not </w:t>
      </w:r>
      <w:r w:rsidR="00AE3867">
        <w:t xml:space="preserve">by </w:t>
      </w:r>
      <w:r w:rsidR="00E14BA0">
        <w:t>other methods.</w:t>
      </w:r>
      <w:r w:rsidR="005E31F8">
        <w:t xml:space="preserve"> </w:t>
      </w:r>
      <w:r w:rsidR="005E31F8">
        <w:rPr>
          <w:rFonts w:hint="eastAsia"/>
        </w:rPr>
        <w:t>Note</w:t>
      </w:r>
      <w:r w:rsidR="005E31F8">
        <w:t xml:space="preserve"> </w:t>
      </w:r>
      <w:r w:rsidR="005E31F8">
        <w:rPr>
          <w:rFonts w:hint="eastAsia"/>
        </w:rPr>
        <w:t>that</w:t>
      </w:r>
      <w:r w:rsidR="00903BCF">
        <w:t xml:space="preserve"> </w:t>
      </w:r>
      <w:r w:rsidR="00903BCF" w:rsidRPr="00193D93">
        <w:rPr>
          <w:i/>
          <w:iCs/>
        </w:rPr>
        <w:t>CD47</w:t>
      </w:r>
      <w:r w:rsidR="00903BCF">
        <w:t xml:space="preserve"> </w:t>
      </w:r>
      <w:r w:rsidR="005E31F8">
        <w:rPr>
          <w:rFonts w:hint="eastAsia"/>
        </w:rPr>
        <w:t>wa</w:t>
      </w:r>
      <w:r w:rsidR="00903BCF">
        <w:t xml:space="preserve">s known as </w:t>
      </w:r>
      <w:r w:rsidR="004E4291">
        <w:rPr>
          <w:rFonts w:hint="eastAsia"/>
        </w:rPr>
        <w:t>the</w:t>
      </w:r>
      <w:r w:rsidR="00903BCF">
        <w:t xml:space="preserve"> ligand</w:t>
      </w:r>
      <w:r w:rsidR="00517F40">
        <w:t xml:space="preserve"> </w:t>
      </w:r>
      <w:r w:rsidR="00517F40">
        <w:rPr>
          <w:rFonts w:hint="eastAsia"/>
        </w:rPr>
        <w:t>of</w:t>
      </w:r>
      <w:r w:rsidR="00517F40">
        <w:t xml:space="preserve"> </w:t>
      </w:r>
      <w:r w:rsidR="00780306">
        <w:rPr>
          <w:rFonts w:cs="Arial"/>
          <w:color w:val="000000"/>
          <w:shd w:val="clear" w:color="auto" w:fill="FFFFFF"/>
        </w:rPr>
        <w:t>tyrosine phosphatases</w:t>
      </w:r>
      <w:sdt>
        <w:sdtPr>
          <w:rPr>
            <w:rFonts w:cs="Arial"/>
            <w:color w:val="000000"/>
            <w:shd w:val="clear" w:color="auto" w:fill="FFFFFF"/>
          </w:rPr>
          <w:alias w:val="To edit, see citavi.com/edit"/>
          <w:tag w:val="CitaviPlaceholder#3bbe6acd-7574-4cc5-b7ad-6cb1e29b08fc"/>
          <w:id w:val="-1259143187"/>
          <w:placeholder>
            <w:docPart w:val="DefaultPlaceholder_-1854013440"/>
          </w:placeholder>
        </w:sdtPr>
        <w:sdtContent>
          <w:r w:rsidR="009150AC">
            <w:rPr>
              <w:rFonts w:cs="Arial"/>
              <w:noProof/>
              <w:color w:val="000000"/>
              <w:shd w:val="clear" w:color="auto" w:fill="FFFFFF"/>
            </w:rPr>
            <w:fldChar w:fldCharType="begin"/>
          </w:r>
          <w:r w:rsidR="007A3413">
            <w:rPr>
              <w:rFonts w:cs="Arial"/>
              <w:noProof/>
              <w:color w:val="000000"/>
              <w:shd w:val="clear" w:color="auto" w:fill="FFFFFF"/>
            </w:rPr>
            <w:instrText>ADDIN CitaviPlaceholder{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}</w:instrText>
          </w:r>
          <w:r w:rsidR="009150AC">
            <w:rPr>
              <w:rFonts w:cs="Arial"/>
              <w:noProof/>
              <w:color w:val="000000"/>
              <w:shd w:val="clear" w:color="auto" w:fill="FFFFFF"/>
            </w:rPr>
            <w:fldChar w:fldCharType="separate"/>
          </w:r>
          <w:r w:rsidR="007A3413">
            <w:rPr>
              <w:rFonts w:cs="Arial"/>
              <w:noProof/>
              <w:color w:val="000000"/>
              <w:shd w:val="clear" w:color="auto" w:fill="FFFFFF"/>
            </w:rPr>
            <w:t>(23)</w:t>
          </w:r>
          <w:r w:rsidR="009150AC">
            <w:rPr>
              <w:rFonts w:cs="Arial"/>
              <w:noProof/>
              <w:color w:val="000000"/>
              <w:shd w:val="clear" w:color="auto" w:fill="FFFFFF"/>
            </w:rPr>
            <w:fldChar w:fldCharType="end"/>
          </w:r>
        </w:sdtContent>
      </w:sdt>
      <w:r w:rsidR="005E31F8">
        <w:rPr>
          <w:rFonts w:cs="Arial" w:hint="eastAsia"/>
          <w:color w:val="000000"/>
          <w:shd w:val="clear" w:color="auto" w:fill="FFFFFF"/>
        </w:rPr>
        <w:t>,</w:t>
      </w:r>
      <w:r w:rsidR="009150AC">
        <w:rPr>
          <w:rFonts w:cs="Arial"/>
          <w:color w:val="000000"/>
          <w:shd w:val="clear" w:color="auto" w:fill="FFFFFF"/>
        </w:rPr>
        <w:t xml:space="preserve"> </w:t>
      </w:r>
      <w:r w:rsidR="005E31F8">
        <w:rPr>
          <w:rFonts w:cs="Arial"/>
          <w:color w:val="000000"/>
          <w:shd w:val="clear" w:color="auto" w:fill="FFFFFF"/>
        </w:rPr>
        <w:t>and was documented</w:t>
      </w:r>
      <w:r w:rsidR="00CC0D78">
        <w:rPr>
          <w:rFonts w:cs="Arial"/>
          <w:color w:val="000000"/>
          <w:shd w:val="clear" w:color="auto" w:fill="FFFFFF"/>
        </w:rPr>
        <w:t xml:space="preserve"> </w:t>
      </w:r>
      <w:r w:rsidR="007A4E03">
        <w:rPr>
          <w:rFonts w:cs="Arial"/>
          <w:color w:val="000000"/>
          <w:shd w:val="clear" w:color="auto" w:fill="FFFFFF"/>
        </w:rPr>
        <w:t>as</w:t>
      </w:r>
      <w:r w:rsidR="00FF7979">
        <w:rPr>
          <w:rFonts w:cs="Arial"/>
          <w:color w:val="000000"/>
          <w:shd w:val="clear" w:color="auto" w:fill="FFFFFF"/>
        </w:rPr>
        <w:t xml:space="preserve"> a</w:t>
      </w:r>
      <w:r w:rsidR="00AE3867">
        <w:rPr>
          <w:rFonts w:cs="Arial"/>
          <w:color w:val="000000"/>
          <w:shd w:val="clear" w:color="auto" w:fill="FFFFFF"/>
        </w:rPr>
        <w:t>n</w:t>
      </w:r>
      <w:r w:rsidR="007A4E03">
        <w:rPr>
          <w:rFonts w:cs="Arial"/>
          <w:color w:val="000000"/>
          <w:shd w:val="clear" w:color="auto" w:fill="FFFFFF"/>
        </w:rPr>
        <w:t xml:space="preserve"> </w:t>
      </w:r>
      <w:r w:rsidR="001B67D3" w:rsidRPr="001B67D3">
        <w:rPr>
          <w:rFonts w:cs="Arial"/>
          <w:color w:val="000000"/>
          <w:shd w:val="clear" w:color="auto" w:fill="FFFFFF"/>
        </w:rPr>
        <w:t xml:space="preserve">Alzheimer’s </w:t>
      </w:r>
      <w:r w:rsidR="00421AEA">
        <w:rPr>
          <w:rFonts w:cs="Arial"/>
          <w:color w:val="000000"/>
          <w:shd w:val="clear" w:color="auto" w:fill="FFFFFF"/>
        </w:rPr>
        <w:t>r</w:t>
      </w:r>
      <w:r w:rsidR="001B67D3" w:rsidRPr="001B67D3">
        <w:rPr>
          <w:rFonts w:cs="Arial"/>
          <w:color w:val="000000"/>
          <w:shd w:val="clear" w:color="auto" w:fill="FFFFFF"/>
        </w:rPr>
        <w:t xml:space="preserve">esilience </w:t>
      </w:r>
      <w:r w:rsidR="00CF27D3">
        <w:rPr>
          <w:rFonts w:cs="Arial"/>
          <w:color w:val="000000"/>
          <w:shd w:val="clear" w:color="auto" w:fill="FFFFFF"/>
        </w:rPr>
        <w:t>f</w:t>
      </w:r>
      <w:r w:rsidR="001B67D3" w:rsidRPr="001B67D3">
        <w:rPr>
          <w:rFonts w:cs="Arial"/>
          <w:color w:val="000000"/>
          <w:shd w:val="clear" w:color="auto" w:fill="FFFFFF"/>
        </w:rPr>
        <w:t>actor</w:t>
      </w:r>
      <w:sdt>
        <w:sdtPr>
          <w:rPr>
            <w:rFonts w:cs="Arial"/>
            <w:color w:val="000000"/>
            <w:shd w:val="clear" w:color="auto" w:fill="FFFFFF"/>
          </w:rPr>
          <w:alias w:val="To edit, see citavi.com/edit"/>
          <w:tag w:val="CitaviPlaceholder#c0b1629b-449f-423b-bc0a-d4db5ed83ce1"/>
          <w:id w:val="-1393344002"/>
          <w:placeholder>
            <w:docPart w:val="DefaultPlaceholder_-1854013440"/>
          </w:placeholder>
        </w:sdtPr>
        <w:sdtContent>
          <w:r w:rsidR="006D2222">
            <w:rPr>
              <w:rFonts w:cs="Arial"/>
              <w:noProof/>
              <w:color w:val="000000"/>
              <w:shd w:val="clear" w:color="auto" w:fill="FFFFFF"/>
            </w:rPr>
            <w:fldChar w:fldCharType="begin"/>
          </w:r>
          <w:r w:rsidR="007A3413">
            <w:rPr>
              <w:rFonts w:cs="Arial"/>
              <w:noProof/>
              <w:color w:val="000000"/>
              <w:shd w:val="clear" w:color="auto" w:fill="FFFFFF"/>
            </w:rPr>
            <w:instrText>ADDIN CitaviPlaceholder{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}</w:instrText>
          </w:r>
          <w:r w:rsidR="006D2222">
            <w:rPr>
              <w:rFonts w:cs="Arial"/>
              <w:noProof/>
              <w:color w:val="000000"/>
              <w:shd w:val="clear" w:color="auto" w:fill="FFFFFF"/>
            </w:rPr>
            <w:fldChar w:fldCharType="separate"/>
          </w:r>
          <w:r w:rsidR="007A3413">
            <w:rPr>
              <w:rFonts w:cs="Arial"/>
              <w:noProof/>
              <w:color w:val="000000"/>
              <w:shd w:val="clear" w:color="auto" w:fill="FFFFFF"/>
            </w:rPr>
            <w:t>(24)</w:t>
          </w:r>
          <w:r w:rsidR="006D2222">
            <w:rPr>
              <w:rFonts w:cs="Arial"/>
              <w:noProof/>
              <w:color w:val="000000"/>
              <w:shd w:val="clear" w:color="auto" w:fill="FFFFFF"/>
            </w:rPr>
            <w:fldChar w:fldCharType="end"/>
          </w:r>
        </w:sdtContent>
      </w:sdt>
      <w:r w:rsidR="006D2222">
        <w:rPr>
          <w:rFonts w:cs="Arial"/>
          <w:color w:val="000000"/>
          <w:shd w:val="clear" w:color="auto" w:fill="FFFFFF"/>
        </w:rPr>
        <w:t xml:space="preserve"> which is </w:t>
      </w:r>
      <w:r w:rsidR="001F3ACB">
        <w:rPr>
          <w:rFonts w:cs="Arial"/>
          <w:color w:val="000000"/>
          <w:shd w:val="clear" w:color="auto" w:fill="FFFFFF"/>
        </w:rPr>
        <w:t xml:space="preserve">related </w:t>
      </w:r>
      <w:r w:rsidR="00FF7979">
        <w:rPr>
          <w:rFonts w:cs="Arial"/>
          <w:color w:val="000000"/>
          <w:shd w:val="clear" w:color="auto" w:fill="FFFFFF"/>
        </w:rPr>
        <w:t xml:space="preserve">to </w:t>
      </w:r>
      <w:r w:rsidR="001F3ACB">
        <w:rPr>
          <w:rFonts w:cs="Arial"/>
          <w:color w:val="000000"/>
          <w:shd w:val="clear" w:color="auto" w:fill="FFFFFF"/>
        </w:rPr>
        <w:t xml:space="preserve">the biological function of </w:t>
      </w:r>
      <w:r w:rsidR="005F4EFB">
        <w:rPr>
          <w:rFonts w:cs="Arial"/>
          <w:color w:val="000000"/>
          <w:shd w:val="clear" w:color="auto" w:fill="FFFFFF"/>
        </w:rPr>
        <w:t>DLPFC.</w:t>
      </w:r>
      <w:r w:rsidR="00FF7979">
        <w:rPr>
          <w:rFonts w:cs="Arial"/>
          <w:color w:val="000000"/>
          <w:shd w:val="clear" w:color="auto" w:fill="FFFFFF"/>
        </w:rPr>
        <w:t xml:space="preserve"> Moreover, </w:t>
      </w:r>
      <w:r w:rsidR="00FF7979">
        <w:rPr>
          <w:rFonts w:hint="eastAsia"/>
        </w:rPr>
        <w:t>S</w:t>
      </w:r>
      <w:r w:rsidR="00FF7979">
        <w:t xml:space="preserve">TAMarker revealed </w:t>
      </w:r>
      <w:r w:rsidR="00FF7979" w:rsidRPr="00326F37">
        <w:rPr>
          <w:rFonts w:cs="Arial"/>
          <w:i/>
          <w:iCs/>
          <w:color w:val="000000"/>
          <w:shd w:val="clear" w:color="auto" w:fill="FFFFFF"/>
        </w:rPr>
        <w:t>FEZF2</w:t>
      </w:r>
      <w:r w:rsidR="00FF7979">
        <w:rPr>
          <w:rFonts w:cs="Arial"/>
          <w:i/>
          <w:iCs/>
          <w:color w:val="000000"/>
          <w:shd w:val="clear" w:color="auto" w:fill="FFFFFF"/>
        </w:rPr>
        <w:t xml:space="preserve"> </w:t>
      </w:r>
      <w:r w:rsidR="00FF7979">
        <w:t xml:space="preserve">and </w:t>
      </w:r>
      <w:r w:rsidR="00FF7979" w:rsidRPr="00737A26">
        <w:rPr>
          <w:rFonts w:cs="Arial"/>
          <w:i/>
          <w:iCs/>
          <w:color w:val="000000"/>
          <w:shd w:val="clear" w:color="auto" w:fill="FFFFFF"/>
        </w:rPr>
        <w:t>HAPLN2</w:t>
      </w:r>
      <w:r w:rsidR="004B7914">
        <w:rPr>
          <w:rFonts w:cs="Arial"/>
          <w:color w:val="000000"/>
          <w:shd w:val="clear" w:color="auto" w:fill="FFFFFF"/>
        </w:rPr>
        <w:t xml:space="preserve"> </w:t>
      </w:r>
      <w:r w:rsidR="00FF7979">
        <w:rPr>
          <w:rFonts w:cs="Arial"/>
          <w:color w:val="000000"/>
          <w:shd w:val="clear" w:color="auto" w:fill="FFFFFF"/>
        </w:rPr>
        <w:t xml:space="preserve">as layer 5 and </w:t>
      </w:r>
      <w:r w:rsidR="001B622F">
        <w:rPr>
          <w:rFonts w:cs="Arial" w:hint="eastAsia"/>
          <w:color w:val="000000"/>
          <w:shd w:val="clear" w:color="auto" w:fill="FFFFFF"/>
        </w:rPr>
        <w:t>WM</w:t>
      </w:r>
      <w:r w:rsidR="001B622F">
        <w:rPr>
          <w:rFonts w:cs="Arial"/>
          <w:color w:val="000000"/>
          <w:shd w:val="clear" w:color="auto" w:fill="FFFFFF"/>
        </w:rPr>
        <w:t>-</w:t>
      </w:r>
      <w:r w:rsidR="00FF7979">
        <w:rPr>
          <w:rFonts w:cs="Arial"/>
          <w:color w:val="000000"/>
          <w:shd w:val="clear" w:color="auto" w:fill="FFFFFF"/>
        </w:rPr>
        <w:t xml:space="preserve">specific genes respectively. Notably, </w:t>
      </w:r>
      <w:r w:rsidR="004B7914" w:rsidRPr="00326F37">
        <w:rPr>
          <w:rFonts w:cs="Arial"/>
          <w:i/>
          <w:iCs/>
          <w:color w:val="000000"/>
          <w:shd w:val="clear" w:color="auto" w:fill="FFFFFF"/>
        </w:rPr>
        <w:t>FEZF2</w:t>
      </w:r>
      <w:r w:rsidR="004B7914">
        <w:rPr>
          <w:rFonts w:cs="Arial"/>
          <w:color w:val="000000"/>
          <w:shd w:val="clear" w:color="auto" w:fill="FFFFFF"/>
        </w:rPr>
        <w:t xml:space="preserve"> is a mark</w:t>
      </w:r>
      <w:r w:rsidR="00326F37">
        <w:rPr>
          <w:rFonts w:cs="Arial"/>
          <w:color w:val="000000"/>
          <w:shd w:val="clear" w:color="auto" w:fill="FFFFFF"/>
        </w:rPr>
        <w:t>er</w:t>
      </w:r>
      <w:r w:rsidR="004B7914">
        <w:rPr>
          <w:rFonts w:cs="Arial"/>
          <w:color w:val="000000"/>
          <w:shd w:val="clear" w:color="auto" w:fill="FFFFFF"/>
        </w:rPr>
        <w:t xml:space="preserve"> gene of </w:t>
      </w:r>
      <w:r w:rsidR="00944DD7" w:rsidRPr="00944DD7">
        <w:rPr>
          <w:rFonts w:cs="Arial"/>
          <w:color w:val="000000"/>
          <w:shd w:val="clear" w:color="auto" w:fill="FFFFFF"/>
        </w:rPr>
        <w:t>deep layer excitatory neurons</w:t>
      </w:r>
      <w:sdt>
        <w:sdtPr>
          <w:rPr>
            <w:rFonts w:cs="Arial"/>
            <w:color w:val="000000"/>
            <w:shd w:val="clear" w:color="auto" w:fill="FFFFFF"/>
          </w:rPr>
          <w:alias w:val="To edit, see citavi.com/edit"/>
          <w:tag w:val="CitaviPlaceholder#aa0ceb1c-6f27-44c2-8f2a-329e09da6de3"/>
          <w:id w:val="622576109"/>
          <w:placeholder>
            <w:docPart w:val="DefaultPlaceholder_-1854013440"/>
          </w:placeholder>
        </w:sdtPr>
        <w:sdtContent>
          <w:r w:rsidR="00567887">
            <w:rPr>
              <w:rFonts w:cs="Arial"/>
              <w:noProof/>
              <w:color w:val="000000"/>
              <w:shd w:val="clear" w:color="auto" w:fill="FFFFFF"/>
            </w:rPr>
            <w:fldChar w:fldCharType="begin"/>
          </w:r>
          <w:r w:rsidR="007A3413">
            <w:rPr>
              <w:rFonts w:cs="Arial"/>
              <w:noProof/>
              <w:color w:val="000000"/>
              <w:shd w:val="clear" w:color="auto" w:fill="FFFFFF"/>
            </w:rPr>
            <w:instrText>ADDIN CitaviPlaceholder{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E1pY3Jvc29mdCBZYUhlaSBVSTt9fXtcXGNvbG9ydGJsO317XFxzdHlsZXNoZWV0e1xcczBcXHNuZXh0MFxcc3Fmb3JtYXRcXHNwcmlvcml0eTBcXHNhMTIwXFxhc3BhbHBoYVxcYXNwbnVtXFxhZGp1c3RyaWdodFxcbHRycGFyXFxsaTBcXGxpbjBcXHJpMFxccmluMFxyXG5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IwNTJ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IyNDBcXHBnaHN4bjE1ODQw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}</w:instrText>
          </w:r>
          <w:r w:rsidR="00567887">
            <w:rPr>
              <w:rFonts w:cs="Arial"/>
              <w:noProof/>
              <w:color w:val="000000"/>
              <w:shd w:val="clear" w:color="auto" w:fill="FFFFFF"/>
            </w:rPr>
            <w:fldChar w:fldCharType="separate"/>
          </w:r>
          <w:r w:rsidR="007A3413">
            <w:rPr>
              <w:rFonts w:cs="Arial"/>
              <w:noProof/>
              <w:color w:val="000000"/>
              <w:shd w:val="clear" w:color="auto" w:fill="FFFFFF"/>
            </w:rPr>
            <w:t>(25)</w:t>
          </w:r>
          <w:r w:rsidR="00567887">
            <w:rPr>
              <w:rFonts w:cs="Arial"/>
              <w:noProof/>
              <w:color w:val="000000"/>
              <w:shd w:val="clear" w:color="auto" w:fill="FFFFFF"/>
            </w:rPr>
            <w:fldChar w:fldCharType="end"/>
          </w:r>
        </w:sdtContent>
      </w:sdt>
      <w:r w:rsidR="00FF7979">
        <w:rPr>
          <w:rFonts w:cs="Arial"/>
          <w:color w:val="000000"/>
          <w:shd w:val="clear" w:color="auto" w:fill="FFFFFF"/>
        </w:rPr>
        <w:t xml:space="preserve">, and </w:t>
      </w:r>
      <w:r w:rsidR="008D091E" w:rsidRPr="00737A26">
        <w:rPr>
          <w:rFonts w:cs="Arial"/>
          <w:i/>
          <w:iCs/>
          <w:color w:val="000000"/>
          <w:shd w:val="clear" w:color="auto" w:fill="FFFFFF"/>
        </w:rPr>
        <w:t>HAPLN2</w:t>
      </w:r>
      <w:r w:rsidR="00D733CC">
        <w:rPr>
          <w:rFonts w:cs="Arial"/>
          <w:color w:val="000000"/>
          <w:shd w:val="clear" w:color="auto" w:fill="FFFFFF"/>
        </w:rPr>
        <w:t xml:space="preserve"> plays an important role in the development of </w:t>
      </w:r>
      <w:r w:rsidR="001E2F9F">
        <w:rPr>
          <w:rFonts w:cs="Arial"/>
          <w:color w:val="000000"/>
          <w:shd w:val="clear" w:color="auto" w:fill="FFFFFF"/>
        </w:rPr>
        <w:t>white matter</w:t>
      </w:r>
      <w:sdt>
        <w:sdtPr>
          <w:rPr>
            <w:rFonts w:cs="Arial"/>
            <w:color w:val="000000"/>
            <w:shd w:val="clear" w:color="auto" w:fill="FFFFFF"/>
          </w:rPr>
          <w:alias w:val="To edit, see citavi.com/edit"/>
          <w:tag w:val="CitaviPlaceholder#1ad2eb69-87a0-43d6-a33e-6fb1d06ea686"/>
          <w:id w:val="760408854"/>
          <w:placeholder>
            <w:docPart w:val="DefaultPlaceholder_-1854013440"/>
          </w:placeholder>
        </w:sdtPr>
        <w:sdtContent>
          <w:r w:rsidR="00575FA7">
            <w:rPr>
              <w:rFonts w:cs="Arial"/>
              <w:noProof/>
              <w:color w:val="000000"/>
              <w:shd w:val="clear" w:color="auto" w:fill="FFFFFF"/>
            </w:rPr>
            <w:fldChar w:fldCharType="begin"/>
          </w:r>
          <w:r w:rsidR="007A3413">
            <w:rPr>
              <w:rFonts w:cs="Arial"/>
              <w:noProof/>
              <w:color w:val="000000"/>
              <w:shd w:val="clear" w:color="auto" w:fill="FFFFFF"/>
            </w:rPr>
            <w:instrText>ADDIN CitaviPlaceholder{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E1pY3Jvc29mdCBZYUhlaSBVSTt9fXtcXGNvbG9ydGJsO317XFxzdHlsZXNoZWV0e1xcczBcXHNuZXh0MFxcc3Fmb3JtYXRcXHNwcmlvcml0eTBcXHNhMTIwXFxhc3BhbHBoYVxcYXNwbnVtXFxhZGp1c3RyaWdodFxcbHRycGFyXFxsaTBcXGxpbjBcXHJpMFxccmluMFxyXG5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IwNTJ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IyNDBcXHBnaHN4bjE1ODQw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}</w:instrText>
          </w:r>
          <w:r w:rsidR="00575FA7">
            <w:rPr>
              <w:rFonts w:cs="Arial"/>
              <w:noProof/>
              <w:color w:val="000000"/>
              <w:shd w:val="clear" w:color="auto" w:fill="FFFFFF"/>
            </w:rPr>
            <w:fldChar w:fldCharType="separate"/>
          </w:r>
          <w:r w:rsidR="007A3413">
            <w:rPr>
              <w:rFonts w:cs="Arial"/>
              <w:noProof/>
              <w:color w:val="000000"/>
              <w:shd w:val="clear" w:color="auto" w:fill="FFFFFF"/>
            </w:rPr>
            <w:t>(26)</w:t>
          </w:r>
          <w:r w:rsidR="00575FA7">
            <w:rPr>
              <w:rFonts w:cs="Arial"/>
              <w:noProof/>
              <w:color w:val="000000"/>
              <w:shd w:val="clear" w:color="auto" w:fill="FFFFFF"/>
            </w:rPr>
            <w:fldChar w:fldCharType="end"/>
          </w:r>
        </w:sdtContent>
      </w:sdt>
      <w:r w:rsidR="00F262C4">
        <w:rPr>
          <w:rFonts w:cs="Arial"/>
          <w:color w:val="000000"/>
          <w:shd w:val="clear" w:color="auto" w:fill="FFFFFF"/>
        </w:rPr>
        <w:t>.</w:t>
      </w:r>
      <w:r w:rsidR="00FF7979">
        <w:rPr>
          <w:rFonts w:cs="Arial"/>
          <w:color w:val="000000"/>
          <w:shd w:val="clear" w:color="auto" w:fill="FFFFFF"/>
        </w:rPr>
        <w:t xml:space="preserve"> </w:t>
      </w:r>
      <w:ins w:id="128" w:author="Zhang Chihao" w:date="2023-05-16T17:34:00Z">
        <w:r w:rsidR="0043652C" w:rsidRPr="0043652C">
          <w:rPr>
            <w:rFonts w:cs="Arial"/>
            <w:color w:val="000000"/>
            <w:shd w:val="clear" w:color="auto" w:fill="FFFFFF"/>
          </w:rPr>
          <w:t>In a sense, STAMarker implicitly considers gene expression interactions by simultaneously considering all genes through backpropagation of gradients. To illustrate this, we present boxplots of the raw counts and the reconstructed gene expressions using the autoencoders for three selected spatially variable genes (</w:t>
        </w:r>
        <w:r w:rsidR="0043652C" w:rsidRPr="0043652C">
          <w:rPr>
            <w:rFonts w:cs="Arial"/>
            <w:b/>
            <w:bCs/>
            <w:color w:val="000000"/>
            <w:shd w:val="clear" w:color="auto" w:fill="FFFFFF"/>
            <w:rPrChange w:id="129" w:author="Zhang Chihao" w:date="2023-05-16T17:34:00Z">
              <w:rPr>
                <w:rFonts w:cs="Arial"/>
                <w:color w:val="000000"/>
                <w:shd w:val="clear" w:color="auto" w:fill="FFFFFF"/>
              </w:rPr>
            </w:rPrChange>
          </w:rPr>
          <w:t>Fig. S2</w:t>
        </w:r>
      </w:ins>
      <w:ins w:id="130" w:author="Zhang Chihao" w:date="2023-05-17T13:33:00Z">
        <w:r w:rsidR="003C77D3">
          <w:rPr>
            <w:rFonts w:cs="Arial"/>
            <w:b/>
            <w:bCs/>
            <w:color w:val="000000"/>
            <w:shd w:val="clear" w:color="auto" w:fill="FFFFFF"/>
          </w:rPr>
          <w:t>A</w:t>
        </w:r>
      </w:ins>
      <w:ins w:id="131" w:author="Zhang Chihao" w:date="2023-05-16T17:34:00Z">
        <w:r w:rsidR="0043652C" w:rsidRPr="0043652C">
          <w:rPr>
            <w:rFonts w:cs="Arial"/>
            <w:color w:val="000000"/>
            <w:shd w:val="clear" w:color="auto" w:fill="FFFFFF"/>
          </w:rPr>
          <w:t>). It is evident that the raw counts in each domain are predominantly zeros, posing challenges for individual gene-based hypothesis testing. Conversely, the reconstructed expressions of the selected genes are overexpressed in their corresponding spatial domains, providing rationale for the effectiveness of STAMarker.</w:t>
        </w:r>
        <w:r w:rsidR="0043652C">
          <w:rPr>
            <w:rFonts w:cs="Arial"/>
            <w:color w:val="000000"/>
            <w:shd w:val="clear" w:color="auto" w:fill="FFFFFF"/>
          </w:rPr>
          <w:t xml:space="preserve"> </w:t>
        </w:r>
      </w:ins>
      <w:moveToRangeStart w:id="132" w:author="Zhang Chihao" w:date="2023-05-16T17:22:00Z" w:name="move135150165"/>
      <w:moveTo w:id="133" w:author="Zhang Chihao" w:date="2023-05-16T17:22:00Z">
        <w:del w:id="134" w:author="Zhang Chihao" w:date="2023-05-16T17:34:00Z">
          <w:r w:rsidR="00D07B61" w:rsidDel="0043652C">
            <w:delText>STAMarker implicitly takes account of the gene expression interaction by</w:delText>
          </w:r>
          <w:r w:rsidR="00D07B61" w:rsidDel="0043652C">
            <w:rPr>
              <w:rFonts w:hint="eastAsia"/>
            </w:rPr>
            <w:delText xml:space="preserve"> </w:delText>
          </w:r>
          <w:r w:rsidR="00D07B61" w:rsidDel="0043652C">
            <w:delText>considering all the genes at once with the backpropagation of the gradient</w:delText>
          </w:r>
        </w:del>
        <w:del w:id="135" w:author="Zhang Chihao" w:date="2023-05-16T17:22:00Z">
          <w:r w:rsidR="00D07B61" w:rsidDel="00D07B61">
            <w:delText>, suggesting that it has a stronger power when the ST data are very sparse.</w:delText>
          </w:r>
        </w:del>
      </w:moveTo>
    </w:p>
    <w:moveToRangeEnd w:id="132"/>
    <w:p w14:paraId="14C2E24C" w14:textId="1F0C79C3" w:rsidR="00FD4AA1" w:rsidRDefault="00FF7979" w:rsidP="00E35705">
      <w:pPr>
        <w:ind w:firstLine="220"/>
        <w:rPr>
          <w:rFonts w:cs="Arial"/>
          <w:color w:val="000000"/>
          <w:shd w:val="clear" w:color="auto" w:fill="FFFFFF"/>
        </w:rPr>
      </w:pPr>
      <w:r>
        <w:rPr>
          <w:rFonts w:cs="Arial"/>
          <w:color w:val="000000"/>
          <w:shd w:val="clear" w:color="auto" w:fill="FFFFFF"/>
        </w:rPr>
        <w:t xml:space="preserve">Lastly, </w:t>
      </w:r>
      <w:r>
        <w:rPr>
          <w:rFonts w:hint="eastAsia"/>
        </w:rPr>
        <w:t>S</w:t>
      </w:r>
      <w:r>
        <w:t>TAMarker also</w:t>
      </w:r>
      <w:r w:rsidR="00F13195">
        <w:t xml:space="preserve"> </w:t>
      </w:r>
      <w:r w:rsidR="00F13195">
        <w:rPr>
          <w:rFonts w:hint="eastAsia"/>
        </w:rPr>
        <w:t>revealed</w:t>
      </w:r>
      <w:r>
        <w:t xml:space="preserve"> some SVGs like</w:t>
      </w:r>
      <w:r w:rsidR="00F262C4">
        <w:rPr>
          <w:rFonts w:cs="Arial"/>
          <w:color w:val="000000"/>
          <w:shd w:val="clear" w:color="auto" w:fill="FFFFFF"/>
        </w:rPr>
        <w:t xml:space="preserve"> </w:t>
      </w:r>
      <w:r w:rsidR="00B231C6" w:rsidRPr="0040240F">
        <w:rPr>
          <w:rFonts w:cs="Arial"/>
          <w:i/>
          <w:iCs/>
          <w:color w:val="000000"/>
          <w:shd w:val="clear" w:color="auto" w:fill="FFFFFF"/>
        </w:rPr>
        <w:t>MOBP</w:t>
      </w:r>
      <w:r w:rsidR="00B231C6">
        <w:rPr>
          <w:rFonts w:cs="Arial"/>
          <w:color w:val="000000"/>
          <w:shd w:val="clear" w:color="auto" w:fill="FFFFFF"/>
        </w:rPr>
        <w:t xml:space="preserve">, </w:t>
      </w:r>
      <w:r w:rsidR="00B231C6" w:rsidRPr="0040240F">
        <w:rPr>
          <w:rFonts w:cs="Arial"/>
          <w:i/>
          <w:iCs/>
          <w:color w:val="000000"/>
          <w:shd w:val="clear" w:color="auto" w:fill="FFFFFF"/>
        </w:rPr>
        <w:t>MBP</w:t>
      </w:r>
      <w:r w:rsidR="00AE3867">
        <w:rPr>
          <w:rFonts w:cs="Arial"/>
          <w:i/>
          <w:iCs/>
          <w:color w:val="000000"/>
          <w:shd w:val="clear" w:color="auto" w:fill="FFFFFF"/>
        </w:rPr>
        <w:t>,</w:t>
      </w:r>
      <w:r w:rsidR="00B231C6">
        <w:rPr>
          <w:rFonts w:cs="Arial"/>
          <w:color w:val="000000"/>
          <w:shd w:val="clear" w:color="auto" w:fill="FFFFFF"/>
        </w:rPr>
        <w:t xml:space="preserve"> and </w:t>
      </w:r>
      <w:r w:rsidR="00B231C6" w:rsidRPr="0040240F">
        <w:rPr>
          <w:rFonts w:cs="Arial"/>
          <w:i/>
          <w:iCs/>
          <w:color w:val="000000"/>
          <w:shd w:val="clear" w:color="auto" w:fill="FFFFFF"/>
        </w:rPr>
        <w:t>SNAP25</w:t>
      </w:r>
      <w:r w:rsidR="00B231C6">
        <w:rPr>
          <w:rFonts w:cs="Arial"/>
          <w:color w:val="000000"/>
          <w:shd w:val="clear" w:color="auto" w:fill="FFFFFF"/>
        </w:rPr>
        <w:t xml:space="preserve"> </w:t>
      </w:r>
      <w:r>
        <w:rPr>
          <w:rFonts w:cs="Arial"/>
          <w:color w:val="000000"/>
          <w:shd w:val="clear" w:color="auto" w:fill="FFFFFF"/>
        </w:rPr>
        <w:t>for</w:t>
      </w:r>
      <w:r w:rsidR="00B231C6">
        <w:rPr>
          <w:rFonts w:cs="Arial"/>
          <w:color w:val="000000"/>
          <w:shd w:val="clear" w:color="auto" w:fill="FFFFFF"/>
        </w:rPr>
        <w:t xml:space="preserve"> multiple </w:t>
      </w:r>
      <w:r w:rsidR="006B73F4">
        <w:rPr>
          <w:rFonts w:cs="Arial"/>
          <w:color w:val="000000"/>
          <w:shd w:val="clear" w:color="auto" w:fill="FFFFFF"/>
        </w:rPr>
        <w:t>spatial domains</w:t>
      </w:r>
      <w:r>
        <w:rPr>
          <w:rFonts w:cs="Arial"/>
          <w:color w:val="000000"/>
          <w:shd w:val="clear" w:color="auto" w:fill="FFFFFF"/>
        </w:rPr>
        <w:t>, which have been</w:t>
      </w:r>
      <w:r w:rsidR="00FD4E4E">
        <w:rPr>
          <w:rFonts w:cs="Arial"/>
          <w:color w:val="000000"/>
          <w:shd w:val="clear" w:color="auto" w:fill="FFFFFF"/>
        </w:rPr>
        <w:t xml:space="preserve"> reported as marker genes</w:t>
      </w:r>
      <w:r>
        <w:rPr>
          <w:rFonts w:cs="Arial"/>
          <w:color w:val="000000"/>
          <w:shd w:val="clear" w:color="auto" w:fill="FFFFFF"/>
        </w:rPr>
        <w:t xml:space="preserve"> </w:t>
      </w:r>
      <w:r>
        <w:rPr>
          <w:rFonts w:cs="Arial" w:hint="eastAsia"/>
          <w:color w:val="000000"/>
          <w:shd w:val="clear" w:color="auto" w:fill="FFFFFF"/>
        </w:rPr>
        <w:t>before</w:t>
      </w:r>
      <w:sdt>
        <w:sdtPr>
          <w:rPr>
            <w:rFonts w:cs="Arial"/>
            <w:color w:val="000000"/>
            <w:shd w:val="clear" w:color="auto" w:fill="FFFFFF"/>
          </w:rPr>
          <w:alias w:val="To edit, see citavi.com/edit"/>
          <w:tag w:val="CitaviPlaceholder#999c1885-7f54-4807-b8a0-a8bc3651185d"/>
          <w:id w:val="-1592615805"/>
          <w:placeholder>
            <w:docPart w:val="DefaultPlaceholder_-1854013440"/>
          </w:placeholder>
        </w:sdtPr>
        <w:sdtContent>
          <w:r w:rsidR="00AE1A18">
            <w:rPr>
              <w:rFonts w:cs="Arial"/>
              <w:noProof/>
              <w:color w:val="000000"/>
              <w:shd w:val="clear" w:color="auto" w:fill="FFFFFF"/>
            </w:rPr>
            <w:fldChar w:fldCharType="begin"/>
          </w:r>
          <w:r w:rsidR="007A3413">
            <w:rPr>
              <w:rFonts w:cs="Arial"/>
              <w:noProof/>
              <w:color w:val="000000"/>
              <w:shd w:val="clear" w:color="auto" w:fill="FFFFFF"/>
            </w:rPr>
            <w:instrText>ADDIN CitaviPlaceholder{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}</w:instrText>
          </w:r>
          <w:r w:rsidR="00AE1A18">
            <w:rPr>
              <w:rFonts w:cs="Arial"/>
              <w:noProof/>
              <w:color w:val="000000"/>
              <w:shd w:val="clear" w:color="auto" w:fill="FFFFFF"/>
            </w:rPr>
            <w:fldChar w:fldCharType="separate"/>
          </w:r>
          <w:r w:rsidR="007A3413">
            <w:rPr>
              <w:rFonts w:cs="Arial"/>
              <w:noProof/>
              <w:color w:val="000000"/>
              <w:shd w:val="clear" w:color="auto" w:fill="FFFFFF"/>
            </w:rPr>
            <w:t>(22)</w:t>
          </w:r>
          <w:r w:rsidR="00AE1A18">
            <w:rPr>
              <w:rFonts w:cs="Arial"/>
              <w:noProof/>
              <w:color w:val="000000"/>
              <w:shd w:val="clear" w:color="auto" w:fill="FFFFFF"/>
            </w:rPr>
            <w:fldChar w:fldCharType="end"/>
          </w:r>
        </w:sdtContent>
      </w:sdt>
      <w:r w:rsidR="0094443D">
        <w:rPr>
          <w:rFonts w:cs="Arial"/>
          <w:color w:val="000000"/>
          <w:shd w:val="clear" w:color="auto" w:fill="FFFFFF"/>
        </w:rPr>
        <w:t>.</w:t>
      </w:r>
      <w:r w:rsidR="00FD4AA1">
        <w:rPr>
          <w:rFonts w:cs="Arial" w:hint="eastAsia"/>
          <w:color w:val="000000"/>
          <w:shd w:val="clear" w:color="auto" w:fill="FFFFFF"/>
        </w:rPr>
        <w:t xml:space="preserve"> </w:t>
      </w:r>
    </w:p>
    <w:p w14:paraId="79320C79" w14:textId="12C42A08" w:rsidR="00D2527B" w:rsidRPr="00C47E58" w:rsidRDefault="001E3F60" w:rsidP="00AE3867">
      <w:pPr>
        <w:ind w:firstLine="220"/>
        <w:rPr>
          <w:rFonts w:cs="Arial"/>
          <w:b/>
        </w:rPr>
      </w:pPr>
      <w:r>
        <w:rPr>
          <w:rFonts w:cs="Arial" w:hint="eastAsia"/>
          <w:color w:val="000000"/>
          <w:shd w:val="clear" w:color="auto" w:fill="FFFFFF"/>
        </w:rPr>
        <w:t>T</w:t>
      </w:r>
      <w:r>
        <w:rPr>
          <w:rFonts w:cs="Arial"/>
          <w:color w:val="000000"/>
          <w:shd w:val="clear" w:color="auto" w:fill="FFFFFF"/>
        </w:rPr>
        <w:t xml:space="preserve">he saliency </w:t>
      </w:r>
      <w:r w:rsidR="00643FCE" w:rsidRPr="0031598D">
        <w:rPr>
          <w:rFonts w:cs="Arial"/>
          <w:color w:val="000000"/>
          <w:shd w:val="clear" w:color="auto" w:fill="FFFFFF"/>
        </w:rPr>
        <w:t>map</w:t>
      </w:r>
      <w:r>
        <w:rPr>
          <w:rFonts w:cs="Arial"/>
          <w:color w:val="000000"/>
          <w:shd w:val="clear" w:color="auto" w:fill="FFFFFF"/>
        </w:rPr>
        <w:t xml:space="preserve"> </w:t>
      </w:r>
      <w:r w:rsidR="0081270E">
        <w:rPr>
          <w:rFonts w:cs="Arial"/>
          <w:color w:val="000000"/>
          <w:shd w:val="clear" w:color="auto" w:fill="FFFFFF"/>
        </w:rPr>
        <w:t xml:space="preserve">can be used to </w:t>
      </w:r>
      <w:r w:rsidR="00DF091F">
        <w:rPr>
          <w:rFonts w:cs="Arial"/>
          <w:color w:val="000000"/>
          <w:shd w:val="clear" w:color="auto" w:fill="FFFFFF"/>
        </w:rPr>
        <w:t>cluster the spatial domain-specific SVGs into spatial modules</w:t>
      </w:r>
      <w:r w:rsidR="00A5440F">
        <w:rPr>
          <w:rFonts w:cs="Arial"/>
          <w:color w:val="000000"/>
          <w:shd w:val="clear" w:color="auto" w:fill="FFFFFF"/>
        </w:rPr>
        <w:t xml:space="preserve"> (see </w:t>
      </w:r>
      <w:r w:rsidR="00396612">
        <w:rPr>
          <w:rFonts w:cs="Arial"/>
          <w:color w:val="000000"/>
          <w:shd w:val="clear" w:color="auto" w:fill="FFFFFF"/>
        </w:rPr>
        <w:t>the “</w:t>
      </w:r>
      <w:r w:rsidR="00396612" w:rsidRPr="0031598D">
        <w:rPr>
          <w:rFonts w:cs="Arial"/>
          <w:b/>
          <w:bCs/>
          <w:color w:val="000000"/>
          <w:shd w:val="clear" w:color="auto" w:fill="FFFFFF"/>
        </w:rPr>
        <w:t>Identifying spatial domain-specific SVG modules</w:t>
      </w:r>
      <w:r w:rsidR="00396612">
        <w:rPr>
          <w:rFonts w:cs="Arial"/>
          <w:color w:val="000000"/>
          <w:shd w:val="clear" w:color="auto" w:fill="FFFFFF"/>
        </w:rPr>
        <w:t>” subsection</w:t>
      </w:r>
      <w:r w:rsidR="00A5440F">
        <w:rPr>
          <w:rFonts w:cs="Arial"/>
          <w:color w:val="000000"/>
          <w:shd w:val="clear" w:color="auto" w:fill="FFFFFF"/>
        </w:rPr>
        <w:t>)</w:t>
      </w:r>
      <w:r w:rsidR="00DF091F">
        <w:rPr>
          <w:rFonts w:cs="Arial"/>
          <w:color w:val="000000"/>
          <w:shd w:val="clear" w:color="auto" w:fill="FFFFFF"/>
        </w:rPr>
        <w:t>.</w:t>
      </w:r>
      <w:r w:rsidR="00F816C3">
        <w:rPr>
          <w:rFonts w:cs="Arial"/>
          <w:color w:val="000000"/>
          <w:shd w:val="clear" w:color="auto" w:fill="FFFFFF"/>
        </w:rPr>
        <w:t xml:space="preserve"> </w:t>
      </w:r>
      <w:r w:rsidR="00894B97">
        <w:rPr>
          <w:rFonts w:cs="Arial"/>
          <w:color w:val="000000"/>
          <w:shd w:val="clear" w:color="auto" w:fill="FFFFFF"/>
        </w:rPr>
        <w:t>Th</w:t>
      </w:r>
      <w:r w:rsidR="00CF59CE">
        <w:rPr>
          <w:rFonts w:cs="Arial"/>
          <w:color w:val="000000"/>
          <w:shd w:val="clear" w:color="auto" w:fill="FFFFFF"/>
        </w:rPr>
        <w:t xml:space="preserve">e selected SVGs </w:t>
      </w:r>
      <w:r w:rsidR="00F13195">
        <w:rPr>
          <w:rFonts w:cs="Arial" w:hint="eastAsia"/>
          <w:color w:val="000000"/>
          <w:shd w:val="clear" w:color="auto" w:fill="FFFFFF"/>
        </w:rPr>
        <w:t>were</w:t>
      </w:r>
      <w:r w:rsidR="00CF59CE">
        <w:rPr>
          <w:rFonts w:cs="Arial"/>
          <w:color w:val="000000"/>
          <w:shd w:val="clear" w:color="auto" w:fill="FFFFFF"/>
        </w:rPr>
        <w:t xml:space="preserve"> clustered into seven clear modules</w:t>
      </w:r>
      <w:r w:rsidR="00562376">
        <w:rPr>
          <w:rFonts w:cs="Arial"/>
          <w:color w:val="000000"/>
          <w:shd w:val="clear" w:color="auto" w:fill="FFFFFF"/>
        </w:rPr>
        <w:t xml:space="preserve"> (</w:t>
      </w:r>
      <w:r w:rsidR="00562376" w:rsidRPr="00AE3867">
        <w:rPr>
          <w:rFonts w:cs="Arial"/>
          <w:b/>
          <w:color w:val="000000"/>
          <w:shd w:val="clear" w:color="auto" w:fill="FFFFFF"/>
        </w:rPr>
        <w:t>Fig. S1</w:t>
      </w:r>
      <w:ins w:id="136" w:author="Zhang Chihao" w:date="2023-05-17T11:14:00Z">
        <w:r w:rsidR="00532C6D">
          <w:rPr>
            <w:rFonts w:cs="Arial"/>
            <w:b/>
            <w:color w:val="000000"/>
            <w:shd w:val="clear" w:color="auto" w:fill="FFFFFF"/>
          </w:rPr>
          <w:t>D</w:t>
        </w:r>
      </w:ins>
      <w:del w:id="137" w:author="Zhang Chihao" w:date="2023-05-17T11:14:00Z">
        <w:r w:rsidR="00E40818" w:rsidRPr="00AE3867" w:rsidDel="00532C6D">
          <w:rPr>
            <w:rFonts w:cs="Arial"/>
            <w:b/>
            <w:color w:val="000000"/>
            <w:shd w:val="clear" w:color="auto" w:fill="FFFFFF"/>
          </w:rPr>
          <w:delText>C</w:delText>
        </w:r>
      </w:del>
      <w:r w:rsidR="00562376">
        <w:rPr>
          <w:rFonts w:cs="Arial"/>
          <w:color w:val="000000"/>
          <w:shd w:val="clear" w:color="auto" w:fill="FFFFFF"/>
        </w:rPr>
        <w:t>)</w:t>
      </w:r>
      <w:r w:rsidR="009339A8">
        <w:rPr>
          <w:rFonts w:cs="Arial"/>
          <w:color w:val="000000"/>
          <w:shd w:val="clear" w:color="auto" w:fill="FFFFFF"/>
        </w:rPr>
        <w:t xml:space="preserve"> which</w:t>
      </w:r>
      <w:r w:rsidR="000A1382">
        <w:rPr>
          <w:rFonts w:cs="Arial"/>
          <w:color w:val="000000"/>
          <w:shd w:val="clear" w:color="auto" w:fill="FFFFFF"/>
        </w:rPr>
        <w:t xml:space="preserve"> correspond to the </w:t>
      </w:r>
      <w:r w:rsidR="00B451E5">
        <w:rPr>
          <w:rFonts w:cs="Arial"/>
          <w:color w:val="000000"/>
          <w:shd w:val="clear" w:color="auto" w:fill="FFFFFF"/>
        </w:rPr>
        <w:t>l</w:t>
      </w:r>
      <w:r w:rsidR="000A1382">
        <w:rPr>
          <w:rFonts w:cs="Arial"/>
          <w:color w:val="000000"/>
          <w:shd w:val="clear" w:color="auto" w:fill="FFFFFF"/>
        </w:rPr>
        <w:t>ayer</w:t>
      </w:r>
      <w:r w:rsidR="00EC2693">
        <w:rPr>
          <w:rFonts w:cs="Arial"/>
          <w:color w:val="000000"/>
          <w:shd w:val="clear" w:color="auto" w:fill="FFFFFF"/>
        </w:rPr>
        <w:t>s</w:t>
      </w:r>
      <w:r w:rsidR="000A1382">
        <w:rPr>
          <w:rFonts w:cs="Arial"/>
          <w:color w:val="000000"/>
          <w:shd w:val="clear" w:color="auto" w:fill="FFFFFF"/>
        </w:rPr>
        <w:t xml:space="preserve"> 1-6 and white matter, respectively (</w:t>
      </w:r>
      <w:r w:rsidR="000A1382" w:rsidRPr="00AE3867">
        <w:rPr>
          <w:rFonts w:cs="Arial"/>
          <w:b/>
          <w:color w:val="000000"/>
          <w:shd w:val="clear" w:color="auto" w:fill="FFFFFF"/>
        </w:rPr>
        <w:t>Fig. S1</w:t>
      </w:r>
      <w:ins w:id="138" w:author="Zhang Chihao" w:date="2023-05-17T11:14:00Z">
        <w:r w:rsidR="00532C6D">
          <w:rPr>
            <w:rFonts w:cs="Arial"/>
            <w:b/>
            <w:color w:val="000000"/>
            <w:shd w:val="clear" w:color="auto" w:fill="FFFFFF"/>
          </w:rPr>
          <w:t>E</w:t>
        </w:r>
      </w:ins>
      <w:del w:id="139" w:author="Zhang Chihao" w:date="2023-05-17T11:14:00Z">
        <w:r w:rsidR="00E078AF" w:rsidRPr="00AE3867" w:rsidDel="00532C6D">
          <w:rPr>
            <w:rFonts w:cs="Arial"/>
            <w:b/>
            <w:color w:val="000000"/>
            <w:shd w:val="clear" w:color="auto" w:fill="FFFFFF"/>
          </w:rPr>
          <w:delText>D</w:delText>
        </w:r>
      </w:del>
      <w:r w:rsidR="000A1382">
        <w:rPr>
          <w:rFonts w:cs="Arial"/>
          <w:color w:val="000000"/>
          <w:shd w:val="clear" w:color="auto" w:fill="FFFFFF"/>
        </w:rPr>
        <w:t>)</w:t>
      </w:r>
      <w:r w:rsidR="00380083">
        <w:rPr>
          <w:rFonts w:cs="Arial"/>
          <w:color w:val="000000"/>
          <w:shd w:val="clear" w:color="auto" w:fill="FFFFFF"/>
        </w:rPr>
        <w:t>.</w:t>
      </w:r>
      <w:r w:rsidR="00643FCE">
        <w:rPr>
          <w:rFonts w:cs="Arial"/>
          <w:color w:val="000000"/>
          <w:shd w:val="clear" w:color="auto" w:fill="FFFFFF"/>
        </w:rPr>
        <w:t xml:space="preserve"> </w:t>
      </w:r>
      <w:r w:rsidR="00D2527B">
        <w:rPr>
          <w:rFonts w:cs="Arial" w:hint="eastAsia"/>
          <w:color w:val="000000"/>
          <w:shd w:val="clear" w:color="auto" w:fill="FFFFFF"/>
        </w:rPr>
        <w:t>W</w:t>
      </w:r>
      <w:r w:rsidR="00D2527B">
        <w:rPr>
          <w:rFonts w:cs="Arial"/>
          <w:color w:val="000000"/>
          <w:shd w:val="clear" w:color="auto" w:fill="FFFFFF"/>
        </w:rPr>
        <w:t xml:space="preserve">e also performed gene enrichment analysis for the identified SVGs by the </w:t>
      </w:r>
      <w:del w:id="140" w:author="Zhang Chihao" w:date="2023-05-17T11:14:00Z">
        <w:r w:rsidR="00D2527B" w:rsidDel="00532C6D">
          <w:rPr>
            <w:rFonts w:cs="Arial"/>
            <w:color w:val="000000"/>
            <w:shd w:val="clear" w:color="auto" w:fill="FFFFFF"/>
          </w:rPr>
          <w:delText xml:space="preserve">four </w:delText>
        </w:r>
      </w:del>
      <w:ins w:id="141" w:author="Zhang Chihao" w:date="2023-05-17T11:14:00Z">
        <w:r w:rsidR="00532C6D">
          <w:rPr>
            <w:rFonts w:cs="Arial"/>
            <w:color w:val="000000"/>
            <w:shd w:val="clear" w:color="auto" w:fill="FFFFFF"/>
          </w:rPr>
          <w:t xml:space="preserve">seven </w:t>
        </w:r>
      </w:ins>
      <w:r w:rsidR="00D2527B">
        <w:rPr>
          <w:rFonts w:cs="Arial"/>
          <w:color w:val="000000"/>
          <w:shd w:val="clear" w:color="auto" w:fill="FFFFFF"/>
        </w:rPr>
        <w:t>methods</w:t>
      </w:r>
      <w:r w:rsidR="00643FCE">
        <w:rPr>
          <w:rFonts w:cs="Arial"/>
          <w:color w:val="000000"/>
          <w:shd w:val="clear" w:color="auto" w:fill="FFFFFF"/>
        </w:rPr>
        <w:t xml:space="preserve"> and found that </w:t>
      </w:r>
      <w:r w:rsidR="0096074E">
        <w:rPr>
          <w:rFonts w:cs="Arial"/>
          <w:color w:val="000000"/>
          <w:shd w:val="clear" w:color="auto" w:fill="FFFFFF"/>
        </w:rPr>
        <w:t xml:space="preserve">the SVGs identified by </w:t>
      </w:r>
      <w:r w:rsidR="006817A8">
        <w:rPr>
          <w:rFonts w:cs="Arial"/>
          <w:color w:val="000000"/>
          <w:shd w:val="clear" w:color="auto" w:fill="FFFFFF"/>
        </w:rPr>
        <w:t>STAMarker tend</w:t>
      </w:r>
      <w:r w:rsidR="00643FCE">
        <w:rPr>
          <w:rFonts w:cs="Arial"/>
          <w:color w:val="000000"/>
          <w:shd w:val="clear" w:color="auto" w:fill="FFFFFF"/>
        </w:rPr>
        <w:t>ed</w:t>
      </w:r>
      <w:r w:rsidR="006817A8">
        <w:rPr>
          <w:rFonts w:cs="Arial"/>
          <w:color w:val="000000"/>
          <w:shd w:val="clear" w:color="auto" w:fill="FFFFFF"/>
        </w:rPr>
        <w:t xml:space="preserve"> to be more enriched in GO </w:t>
      </w:r>
      <w:r w:rsidR="00B50664">
        <w:rPr>
          <w:rFonts w:cs="Arial"/>
          <w:color w:val="000000"/>
          <w:shd w:val="clear" w:color="auto" w:fill="FFFFFF"/>
        </w:rPr>
        <w:t xml:space="preserve">cellular components (GO:CC) </w:t>
      </w:r>
      <w:r w:rsidR="006817A8">
        <w:rPr>
          <w:rFonts w:cs="Arial"/>
          <w:color w:val="000000"/>
          <w:shd w:val="clear" w:color="auto" w:fill="FFFFFF"/>
        </w:rPr>
        <w:t xml:space="preserve">terms </w:t>
      </w:r>
      <w:r w:rsidR="00234545">
        <w:rPr>
          <w:rFonts w:cs="Arial"/>
          <w:color w:val="000000"/>
          <w:shd w:val="clear" w:color="auto" w:fill="FFFFFF"/>
        </w:rPr>
        <w:t xml:space="preserve">directly </w:t>
      </w:r>
      <w:r w:rsidR="006817A8">
        <w:rPr>
          <w:rFonts w:cs="Arial"/>
          <w:color w:val="000000"/>
          <w:shd w:val="clear" w:color="auto" w:fill="FFFFFF"/>
        </w:rPr>
        <w:t>related</w:t>
      </w:r>
      <w:r w:rsidR="00E84AA8">
        <w:rPr>
          <w:rFonts w:cs="Arial"/>
          <w:color w:val="000000"/>
          <w:shd w:val="clear" w:color="auto" w:fill="FFFFFF"/>
        </w:rPr>
        <w:t xml:space="preserve"> to</w:t>
      </w:r>
      <w:r w:rsidR="00004FE0">
        <w:rPr>
          <w:rFonts w:cs="Arial"/>
          <w:color w:val="000000"/>
          <w:shd w:val="clear" w:color="auto" w:fill="FFFFFF"/>
        </w:rPr>
        <w:t xml:space="preserve"> the </w:t>
      </w:r>
      <w:r w:rsidR="009D5F92">
        <w:rPr>
          <w:rFonts w:cs="Arial"/>
          <w:color w:val="000000"/>
          <w:shd w:val="clear" w:color="auto" w:fill="FFFFFF"/>
        </w:rPr>
        <w:t>nervous system</w:t>
      </w:r>
      <w:r w:rsidR="007C63CD">
        <w:rPr>
          <w:rFonts w:cs="Arial"/>
          <w:color w:val="000000"/>
          <w:shd w:val="clear" w:color="auto" w:fill="FFFFFF"/>
        </w:rPr>
        <w:t xml:space="preserve">, such as </w:t>
      </w:r>
      <w:r w:rsidR="00DA6B9B">
        <w:rPr>
          <w:rFonts w:cs="Arial"/>
          <w:color w:val="000000"/>
          <w:shd w:val="clear" w:color="auto" w:fill="FFFFFF"/>
        </w:rPr>
        <w:t>synapse</w:t>
      </w:r>
      <w:r w:rsidR="003A4891">
        <w:rPr>
          <w:rFonts w:cs="Arial"/>
          <w:color w:val="000000"/>
          <w:shd w:val="clear" w:color="auto" w:fill="FFFFFF"/>
        </w:rPr>
        <w:t xml:space="preserve"> and neuron projection</w:t>
      </w:r>
      <w:r w:rsidR="00551EF1">
        <w:rPr>
          <w:rFonts w:cs="Arial"/>
          <w:color w:val="000000"/>
          <w:shd w:val="clear" w:color="auto" w:fill="FFFFFF"/>
        </w:rPr>
        <w:t xml:space="preserve"> (</w:t>
      </w:r>
      <w:r w:rsidR="00A32CB6" w:rsidRPr="00AE3867">
        <w:rPr>
          <w:rFonts w:cs="Arial"/>
          <w:b/>
          <w:color w:val="000000"/>
          <w:shd w:val="clear" w:color="auto" w:fill="FFFFFF"/>
        </w:rPr>
        <w:t>Fig</w:t>
      </w:r>
      <w:r w:rsidR="00D53554" w:rsidRPr="00AE3867">
        <w:rPr>
          <w:rFonts w:cs="Arial"/>
          <w:b/>
          <w:color w:val="000000"/>
          <w:shd w:val="clear" w:color="auto" w:fill="FFFFFF"/>
        </w:rPr>
        <w:t>.</w:t>
      </w:r>
      <w:r w:rsidR="00A32CB6" w:rsidRPr="00AE3867">
        <w:rPr>
          <w:rFonts w:cs="Arial"/>
          <w:b/>
          <w:color w:val="000000"/>
          <w:shd w:val="clear" w:color="auto" w:fill="FFFFFF"/>
        </w:rPr>
        <w:t xml:space="preserve"> </w:t>
      </w:r>
      <w:r w:rsidR="00F66A5B" w:rsidRPr="00AE3867">
        <w:rPr>
          <w:rFonts w:cs="Arial"/>
          <w:b/>
          <w:color w:val="000000"/>
          <w:shd w:val="clear" w:color="auto" w:fill="FFFFFF"/>
        </w:rPr>
        <w:t>S1E</w:t>
      </w:r>
      <w:r w:rsidR="00551EF1">
        <w:rPr>
          <w:rFonts w:cs="Arial"/>
          <w:color w:val="000000"/>
          <w:shd w:val="clear" w:color="auto" w:fill="FFFFFF"/>
        </w:rPr>
        <w:t>)</w:t>
      </w:r>
      <w:r w:rsidR="009D5F92">
        <w:rPr>
          <w:rFonts w:cs="Arial"/>
          <w:color w:val="000000"/>
          <w:shd w:val="clear" w:color="auto" w:fill="FFFFFF"/>
        </w:rPr>
        <w:t>.</w:t>
      </w:r>
      <w:r w:rsidR="006A3D4D">
        <w:rPr>
          <w:rFonts w:cs="Arial"/>
          <w:color w:val="000000"/>
          <w:shd w:val="clear" w:color="auto" w:fill="FFFFFF"/>
        </w:rPr>
        <w:t xml:space="preserve"> We observed consistent </w:t>
      </w:r>
      <w:r w:rsidR="00096124">
        <w:rPr>
          <w:rFonts w:cs="Arial"/>
          <w:color w:val="000000"/>
          <w:shd w:val="clear" w:color="auto" w:fill="FFFFFF"/>
        </w:rPr>
        <w:t xml:space="preserve">phenomena in </w:t>
      </w:r>
      <w:r w:rsidR="006A3D4D">
        <w:rPr>
          <w:rFonts w:cs="Arial"/>
          <w:color w:val="000000"/>
          <w:shd w:val="clear" w:color="auto" w:fill="FFFFFF"/>
        </w:rPr>
        <w:t>other datasets (see Supplementary Note</w:t>
      </w:r>
      <w:r w:rsidR="00C47E58">
        <w:rPr>
          <w:rFonts w:cs="Arial"/>
          <w:color w:val="000000"/>
          <w:shd w:val="clear" w:color="auto" w:fill="FFFFFF"/>
        </w:rPr>
        <w:t>s section “</w:t>
      </w:r>
      <w:r w:rsidR="00C47E58">
        <w:rPr>
          <w:rFonts w:cs="Arial"/>
          <w:b/>
        </w:rPr>
        <w:t>Comparison of the enrichment analysis of the identified SVGs</w:t>
      </w:r>
      <w:del w:id="142" w:author="Zhang Chihao" w:date="2023-05-17T11:16:00Z">
        <w:r w:rsidR="00C47E58" w:rsidDel="00532C6D">
          <w:rPr>
            <w:rFonts w:cs="Arial"/>
            <w:b/>
          </w:rPr>
          <w:delText xml:space="preserve"> by the four methods</w:delText>
        </w:r>
      </w:del>
      <w:r w:rsidR="00C47E58">
        <w:rPr>
          <w:rFonts w:cs="Arial"/>
          <w:color w:val="000000"/>
          <w:shd w:val="clear" w:color="auto" w:fill="FFFFFF"/>
        </w:rPr>
        <w:t>”</w:t>
      </w:r>
      <w:r w:rsidR="006A3D4D">
        <w:rPr>
          <w:rFonts w:cs="Arial"/>
          <w:color w:val="000000"/>
          <w:shd w:val="clear" w:color="auto" w:fill="FFFFFF"/>
        </w:rPr>
        <w:t xml:space="preserve"> </w:t>
      </w:r>
      <w:r w:rsidR="00521D8C">
        <w:rPr>
          <w:rFonts w:cs="Arial"/>
          <w:color w:val="000000"/>
          <w:shd w:val="clear" w:color="auto" w:fill="FFFFFF"/>
        </w:rPr>
        <w:t>for detailed description</w:t>
      </w:r>
      <w:r w:rsidR="006A3D4D">
        <w:rPr>
          <w:rFonts w:cs="Arial"/>
          <w:color w:val="000000"/>
          <w:shd w:val="clear" w:color="auto" w:fill="FFFFFF"/>
        </w:rPr>
        <w:t>)</w:t>
      </w:r>
      <w:r w:rsidR="00EB1987">
        <w:rPr>
          <w:rFonts w:cs="Arial"/>
          <w:color w:val="000000"/>
          <w:shd w:val="clear" w:color="auto" w:fill="FFFFFF"/>
        </w:rPr>
        <w:t>.</w:t>
      </w:r>
    </w:p>
    <w:bookmarkEnd w:id="49"/>
    <w:p w14:paraId="2BB523D6" w14:textId="77777777" w:rsidR="0016567A" w:rsidRDefault="0016567A" w:rsidP="00B0422C">
      <w:pPr>
        <w:ind w:firstLine="220"/>
        <w:rPr>
          <w:rFonts w:cs="Arial"/>
          <w:color w:val="000000"/>
          <w:shd w:val="clear" w:color="auto" w:fill="FFFFFF"/>
        </w:rPr>
      </w:pPr>
    </w:p>
    <w:p w14:paraId="3731C444" w14:textId="7425229F" w:rsidR="0016567A" w:rsidRPr="0031598D" w:rsidRDefault="0016567A" w:rsidP="0016567A">
      <w:pPr>
        <w:pStyle w:val="31"/>
        <w:adjustRightInd w:val="0"/>
        <w:rPr>
          <w:sz w:val="22"/>
        </w:rPr>
      </w:pPr>
      <w:bookmarkStart w:id="143" w:name="_Hlk120660824"/>
      <w:r w:rsidRPr="0031598D">
        <w:rPr>
          <w:sz w:val="22"/>
        </w:rPr>
        <w:t xml:space="preserve">STAMarker </w:t>
      </w:r>
      <w:r w:rsidR="006A31B4" w:rsidRPr="0031598D">
        <w:rPr>
          <w:sz w:val="22"/>
        </w:rPr>
        <w:t>enables fine-grained analysis</w:t>
      </w:r>
      <w:r w:rsidRPr="0031598D">
        <w:rPr>
          <w:sz w:val="22"/>
        </w:rPr>
        <w:t xml:space="preserve"> </w:t>
      </w:r>
      <w:r w:rsidR="00774C57">
        <w:rPr>
          <w:rFonts w:hint="eastAsia"/>
          <w:sz w:val="22"/>
        </w:rPr>
        <w:t>on</w:t>
      </w:r>
      <w:r w:rsidR="00774C57">
        <w:rPr>
          <w:sz w:val="22"/>
        </w:rPr>
        <w:t xml:space="preserve"> the mouse</w:t>
      </w:r>
      <w:r w:rsidR="006A31B4" w:rsidRPr="0031598D">
        <w:rPr>
          <w:sz w:val="22"/>
        </w:rPr>
        <w:t xml:space="preserve"> hippocampus dataset </w:t>
      </w:r>
      <w:r w:rsidR="00B54992" w:rsidRPr="0031598D">
        <w:rPr>
          <w:sz w:val="22"/>
        </w:rPr>
        <w:t xml:space="preserve">of </w:t>
      </w:r>
      <w:r w:rsidR="006A31B4" w:rsidRPr="0031598D">
        <w:rPr>
          <w:sz w:val="22"/>
        </w:rPr>
        <w:t xml:space="preserve">Alzheimer’s </w:t>
      </w:r>
      <w:proofErr w:type="gramStart"/>
      <w:r w:rsidR="006A31B4" w:rsidRPr="0031598D">
        <w:rPr>
          <w:sz w:val="22"/>
        </w:rPr>
        <w:t>disease</w:t>
      </w:r>
      <w:proofErr w:type="gramEnd"/>
      <w:r w:rsidR="006A31B4" w:rsidRPr="0031598D">
        <w:rPr>
          <w:sz w:val="22"/>
        </w:rPr>
        <w:t xml:space="preserve"> </w:t>
      </w:r>
    </w:p>
    <w:p w14:paraId="52F23FB6" w14:textId="6AB53D6B" w:rsidR="00E01EF8" w:rsidRDefault="002221F7" w:rsidP="0031598D">
      <w:pPr>
        <w:pStyle w:val="maintextfollowingheading"/>
      </w:pPr>
      <w:r>
        <w:rPr>
          <w:rFonts w:hint="eastAsia"/>
          <w:shd w:val="clear" w:color="auto" w:fill="FFFFFF"/>
        </w:rPr>
        <w:t>W</w:t>
      </w:r>
      <w:r>
        <w:rPr>
          <w:shd w:val="clear" w:color="auto" w:fill="FFFFFF"/>
        </w:rPr>
        <w:t xml:space="preserve">e applied STAMarker to </w:t>
      </w:r>
      <w:r w:rsidR="002D118E">
        <w:t>the mouse</w:t>
      </w:r>
      <w:r w:rsidR="002D118E" w:rsidRPr="00FE77C9">
        <w:t xml:space="preserve"> hippocampus dataset of Alzheimer’s disease</w:t>
      </w:r>
      <w:r w:rsidR="00632374">
        <w:rPr>
          <w:shd w:val="clear" w:color="auto" w:fill="FFFFFF"/>
        </w:rPr>
        <w:t xml:space="preserve"> (AD)</w:t>
      </w:r>
      <w:sdt>
        <w:sdtPr>
          <w:rPr>
            <w:shd w:val="clear" w:color="auto" w:fill="FFFFFF"/>
          </w:rPr>
          <w:alias w:val="To edit, see citavi.com/edit"/>
          <w:tag w:val="CitaviPlaceholder#e53ed8f9-32fa-4c6a-a553-c8d36280f1b9"/>
          <w:id w:val="2086412477"/>
          <w:placeholder>
            <w:docPart w:val="DefaultPlaceholder_-1854013440"/>
          </w:placeholder>
        </w:sdtPr>
        <w:sdtContent>
          <w:r w:rsidR="00465BDD">
            <w:rPr>
              <w:noProof/>
              <w:shd w:val="clear" w:color="auto" w:fill="FFFFFF"/>
            </w:rPr>
            <w:fldChar w:fldCharType="begin"/>
          </w:r>
          <w:r w:rsidR="007A3413">
            <w:rPr>
              <w:noProof/>
              <w:shd w:val="clear" w:color="auto" w:fill="FFFFFF"/>
            </w:rPr>
            <w:instrText>ADDIN CitaviPlaceholder{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}</w:instrText>
          </w:r>
          <w:r w:rsidR="00465BDD">
            <w:rPr>
              <w:noProof/>
              <w:shd w:val="clear" w:color="auto" w:fill="FFFFFF"/>
            </w:rPr>
            <w:fldChar w:fldCharType="separate"/>
          </w:r>
          <w:r w:rsidR="007A3413">
            <w:rPr>
              <w:noProof/>
              <w:shd w:val="clear" w:color="auto" w:fill="FFFFFF"/>
            </w:rPr>
            <w:t>(27)</w:t>
          </w:r>
          <w:r w:rsidR="00465BDD">
            <w:rPr>
              <w:noProof/>
              <w:shd w:val="clear" w:color="auto" w:fill="FFFFFF"/>
            </w:rPr>
            <w:fldChar w:fldCharType="end"/>
          </w:r>
        </w:sdtContent>
      </w:sdt>
      <w:r w:rsidR="002D118E">
        <w:rPr>
          <w:shd w:val="clear" w:color="auto" w:fill="FFFFFF"/>
        </w:rPr>
        <w:t>, which</w:t>
      </w:r>
      <w:r w:rsidR="0045467D">
        <w:rPr>
          <w:shd w:val="clear" w:color="auto" w:fill="FFFFFF"/>
        </w:rPr>
        <w:t xml:space="preserve"> </w:t>
      </w:r>
      <w:r w:rsidR="00096124">
        <w:rPr>
          <w:shd w:val="clear" w:color="auto" w:fill="FFFFFF"/>
        </w:rPr>
        <w:t xml:space="preserve">was </w:t>
      </w:r>
      <w:r w:rsidR="00B475DE">
        <w:rPr>
          <w:shd w:val="clear" w:color="auto" w:fill="FFFFFF"/>
        </w:rPr>
        <w:t xml:space="preserve">generated by </w:t>
      </w:r>
      <w:r>
        <w:rPr>
          <w:shd w:val="clear" w:color="auto" w:fill="FFFFFF"/>
        </w:rPr>
        <w:t>Slide-seq</w:t>
      </w:r>
      <w:r w:rsidR="00370186">
        <w:rPr>
          <w:shd w:val="clear" w:color="auto" w:fill="FFFFFF"/>
        </w:rPr>
        <w:t xml:space="preserve"> </w:t>
      </w:r>
      <w:r>
        <w:rPr>
          <w:shd w:val="clear" w:color="auto" w:fill="FFFFFF"/>
        </w:rPr>
        <w:t xml:space="preserve">V2 </w:t>
      </w:r>
      <w:r w:rsidR="00A30749">
        <w:rPr>
          <w:shd w:val="clear" w:color="auto" w:fill="FFFFFF"/>
        </w:rPr>
        <w:t xml:space="preserve">with </w:t>
      </w:r>
      <w:r w:rsidR="00B475DE">
        <w:rPr>
          <w:shd w:val="clear" w:color="auto" w:fill="FFFFFF"/>
        </w:rPr>
        <w:t xml:space="preserve">a </w:t>
      </w:r>
      <w:r w:rsidRPr="00E00C6A">
        <w:rPr>
          <w:color w:val="000000" w:themeColor="text1"/>
        </w:rPr>
        <w:t>spatial resolution</w:t>
      </w:r>
      <w:r w:rsidR="00A30749">
        <w:rPr>
          <w:color w:val="000000" w:themeColor="text1"/>
        </w:rPr>
        <w:t xml:space="preserve"> of </w:t>
      </w:r>
      <w:r w:rsidR="00A30749" w:rsidRPr="00E00C6A">
        <w:rPr>
          <w:color w:val="000000" w:themeColor="text1"/>
        </w:rPr>
        <w:t>10μm</w:t>
      </w:r>
      <w:r>
        <w:rPr>
          <w:color w:val="000000" w:themeColor="text1"/>
        </w:rPr>
        <w:t>.</w:t>
      </w:r>
      <w:r w:rsidR="00540F77">
        <w:rPr>
          <w:color w:val="000000" w:themeColor="text1"/>
        </w:rPr>
        <w:t xml:space="preserve"> </w:t>
      </w:r>
      <w:r w:rsidR="00A30749">
        <w:rPr>
          <w:shd w:val="clear" w:color="auto" w:fill="FFFFFF"/>
        </w:rPr>
        <w:t>STAMarker</w:t>
      </w:r>
      <w:r w:rsidR="00A30749" w:rsidDel="00A30749">
        <w:rPr>
          <w:rFonts w:hint="eastAsia"/>
          <w:color w:val="000000" w:themeColor="text1"/>
        </w:rPr>
        <w:t xml:space="preserve"> </w:t>
      </w:r>
      <w:r w:rsidR="00A30749">
        <w:rPr>
          <w:color w:val="000000" w:themeColor="text1"/>
        </w:rPr>
        <w:t>could</w:t>
      </w:r>
      <w:r w:rsidR="00C72AB7">
        <w:rPr>
          <w:color w:val="000000" w:themeColor="text1"/>
        </w:rPr>
        <w:t xml:space="preserve"> well characterize the </w:t>
      </w:r>
      <w:r w:rsidR="00610118">
        <w:rPr>
          <w:color w:val="000000" w:themeColor="text1"/>
        </w:rPr>
        <w:t>tissue structure</w:t>
      </w:r>
      <w:r w:rsidR="00A30749">
        <w:rPr>
          <w:color w:val="000000" w:themeColor="text1"/>
        </w:rPr>
        <w:t>s (</w:t>
      </w:r>
      <w:r w:rsidR="00A30749" w:rsidRPr="00FE77C9">
        <w:rPr>
          <w:b/>
          <w:color w:val="000000" w:themeColor="text1"/>
        </w:rPr>
        <w:t>Fig. 3A</w:t>
      </w:r>
      <w:r w:rsidR="00A30749">
        <w:rPr>
          <w:color w:val="000000" w:themeColor="text1"/>
        </w:rPr>
        <w:t>) including t</w:t>
      </w:r>
      <w:r w:rsidR="00540F77">
        <w:rPr>
          <w:color w:val="000000" w:themeColor="text1"/>
        </w:rPr>
        <w:t xml:space="preserve">he </w:t>
      </w:r>
      <w:r w:rsidR="00561E0E">
        <w:rPr>
          <w:color w:val="000000" w:themeColor="text1"/>
        </w:rPr>
        <w:t xml:space="preserve">important </w:t>
      </w:r>
      <w:r w:rsidR="00F13195" w:rsidRPr="00F13195">
        <w:rPr>
          <w:rFonts w:hint="eastAsia"/>
          <w:shd w:val="clear" w:color="auto" w:fill="FFFFFF"/>
        </w:rPr>
        <w:t>one</w:t>
      </w:r>
      <w:r w:rsidR="00A30749" w:rsidRPr="00F13195">
        <w:rPr>
          <w:shd w:val="clear" w:color="auto" w:fill="FFFFFF"/>
        </w:rPr>
        <w:t>s</w:t>
      </w:r>
      <w:r w:rsidR="00561E0E" w:rsidRPr="00F13195">
        <w:rPr>
          <w:shd w:val="clear" w:color="auto" w:fill="FFFFFF"/>
        </w:rPr>
        <w:t xml:space="preserve"> </w:t>
      </w:r>
      <w:r w:rsidR="009D351A" w:rsidRPr="00F13195">
        <w:rPr>
          <w:shd w:val="clear" w:color="auto" w:fill="FFFFFF"/>
        </w:rPr>
        <w:t>in</w:t>
      </w:r>
      <w:r w:rsidR="009D351A">
        <w:rPr>
          <w:color w:val="000000" w:themeColor="text1"/>
        </w:rPr>
        <w:t xml:space="preserve"> </w:t>
      </w:r>
      <w:r w:rsidR="00096124">
        <w:rPr>
          <w:color w:val="000000" w:themeColor="text1"/>
        </w:rPr>
        <w:t xml:space="preserve">the </w:t>
      </w:r>
      <w:r w:rsidR="009D351A">
        <w:rPr>
          <w:color w:val="000000" w:themeColor="text1"/>
        </w:rPr>
        <w:t>hippocampus</w:t>
      </w:r>
      <w:r w:rsidR="004059EC">
        <w:rPr>
          <w:color w:val="000000" w:themeColor="text1"/>
        </w:rPr>
        <w:t xml:space="preserve">, such as the </w:t>
      </w:r>
      <w:r w:rsidR="00540F77">
        <w:rPr>
          <w:color w:val="000000" w:themeColor="text1"/>
        </w:rPr>
        <w:t xml:space="preserve">arrow-like </w:t>
      </w:r>
      <w:r w:rsidR="00D93FA3">
        <w:rPr>
          <w:color w:val="000000" w:themeColor="text1"/>
        </w:rPr>
        <w:t xml:space="preserve">structure </w:t>
      </w:r>
      <w:r w:rsidR="00EE3D8F">
        <w:rPr>
          <w:color w:val="000000" w:themeColor="text1"/>
        </w:rPr>
        <w:t>DG</w:t>
      </w:r>
      <w:r w:rsidR="00D93FA3">
        <w:rPr>
          <w:color w:val="000000" w:themeColor="text1"/>
        </w:rPr>
        <w:t xml:space="preserve"> and the </w:t>
      </w:r>
      <w:r w:rsidR="002A1C81">
        <w:rPr>
          <w:color w:val="000000" w:themeColor="text1"/>
        </w:rPr>
        <w:t xml:space="preserve">cord-like structure </w:t>
      </w:r>
      <w:r w:rsidR="00EE3D8F">
        <w:rPr>
          <w:color w:val="000000" w:themeColor="text1"/>
        </w:rPr>
        <w:t>CA1</w:t>
      </w:r>
      <w:r w:rsidR="004E02CB">
        <w:rPr>
          <w:color w:val="000000" w:themeColor="text1"/>
        </w:rPr>
        <w:t>.</w:t>
      </w:r>
      <w:del w:id="144" w:author="Zhang Chihao" w:date="2023-02-09T19:45:00Z">
        <w:r w:rsidR="00A90BA7" w:rsidDel="001F01EC">
          <w:rPr>
            <w:color w:val="000000" w:themeColor="text1"/>
          </w:rPr>
          <w:delText xml:space="preserve"> </w:delText>
        </w:r>
        <w:r w:rsidR="00F13195" w:rsidDel="001F01EC">
          <w:delText>S</w:delText>
        </w:r>
        <w:r w:rsidR="00F13195" w:rsidRPr="00F13195" w:rsidDel="001F01EC">
          <w:delText>trikingly</w:delText>
        </w:r>
        <w:r w:rsidR="00155416" w:rsidDel="001F01EC">
          <w:delText>,</w:delText>
        </w:r>
      </w:del>
      <w:r w:rsidR="00155416">
        <w:t xml:space="preserve"> STAMarker successfully identified a spatial domain</w:t>
      </w:r>
      <w:r w:rsidR="0088441A">
        <w:t xml:space="preserve"> (domain 9)</w:t>
      </w:r>
      <w:r w:rsidR="00155416">
        <w:t xml:space="preserve"> corresponding to </w:t>
      </w:r>
      <w:r w:rsidR="00947E5B">
        <w:t>the microglial cells</w:t>
      </w:r>
      <w:r w:rsidR="00A30749">
        <w:t xml:space="preserve"> (</w:t>
      </w:r>
      <w:r w:rsidR="00A30749" w:rsidRPr="00FE77C9">
        <w:rPr>
          <w:b/>
        </w:rPr>
        <w:t>Fig. 3B</w:t>
      </w:r>
      <w:r w:rsidR="00A30749">
        <w:t>)</w:t>
      </w:r>
      <w:r w:rsidR="0088441A">
        <w:t>, which</w:t>
      </w:r>
      <w:r w:rsidR="00A30749">
        <w:t xml:space="preserve"> </w:t>
      </w:r>
      <w:r w:rsidR="0088441A">
        <w:t xml:space="preserve">were </w:t>
      </w:r>
      <w:r w:rsidR="00285896">
        <w:t>concentrated around amyloid plaques</w:t>
      </w:r>
      <w:r w:rsidR="0088441A">
        <w:t xml:space="preserve">. This </w:t>
      </w:r>
      <w:r w:rsidR="0088441A" w:rsidRPr="0088441A">
        <w:t>phenomenon</w:t>
      </w:r>
      <w:r w:rsidR="0088441A">
        <w:t xml:space="preserve"> </w:t>
      </w:r>
      <w:r w:rsidR="00285896">
        <w:t>is a prominent feature of AD</w:t>
      </w:r>
      <w:sdt>
        <w:sdtPr>
          <w:alias w:val="To edit, see citavi.com/edit"/>
          <w:tag w:val="CitaviPlaceholder#ef2c7cc9-6522-4b9e-bfed-cf0d9a46ebf7"/>
          <w:id w:val="1654336521"/>
          <w:placeholder>
            <w:docPart w:val="DefaultPlaceholder_-1854013440"/>
          </w:placeholder>
        </w:sdtPr>
        <w:sdtContent>
          <w:r w:rsidR="00951AAE">
            <w:rPr>
              <w:noProof/>
            </w:rPr>
            <w:fldChar w:fldCharType="begin"/>
          </w:r>
          <w:r w:rsidR="007A3413">
            <w:rPr>
              <w:noProof/>
            </w:rPr>
            <w:instrText>ADDIN CitaviPlaceholder{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HJcblxcKlxccGFub3NlIDA1MDUwMTAyMDEwNzA2MDIwNTA3fVN5bWJvbDt9e1xcZjJcXGZzd2lzc1xcZmNoYXJzZXQwXFxmcHJxMntcXCpcXHBhbm9zZSAwMjBiMDYwNDAyMDIwMjAyMDIwNH1BcmlhbDt9e1xcZjNcXGZuaWxcXGZjaGFyc2V0MCBNaWNyb3NvZnQgWWFIZWk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yMDUy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yMjQwXFxwZ2hzeG4xNTg0M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}</w:instrText>
          </w:r>
          <w:r w:rsidR="00951AAE">
            <w:rPr>
              <w:noProof/>
            </w:rPr>
            <w:fldChar w:fldCharType="separate"/>
          </w:r>
          <w:r w:rsidR="007A3413">
            <w:rPr>
              <w:noProof/>
            </w:rPr>
            <w:t>(28,29)</w:t>
          </w:r>
          <w:r w:rsidR="00951AAE">
            <w:rPr>
              <w:noProof/>
            </w:rPr>
            <w:fldChar w:fldCharType="end"/>
          </w:r>
        </w:sdtContent>
      </w:sdt>
      <w:r w:rsidR="00951AAE">
        <w:t xml:space="preserve">. </w:t>
      </w:r>
      <w:r w:rsidR="00285896">
        <w:t xml:space="preserve">STAMarker identified </w:t>
      </w:r>
      <w:r w:rsidR="0088441A">
        <w:t>the SVGs of spatial domain 9, an</w:t>
      </w:r>
      <w:r w:rsidR="0088441A" w:rsidRPr="0031598D">
        <w:t xml:space="preserve">d many of them are </w:t>
      </w:r>
      <w:r w:rsidR="00304DDE" w:rsidRPr="0031598D">
        <w:t>kn</w:t>
      </w:r>
      <w:r w:rsidR="00304DDE">
        <w:t>own gene markers of microglial cell and risk genes of AD</w:t>
      </w:r>
      <w:r w:rsidR="0088441A">
        <w:t xml:space="preserve"> with significantly high expression</w:t>
      </w:r>
      <w:r w:rsidR="00363772">
        <w:t>s</w:t>
      </w:r>
      <w:r w:rsidR="0088441A">
        <w:t xml:space="preserve"> (</w:t>
      </w:r>
      <w:r w:rsidR="0088441A" w:rsidRPr="00FE77C9">
        <w:rPr>
          <w:b/>
        </w:rPr>
        <w:t>Fig. 3</w:t>
      </w:r>
      <w:r w:rsidR="0088441A">
        <w:rPr>
          <w:b/>
        </w:rPr>
        <w:t>C</w:t>
      </w:r>
      <w:r w:rsidR="0088441A">
        <w:t>)</w:t>
      </w:r>
      <w:r w:rsidR="00304DDE">
        <w:t>.</w:t>
      </w:r>
      <w:r w:rsidR="00135332">
        <w:t xml:space="preserve"> </w:t>
      </w:r>
      <w:r w:rsidR="006835A0">
        <w:t xml:space="preserve">For example, </w:t>
      </w:r>
      <w:r w:rsidR="000C609E" w:rsidRPr="00ED590E">
        <w:rPr>
          <w:i/>
          <w:iCs/>
        </w:rPr>
        <w:t>P2ry12</w:t>
      </w:r>
      <w:r w:rsidR="000C609E">
        <w:t xml:space="preserve"> </w:t>
      </w:r>
      <w:r w:rsidR="0088441A">
        <w:t xml:space="preserve">was </w:t>
      </w:r>
      <w:r w:rsidR="000C609E">
        <w:t>related to microglial motility and migration</w:t>
      </w:r>
      <w:sdt>
        <w:sdtPr>
          <w:alias w:val="To edit, see citavi.com/edit"/>
          <w:tag w:val="CitaviPlaceholder#adad6648-10f1-45b1-aca8-697cd7f95907"/>
          <w:id w:val="1207307593"/>
          <w:placeholder>
            <w:docPart w:val="DefaultPlaceholder_-1854013440"/>
          </w:placeholder>
        </w:sdtPr>
        <w:sdtContent>
          <w:r w:rsidR="000C609E">
            <w:rPr>
              <w:noProof/>
            </w:rPr>
            <w:fldChar w:fldCharType="begin"/>
          </w:r>
          <w:r w:rsidR="007A3413">
            <w:rPr>
              <w:noProof/>
            </w:rPr>
            <w:instrText>ADDIN CitaviPlaceholder{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}</w:instrText>
          </w:r>
          <w:r w:rsidR="000C609E">
            <w:rPr>
              <w:noProof/>
            </w:rPr>
            <w:fldChar w:fldCharType="separate"/>
          </w:r>
          <w:r w:rsidR="007A3413">
            <w:rPr>
              <w:noProof/>
            </w:rPr>
            <w:t>(30)</w:t>
          </w:r>
          <w:r w:rsidR="000C609E">
            <w:rPr>
              <w:noProof/>
            </w:rPr>
            <w:fldChar w:fldCharType="end"/>
          </w:r>
        </w:sdtContent>
      </w:sdt>
      <w:r w:rsidR="009A6FB0">
        <w:t xml:space="preserve">; </w:t>
      </w:r>
      <w:r w:rsidR="000C609E" w:rsidRPr="00ED590E">
        <w:rPr>
          <w:i/>
          <w:iCs/>
        </w:rPr>
        <w:t>Trem2</w:t>
      </w:r>
      <w:r w:rsidR="000C609E">
        <w:t xml:space="preserve"> </w:t>
      </w:r>
      <w:r w:rsidR="0088441A">
        <w:t xml:space="preserve">was </w:t>
      </w:r>
      <w:r w:rsidR="000C609E">
        <w:t>known</w:t>
      </w:r>
      <w:r w:rsidR="009A6FB0">
        <w:t xml:space="preserve"> selectively expressed by microglia and related to a cell surface protein</w:t>
      </w:r>
      <w:sdt>
        <w:sdtPr>
          <w:alias w:val="To edit, see citavi.com/edit"/>
          <w:tag w:val="CitaviPlaceholder#bca8427f-8177-4005-b2d1-04c0420c6199"/>
          <w:id w:val="-1258977746"/>
          <w:placeholder>
            <w:docPart w:val="DefaultPlaceholder_-1854013440"/>
          </w:placeholder>
        </w:sdtPr>
        <w:sdtContent>
          <w:r w:rsidR="009A6FB0">
            <w:rPr>
              <w:noProof/>
            </w:rPr>
            <w:fldChar w:fldCharType="begin"/>
          </w:r>
          <w:r w:rsidR="007A3413">
            <w:rPr>
              <w:noProof/>
            </w:rPr>
            <w:instrText>ADDIN CitaviPlaceholder{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}</w:instrText>
          </w:r>
          <w:r w:rsidR="009A6FB0">
            <w:rPr>
              <w:noProof/>
            </w:rPr>
            <w:fldChar w:fldCharType="separate"/>
          </w:r>
          <w:r w:rsidR="007A3413">
            <w:rPr>
              <w:noProof/>
            </w:rPr>
            <w:t>(29)</w:t>
          </w:r>
          <w:r w:rsidR="009A6FB0">
            <w:rPr>
              <w:noProof/>
            </w:rPr>
            <w:fldChar w:fldCharType="end"/>
          </w:r>
        </w:sdtContent>
      </w:sdt>
      <w:r w:rsidR="009A6FB0">
        <w:t xml:space="preserve">. </w:t>
      </w:r>
      <w:r w:rsidR="009A6FB0" w:rsidRPr="00ED590E">
        <w:rPr>
          <w:i/>
          <w:iCs/>
        </w:rPr>
        <w:t>Trem2</w:t>
      </w:r>
      <w:r w:rsidR="009A6FB0">
        <w:t xml:space="preserve"> </w:t>
      </w:r>
      <w:r w:rsidR="0088441A">
        <w:t xml:space="preserve">was </w:t>
      </w:r>
      <w:r w:rsidR="005D2B32">
        <w:t>also a well-known risk gene associated with AD</w:t>
      </w:r>
      <w:r w:rsidR="0088441A">
        <w:t xml:space="preserve">, and </w:t>
      </w:r>
      <w:r w:rsidR="005D2B32">
        <w:t>its mutation</w:t>
      </w:r>
      <w:r w:rsidR="009A6FB0">
        <w:t xml:space="preserve"> </w:t>
      </w:r>
      <w:r w:rsidR="005D2B32">
        <w:t>increase</w:t>
      </w:r>
      <w:r w:rsidR="002D14BB">
        <w:t>s</w:t>
      </w:r>
      <w:r w:rsidR="005D2B32">
        <w:t xml:space="preserve"> the risk of AD around threefold</w:t>
      </w:r>
      <w:sdt>
        <w:sdtPr>
          <w:alias w:val="To edit, see citavi.com/edit"/>
          <w:tag w:val="CitaviPlaceholder#05395fe0-3e34-471e-8865-d09c36a195c1"/>
          <w:id w:val="-392351494"/>
          <w:placeholder>
            <w:docPart w:val="DefaultPlaceholder_-1854013440"/>
          </w:placeholder>
        </w:sdtPr>
        <w:sdtContent>
          <w:r w:rsidR="002D14BB">
            <w:rPr>
              <w:noProof/>
            </w:rPr>
            <w:fldChar w:fldCharType="begin"/>
          </w:r>
          <w:r w:rsidR="007A3413">
            <w:rPr>
              <w:noProof/>
            </w:rPr>
            <w:instrText>ADDIN CitaviPlaceholder{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xcclxuO317XFxmMlxcZnN3aXNzXFxmY2hhcnNldDBcXGZwcnEye1xcKlxccGFub3NlIDAyMGIwNjA0MDIwMjAyMDIwMjA0fUFyaWFsO317XFxmM1xcZm5pbFxcZmNoYXJzZXQwIE1pY3Jvc29mdCBZYUhlaSBVSTt9fXtcXGNvbG9ydGJsO317XFxzdHlsZXNoZWV0e1xcczBcXHNuZXh0MFxcc3Fmb3JtYXRcXHNwcmlvcml0eTBcXHNhMTIwXFxhc3BhbHBoYVxcYXNwbnVtXFxhZGp1c3RyaWdodFxcbHRycGFyXFxsaTBcXGxpbjBcXHJpMFxccmluMFxccWxcXGZhYXV0b1xccnRsY2hcXGFmM1xcYWZzMThcclxu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IwNTJ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IyNDBcXHBnaHN4bjE1ODQw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HJcblxcZGJjaFxcYWYzXFxoaWNoXFxmM1xcaW5zcnNpZDEwOTc2MDYyIE1FVEhPRFN9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clxuXFxkYmNoXFxhZjNcXGhpY2hcXGYzXFxpbnNyc2lkMTA5NzYwNjIgUkVTVUxUU31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XGRiY2hcXGFmM1xcaGljaFxcZjN7XFxydGxjaFxcYWYzXFxhZnMxOFxcbHRyY2hcXGZzMThcXGxvY2hcXGFmM1xyXG5cXGRiY2hcXGFmM1xcaGljaFxcZjNcXGluc3JzaWQxMDk3NjA2MiBDT05DTFVTSU9OU31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clxuXFxoaWNoXFxmM3tcXHJ0bGNoXFxhZjNcXGFmczE4XFxsdHJjaFxcZnMxOFxcbG9jaFxcYWYzXFxkYmNoXFxhZjNcXGhpY2hcXGYzXFxpbnNyc2lkMTA5NzYwNjIgSGV0ZXJvenlnb3VzIHJhcmUgdmFyaWFudHMgaW4gVFJFTTIgYXJlIGFzc29jaWF0ZWQgd2l0aCBhIHNpZ25pZmljYW50IGluY3JlYXNlIGluIHRoZSByaXNrIG9mIEFsemhlaW1lcidzIGRpc2Vhc2UuIChGdW5kZWQgYnkgQWx6aGVpbWVyJ3MgUmVzZWFyY2ggVUsgYW5kIG90aGVycy4pLn17XFxydGxjaFxcYWYzXFxhZnMxOFxyXG5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E1pY3Jvc29mdCBZYUhlaSBVSTt9fXtcXGNvbG9ydGJsO317XFxzdHlsZXNoZWV0e1xcczBcXHNuZXh0MFxcc3Fmb3JtYXRcXHNwcmlvcml0eTBcXHNhMTIwXFxhc3BhbHBoYVxcYXNwbnVtXFxhZGp1c3RyaWdodFxcbHRycGFyXFxsaTBcXGxpbjBcXHJpMFxccmluMFxyXG5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IwNTJ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IyNDBcXHBnaHN4bjE1ODQw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clxuXFxkYmNoXFxhZjNcXGhpY2hcXGYzXFxpbnNyc2lkMTA5NzYwNjIgTUVUSE9EU31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HJcblxcZGJjaFxcYWYzXFxoaWNoXFxmM1xcaW5zcnNpZDEwOTc2MDYyIFJFU1VMVFN9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HJcblxcZGJjaFxcYWYzXFxoaWNoXFxmM1xcaW5zcnNpZDEwOTc2MDYyIENPTkNMVVNJT05TfX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}</w:instrText>
          </w:r>
          <w:r w:rsidR="002D14BB">
            <w:rPr>
              <w:noProof/>
            </w:rPr>
            <w:fldChar w:fldCharType="separate"/>
          </w:r>
          <w:r w:rsidR="007A3413">
            <w:rPr>
              <w:noProof/>
            </w:rPr>
            <w:t>(31,32)</w:t>
          </w:r>
          <w:r w:rsidR="002D14BB">
            <w:rPr>
              <w:noProof/>
            </w:rPr>
            <w:fldChar w:fldCharType="end"/>
          </w:r>
        </w:sdtContent>
      </w:sdt>
      <w:r w:rsidR="005D2B32">
        <w:t>.</w:t>
      </w:r>
      <w:r w:rsidR="009A6FB0">
        <w:t xml:space="preserve"> </w:t>
      </w:r>
      <w:proofErr w:type="spellStart"/>
      <w:r w:rsidR="00003980" w:rsidRPr="00003980">
        <w:rPr>
          <w:i/>
          <w:iCs/>
        </w:rPr>
        <w:t>Hexb</w:t>
      </w:r>
      <w:proofErr w:type="spellEnd"/>
      <w:r w:rsidR="00003980">
        <w:t xml:space="preserve"> </w:t>
      </w:r>
      <w:r w:rsidR="00CF2C3F">
        <w:t xml:space="preserve">and </w:t>
      </w:r>
      <w:r w:rsidR="00CF2C3F" w:rsidRPr="000B0814">
        <w:rPr>
          <w:i/>
          <w:iCs/>
        </w:rPr>
        <w:t>Cx3rc1</w:t>
      </w:r>
      <w:r w:rsidR="00CF2C3F">
        <w:t xml:space="preserve"> </w:t>
      </w:r>
      <w:r w:rsidR="0088441A">
        <w:t xml:space="preserve">were </w:t>
      </w:r>
      <w:r w:rsidR="000B0814">
        <w:t xml:space="preserve">stably </w:t>
      </w:r>
      <w:r w:rsidR="00003980">
        <w:t>expressed microglia core gene</w:t>
      </w:r>
      <w:r w:rsidR="00CF2C3F">
        <w:t>s</w:t>
      </w:r>
      <w:sdt>
        <w:sdtPr>
          <w:alias w:val="To edit, see citavi.com/edit"/>
          <w:tag w:val="CitaviPlaceholder#91eb1947-f5b7-4256-9142-83daff10ef25"/>
          <w:id w:val="-706874305"/>
          <w:placeholder>
            <w:docPart w:val="DefaultPlaceholder_-1854013440"/>
          </w:placeholder>
        </w:sdtPr>
        <w:sdtContent>
          <w:r w:rsidR="000B0814">
            <w:rPr>
              <w:noProof/>
            </w:rPr>
            <w:fldChar w:fldCharType="begin"/>
          </w:r>
          <w:r w:rsidR="007A3413">
            <w:rPr>
              <w:noProof/>
            </w:rPr>
            <w:instrText>ADDIN CitaviPlaceholder{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E1pY3Jvc29mdCBZYUhlaSBVSTt9fXtcXGNvbG9ydGJsO317XFxzdHlsZXNoZWV0e1xcczBcXHNuZXh0MFxcc3Fmb3JtYXRcXHNwcmlvcml0eTBcXHNhMTIwXFxhc3BhbHBoYVxcYXNwbnVtXFxhZGp1c3RyaWdodFxcbHRycGFyXFxsaTBcXGxpbjBcXHJpMFxccmluMFxyXG5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IwNTJ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IyNDBcXHBnaHN4bjE1ODQw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}</w:instrText>
          </w:r>
          <w:r w:rsidR="000B0814">
            <w:rPr>
              <w:noProof/>
            </w:rPr>
            <w:fldChar w:fldCharType="separate"/>
          </w:r>
          <w:r w:rsidR="007A3413">
            <w:rPr>
              <w:noProof/>
            </w:rPr>
            <w:t>(33)</w:t>
          </w:r>
          <w:r w:rsidR="000B0814">
            <w:rPr>
              <w:noProof/>
            </w:rPr>
            <w:fldChar w:fldCharType="end"/>
          </w:r>
        </w:sdtContent>
      </w:sdt>
      <w:ins w:id="145" w:author="Chihao Zhang" w:date="2023-05-09T16:19:00Z">
        <w:r w:rsidR="008A3E2E">
          <w:t xml:space="preserve">. </w:t>
        </w:r>
      </w:ins>
      <w:del w:id="146" w:author="Chihao Zhang" w:date="2023-05-09T16:19:00Z">
        <w:r w:rsidR="00003980" w:rsidDel="008A3E2E">
          <w:delText xml:space="preserve">. </w:delText>
        </w:r>
        <w:r w:rsidR="00410DC5" w:rsidDel="008A3E2E">
          <w:delText xml:space="preserve">However, </w:delText>
        </w:r>
      </w:del>
      <w:ins w:id="147" w:author="Chihao Zhang" w:date="2023-05-09T16:19:00Z">
        <w:r w:rsidR="008A3E2E">
          <w:t>A</w:t>
        </w:r>
      </w:ins>
      <w:del w:id="148" w:author="Chihao Zhang" w:date="2023-05-09T16:19:00Z">
        <w:r w:rsidR="00410DC5" w:rsidDel="008A3E2E">
          <w:delText>a</w:delText>
        </w:r>
      </w:del>
      <w:r w:rsidR="00410DC5">
        <w:t xml:space="preserve">mong </w:t>
      </w:r>
      <w:r w:rsidR="0096426A">
        <w:t>the competing methods,</w:t>
      </w:r>
      <w:r w:rsidR="00410DC5">
        <w:t xml:space="preserve"> SpatialDE </w:t>
      </w:r>
      <w:r w:rsidR="00410DC5">
        <w:lastRenderedPageBreak/>
        <w:t xml:space="preserve">missed </w:t>
      </w:r>
      <w:proofErr w:type="spellStart"/>
      <w:r w:rsidR="00410DC5" w:rsidRPr="00ED590E">
        <w:rPr>
          <w:i/>
          <w:iCs/>
        </w:rPr>
        <w:t>Hexb</w:t>
      </w:r>
      <w:proofErr w:type="spellEnd"/>
      <w:r w:rsidR="00410DC5">
        <w:t xml:space="preserve"> and </w:t>
      </w:r>
      <w:proofErr w:type="spellStart"/>
      <w:r w:rsidR="00410DC5" w:rsidRPr="00ED590E">
        <w:rPr>
          <w:i/>
          <w:iCs/>
        </w:rPr>
        <w:t>Fcrls</w:t>
      </w:r>
      <w:proofErr w:type="spellEnd"/>
      <w:r w:rsidR="00410DC5">
        <w:rPr>
          <w:rFonts w:asciiTheme="minorEastAsia" w:eastAsiaTheme="minorEastAsia" w:hAnsiTheme="minorEastAsia"/>
        </w:rPr>
        <w:t>,</w:t>
      </w:r>
      <w:r w:rsidR="00410DC5">
        <w:t xml:space="preserve"> </w:t>
      </w:r>
      <w:ins w:id="149" w:author="Chihao Zhang" w:date="2023-05-09T16:18:00Z">
        <w:r w:rsidR="008A3E2E">
          <w:t xml:space="preserve">SpaGFT identified </w:t>
        </w:r>
        <w:r w:rsidR="008A3E2E" w:rsidRPr="008A3E2E">
          <w:rPr>
            <w:i/>
            <w:iCs/>
            <w:rPrChange w:id="150" w:author="Chihao Zhang" w:date="2023-05-09T16:18:00Z">
              <w:rPr/>
            </w:rPrChange>
          </w:rPr>
          <w:t>Mef2c</w:t>
        </w:r>
        <w:r w:rsidR="008A3E2E">
          <w:t xml:space="preserve"> and </w:t>
        </w:r>
        <w:proofErr w:type="spellStart"/>
        <w:r w:rsidR="008A3E2E" w:rsidRPr="008A3E2E">
          <w:rPr>
            <w:i/>
            <w:iCs/>
            <w:rPrChange w:id="151" w:author="Chihao Zhang" w:date="2023-05-09T16:18:00Z">
              <w:rPr/>
            </w:rPrChange>
          </w:rPr>
          <w:t>Hexb</w:t>
        </w:r>
        <w:proofErr w:type="spellEnd"/>
        <w:r w:rsidR="008A3E2E">
          <w:t xml:space="preserve">, </w:t>
        </w:r>
      </w:ins>
      <w:r w:rsidR="00410DC5">
        <w:t xml:space="preserve">SPARK-X only identified </w:t>
      </w:r>
      <w:r w:rsidR="00410DC5" w:rsidRPr="00ED590E">
        <w:rPr>
          <w:i/>
          <w:iCs/>
        </w:rPr>
        <w:t>Mef2c</w:t>
      </w:r>
      <w:r w:rsidR="00410DC5">
        <w:t>, and</w:t>
      </w:r>
      <w:r w:rsidR="0096426A">
        <w:t xml:space="preserve"> </w:t>
      </w:r>
      <w:ins w:id="152" w:author="Chihao Zhang" w:date="2023-05-09T16:19:00Z">
        <w:r w:rsidR="008A3E2E">
          <w:t>the rest th</w:t>
        </w:r>
      </w:ins>
      <w:ins w:id="153" w:author="Chihao Zhang" w:date="2023-05-09T16:20:00Z">
        <w:r w:rsidR="008A3E2E">
          <w:t xml:space="preserve">ree methods, i.e., </w:t>
        </w:r>
      </w:ins>
      <w:r w:rsidR="0096426A">
        <w:t>Hot</w:t>
      </w:r>
      <w:r w:rsidR="00F13195" w:rsidRPr="00F13195">
        <w:t>s</w:t>
      </w:r>
      <w:r w:rsidR="0096426A">
        <w:t>pot</w:t>
      </w:r>
      <w:ins w:id="154" w:author="Chihao Zhang" w:date="2023-05-09T16:19:00Z">
        <w:r w:rsidR="008A3E2E">
          <w:t xml:space="preserve">, MERINGUE and SpaGCN </w:t>
        </w:r>
      </w:ins>
      <w:del w:id="155" w:author="Chihao Zhang" w:date="2023-05-09T16:19:00Z">
        <w:r w:rsidR="0096426A" w:rsidDel="008A3E2E">
          <w:delText xml:space="preserve"> </w:delText>
        </w:r>
      </w:del>
      <w:ins w:id="156" w:author="Chihao Zhang" w:date="2023-05-09T16:19:00Z">
        <w:r w:rsidR="008A3E2E">
          <w:t xml:space="preserve">successfully </w:t>
        </w:r>
      </w:ins>
      <w:del w:id="157" w:author="Chihao Zhang" w:date="2023-05-09T16:19:00Z">
        <w:r w:rsidR="00410DC5" w:rsidDel="008A3E2E">
          <w:delText xml:space="preserve">was </w:delText>
        </w:r>
        <w:r w:rsidR="000B0814" w:rsidDel="008A3E2E">
          <w:delText xml:space="preserve">the only method </w:delText>
        </w:r>
      </w:del>
      <w:del w:id="158" w:author="Chihao Zhang" w:date="2023-05-09T16:20:00Z">
        <w:r w:rsidR="000B0814" w:rsidDel="008A3E2E">
          <w:delText>that</w:delText>
        </w:r>
      </w:del>
      <w:ins w:id="159" w:author="Chihao Zhang" w:date="2023-05-09T16:20:00Z">
        <w:del w:id="160" w:author="Zhang Chihao" w:date="2023-05-17T11:22:00Z">
          <w:r w:rsidR="008A3E2E" w:rsidDel="00EF487C">
            <w:delText xml:space="preserve"> succeffuly </w:delText>
          </w:r>
        </w:del>
      </w:ins>
      <w:del w:id="161" w:author="Zhang Chihao" w:date="2023-05-17T11:22:00Z">
        <w:r w:rsidR="000B0814" w:rsidDel="00EF487C">
          <w:delText xml:space="preserve"> </w:delText>
        </w:r>
      </w:del>
      <w:del w:id="162" w:author="Chihao Zhang" w:date="2023-05-09T16:20:00Z">
        <w:r w:rsidR="00410DC5" w:rsidDel="008A3E2E">
          <w:delText xml:space="preserve">could </w:delText>
        </w:r>
      </w:del>
      <w:r w:rsidR="00410DC5">
        <w:t>identif</w:t>
      </w:r>
      <w:ins w:id="163" w:author="Chihao Zhang" w:date="2023-05-09T16:20:00Z">
        <w:r w:rsidR="008A3E2E">
          <w:t>ied</w:t>
        </w:r>
      </w:ins>
      <w:del w:id="164" w:author="Chihao Zhang" w:date="2023-05-09T16:20:00Z">
        <w:r w:rsidR="00410DC5" w:rsidDel="008A3E2E">
          <w:delText>y</w:delText>
        </w:r>
      </w:del>
      <w:r w:rsidR="00410DC5">
        <w:t xml:space="preserve"> </w:t>
      </w:r>
      <w:r w:rsidR="0096426A">
        <w:t>all the</w:t>
      </w:r>
      <w:r w:rsidR="00410DC5">
        <w:t xml:space="preserve"> six</w:t>
      </w:r>
      <w:r w:rsidR="0096426A">
        <w:t xml:space="preserve"> known marker genes</w:t>
      </w:r>
      <w:ins w:id="165" w:author="Chihao Zhang" w:date="2023-05-09T16:20:00Z">
        <w:r w:rsidR="008A3E2E">
          <w:t xml:space="preserve"> as well</w:t>
        </w:r>
      </w:ins>
      <w:del w:id="166" w:author="Chihao Zhang" w:date="2023-05-09T16:20:00Z">
        <w:r w:rsidR="0096426A" w:rsidDel="008A3E2E">
          <w:delText xml:space="preserve"> </w:delText>
        </w:r>
        <w:r w:rsidR="00410DC5" w:rsidDel="008A3E2E">
          <w:delText>(show</w:delText>
        </w:r>
        <w:r w:rsidR="00096124" w:rsidDel="008A3E2E">
          <w:delText>n</w:delText>
        </w:r>
        <w:r w:rsidR="00410DC5" w:rsidDel="008A3E2E">
          <w:delText xml:space="preserve"> </w:delText>
        </w:r>
        <w:r w:rsidR="0096426A" w:rsidDel="008A3E2E">
          <w:delText xml:space="preserve">in </w:delText>
        </w:r>
        <w:r w:rsidR="00D53554" w:rsidRPr="0031598D" w:rsidDel="008A3E2E">
          <w:rPr>
            <w:b/>
          </w:rPr>
          <w:delText xml:space="preserve">Fig. </w:delText>
        </w:r>
        <w:r w:rsidR="00ED590E" w:rsidRPr="0031598D" w:rsidDel="008A3E2E">
          <w:rPr>
            <w:b/>
          </w:rPr>
          <w:delText>3C</w:delText>
        </w:r>
        <w:r w:rsidR="00410DC5" w:rsidRPr="0031598D" w:rsidDel="008A3E2E">
          <w:delText>)</w:delText>
        </w:r>
      </w:del>
      <w:r w:rsidR="00ED590E">
        <w:t xml:space="preserve">. </w:t>
      </w:r>
      <w:r w:rsidR="00E01EF8" w:rsidRPr="00E01EF8">
        <w:t>Compared with the competing spatial domain-agnostic methods, STAMarker enables a fine-grained analysis of the spatial domain of interest.</w:t>
      </w:r>
    </w:p>
    <w:p w14:paraId="00F39FA4" w14:textId="2C3D2D2D" w:rsidR="00854CFD" w:rsidRPr="002E450D" w:rsidRDefault="00410DC5" w:rsidP="000E7D47">
      <w:pPr>
        <w:ind w:firstLine="220"/>
      </w:pPr>
      <w:r>
        <w:t xml:space="preserve">In total, </w:t>
      </w:r>
      <w:r w:rsidR="00D94D98">
        <w:t xml:space="preserve">STAMarker </w:t>
      </w:r>
      <w:r>
        <w:t>determined</w:t>
      </w:r>
      <w:r w:rsidR="00D94D98">
        <w:t xml:space="preserve"> </w:t>
      </w:r>
      <w:r w:rsidR="00AB6E3A">
        <w:t>797</w:t>
      </w:r>
      <w:r w:rsidR="002B1DD3">
        <w:t xml:space="preserve"> SVGs </w:t>
      </w:r>
      <w:r w:rsidR="001B622F">
        <w:t xml:space="preserve">that </w:t>
      </w:r>
      <w:r>
        <w:t xml:space="preserve">had </w:t>
      </w:r>
      <w:r w:rsidR="00FB3B05">
        <w:t xml:space="preserve">considerable overlap with the </w:t>
      </w:r>
      <w:r>
        <w:t xml:space="preserve">ones </w:t>
      </w:r>
      <w:r w:rsidR="009F0CF2">
        <w:t>identified by other methods</w:t>
      </w:r>
      <w:r w:rsidR="00A25792">
        <w:rPr>
          <w:rFonts w:hint="eastAsia"/>
        </w:rPr>
        <w:t xml:space="preserve"> </w:t>
      </w:r>
      <w:r w:rsidR="00A25792">
        <w:t>and</w:t>
      </w:r>
      <w:r w:rsidR="00265218">
        <w:t xml:space="preserve"> </w:t>
      </w:r>
      <w:r w:rsidR="00A25792">
        <w:t xml:space="preserve">many </w:t>
      </w:r>
      <w:r w:rsidR="00A90BA7">
        <w:t xml:space="preserve">of the </w:t>
      </w:r>
      <w:r w:rsidR="00096124">
        <w:t>STAMarker-</w:t>
      </w:r>
      <w:r w:rsidR="00A90BA7">
        <w:t>iden</w:t>
      </w:r>
      <w:r w:rsidR="00A90BA7">
        <w:rPr>
          <w:rFonts w:hint="eastAsia"/>
        </w:rPr>
        <w:t>tified</w:t>
      </w:r>
      <w:r w:rsidR="00A90BA7">
        <w:t xml:space="preserve"> SVGs </w:t>
      </w:r>
      <w:r w:rsidR="00FB3B05">
        <w:t xml:space="preserve">are domain-specific </w:t>
      </w:r>
      <w:r w:rsidR="00A90BA7">
        <w:t>(</w:t>
      </w:r>
      <w:r w:rsidR="00D53554" w:rsidRPr="0031598D">
        <w:rPr>
          <w:b/>
        </w:rPr>
        <w:t xml:space="preserve">Fig. </w:t>
      </w:r>
      <w:r w:rsidR="00FB3B05" w:rsidRPr="0031598D">
        <w:rPr>
          <w:b/>
        </w:rPr>
        <w:t>S</w:t>
      </w:r>
      <w:ins w:id="167" w:author="Zhang Chihao" w:date="2023-05-17T11:21:00Z">
        <w:r w:rsidR="00C52788">
          <w:rPr>
            <w:b/>
          </w:rPr>
          <w:t>3</w:t>
        </w:r>
      </w:ins>
      <w:del w:id="168" w:author="Zhang Chihao" w:date="2023-05-17T11:21:00Z">
        <w:r w:rsidR="00A25792" w:rsidDel="00C52788">
          <w:rPr>
            <w:b/>
          </w:rPr>
          <w:delText>2</w:delText>
        </w:r>
      </w:del>
      <w:r w:rsidR="00FB3B05" w:rsidRPr="0031598D">
        <w:rPr>
          <w:b/>
        </w:rPr>
        <w:t>A</w:t>
      </w:r>
      <w:del w:id="169" w:author="Zhang Chihao" w:date="2023-05-17T11:21:00Z">
        <w:r w:rsidR="00A25792" w:rsidDel="00C52788">
          <w:rPr>
            <w:b/>
          </w:rPr>
          <w:delText xml:space="preserve"> and B</w:delText>
        </w:r>
      </w:del>
      <w:r w:rsidR="00A90BA7">
        <w:t xml:space="preserve">). </w:t>
      </w:r>
      <w:r>
        <w:t>These SVGs detected by STAMarker</w:t>
      </w:r>
      <w:r w:rsidDel="00410DC5">
        <w:rPr>
          <w:rFonts w:hint="eastAsia"/>
        </w:rPr>
        <w:t xml:space="preserve"> </w:t>
      </w:r>
      <w:r>
        <w:t>were enriched in a</w:t>
      </w:r>
      <w:r w:rsidR="005B3F68">
        <w:t xml:space="preserve"> total of </w:t>
      </w:r>
      <w:r w:rsidR="00912BD5">
        <w:t>1125</w:t>
      </w:r>
      <w:r w:rsidR="005B3F68">
        <w:t xml:space="preserve"> </w:t>
      </w:r>
      <w:r w:rsidR="005B3F68">
        <w:rPr>
          <w:rFonts w:hint="eastAsia"/>
        </w:rPr>
        <w:t>GO</w:t>
      </w:r>
      <w:r w:rsidR="008A0D99">
        <w:t xml:space="preserve"> </w:t>
      </w:r>
      <w:r w:rsidR="005B3F68">
        <w:t xml:space="preserve">terms and </w:t>
      </w:r>
      <w:r w:rsidR="008A38E9">
        <w:t>47</w:t>
      </w:r>
      <w:r w:rsidR="00836353">
        <w:t xml:space="preserve"> KEGG</w:t>
      </w:r>
      <w:r w:rsidR="00BE2FE7">
        <w:t xml:space="preserve"> at a</w:t>
      </w:r>
      <w:r w:rsidR="001B622F">
        <w:t>n</w:t>
      </w:r>
      <w:r w:rsidR="00BE2FE7">
        <w:t xml:space="preserve"> FDR</w:t>
      </w:r>
      <w:r w:rsidR="00636DDD">
        <w:t xml:space="preserve"> of 5%</w:t>
      </w:r>
      <w:r w:rsidR="00077085">
        <w:t>.</w:t>
      </w:r>
      <w:r w:rsidR="00B62598">
        <w:t xml:space="preserve"> The directly related GO terms such as synapse</w:t>
      </w:r>
      <w:r w:rsidR="005D6E78">
        <w:t xml:space="preserve"> (</w:t>
      </w:r>
      <w:r w:rsidR="005D6E78" w:rsidRPr="005D6E78">
        <w:t>GO:0045202</w:t>
      </w:r>
      <w:r w:rsidR="005D6E78">
        <w:t>)</w:t>
      </w:r>
      <w:r w:rsidR="00B62598">
        <w:t>, nervous system development</w:t>
      </w:r>
      <w:r w:rsidR="005D6E78">
        <w:t xml:space="preserve"> (</w:t>
      </w:r>
      <w:r w:rsidR="005D6E78" w:rsidRPr="005D6E78">
        <w:t>GO:0007399</w:t>
      </w:r>
      <w:r w:rsidR="005D6E78">
        <w:t>)</w:t>
      </w:r>
      <w:r w:rsidR="00096124">
        <w:t>,</w:t>
      </w:r>
      <w:r w:rsidR="00B62598">
        <w:t xml:space="preserve"> and neuron projection</w:t>
      </w:r>
      <w:r w:rsidR="00690C4B">
        <w:t xml:space="preserve"> (</w:t>
      </w:r>
      <w:r w:rsidR="00690C4B" w:rsidRPr="00690C4B">
        <w:t>GO:0043005</w:t>
      </w:r>
      <w:r w:rsidR="00690C4B">
        <w:t>)</w:t>
      </w:r>
      <w:r w:rsidR="00B62598">
        <w:t xml:space="preserve"> were significantly enriched and comparable to the competing methods (</w:t>
      </w:r>
      <w:r w:rsidR="00D53554" w:rsidRPr="0031598D">
        <w:rPr>
          <w:b/>
        </w:rPr>
        <w:t xml:space="preserve">Fig. </w:t>
      </w:r>
      <w:r w:rsidR="00B62598" w:rsidRPr="0031598D">
        <w:rPr>
          <w:b/>
        </w:rPr>
        <w:t>S2C</w:t>
      </w:r>
      <w:r w:rsidR="00B62598">
        <w:t>).</w:t>
      </w:r>
    </w:p>
    <w:p w14:paraId="382A47D7" w14:textId="720C1C5B" w:rsidR="002524A1" w:rsidRDefault="00F04609" w:rsidP="003B3F51">
      <w:pPr>
        <w:ind w:firstLine="220"/>
        <w:rPr>
          <w:rFonts w:cs="Arial"/>
          <w:color w:val="000000"/>
          <w:shd w:val="clear" w:color="auto" w:fill="FFFFFF"/>
        </w:rPr>
      </w:pPr>
      <w:r>
        <w:t xml:space="preserve">We further used the saliency map </w:t>
      </w:r>
      <w:r w:rsidR="00B520F8">
        <w:t>to cluster</w:t>
      </w:r>
      <w:r w:rsidR="000201BA">
        <w:t xml:space="preserve"> SVGs</w:t>
      </w:r>
      <w:r w:rsidR="00CF4C38">
        <w:t xml:space="preserve"> </w:t>
      </w:r>
      <w:r w:rsidR="00096124">
        <w:t xml:space="preserve">belonging </w:t>
      </w:r>
      <w:r w:rsidR="00C1677B">
        <w:t xml:space="preserve">to </w:t>
      </w:r>
      <w:del w:id="170" w:author="Zhang Chihao" w:date="2023-02-09T19:46:00Z">
        <w:r w:rsidR="00F314D4" w:rsidDel="008A5096">
          <w:delText xml:space="preserve">less </w:delText>
        </w:r>
      </w:del>
      <w:ins w:id="171" w:author="Zhang Chihao" w:date="2023-02-09T19:46:00Z">
        <w:r w:rsidR="008A5096">
          <w:t xml:space="preserve">fewer </w:t>
        </w:r>
      </w:ins>
      <w:r w:rsidR="00F314D4">
        <w:t>than two spatial domains</w:t>
      </w:r>
      <w:r w:rsidR="000201BA">
        <w:t xml:space="preserve"> </w:t>
      </w:r>
      <w:r w:rsidR="005C1B9B">
        <w:t xml:space="preserve">(referred to as </w:t>
      </w:r>
      <w:proofErr w:type="gramStart"/>
      <w:r w:rsidR="005C1B9B">
        <w:t>domain-specific</w:t>
      </w:r>
      <w:proofErr w:type="gramEnd"/>
      <w:r w:rsidR="005C1B9B">
        <w:t xml:space="preserve"> SVGs for simplicity) </w:t>
      </w:r>
      <w:r w:rsidR="00E9346C">
        <w:t xml:space="preserve">into </w:t>
      </w:r>
      <w:r w:rsidR="00CF4C38">
        <w:t xml:space="preserve">nine </w:t>
      </w:r>
      <w:r w:rsidR="00155EF8">
        <w:t xml:space="preserve">gene </w:t>
      </w:r>
      <w:r w:rsidR="00CF4C38">
        <w:t>modules (</w:t>
      </w:r>
      <w:r w:rsidR="00D53554" w:rsidRPr="00096124">
        <w:rPr>
          <w:b/>
        </w:rPr>
        <w:t xml:space="preserve">Fig. </w:t>
      </w:r>
      <w:r w:rsidR="00485992" w:rsidRPr="00096124">
        <w:rPr>
          <w:b/>
        </w:rPr>
        <w:t>3D</w:t>
      </w:r>
      <w:r w:rsidR="00367DD0">
        <w:t xml:space="preserve">, </w:t>
      </w:r>
      <w:r w:rsidR="00616F25">
        <w:t>312</w:t>
      </w:r>
      <w:r w:rsidR="00367DD0">
        <w:t xml:space="preserve"> SVGs in total</w:t>
      </w:r>
      <w:r w:rsidR="00CF4C38">
        <w:t>)</w:t>
      </w:r>
      <w:r w:rsidR="00485992">
        <w:t xml:space="preserve">. </w:t>
      </w:r>
      <w:r w:rsidR="00616F25">
        <w:t>G</w:t>
      </w:r>
      <w:r w:rsidR="00321064">
        <w:t xml:space="preserve">ene module </w:t>
      </w:r>
      <w:r w:rsidR="00087A25">
        <w:t>M</w:t>
      </w:r>
      <w:r w:rsidR="00242F33">
        <w:t>1</w:t>
      </w:r>
      <w:r w:rsidR="00835A2D">
        <w:t xml:space="preserve"> </w:t>
      </w:r>
      <w:r w:rsidR="00257DC6">
        <w:t>(</w:t>
      </w:r>
      <w:r w:rsidR="00E1173B">
        <w:t xml:space="preserve">74 </w:t>
      </w:r>
      <w:r w:rsidR="00A4583A">
        <w:t>g</w:t>
      </w:r>
      <w:r w:rsidR="00410DC5">
        <w:t>e</w:t>
      </w:r>
      <w:r w:rsidR="00A4583A">
        <w:t>nes</w:t>
      </w:r>
      <w:r w:rsidR="00257DC6">
        <w:t xml:space="preserve">) </w:t>
      </w:r>
      <w:r w:rsidR="00096124">
        <w:t xml:space="preserve">was </w:t>
      </w:r>
      <w:r w:rsidR="00257DC6">
        <w:t>highlighted in the</w:t>
      </w:r>
      <w:r w:rsidR="008E3486">
        <w:t xml:space="preserve"> microglia</w:t>
      </w:r>
      <w:r w:rsidR="008345B1">
        <w:t>l</w:t>
      </w:r>
      <w:r w:rsidR="00A25792">
        <w:t xml:space="preserve"> cells</w:t>
      </w:r>
      <w:r w:rsidR="00F20A05">
        <w:t xml:space="preserve"> and </w:t>
      </w:r>
      <w:r w:rsidR="001B622F">
        <w:t xml:space="preserve">was </w:t>
      </w:r>
      <w:r w:rsidR="00A56AFD">
        <w:t xml:space="preserve">specifically </w:t>
      </w:r>
      <w:r w:rsidR="00F20A05">
        <w:t xml:space="preserve">enriched in many GO terms related to </w:t>
      </w:r>
      <w:r w:rsidR="007D15C0">
        <w:t xml:space="preserve">the </w:t>
      </w:r>
      <w:r w:rsidR="00D8206F">
        <w:t>immune</w:t>
      </w:r>
      <w:r w:rsidR="007D15C0">
        <w:t xml:space="preserve"> response term</w:t>
      </w:r>
      <w:r w:rsidR="00D8206F">
        <w:t xml:space="preserve">s, such as </w:t>
      </w:r>
      <w:r w:rsidR="006D3392">
        <w:t>immune system process</w:t>
      </w:r>
      <w:r w:rsidR="009102BF">
        <w:t xml:space="preserve">, response to stimulus, and </w:t>
      </w:r>
      <w:r w:rsidR="00FB58B2">
        <w:t xml:space="preserve">regulation of </w:t>
      </w:r>
      <w:r w:rsidR="00BE0D87">
        <w:t>cytokine production (</w:t>
      </w:r>
      <w:r w:rsidR="00BE0D87" w:rsidRPr="0031598D">
        <w:rPr>
          <w:b/>
          <w:bCs/>
        </w:rPr>
        <w:t>Fig. 3F</w:t>
      </w:r>
      <w:r w:rsidR="00BE0D87">
        <w:t>)</w:t>
      </w:r>
      <w:r w:rsidR="007D15C0">
        <w:t xml:space="preserve">. </w:t>
      </w:r>
      <w:r w:rsidR="00242AF8">
        <w:t>As a</w:t>
      </w:r>
      <w:r w:rsidR="00BE0D87">
        <w:t xml:space="preserve"> comparison, </w:t>
      </w:r>
      <w:r w:rsidR="00C37583">
        <w:t xml:space="preserve">the enriched GO terms of </w:t>
      </w:r>
      <w:r w:rsidR="00A25792">
        <w:t xml:space="preserve">gene module </w:t>
      </w:r>
      <w:r w:rsidR="00C37583">
        <w:t xml:space="preserve">M5 </w:t>
      </w:r>
      <w:r w:rsidR="003C4A84">
        <w:t xml:space="preserve">were mainly related to </w:t>
      </w:r>
      <w:r w:rsidR="003A71AA" w:rsidRPr="003A71AA">
        <w:t>transmembrane transport</w:t>
      </w:r>
      <w:r w:rsidR="003A71AA">
        <w:t xml:space="preserve"> and no immune-related GO terms were detected.</w:t>
      </w:r>
      <w:r w:rsidR="008B3FCD">
        <w:t xml:space="preserve"> </w:t>
      </w:r>
      <w:r w:rsidR="0031598D">
        <w:rPr>
          <w:rFonts w:hint="eastAsia"/>
        </w:rPr>
        <w:t>The</w:t>
      </w:r>
      <w:r w:rsidR="0031598D">
        <w:t xml:space="preserve"> </w:t>
      </w:r>
      <w:r w:rsidR="00410DC5">
        <w:t xml:space="preserve">representative </w:t>
      </w:r>
      <w:r w:rsidR="00055B0C">
        <w:t>genes</w:t>
      </w:r>
      <w:r w:rsidR="0031598D">
        <w:t xml:space="preserve"> </w:t>
      </w:r>
      <w:r w:rsidR="0031598D">
        <w:rPr>
          <w:rFonts w:hint="eastAsia"/>
        </w:rPr>
        <w:t>of</w:t>
      </w:r>
      <w:r w:rsidR="00A25792">
        <w:t xml:space="preserve"> gene module</w:t>
      </w:r>
      <w:r w:rsidR="0031598D">
        <w:t xml:space="preserve"> </w:t>
      </w:r>
      <w:r w:rsidR="0031598D">
        <w:rPr>
          <w:rFonts w:hint="eastAsia"/>
        </w:rPr>
        <w:t>M</w:t>
      </w:r>
      <w:r w:rsidR="0031598D">
        <w:t>1</w:t>
      </w:r>
      <w:r w:rsidR="00055B0C">
        <w:t xml:space="preserve"> include </w:t>
      </w:r>
      <w:r w:rsidR="00D80C19">
        <w:rPr>
          <w:i/>
          <w:iCs/>
        </w:rPr>
        <w:t>Egr3</w:t>
      </w:r>
      <w:r w:rsidR="00D246F9">
        <w:rPr>
          <w:i/>
          <w:iCs/>
        </w:rPr>
        <w:t xml:space="preserve">, </w:t>
      </w:r>
      <w:r w:rsidR="00D80C19" w:rsidRPr="00D80C19">
        <w:rPr>
          <w:i/>
          <w:iCs/>
        </w:rPr>
        <w:t>Lrrn2</w:t>
      </w:r>
      <w:r w:rsidR="00D246F9">
        <w:rPr>
          <w:i/>
          <w:iCs/>
        </w:rPr>
        <w:t>, and Kcnb1</w:t>
      </w:r>
      <w:r w:rsidR="00D246F9">
        <w:t xml:space="preserve"> </w:t>
      </w:r>
      <w:r w:rsidR="00396C7D">
        <w:t>(</w:t>
      </w:r>
      <w:r w:rsidR="00396C7D" w:rsidRPr="00096124">
        <w:rPr>
          <w:b/>
        </w:rPr>
        <w:t>Fig</w:t>
      </w:r>
      <w:r w:rsidR="00D53554" w:rsidRPr="00096124">
        <w:rPr>
          <w:b/>
        </w:rPr>
        <w:t>.</w:t>
      </w:r>
      <w:r w:rsidR="00396C7D" w:rsidRPr="00096124">
        <w:rPr>
          <w:b/>
        </w:rPr>
        <w:t xml:space="preserve"> 3</w:t>
      </w:r>
      <w:r w:rsidR="00110E70">
        <w:rPr>
          <w:b/>
        </w:rPr>
        <w:t>G</w:t>
      </w:r>
      <w:r w:rsidR="00396C7D">
        <w:t>)</w:t>
      </w:r>
      <w:r w:rsidR="009832F5">
        <w:t>.</w:t>
      </w:r>
      <w:r w:rsidR="0070009C">
        <w:t xml:space="preserve"> </w:t>
      </w:r>
      <w:r w:rsidR="00D80C19">
        <w:rPr>
          <w:i/>
          <w:iCs/>
        </w:rPr>
        <w:t xml:space="preserve">Egr3 </w:t>
      </w:r>
      <w:r w:rsidR="00410DC5">
        <w:t>wa</w:t>
      </w:r>
      <w:r w:rsidR="00410DC5" w:rsidRPr="00D80C19">
        <w:t>s</w:t>
      </w:r>
      <w:r w:rsidR="00410DC5">
        <w:t xml:space="preserve"> </w:t>
      </w:r>
      <w:r w:rsidR="00096124">
        <w:t>CA3-</w:t>
      </w:r>
      <w:r w:rsidR="00D80C19">
        <w:t xml:space="preserve">specific and only identified by STAMarker. </w:t>
      </w:r>
      <w:r w:rsidR="00410DC5">
        <w:rPr>
          <w:i/>
          <w:iCs/>
        </w:rPr>
        <w:t>Egr3</w:t>
      </w:r>
      <w:r w:rsidR="00C91CAA">
        <w:t xml:space="preserve"> </w:t>
      </w:r>
      <w:r w:rsidR="00410DC5">
        <w:rPr>
          <w:rFonts w:hint="eastAsia"/>
        </w:rPr>
        <w:t>was</w:t>
      </w:r>
      <w:r w:rsidR="00410DC5">
        <w:t xml:space="preserve"> </w:t>
      </w:r>
      <w:r w:rsidR="00C91CAA">
        <w:t xml:space="preserve">known as a </w:t>
      </w:r>
      <w:r w:rsidR="00434DAF">
        <w:t>master regulator of differentially expressed genes in AD</w:t>
      </w:r>
      <w:sdt>
        <w:sdtPr>
          <w:alias w:val="To edit, see citavi.com/edit"/>
          <w:tag w:val="CitaviPlaceholder#818f91e9-2c21-4d52-9669-84495ea7cc80"/>
          <w:id w:val="1616864701"/>
          <w:placeholder>
            <w:docPart w:val="DefaultPlaceholder_-1854013440"/>
          </w:placeholder>
        </w:sdtPr>
        <w:sdtContent>
          <w:r w:rsidR="00FF1BBC">
            <w:rPr>
              <w:noProof/>
            </w:rPr>
            <w:fldChar w:fldCharType="begin"/>
          </w:r>
          <w:r w:rsidR="007A3413">
            <w:rPr>
              <w:noProof/>
            </w:rPr>
            <w:instrText>ADDIN CitaviPlaceholder{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}</w:instrText>
          </w:r>
          <w:r w:rsidR="00FF1BBC">
            <w:rPr>
              <w:noProof/>
            </w:rPr>
            <w:fldChar w:fldCharType="separate"/>
          </w:r>
          <w:r w:rsidR="007A3413">
            <w:rPr>
              <w:noProof/>
            </w:rPr>
            <w:t>(34)</w:t>
          </w:r>
          <w:r w:rsidR="00FF1BBC">
            <w:rPr>
              <w:noProof/>
            </w:rPr>
            <w:fldChar w:fldCharType="end"/>
          </w:r>
        </w:sdtContent>
      </w:sdt>
      <w:r w:rsidR="004B1898">
        <w:t xml:space="preserve">. </w:t>
      </w:r>
      <w:r w:rsidR="001303F4" w:rsidRPr="001303F4">
        <w:rPr>
          <w:i/>
          <w:iCs/>
        </w:rPr>
        <w:t>Lrrn2</w:t>
      </w:r>
      <w:r w:rsidR="001303F4">
        <w:rPr>
          <w:i/>
          <w:iCs/>
        </w:rPr>
        <w:t xml:space="preserve"> </w:t>
      </w:r>
      <w:r w:rsidR="001303F4" w:rsidRPr="001303F4">
        <w:t>correspond</w:t>
      </w:r>
      <w:r w:rsidR="00410DC5">
        <w:rPr>
          <w:rFonts w:hint="eastAsia"/>
        </w:rPr>
        <w:t>ed</w:t>
      </w:r>
      <w:r w:rsidR="001303F4" w:rsidRPr="001303F4">
        <w:t xml:space="preserve"> to</w:t>
      </w:r>
      <w:r w:rsidR="001303F4">
        <w:rPr>
          <w:i/>
          <w:iCs/>
        </w:rPr>
        <w:t xml:space="preserve"> </w:t>
      </w:r>
      <w:r w:rsidR="001303F4">
        <w:t xml:space="preserve">microglial and CA1. </w:t>
      </w:r>
      <w:r w:rsidR="00D246F9" w:rsidRPr="00F66AD3">
        <w:rPr>
          <w:i/>
          <w:iCs/>
        </w:rPr>
        <w:t>Kcnb1</w:t>
      </w:r>
      <w:r w:rsidR="00D246F9">
        <w:t xml:space="preserve"> </w:t>
      </w:r>
      <w:r w:rsidR="00410DC5">
        <w:rPr>
          <w:rFonts w:hint="eastAsia"/>
        </w:rPr>
        <w:t>wa</w:t>
      </w:r>
      <w:r w:rsidR="00F66AD3">
        <w:t>s</w:t>
      </w:r>
      <w:r w:rsidR="00410DC5">
        <w:t xml:space="preserve"> </w:t>
      </w:r>
      <w:r w:rsidR="00410DC5">
        <w:rPr>
          <w:rFonts w:hint="eastAsia"/>
        </w:rPr>
        <w:t>a</w:t>
      </w:r>
      <w:r w:rsidR="00F66AD3">
        <w:t xml:space="preserve"> </w:t>
      </w:r>
      <w:r w:rsidR="00096124">
        <w:t>DG-</w:t>
      </w:r>
      <w:r w:rsidR="00F66AD3">
        <w:t>specific</w:t>
      </w:r>
      <w:r w:rsidR="00410DC5">
        <w:t xml:space="preserve"> </w:t>
      </w:r>
      <w:r w:rsidR="00410DC5">
        <w:rPr>
          <w:rFonts w:hint="eastAsia"/>
        </w:rPr>
        <w:t>one</w:t>
      </w:r>
      <w:r w:rsidR="00F66AD3">
        <w:t xml:space="preserve">, </w:t>
      </w:r>
      <w:r w:rsidR="00410DC5">
        <w:rPr>
          <w:rFonts w:hint="eastAsia"/>
        </w:rPr>
        <w:t>indicating</w:t>
      </w:r>
      <w:r w:rsidR="009A2526">
        <w:t xml:space="preserve"> </w:t>
      </w:r>
      <w:r w:rsidR="009A2526">
        <w:rPr>
          <w:rFonts w:hint="eastAsia"/>
        </w:rPr>
        <w:t>that</w:t>
      </w:r>
      <w:r w:rsidR="00F66AD3">
        <w:t xml:space="preserve"> it is important for distinguishing DG from other spatial domains. </w:t>
      </w:r>
      <w:r w:rsidR="00014136" w:rsidRPr="00ED596B">
        <w:rPr>
          <w:i/>
          <w:iCs/>
        </w:rPr>
        <w:t>Kcnb1</w:t>
      </w:r>
      <w:r w:rsidR="00014136">
        <w:t xml:space="preserve"> </w:t>
      </w:r>
      <w:r w:rsidR="009A2526">
        <w:rPr>
          <w:rFonts w:hint="eastAsia"/>
        </w:rPr>
        <w:t>wa</w:t>
      </w:r>
      <w:r w:rsidR="00014136">
        <w:t xml:space="preserve">s also </w:t>
      </w:r>
      <w:r w:rsidR="00ED596B">
        <w:t xml:space="preserve">associated </w:t>
      </w:r>
      <w:r w:rsidR="00096124">
        <w:t xml:space="preserve">with </w:t>
      </w:r>
      <w:r w:rsidR="00ED596B">
        <w:t>aging and cognitive impairment</w:t>
      </w:r>
      <w:sdt>
        <w:sdtPr>
          <w:alias w:val="To edit, see citavi.com/edit"/>
          <w:tag w:val="CitaviPlaceholder#c3bd96dd-154f-42a4-8d63-e76d7704f17a"/>
          <w:id w:val="34011325"/>
          <w:placeholder>
            <w:docPart w:val="DefaultPlaceholder_-1854013440"/>
          </w:placeholder>
        </w:sdtPr>
        <w:sdtContent>
          <w:r w:rsidR="00ED596B">
            <w:rPr>
              <w:noProof/>
            </w:rPr>
            <w:fldChar w:fldCharType="begin"/>
          </w:r>
          <w:r w:rsidR="007A3413">
            <w:rPr>
              <w:noProof/>
            </w:rPr>
            <w:instrText>ADDIN CitaviPlaceholder{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HJcblxcKlxccGFub3NlIDA1MDUwMTAyMDEwNzA2MDIwNTA3fVN5bWJvbDt9e1xcZjJcXGZzd2lzc1xcZmNoYXJzZXQwXFxmcHJxMntcXCpcXHBhbm9zZSAwMjBiMDYwNDAyMDIwMjAyMDIwNH1BcmlhbDt9e1xcZjNcXGZuaWxcXGZjaGFyc2V0MCBNaWNyb3NvZnQgWWFIZWk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yMDUy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yMjQwXFxwZ2hzeG4xNTg0M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}</w:instrText>
          </w:r>
          <w:r w:rsidR="00ED596B">
            <w:rPr>
              <w:noProof/>
            </w:rPr>
            <w:fldChar w:fldCharType="separate"/>
          </w:r>
          <w:r w:rsidR="007A3413">
            <w:rPr>
              <w:noProof/>
            </w:rPr>
            <w:t>(35)</w:t>
          </w:r>
          <w:r w:rsidR="00ED596B">
            <w:rPr>
              <w:noProof/>
            </w:rPr>
            <w:fldChar w:fldCharType="end"/>
          </w:r>
        </w:sdtContent>
      </w:sdt>
      <w:r w:rsidR="00ED596B">
        <w:t>.</w:t>
      </w:r>
      <w:r w:rsidR="001C0386">
        <w:t xml:space="preserve"> </w:t>
      </w:r>
      <w:r w:rsidR="009A2526">
        <w:t xml:space="preserve">Gene module </w:t>
      </w:r>
      <w:r w:rsidR="001C0386">
        <w:t xml:space="preserve">M2 </w:t>
      </w:r>
      <w:r w:rsidR="00301ED1">
        <w:t xml:space="preserve">(37 </w:t>
      </w:r>
      <w:r w:rsidR="00A4583A">
        <w:t>genes</w:t>
      </w:r>
      <w:r w:rsidR="00301ED1">
        <w:t xml:space="preserve">) </w:t>
      </w:r>
      <w:r w:rsidR="00096124">
        <w:t xml:space="preserve">was </w:t>
      </w:r>
      <w:r w:rsidR="001C0386">
        <w:t xml:space="preserve">mainly highlighted in the </w:t>
      </w:r>
      <w:r w:rsidR="001C0386" w:rsidRPr="001C0386">
        <w:t>exterior</w:t>
      </w:r>
      <w:r w:rsidR="001C0386">
        <w:t xml:space="preserve"> region</w:t>
      </w:r>
      <w:r w:rsidR="009A2526">
        <w:t xml:space="preserve"> </w:t>
      </w:r>
      <w:r w:rsidR="009A2526">
        <w:rPr>
          <w:rFonts w:hint="eastAsia"/>
        </w:rPr>
        <w:t>with</w:t>
      </w:r>
      <w:r w:rsidR="009A2526">
        <w:t xml:space="preserve"> two representative genes</w:t>
      </w:r>
      <w:r w:rsidR="001C0386">
        <w:t xml:space="preserve"> </w:t>
      </w:r>
      <w:r w:rsidR="001C0386" w:rsidRPr="00096124">
        <w:rPr>
          <w:i/>
        </w:rPr>
        <w:t>Usp33</w:t>
      </w:r>
      <w:r w:rsidR="001C0386">
        <w:t xml:space="preserve"> and </w:t>
      </w:r>
      <w:r w:rsidR="001C0386" w:rsidRPr="00096124">
        <w:rPr>
          <w:i/>
        </w:rPr>
        <w:t>Tenm2</w:t>
      </w:r>
      <w:r w:rsidR="009A2526">
        <w:rPr>
          <w:rFonts w:hint="eastAsia"/>
        </w:rPr>
        <w:t>.</w:t>
      </w:r>
      <w:r w:rsidR="009A2526">
        <w:t xml:space="preserve"> This module was</w:t>
      </w:r>
      <w:r w:rsidR="009A2526" w:rsidRPr="0031598D">
        <w:t xml:space="preserve"> significantly</w:t>
      </w:r>
      <w:r w:rsidR="001C0386" w:rsidRPr="0031598D">
        <w:t xml:space="preserve"> enriched in </w:t>
      </w:r>
      <w:r w:rsidR="00096124" w:rsidRPr="0031598D">
        <w:rPr>
          <w:rFonts w:ascii="Helvetica" w:hAnsi="Helvetica"/>
          <w:color w:val="222222"/>
          <w:shd w:val="clear" w:color="auto" w:fill="FFFFFF"/>
        </w:rPr>
        <w:t>a</w:t>
      </w:r>
      <w:r w:rsidR="00096124">
        <w:rPr>
          <w:rFonts w:ascii="Helvetica" w:hAnsi="Helvetica"/>
          <w:color w:val="222222"/>
          <w:shd w:val="clear" w:color="auto" w:fill="FFFFFF"/>
        </w:rPr>
        <w:t xml:space="preserve">xon </w:t>
      </w:r>
      <w:proofErr w:type="gramStart"/>
      <w:r w:rsidR="00096124">
        <w:rPr>
          <w:rFonts w:ascii="Helvetica" w:hAnsi="Helvetica"/>
          <w:color w:val="222222"/>
          <w:shd w:val="clear" w:color="auto" w:fill="FFFFFF"/>
        </w:rPr>
        <w:t>growth</w:t>
      </w:r>
      <w:r w:rsidR="00290ECE">
        <w:t>(</w:t>
      </w:r>
      <w:proofErr w:type="gramEnd"/>
      <w:r w:rsidR="00290ECE">
        <w:rPr>
          <w:rFonts w:hint="eastAsia"/>
        </w:rPr>
        <w:t>GO</w:t>
      </w:r>
      <w:r w:rsidR="00290ECE">
        <w:t xml:space="preserve">:0007409, </w:t>
      </w:r>
      <m:oMath>
        <m:r>
          <w:rPr>
            <w:rFonts w:ascii="Cambria Math" w:hAnsi="Cambria Math"/>
          </w:rPr>
          <m:t>P=3.55×</m:t>
        </m:r>
        <m:sSup>
          <m:sSupPr>
            <m:ctrlPr>
              <w:rPr>
                <w:rFonts w:ascii="Cambria Math" w:hAnsi="Cambria Math"/>
                <w:i/>
              </w:rPr>
            </m:ctrlPr>
          </m:sSupPr>
          <m:e>
            <m:r>
              <w:rPr>
                <w:rFonts w:ascii="Cambria Math" w:hAnsi="Cambria Math"/>
              </w:rPr>
              <m:t>10</m:t>
            </m:r>
          </m:e>
          <m:sup>
            <m:r>
              <w:rPr>
                <w:rFonts w:ascii="Cambria Math" w:hAnsi="Cambria Math"/>
              </w:rPr>
              <m:t>-26</m:t>
            </m:r>
          </m:sup>
        </m:sSup>
      </m:oMath>
      <w:r w:rsidR="00290ECE">
        <w:t>)</w:t>
      </w:r>
      <w:r w:rsidR="007C4539">
        <w:t xml:space="preserve"> and </w:t>
      </w:r>
      <w:r w:rsidR="00582686">
        <w:t>axon guidance (</w:t>
      </w:r>
      <w:r w:rsidR="00582686">
        <w:rPr>
          <w:rFonts w:hint="eastAsia"/>
        </w:rPr>
        <w:t>GO</w:t>
      </w:r>
      <w:r w:rsidR="00582686">
        <w:t xml:space="preserve">:0007411, </w:t>
      </w:r>
      <m:oMath>
        <m:r>
          <w:rPr>
            <w:rFonts w:ascii="Cambria Math" w:hAnsi="Cambria Math"/>
          </w:rPr>
          <m:t>P=2.74×</m:t>
        </m:r>
        <m:sSup>
          <m:sSupPr>
            <m:ctrlPr>
              <w:rPr>
                <w:rFonts w:ascii="Cambria Math" w:hAnsi="Cambria Math"/>
                <w:i/>
              </w:rPr>
            </m:ctrlPr>
          </m:sSupPr>
          <m:e>
            <m:r>
              <w:rPr>
                <w:rFonts w:ascii="Cambria Math" w:hAnsi="Cambria Math"/>
              </w:rPr>
              <m:t>10</m:t>
            </m:r>
          </m:e>
          <m:sup>
            <m:r>
              <w:rPr>
                <w:rFonts w:ascii="Cambria Math" w:hAnsi="Cambria Math"/>
              </w:rPr>
              <m:t>-10</m:t>
            </m:r>
          </m:sup>
        </m:sSup>
      </m:oMath>
      <w:r w:rsidR="00582686">
        <w:t>).</w:t>
      </w:r>
      <w:r w:rsidR="00301ED1">
        <w:t xml:space="preserve"> </w:t>
      </w:r>
      <w:r w:rsidR="009A2526">
        <w:t xml:space="preserve">Gene module </w:t>
      </w:r>
      <w:r w:rsidR="00301ED1">
        <w:t>M5 (</w:t>
      </w:r>
      <w:r w:rsidR="00A4583A">
        <w:t>30 genes</w:t>
      </w:r>
      <w:r w:rsidR="00301ED1">
        <w:t>)</w:t>
      </w:r>
      <w:r w:rsidR="009A2526" w:rsidDel="009A2526">
        <w:t xml:space="preserve"> </w:t>
      </w:r>
      <w:r w:rsidR="00555F53">
        <w:t>w</w:t>
      </w:r>
      <w:r w:rsidR="009A2526">
        <w:t>as</w:t>
      </w:r>
      <w:r w:rsidR="00555F53">
        <w:t xml:space="preserve"> enriched in many GO terms related to neurons such as </w:t>
      </w:r>
      <w:r w:rsidR="00555F53" w:rsidRPr="00555F53">
        <w:t>regulation of neurotransmitter levels</w:t>
      </w:r>
      <w:r w:rsidR="00555F53">
        <w:t xml:space="preserve"> (</w:t>
      </w:r>
      <w:r w:rsidR="00555F53" w:rsidRPr="00555F53">
        <w:t>GO:0001505</w:t>
      </w:r>
      <w:r w:rsidR="00555F53">
        <w:t xml:space="preserve">, </w:t>
      </w:r>
      <m:oMath>
        <m:r>
          <w:rPr>
            <w:rFonts w:ascii="Cambria Math" w:hAnsi="Cambria Math"/>
          </w:rPr>
          <m:t>P=5.78×</m:t>
        </m:r>
        <m:sSup>
          <m:sSupPr>
            <m:ctrlPr>
              <w:rPr>
                <w:rFonts w:ascii="Cambria Math" w:hAnsi="Cambria Math"/>
                <w:i/>
              </w:rPr>
            </m:ctrlPr>
          </m:sSupPr>
          <m:e>
            <m:r>
              <w:rPr>
                <w:rFonts w:ascii="Cambria Math" w:hAnsi="Cambria Math"/>
              </w:rPr>
              <m:t>10</m:t>
            </m:r>
          </m:e>
          <m:sup>
            <m:r>
              <w:rPr>
                <w:rFonts w:ascii="Cambria Math" w:hAnsi="Cambria Math"/>
              </w:rPr>
              <m:t>-23</m:t>
            </m:r>
          </m:sup>
        </m:sSup>
      </m:oMath>
      <w:r w:rsidR="00555F53">
        <w:t xml:space="preserve">), </w:t>
      </w:r>
      <w:r w:rsidR="00775E58">
        <w:t xml:space="preserve">and </w:t>
      </w:r>
      <w:proofErr w:type="spellStart"/>
      <w:r w:rsidR="00555F53">
        <w:t>presynapse</w:t>
      </w:r>
      <w:proofErr w:type="spellEnd"/>
      <w:r w:rsidR="00EF39CA">
        <w:t xml:space="preserve"> </w:t>
      </w:r>
      <w:r w:rsidR="00555F53">
        <w:t>(</w:t>
      </w:r>
      <w:r w:rsidR="00555F53" w:rsidRPr="00555F53">
        <w:t>GO:0098793</w:t>
      </w:r>
      <w:r w:rsidR="00555F53">
        <w:t xml:space="preserve">, </w:t>
      </w:r>
      <m:oMath>
        <m:r>
          <w:rPr>
            <w:rFonts w:ascii="Cambria Math" w:hAnsi="Cambria Math"/>
          </w:rPr>
          <m:t>P=2.85×</m:t>
        </m:r>
        <m:sSup>
          <m:sSupPr>
            <m:ctrlPr>
              <w:rPr>
                <w:rFonts w:ascii="Cambria Math" w:hAnsi="Cambria Math"/>
                <w:i/>
              </w:rPr>
            </m:ctrlPr>
          </m:sSupPr>
          <m:e>
            <m:r>
              <w:rPr>
                <w:rFonts w:ascii="Cambria Math" w:hAnsi="Cambria Math"/>
              </w:rPr>
              <m:t>10</m:t>
            </m:r>
          </m:e>
          <m:sup>
            <m:r>
              <w:rPr>
                <w:rFonts w:ascii="Cambria Math" w:hAnsi="Cambria Math"/>
              </w:rPr>
              <m:t>-57</m:t>
            </m:r>
          </m:sup>
        </m:sSup>
      </m:oMath>
      <w:r w:rsidR="00555F53">
        <w:t>)</w:t>
      </w:r>
      <w:r w:rsidR="003B3F51">
        <w:rPr>
          <w:rFonts w:cs="Arial"/>
          <w:color w:val="000000"/>
          <w:shd w:val="clear" w:color="auto" w:fill="FFFFFF"/>
        </w:rPr>
        <w:t>.</w:t>
      </w:r>
      <w:r w:rsidR="009A2526">
        <w:rPr>
          <w:rFonts w:cs="Arial"/>
          <w:color w:val="000000"/>
          <w:shd w:val="clear" w:color="auto" w:fill="FFFFFF"/>
        </w:rPr>
        <w:t xml:space="preserve"> </w:t>
      </w:r>
      <w:r w:rsidR="009A2526">
        <w:rPr>
          <w:rFonts w:cs="Arial" w:hint="eastAsia"/>
          <w:color w:val="000000"/>
          <w:shd w:val="clear" w:color="auto" w:fill="FFFFFF"/>
        </w:rPr>
        <w:t>Its</w:t>
      </w:r>
      <w:r w:rsidR="009A2526">
        <w:t xml:space="preserve"> representative gene </w:t>
      </w:r>
      <w:r w:rsidR="009A2526" w:rsidRPr="000001DB">
        <w:rPr>
          <w:i/>
          <w:iCs/>
        </w:rPr>
        <w:t>Gad2</w:t>
      </w:r>
      <w:r w:rsidR="009A2526">
        <w:rPr>
          <w:i/>
          <w:iCs/>
        </w:rPr>
        <w:t xml:space="preserve"> </w:t>
      </w:r>
      <w:r w:rsidR="00A25792">
        <w:rPr>
          <w:rFonts w:hint="eastAsia"/>
          <w:iCs/>
        </w:rPr>
        <w:t>w</w:t>
      </w:r>
      <w:r w:rsidR="00A25792">
        <w:rPr>
          <w:iCs/>
        </w:rPr>
        <w:t xml:space="preserve">as a </w:t>
      </w:r>
      <w:r w:rsidR="003C1D94">
        <w:rPr>
          <w:rFonts w:hint="eastAsia"/>
          <w:iCs/>
        </w:rPr>
        <w:t>spatially</w:t>
      </w:r>
      <w:r w:rsidR="003C1D94">
        <w:rPr>
          <w:iCs/>
        </w:rPr>
        <w:t xml:space="preserve"> </w:t>
      </w:r>
      <w:r w:rsidR="003C1D94">
        <w:rPr>
          <w:rFonts w:hint="eastAsia"/>
          <w:iCs/>
        </w:rPr>
        <w:t>variable</w:t>
      </w:r>
      <w:r w:rsidR="003C1D94">
        <w:rPr>
          <w:iCs/>
        </w:rPr>
        <w:t xml:space="preserve"> </w:t>
      </w:r>
      <w:r w:rsidR="003C1D94">
        <w:rPr>
          <w:rFonts w:hint="eastAsia"/>
          <w:iCs/>
        </w:rPr>
        <w:t>one</w:t>
      </w:r>
      <w:r w:rsidR="009A2526">
        <w:rPr>
          <w:iCs/>
        </w:rPr>
        <w:t xml:space="preserve"> </w:t>
      </w:r>
      <w:r w:rsidR="003C1D94">
        <w:rPr>
          <w:rFonts w:hint="eastAsia"/>
          <w:iCs/>
        </w:rPr>
        <w:t>related</w:t>
      </w:r>
      <w:r w:rsidR="003C1D94">
        <w:rPr>
          <w:iCs/>
        </w:rPr>
        <w:t xml:space="preserve"> </w:t>
      </w:r>
      <w:r w:rsidR="00A25792">
        <w:rPr>
          <w:iCs/>
        </w:rPr>
        <w:t xml:space="preserve">to </w:t>
      </w:r>
      <w:r w:rsidR="009A2526">
        <w:rPr>
          <w:rFonts w:hint="eastAsia"/>
          <w:iCs/>
        </w:rPr>
        <w:t>spatial</w:t>
      </w:r>
      <w:r w:rsidR="009A2526">
        <w:rPr>
          <w:iCs/>
        </w:rPr>
        <w:t xml:space="preserve"> </w:t>
      </w:r>
      <w:r w:rsidR="009A2526">
        <w:rPr>
          <w:rFonts w:hint="eastAsia"/>
          <w:iCs/>
        </w:rPr>
        <w:t>domains</w:t>
      </w:r>
      <w:r w:rsidR="009A2526">
        <w:rPr>
          <w:iCs/>
        </w:rPr>
        <w:t xml:space="preserve"> 4 </w:t>
      </w:r>
      <w:r w:rsidR="009A2526">
        <w:rPr>
          <w:rFonts w:hint="eastAsia"/>
          <w:iCs/>
        </w:rPr>
        <w:t>and</w:t>
      </w:r>
      <w:r w:rsidR="009A2526">
        <w:rPr>
          <w:iCs/>
        </w:rPr>
        <w:t xml:space="preserve"> 7 </w:t>
      </w:r>
      <w:r w:rsidR="009A2526">
        <w:t>(</w:t>
      </w:r>
      <w:r w:rsidR="009A2526" w:rsidRPr="00FE77C9">
        <w:rPr>
          <w:b/>
        </w:rPr>
        <w:t>Fig. 3</w:t>
      </w:r>
      <w:r w:rsidR="0030098C">
        <w:rPr>
          <w:b/>
        </w:rPr>
        <w:t>G</w:t>
      </w:r>
      <w:r w:rsidR="009A2526">
        <w:t>)</w:t>
      </w:r>
      <w:r w:rsidR="009A2526">
        <w:rPr>
          <w:iCs/>
        </w:rPr>
        <w:t>.</w:t>
      </w:r>
    </w:p>
    <w:bookmarkEnd w:id="143"/>
    <w:p w14:paraId="5271CC57" w14:textId="77777777" w:rsidR="00605BF5" w:rsidRPr="003B3F51" w:rsidRDefault="00605BF5" w:rsidP="0031598D">
      <w:pPr>
        <w:ind w:firstLineChars="0" w:firstLine="0"/>
        <w:rPr>
          <w:rFonts w:cs="Arial"/>
          <w:color w:val="000000"/>
          <w:shd w:val="clear" w:color="auto" w:fill="FFFFFF"/>
        </w:rPr>
      </w:pPr>
    </w:p>
    <w:p w14:paraId="64D62B73" w14:textId="054F87ED" w:rsidR="004A0B8F" w:rsidRPr="0031598D" w:rsidRDefault="00FC26A4" w:rsidP="00CA172E">
      <w:pPr>
        <w:pStyle w:val="31"/>
        <w:adjustRightInd w:val="0"/>
        <w:rPr>
          <w:sz w:val="22"/>
        </w:rPr>
      </w:pPr>
      <w:bookmarkStart w:id="172" w:name="_Hlk120655123"/>
      <w:r w:rsidRPr="0031598D">
        <w:rPr>
          <w:sz w:val="22"/>
        </w:rPr>
        <w:t>STAMarker</w:t>
      </w:r>
      <w:r w:rsidR="004D5A82" w:rsidRPr="0031598D">
        <w:rPr>
          <w:sz w:val="22"/>
        </w:rPr>
        <w:t xml:space="preserve"> </w:t>
      </w:r>
      <w:r w:rsidR="00106330" w:rsidRPr="0031598D">
        <w:rPr>
          <w:sz w:val="22"/>
        </w:rPr>
        <w:t>reveals the domain-specific variable genes o</w:t>
      </w:r>
      <w:r w:rsidR="003C1D94">
        <w:rPr>
          <w:rFonts w:hint="eastAsia"/>
          <w:sz w:val="22"/>
        </w:rPr>
        <w:t>n</w:t>
      </w:r>
      <w:r w:rsidR="003C1D94">
        <w:rPr>
          <w:sz w:val="22"/>
        </w:rPr>
        <w:t xml:space="preserve"> </w:t>
      </w:r>
      <w:r w:rsidR="003C1D94">
        <w:rPr>
          <w:rFonts w:hint="eastAsia"/>
          <w:sz w:val="22"/>
        </w:rPr>
        <w:t>the</w:t>
      </w:r>
      <w:r w:rsidR="00106330" w:rsidRPr="0031598D">
        <w:rPr>
          <w:sz w:val="22"/>
        </w:rPr>
        <w:t xml:space="preserve"> mouse </w:t>
      </w:r>
      <w:r w:rsidR="009E3D1D" w:rsidRPr="0031598D">
        <w:rPr>
          <w:rFonts w:eastAsiaTheme="minorEastAsia"/>
          <w:sz w:val="22"/>
        </w:rPr>
        <w:t>olfactory bulb</w:t>
      </w:r>
      <w:r w:rsidR="003C1D94">
        <w:rPr>
          <w:rFonts w:eastAsiaTheme="minorEastAsia"/>
          <w:sz w:val="22"/>
        </w:rPr>
        <w:t xml:space="preserve"> </w:t>
      </w:r>
      <w:proofErr w:type="gramStart"/>
      <w:r w:rsidR="003C1D94">
        <w:rPr>
          <w:rFonts w:eastAsiaTheme="minorEastAsia" w:hint="eastAsia"/>
          <w:sz w:val="22"/>
        </w:rPr>
        <w:t>dataset</w:t>
      </w:r>
      <w:proofErr w:type="gramEnd"/>
    </w:p>
    <w:p w14:paraId="7AF219E6" w14:textId="5182542E" w:rsidR="00CE70FA" w:rsidRDefault="000314F8" w:rsidP="003316E9">
      <w:pPr>
        <w:pStyle w:val="maintextfollowingheading"/>
        <w:rPr>
          <w:rFonts w:eastAsiaTheme="minorEastAsia"/>
        </w:rPr>
      </w:pPr>
      <w:bookmarkStart w:id="173" w:name="_Hlk120655151"/>
      <w:bookmarkEnd w:id="172"/>
      <w:r>
        <w:rPr>
          <w:rFonts w:eastAsiaTheme="minorEastAsia"/>
        </w:rPr>
        <w:t xml:space="preserve">We applied STAMarker to </w:t>
      </w:r>
      <w:r w:rsidR="003C1D94">
        <w:rPr>
          <w:rFonts w:eastAsiaTheme="minorEastAsia" w:hint="eastAsia"/>
        </w:rPr>
        <w:t>the</w:t>
      </w:r>
      <w:r>
        <w:rPr>
          <w:rFonts w:eastAsiaTheme="minorEastAsia"/>
        </w:rPr>
        <w:t xml:space="preserve"> </w:t>
      </w:r>
      <w:r w:rsidR="001E29C1">
        <w:rPr>
          <w:rFonts w:eastAsiaTheme="minorEastAsia"/>
        </w:rPr>
        <w:t>mouse olfactory bulb dataset</w:t>
      </w:r>
      <w:sdt>
        <w:sdtPr>
          <w:rPr>
            <w:rFonts w:eastAsiaTheme="minorEastAsia"/>
          </w:rPr>
          <w:alias w:val="To edit, see citavi.com/edit"/>
          <w:tag w:val="CitaviPlaceholder#452cb1bf-076b-4b50-8627-252f2e0ba8a4"/>
          <w:id w:val="1895926316"/>
          <w:placeholder>
            <w:docPart w:val="DefaultPlaceholder_-1854013440"/>
          </w:placeholder>
        </w:sdtPr>
        <w:sdtContent>
          <w:r w:rsidR="00C22EDE">
            <w:rPr>
              <w:rFonts w:eastAsiaTheme="minorEastAsia"/>
              <w:noProof/>
            </w:rPr>
            <w:fldChar w:fldCharType="begin"/>
          </w:r>
          <w:r w:rsidR="007A3413">
            <w:rPr>
              <w:rFonts w:eastAsiaTheme="minorEastAsia"/>
              <w:noProof/>
            </w:rPr>
            <w:instrText>ADDIN CitaviPlaceholder{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HJcblxcKlxccGFub3NlIDA1MDUwMTAyMDEwNzA2MDIwNTA3fVN5bWJvbDt9e1xcZjJcXGZzd2lzc1xcZmNoYXJzZXQwXFxmcHJxMntcXCpcXHBhbm9zZSAwMjBiMDYwNDAyMDIwMjAyMDIwNH1BcmlhbDt9e1xcZjNcXGZuaWxcXGZjaGFyc2V0MCBNaWNyb3NvZnQgWWFIZWk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yMDUy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yMjQwXFxwZ2hzeG4xNTg0M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}</w:instrText>
          </w:r>
          <w:r w:rsidR="00C22EDE">
            <w:rPr>
              <w:rFonts w:eastAsiaTheme="minorEastAsia"/>
              <w:noProof/>
            </w:rPr>
            <w:fldChar w:fldCharType="separate"/>
          </w:r>
          <w:r w:rsidR="007A3413">
            <w:rPr>
              <w:rFonts w:eastAsiaTheme="minorEastAsia"/>
              <w:noProof/>
            </w:rPr>
            <w:t>(5)</w:t>
          </w:r>
          <w:r w:rsidR="00C22EDE">
            <w:rPr>
              <w:rFonts w:eastAsiaTheme="minorEastAsia"/>
              <w:noProof/>
            </w:rPr>
            <w:fldChar w:fldCharType="end"/>
          </w:r>
        </w:sdtContent>
      </w:sdt>
      <w:r w:rsidR="001E29C1">
        <w:rPr>
          <w:rFonts w:eastAsiaTheme="minorEastAsia"/>
        </w:rPr>
        <w:t xml:space="preserve"> </w:t>
      </w:r>
      <w:r w:rsidR="009E3D1D">
        <w:rPr>
          <w:rFonts w:eastAsiaTheme="minorEastAsia"/>
        </w:rPr>
        <w:t xml:space="preserve">profiled by </w:t>
      </w:r>
      <w:r w:rsidR="00CB0D25">
        <w:rPr>
          <w:rFonts w:eastAsiaTheme="minorEastAsia"/>
        </w:rPr>
        <w:t xml:space="preserve">the </w:t>
      </w:r>
      <w:r w:rsidR="003253B8">
        <w:rPr>
          <w:rFonts w:eastAsiaTheme="minorEastAsia"/>
        </w:rPr>
        <w:t>Ster</w:t>
      </w:r>
      <w:r w:rsidR="00CB0D25">
        <w:rPr>
          <w:rFonts w:eastAsiaTheme="minorEastAsia"/>
        </w:rPr>
        <w:t>e</w:t>
      </w:r>
      <w:r w:rsidR="003253B8">
        <w:rPr>
          <w:rFonts w:eastAsiaTheme="minorEastAsia"/>
        </w:rPr>
        <w:t>o-seq</w:t>
      </w:r>
      <w:r w:rsidR="001E29C1">
        <w:rPr>
          <w:rFonts w:eastAsiaTheme="minorEastAsia"/>
        </w:rPr>
        <w:t xml:space="preserve"> </w:t>
      </w:r>
      <w:r w:rsidR="003253B8">
        <w:rPr>
          <w:rFonts w:eastAsiaTheme="minorEastAsia"/>
        </w:rPr>
        <w:t xml:space="preserve">platform to identify the laminar </w:t>
      </w:r>
      <w:r w:rsidR="00E124E2">
        <w:rPr>
          <w:rFonts w:eastAsiaTheme="minorEastAsia"/>
        </w:rPr>
        <w:t xml:space="preserve">organization and the corresponding </w:t>
      </w:r>
      <w:r w:rsidR="004B4AA7">
        <w:rPr>
          <w:rFonts w:eastAsiaTheme="minorEastAsia"/>
        </w:rPr>
        <w:t>SVGs</w:t>
      </w:r>
      <w:r w:rsidR="00DF4D88">
        <w:rPr>
          <w:rFonts w:eastAsiaTheme="minorEastAsia"/>
        </w:rPr>
        <w:t>.</w:t>
      </w:r>
      <w:r w:rsidR="00FF260E">
        <w:rPr>
          <w:rFonts w:eastAsiaTheme="minorEastAsia"/>
        </w:rPr>
        <w:t xml:space="preserve"> </w:t>
      </w:r>
      <w:r w:rsidR="003247B4">
        <w:rPr>
          <w:rFonts w:eastAsiaTheme="minorEastAsia"/>
        </w:rPr>
        <w:t>STAMarker could well decipher the eight spatial domains with clear laminar structures (</w:t>
      </w:r>
      <w:r w:rsidR="003247B4" w:rsidRPr="001927B6">
        <w:rPr>
          <w:rFonts w:eastAsiaTheme="minorEastAsia"/>
          <w:b/>
        </w:rPr>
        <w:t>Fig</w:t>
      </w:r>
      <w:r w:rsidR="003247B4" w:rsidRPr="001927B6">
        <w:rPr>
          <w:rFonts w:eastAsiaTheme="minorEastAsia" w:hint="eastAsia"/>
          <w:b/>
        </w:rPr>
        <w:t>.</w:t>
      </w:r>
      <w:r w:rsidR="003247B4" w:rsidRPr="001927B6">
        <w:rPr>
          <w:rFonts w:eastAsiaTheme="minorEastAsia"/>
          <w:b/>
        </w:rPr>
        <w:t xml:space="preserve"> 4A</w:t>
      </w:r>
      <w:r w:rsidR="003247B4">
        <w:rPr>
          <w:rFonts w:eastAsiaTheme="minorEastAsia"/>
        </w:rPr>
        <w:t>)</w:t>
      </w:r>
      <w:r w:rsidR="003247B4">
        <w:rPr>
          <w:rFonts w:eastAsiaTheme="minorEastAsia" w:hint="eastAsia"/>
        </w:rPr>
        <w:t>,</w:t>
      </w:r>
      <w:r w:rsidR="003247B4">
        <w:rPr>
          <w:rFonts w:eastAsiaTheme="minorEastAsia"/>
        </w:rPr>
        <w:t xml:space="preserve"> consisting of </w:t>
      </w:r>
      <w:r w:rsidR="003247B4">
        <w:t xml:space="preserve">rostral migratory stream (RMS), ependymal cell zone (ECZ), granule cell layer (GCL), internal plexiform layer (IPL), mitral layer (MT), glomerular layer (GL) and olfactory nerve layer (ONL), </w:t>
      </w:r>
      <w:r w:rsidR="00345DFA">
        <w:rPr>
          <w:rFonts w:eastAsiaTheme="minorEastAsia"/>
        </w:rPr>
        <w:t xml:space="preserve">annotated according to the </w:t>
      </w:r>
      <w:r w:rsidR="00345DFA" w:rsidRPr="009764B7">
        <w:rPr>
          <w:rFonts w:eastAsiaTheme="minorEastAsia"/>
        </w:rPr>
        <w:t>Allen Brain Atlas</w:t>
      </w:r>
      <w:sdt>
        <w:sdtPr>
          <w:rPr>
            <w:rFonts w:eastAsiaTheme="minorEastAsia"/>
          </w:rPr>
          <w:alias w:val="To edit, see citavi.com/edit"/>
          <w:tag w:val="CitaviPlaceholder#d1805de3-1fc9-4cfb-bcc9-27021f1c3916"/>
          <w:id w:val="1112629582"/>
          <w:placeholder>
            <w:docPart w:val="49000002DA6B497996A92B3DF51C9932"/>
          </w:placeholder>
        </w:sdtPr>
        <w:sdtContent>
          <w:r w:rsidR="00345DFA">
            <w:rPr>
              <w:rFonts w:eastAsiaTheme="minorEastAsia"/>
              <w:noProof/>
            </w:rPr>
            <w:fldChar w:fldCharType="begin"/>
          </w:r>
          <w:r w:rsidR="007A3413">
            <w:rPr>
              <w:rFonts w:eastAsiaTheme="minorEastAsia"/>
              <w:noProof/>
            </w:rPr>
            <w:instrText>ADDIN CitaviPlaceholder{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E1pY3Jvc29mdCBZYUhlaSBVSTt9fXtcXGNvbG9ydGJsO317XFxzdHlsZXNoZWV0e1xcczBcXHNuZXh0MFxcc3Fmb3JtYXRcXHNwcmlvcml0eTBcXHNhMTIwXFxhc3BhbHBoYVxcYXNwbnVtXFxhZGp1c3RyaWdodFxcbHRycGFyXFxsaTBcXGxpbjBcXHJpMFxccmluMFxyXG5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IwNTJ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IyNDBcXHBnaHN4bjE1ODQw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}</w:instrText>
          </w:r>
          <w:r w:rsidR="00345DFA">
            <w:rPr>
              <w:rFonts w:eastAsiaTheme="minorEastAsia"/>
              <w:noProof/>
            </w:rPr>
            <w:fldChar w:fldCharType="separate"/>
          </w:r>
          <w:r w:rsidR="007A3413">
            <w:rPr>
              <w:rFonts w:eastAsiaTheme="minorEastAsia"/>
              <w:noProof/>
            </w:rPr>
            <w:t>(36)</w:t>
          </w:r>
          <w:r w:rsidR="00345DFA">
            <w:rPr>
              <w:rFonts w:eastAsiaTheme="minorEastAsia"/>
              <w:noProof/>
            </w:rPr>
            <w:fldChar w:fldCharType="end"/>
          </w:r>
        </w:sdtContent>
      </w:sdt>
      <w:r w:rsidR="00345DFA">
        <w:rPr>
          <w:rFonts w:eastAsiaTheme="minorEastAsia"/>
        </w:rPr>
        <w:t>.</w:t>
      </w:r>
    </w:p>
    <w:p w14:paraId="432FE327" w14:textId="48798CC2" w:rsidR="00E73F31" w:rsidRDefault="00263335" w:rsidP="00CD6D26">
      <w:pPr>
        <w:ind w:firstLine="220"/>
      </w:pPr>
      <w:r>
        <w:t xml:space="preserve">STAMarker </w:t>
      </w:r>
      <w:r w:rsidR="003247B4">
        <w:t>dete</w:t>
      </w:r>
      <w:r w:rsidR="003247B4" w:rsidRPr="00E97919">
        <w:t>rmined</w:t>
      </w:r>
      <w:r w:rsidR="00536759" w:rsidRPr="00E97919">
        <w:t xml:space="preserve"> 311 SVGs, </w:t>
      </w:r>
      <w:r w:rsidR="00E97919" w:rsidRPr="00E97919">
        <w:t>and most of them belong to more than three spatial domains (</w:t>
      </w:r>
      <w:r w:rsidR="00E97919" w:rsidRPr="00E97919">
        <w:rPr>
          <w:b/>
        </w:rPr>
        <w:t>Fig. 4B</w:t>
      </w:r>
      <w:r w:rsidR="00E97919" w:rsidRPr="00E97919">
        <w:t xml:space="preserve">), implying </w:t>
      </w:r>
      <w:r w:rsidR="00CD6D26">
        <w:t xml:space="preserve">that </w:t>
      </w:r>
      <w:r w:rsidR="00E97919" w:rsidRPr="00E97919">
        <w:t xml:space="preserve">the eight laminar organizations share similar </w:t>
      </w:r>
      <w:r w:rsidR="00E97919" w:rsidRPr="00E97919">
        <w:lastRenderedPageBreak/>
        <w:t>gene expression patterns. T</w:t>
      </w:r>
      <w:r w:rsidR="00536759" w:rsidRPr="00E97919">
        <w:t xml:space="preserve">he </w:t>
      </w:r>
      <w:r w:rsidR="00E97919">
        <w:t>shared</w:t>
      </w:r>
      <w:r w:rsidR="00E97919" w:rsidRPr="00E97919">
        <w:t xml:space="preserve"> </w:t>
      </w:r>
      <w:r w:rsidR="00536759" w:rsidRPr="00E97919">
        <w:t>SVGs of the four methods</w:t>
      </w:r>
      <w:r w:rsidR="00810F04" w:rsidRPr="00E97919">
        <w:t xml:space="preserve"> is only </w:t>
      </w:r>
      <w:r w:rsidR="007B6891" w:rsidRPr="00E97919">
        <w:t>one gene</w:t>
      </w:r>
      <w:r w:rsidR="000D68F4" w:rsidRPr="00E97919">
        <w:t xml:space="preserve"> (</w:t>
      </w:r>
      <w:r w:rsidR="000D68F4" w:rsidRPr="00E97919">
        <w:rPr>
          <w:b/>
        </w:rPr>
        <w:t>Fig</w:t>
      </w:r>
      <w:r w:rsidR="003247B4" w:rsidRPr="00E97919">
        <w:rPr>
          <w:b/>
        </w:rPr>
        <w:t>.</w:t>
      </w:r>
      <w:r w:rsidR="000D68F4" w:rsidRPr="00E97919">
        <w:rPr>
          <w:b/>
        </w:rPr>
        <w:t xml:space="preserve"> </w:t>
      </w:r>
      <w:r w:rsidR="00E97919" w:rsidRPr="00E97919">
        <w:rPr>
          <w:b/>
        </w:rPr>
        <w:t>4C</w:t>
      </w:r>
      <w:r w:rsidR="000D68F4" w:rsidRPr="00E97919">
        <w:t>)</w:t>
      </w:r>
      <w:r w:rsidR="00810F04" w:rsidRPr="00E97919">
        <w:t>.</w:t>
      </w:r>
      <w:r w:rsidRPr="00E97919">
        <w:t xml:space="preserve"> </w:t>
      </w:r>
      <w:r w:rsidR="006B3338" w:rsidRPr="00E97919">
        <w:t>The SVG</w:t>
      </w:r>
      <w:r w:rsidR="006B3338">
        <w:t xml:space="preserve">s identified by STAMarker </w:t>
      </w:r>
      <w:r w:rsidR="009F6BFD">
        <w:t>were</w:t>
      </w:r>
      <w:r w:rsidR="006B3338">
        <w:t xml:space="preserve"> </w:t>
      </w:r>
      <w:r w:rsidR="009F6BFD">
        <w:t>enriched in</w:t>
      </w:r>
      <w:r w:rsidR="00B16395">
        <w:t xml:space="preserve"> more GO terms and KEGG pathways</w:t>
      </w:r>
      <w:r w:rsidR="004D1ACD">
        <w:t xml:space="preserve">, while </w:t>
      </w:r>
      <w:r w:rsidR="00CC16AD">
        <w:t xml:space="preserve">those of SpatialDE were enriched in much </w:t>
      </w:r>
      <w:r w:rsidR="00D178A6">
        <w:t xml:space="preserve">fewer </w:t>
      </w:r>
      <w:r w:rsidR="00CC16AD">
        <w:t>terms</w:t>
      </w:r>
      <w:r w:rsidR="003247B4">
        <w:t xml:space="preserve"> a</w:t>
      </w:r>
      <w:r w:rsidR="00193F02">
        <w:t>t a</w:t>
      </w:r>
      <w:r w:rsidR="001B622F">
        <w:t>n</w:t>
      </w:r>
      <w:r w:rsidR="00554BC9">
        <w:t xml:space="preserve"> FDR of 5%</w:t>
      </w:r>
      <w:r w:rsidR="003247B4">
        <w:t xml:space="preserve"> (</w:t>
      </w:r>
      <w:r w:rsidR="003247B4" w:rsidRPr="00FE77C9">
        <w:rPr>
          <w:b/>
        </w:rPr>
        <w:t>Fig. S</w:t>
      </w:r>
      <w:ins w:id="174" w:author="Zhang Chihao" w:date="2023-05-17T11:23:00Z">
        <w:r w:rsidR="00AA0EE2">
          <w:rPr>
            <w:b/>
          </w:rPr>
          <w:t>4</w:t>
        </w:r>
      </w:ins>
      <w:del w:id="175" w:author="Zhang Chihao" w:date="2023-05-17T11:23:00Z">
        <w:r w:rsidR="003247B4" w:rsidRPr="00FE77C9" w:rsidDel="00AA0EE2">
          <w:rPr>
            <w:b/>
          </w:rPr>
          <w:delText>3</w:delText>
        </w:r>
      </w:del>
      <w:r w:rsidR="003247B4">
        <w:t>)</w:t>
      </w:r>
      <w:r w:rsidR="000C3D42">
        <w:t xml:space="preserve"> </w:t>
      </w:r>
      <w:r w:rsidR="0073295A">
        <w:t>(</w:t>
      </w:r>
      <w:r w:rsidR="003247B4">
        <w:t xml:space="preserve">STAMarker: 451 GO terms and 42 KEGG pathways; </w:t>
      </w:r>
      <w:r w:rsidR="000E53B4">
        <w:t>Hotspot: 349 GO terms</w:t>
      </w:r>
      <w:r w:rsidR="00C648EF">
        <w:t xml:space="preserve">, </w:t>
      </w:r>
      <w:r w:rsidR="00152FA1">
        <w:t>27</w:t>
      </w:r>
      <w:r w:rsidR="007317E2">
        <w:t xml:space="preserve"> KEGG pathways</w:t>
      </w:r>
      <w:r w:rsidR="00F517C5">
        <w:t>;</w:t>
      </w:r>
      <w:r w:rsidR="00310E62">
        <w:t xml:space="preserve"> </w:t>
      </w:r>
      <w:r w:rsidR="00F517C5">
        <w:t xml:space="preserve">SPARK-X: </w:t>
      </w:r>
      <w:r w:rsidR="00C20909">
        <w:t>377 GO terms</w:t>
      </w:r>
      <w:r w:rsidR="005A4A2F">
        <w:t xml:space="preserve">, </w:t>
      </w:r>
      <w:r w:rsidR="00940A97">
        <w:t>34 KEGG pathways</w:t>
      </w:r>
      <w:r w:rsidR="00770B14">
        <w:t xml:space="preserve">; SpatialDE: 15 </w:t>
      </w:r>
      <w:r w:rsidR="00D975E3">
        <w:t xml:space="preserve">GO </w:t>
      </w:r>
      <w:r w:rsidR="00770B14">
        <w:t xml:space="preserve">terms, </w:t>
      </w:r>
      <w:r w:rsidR="001B05BD">
        <w:t>2 KEGG pathways</w:t>
      </w:r>
      <w:ins w:id="176" w:author="Zhang Chihao" w:date="2023-05-17T11:25:00Z">
        <w:r w:rsidR="00B024D5">
          <w:t>; MERINGUE</w:t>
        </w:r>
      </w:ins>
      <w:ins w:id="177" w:author="Zhang Chihao" w:date="2023-05-17T11:26:00Z">
        <w:r w:rsidR="00B024D5">
          <w:t>:</w:t>
        </w:r>
      </w:ins>
      <w:ins w:id="178" w:author="Zhang Chihao" w:date="2023-05-17T11:25:00Z">
        <w:r w:rsidR="00B024D5">
          <w:t xml:space="preserve"> 181</w:t>
        </w:r>
      </w:ins>
      <w:ins w:id="179" w:author="Zhang Chihao" w:date="2023-05-17T11:26:00Z">
        <w:r w:rsidR="00B024D5">
          <w:t xml:space="preserve"> </w:t>
        </w:r>
      </w:ins>
      <w:ins w:id="180" w:author="Zhang Chihao" w:date="2023-05-17T11:25:00Z">
        <w:r w:rsidR="00B024D5">
          <w:t>GO terms,</w:t>
        </w:r>
      </w:ins>
      <w:ins w:id="181" w:author="Zhang Chihao" w:date="2023-05-17T11:26:00Z">
        <w:r w:rsidR="00B024D5">
          <w:t xml:space="preserve"> </w:t>
        </w:r>
      </w:ins>
      <w:ins w:id="182" w:author="Zhang Chihao" w:date="2023-05-17T12:21:00Z">
        <w:r w:rsidR="00A509F8">
          <w:t>9 KEGG pathways</w:t>
        </w:r>
      </w:ins>
      <w:ins w:id="183" w:author="Zhang Chihao" w:date="2023-05-17T11:26:00Z">
        <w:r w:rsidR="00B024D5">
          <w:t xml:space="preserve">; </w:t>
        </w:r>
      </w:ins>
      <w:ins w:id="184" w:author="Zhang Chihao" w:date="2023-05-17T12:21:00Z">
        <w:r w:rsidR="00A509F8">
          <w:t xml:space="preserve">SpaGFT: 170 GO terms, 9 KEGG pathways; SpaGCN: </w:t>
        </w:r>
      </w:ins>
      <w:ins w:id="185" w:author="Zhang Chihao" w:date="2023-05-17T12:22:00Z">
        <w:r w:rsidR="00A509F8">
          <w:t xml:space="preserve">165 GO terms, no KEGG </w:t>
        </w:r>
        <w:proofErr w:type="spellStart"/>
        <w:r w:rsidR="00A509F8">
          <w:t>pathwary</w:t>
        </w:r>
        <w:proofErr w:type="spellEnd"/>
        <w:r w:rsidR="00A509F8">
          <w:t xml:space="preserve"> are enriched</w:t>
        </w:r>
      </w:ins>
      <w:r w:rsidR="0073295A">
        <w:t>)</w:t>
      </w:r>
      <w:r w:rsidR="00EB076A">
        <w:t>.</w:t>
      </w:r>
      <w:r w:rsidR="00E622D0">
        <w:t xml:space="preserve"> </w:t>
      </w:r>
      <w:r w:rsidR="00A960D7">
        <w:t xml:space="preserve">Many of </w:t>
      </w:r>
      <w:r w:rsidR="00093B5B">
        <w:t xml:space="preserve">the </w:t>
      </w:r>
      <w:r w:rsidR="00D975E3">
        <w:t>STAMarker-</w:t>
      </w:r>
      <w:r w:rsidR="00FF1F15">
        <w:t xml:space="preserve">identified </w:t>
      </w:r>
      <w:r w:rsidR="00C31643">
        <w:t>GO</w:t>
      </w:r>
      <w:r w:rsidR="00093B5B">
        <w:t xml:space="preserve"> terms and </w:t>
      </w:r>
      <w:r w:rsidR="00ED5763">
        <w:t xml:space="preserve">KEGG pathways </w:t>
      </w:r>
      <w:r w:rsidR="007117FC">
        <w:t xml:space="preserve">directly related </w:t>
      </w:r>
      <w:r w:rsidR="00BB2B1B">
        <w:t xml:space="preserve">to the </w:t>
      </w:r>
      <w:r w:rsidR="007653BE">
        <w:t xml:space="preserve">synapse </w:t>
      </w:r>
      <w:r w:rsidR="00232EDA">
        <w:t>organization</w:t>
      </w:r>
      <w:r w:rsidR="007653BE">
        <w:t xml:space="preserve"> and the </w:t>
      </w:r>
      <w:r w:rsidR="00BB2B1B">
        <w:t>functions of t</w:t>
      </w:r>
      <w:r w:rsidR="005D35A8">
        <w:t>he olfactory</w:t>
      </w:r>
      <w:r w:rsidR="00C245CC">
        <w:t xml:space="preserve"> </w:t>
      </w:r>
      <w:proofErr w:type="gramStart"/>
      <w:r w:rsidR="00C245CC">
        <w:t>bulb</w:t>
      </w:r>
      <w:r w:rsidR="00CD6D26">
        <w:t>,</w:t>
      </w:r>
      <w:r w:rsidR="00C245CC">
        <w:t xml:space="preserve"> and</w:t>
      </w:r>
      <w:proofErr w:type="gramEnd"/>
      <w:r w:rsidR="00C245CC">
        <w:t xml:space="preserve"> tend</w:t>
      </w:r>
      <w:r w:rsidR="00D975E3">
        <w:t>ed</w:t>
      </w:r>
      <w:r w:rsidR="00C245CC">
        <w:t xml:space="preserve"> to be more significant than </w:t>
      </w:r>
      <w:r w:rsidR="00D975E3">
        <w:t xml:space="preserve">those of </w:t>
      </w:r>
      <w:r w:rsidR="00C245CC">
        <w:t>the other methods.</w:t>
      </w:r>
      <w:r w:rsidR="00E622D0">
        <w:t xml:space="preserve"> </w:t>
      </w:r>
      <w:r w:rsidR="00885DCC">
        <w:t>For example,</w:t>
      </w:r>
      <w:r w:rsidR="00CF6E13">
        <w:t xml:space="preserve"> </w:t>
      </w:r>
      <w:r w:rsidR="003247B4">
        <w:rPr>
          <w:rFonts w:hint="eastAsia"/>
        </w:rPr>
        <w:t>the</w:t>
      </w:r>
      <w:r w:rsidR="003247B4">
        <w:t xml:space="preserve"> </w:t>
      </w:r>
      <w:r w:rsidR="00EB2240">
        <w:t>SVGs</w:t>
      </w:r>
      <w:r w:rsidR="003247B4">
        <w:t xml:space="preserve"> </w:t>
      </w:r>
      <w:r w:rsidR="003247B4">
        <w:rPr>
          <w:rFonts w:hint="eastAsia"/>
        </w:rPr>
        <w:t>identified</w:t>
      </w:r>
      <w:r w:rsidR="003247B4">
        <w:t xml:space="preserve"> </w:t>
      </w:r>
      <w:r w:rsidR="003247B4">
        <w:rPr>
          <w:rFonts w:hint="eastAsia"/>
        </w:rPr>
        <w:t>by</w:t>
      </w:r>
      <w:r w:rsidR="003247B4">
        <w:t xml:space="preserve"> STAMarker</w:t>
      </w:r>
      <w:r w:rsidR="00EB2240">
        <w:t xml:space="preserve"> were </w:t>
      </w:r>
      <w:r w:rsidR="00237997">
        <w:t>enriched</w:t>
      </w:r>
      <w:r w:rsidR="00EB2240">
        <w:t xml:space="preserve"> in the </w:t>
      </w:r>
      <w:r w:rsidR="00237997">
        <w:t xml:space="preserve">circadian </w:t>
      </w:r>
      <w:r w:rsidR="00237997" w:rsidRPr="00237997">
        <w:t>entrainment</w:t>
      </w:r>
      <w:r w:rsidR="00D61521">
        <w:rPr>
          <w:rFonts w:hint="eastAsia"/>
        </w:rPr>
        <w:t xml:space="preserve"> </w:t>
      </w:r>
      <w:r w:rsidR="00D61521">
        <w:t>pathway (</w:t>
      </w:r>
      <w:r w:rsidR="007115D2">
        <w:t>KEGG 04713</w:t>
      </w:r>
      <w:r w:rsidR="00A54648">
        <w:t xml:space="preserve">, </w:t>
      </w:r>
      <m:oMath>
        <m:r>
          <w:rPr>
            <w:rFonts w:ascii="Cambria Math" w:hAnsi="Cambria Math"/>
          </w:rPr>
          <m:t>P=4.13×</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D61521">
        <w:t>)</w:t>
      </w:r>
      <w:r w:rsidR="00066329">
        <w:t xml:space="preserve"> and were more significant than </w:t>
      </w:r>
      <w:r w:rsidR="00CD6D26">
        <w:t xml:space="preserve">those by </w:t>
      </w:r>
      <w:r w:rsidR="00066329">
        <w:t>the compared methods (Hotspot</w:t>
      </w:r>
      <w:r w:rsidR="004D53A4">
        <w:t xml:space="preserve"> </w:t>
      </w:r>
      <m:oMath>
        <m:r>
          <w:rPr>
            <w:rFonts w:ascii="Cambria Math" w:hAnsi="Cambria Math"/>
          </w:rPr>
          <m:t>P=3.05×</m:t>
        </m:r>
        <m:sSup>
          <m:sSupPr>
            <m:ctrlPr>
              <w:rPr>
                <w:rFonts w:ascii="Cambria Math" w:hAnsi="Cambria Math"/>
                <w:i/>
              </w:rPr>
            </m:ctrlPr>
          </m:sSupPr>
          <m:e>
            <m:r>
              <w:rPr>
                <w:rFonts w:ascii="Cambria Math" w:hAnsi="Cambria Math"/>
              </w:rPr>
              <m:t>10</m:t>
            </m:r>
          </m:e>
          <m:sup>
            <m:r>
              <w:rPr>
                <w:rFonts w:ascii="Cambria Math" w:hAnsi="Cambria Math"/>
              </w:rPr>
              <m:t>-7</m:t>
            </m:r>
          </m:sup>
        </m:sSup>
      </m:oMath>
      <w:r w:rsidR="006069F5">
        <w:rPr>
          <w:rFonts w:hint="eastAsia"/>
        </w:rPr>
        <w:t>;</w:t>
      </w:r>
      <w:r w:rsidR="006069F5">
        <w:t xml:space="preserve"> </w:t>
      </w:r>
      <w:r w:rsidR="00EB407B">
        <w:t xml:space="preserve">SPARK-X </w:t>
      </w:r>
      <m:oMath>
        <m:r>
          <w:rPr>
            <w:rFonts w:ascii="Cambria Math" w:hAnsi="Cambria Math"/>
          </w:rPr>
          <m:t>P=</m:t>
        </m:r>
        <m:sSup>
          <m:sSupPr>
            <m:ctrlPr>
              <w:rPr>
                <w:rFonts w:ascii="Cambria Math" w:hAnsi="Cambria Math"/>
                <w:i/>
              </w:rPr>
            </m:ctrlPr>
          </m:sSupPr>
          <m:e>
            <m:r>
              <w:rPr>
                <w:rFonts w:ascii="Cambria Math" w:hAnsi="Cambria Math"/>
              </w:rPr>
              <m:t>10</m:t>
            </m:r>
          </m:e>
          <m:sup>
            <m:r>
              <w:rPr>
                <w:rFonts w:ascii="Cambria Math" w:hAnsi="Cambria Math"/>
              </w:rPr>
              <m:t>-6</m:t>
            </m:r>
          </m:sup>
        </m:sSup>
      </m:oMath>
      <w:r w:rsidR="000134E7">
        <w:rPr>
          <w:rFonts w:hint="eastAsia"/>
        </w:rPr>
        <w:t>;</w:t>
      </w:r>
      <w:r w:rsidR="000134E7">
        <w:t xml:space="preserve"> </w:t>
      </w:r>
      <w:ins w:id="186" w:author="Zhang Chihao" w:date="2023-05-17T12:19:00Z">
        <w:r w:rsidR="001D1C03">
          <w:t xml:space="preserve">SpaGFT </w:t>
        </w:r>
      </w:ins>
      <m:oMath>
        <m:r>
          <w:ins w:id="187" w:author="Zhang Chihao" w:date="2023-05-17T12:19:00Z">
            <w:rPr>
              <w:rFonts w:ascii="Cambria Math" w:hAnsi="Cambria Math"/>
            </w:rPr>
            <m:t>P=0034</m:t>
          </w:ins>
        </m:r>
      </m:oMath>
      <w:ins w:id="188" w:author="Zhang Chihao" w:date="2023-05-17T12:20:00Z">
        <w:r w:rsidR="001D1C03">
          <w:rPr>
            <w:rFonts w:hint="eastAsia"/>
          </w:rPr>
          <w:t>,</w:t>
        </w:r>
        <w:r w:rsidR="001D1C03">
          <w:t xml:space="preserve"> </w:t>
        </w:r>
      </w:ins>
      <w:r w:rsidR="000134E7">
        <w:t>SpatialDE</w:t>
      </w:r>
      <w:ins w:id="189" w:author="Zhang Chihao" w:date="2023-05-17T12:20:00Z">
        <w:r w:rsidR="001D1C03">
          <w:t>, MERINGUE and SpaGCN</w:t>
        </w:r>
      </w:ins>
      <w:r w:rsidR="000134E7">
        <w:t xml:space="preserve"> </w:t>
      </w:r>
      <w:ins w:id="190" w:author="Zhang Chihao" w:date="2023-05-17T12:20:00Z">
        <w:r w:rsidR="001D1C03">
          <w:t>are</w:t>
        </w:r>
      </w:ins>
      <w:del w:id="191" w:author="Zhang Chihao" w:date="2023-05-17T12:20:00Z">
        <w:r w:rsidR="001B622F" w:rsidDel="001D1C03">
          <w:delText>is</w:delText>
        </w:r>
      </w:del>
      <w:r w:rsidR="001B622F">
        <w:t xml:space="preserve"> </w:t>
      </w:r>
      <w:r w:rsidR="003247B4">
        <w:rPr>
          <w:rFonts w:hint="eastAsia"/>
        </w:rPr>
        <w:t>not</w:t>
      </w:r>
      <w:r w:rsidR="003247B4">
        <w:t xml:space="preserve"> </w:t>
      </w:r>
      <w:r w:rsidR="003247B4">
        <w:rPr>
          <w:rFonts w:hint="eastAsia"/>
        </w:rPr>
        <w:t>significant</w:t>
      </w:r>
      <w:r w:rsidR="00066329">
        <w:t>)</w:t>
      </w:r>
      <w:r w:rsidR="005C712D">
        <w:t>.</w:t>
      </w:r>
      <w:r w:rsidR="00C72F31">
        <w:t xml:space="preserve"> </w:t>
      </w:r>
    </w:p>
    <w:p w14:paraId="00B913C6" w14:textId="2351BE2C" w:rsidR="00202AF7" w:rsidRDefault="001656A4" w:rsidP="00D61521">
      <w:pPr>
        <w:ind w:firstLine="220"/>
        <w:rPr>
          <w:i/>
          <w:iCs/>
        </w:rPr>
      </w:pPr>
      <w:r>
        <w:t xml:space="preserve">The spatial </w:t>
      </w:r>
      <w:proofErr w:type="gramStart"/>
      <w:r>
        <w:t>domain-specific</w:t>
      </w:r>
      <w:proofErr w:type="gramEnd"/>
      <w:r>
        <w:t xml:space="preserve"> SVGs </w:t>
      </w:r>
      <w:r w:rsidR="000C5323">
        <w:t xml:space="preserve">(67 genes) </w:t>
      </w:r>
      <w:r>
        <w:t>were clustered in</w:t>
      </w:r>
      <w:r w:rsidR="002A5DB5">
        <w:t xml:space="preserve">to </w:t>
      </w:r>
      <w:r w:rsidR="00817C1B">
        <w:t>eight</w:t>
      </w:r>
      <w:r w:rsidR="003247B4">
        <w:t xml:space="preserve"> </w:t>
      </w:r>
      <w:r w:rsidR="003247B4">
        <w:rPr>
          <w:rFonts w:hint="eastAsia"/>
        </w:rPr>
        <w:t>gene</w:t>
      </w:r>
      <w:r w:rsidR="00817C1B">
        <w:t xml:space="preserve"> modules</w:t>
      </w:r>
      <w:r w:rsidR="00723076">
        <w:t xml:space="preserve"> (</w:t>
      </w:r>
      <w:r w:rsidR="00723076" w:rsidRPr="0031598D">
        <w:rPr>
          <w:b/>
        </w:rPr>
        <w:t>Fig</w:t>
      </w:r>
      <w:r w:rsidR="00D53554" w:rsidRPr="0031598D">
        <w:rPr>
          <w:b/>
        </w:rPr>
        <w:t>.</w:t>
      </w:r>
      <w:r w:rsidR="00723076" w:rsidRPr="0031598D">
        <w:rPr>
          <w:b/>
        </w:rPr>
        <w:t xml:space="preserve"> 4D</w:t>
      </w:r>
      <w:r w:rsidR="00723076">
        <w:t>)</w:t>
      </w:r>
      <w:r w:rsidR="003247B4">
        <w:rPr>
          <w:rFonts w:hint="eastAsia"/>
        </w:rPr>
        <w:t>,</w:t>
      </w:r>
      <w:r w:rsidR="003247B4">
        <w:t xml:space="preserve"> </w:t>
      </w:r>
      <w:r w:rsidR="004D0E6A">
        <w:t>show</w:t>
      </w:r>
      <w:r w:rsidR="003247B4">
        <w:t>ing</w:t>
      </w:r>
      <w:r w:rsidR="004D0E6A">
        <w:t xml:space="preserve"> clear laminar </w:t>
      </w:r>
      <w:r w:rsidR="00DC72CB">
        <w:t xml:space="preserve">organization </w:t>
      </w:r>
      <w:r w:rsidR="006C43BB">
        <w:t xml:space="preserve">with distinct </w:t>
      </w:r>
      <w:r w:rsidR="00DC72CB">
        <w:t>correspond</w:t>
      </w:r>
      <w:r w:rsidR="006C43BB">
        <w:t>ence</w:t>
      </w:r>
      <w:r w:rsidR="00DC72CB">
        <w:t xml:space="preserve"> to the</w:t>
      </w:r>
      <w:r w:rsidR="00C56F76">
        <w:t xml:space="preserve"> morphological layers</w:t>
      </w:r>
      <w:r w:rsidR="00E4288B">
        <w:t>.</w:t>
      </w:r>
      <w:r w:rsidR="00AF724E">
        <w:t xml:space="preserve"> For example,</w:t>
      </w:r>
      <w:r w:rsidR="006C43BB">
        <w:t xml:space="preserve"> gene module</w:t>
      </w:r>
      <w:r w:rsidR="00AF724E">
        <w:t xml:space="preserve"> M1 </w:t>
      </w:r>
      <w:r w:rsidR="006C43BB">
        <w:t xml:space="preserve">consisted </w:t>
      </w:r>
      <w:r w:rsidR="00AF724E">
        <w:t xml:space="preserve">of </w:t>
      </w:r>
      <w:r w:rsidR="009D1F8B">
        <w:t xml:space="preserve">spatial </w:t>
      </w:r>
      <w:proofErr w:type="gramStart"/>
      <w:r w:rsidR="009D1F8B">
        <w:t>domain-specific</w:t>
      </w:r>
      <w:proofErr w:type="gramEnd"/>
      <w:r w:rsidR="009D1F8B">
        <w:t xml:space="preserve"> SVGs of </w:t>
      </w:r>
      <w:r w:rsidR="002D0E5E">
        <w:t>the ECZ and GCL layer</w:t>
      </w:r>
      <w:r w:rsidR="00D975E3">
        <w:t>s</w:t>
      </w:r>
      <w:r w:rsidR="00BE0CE2">
        <w:t xml:space="preserve"> (</w:t>
      </w:r>
      <w:r w:rsidR="00D53554" w:rsidRPr="0031598D">
        <w:rPr>
          <w:b/>
        </w:rPr>
        <w:t xml:space="preserve">Fig. </w:t>
      </w:r>
      <w:r w:rsidR="00BE0CE2" w:rsidRPr="0031598D">
        <w:rPr>
          <w:b/>
        </w:rPr>
        <w:t>4E</w:t>
      </w:r>
      <w:r w:rsidR="00BE0CE2">
        <w:t>)</w:t>
      </w:r>
      <w:r w:rsidR="003F2215">
        <w:t>.</w:t>
      </w:r>
      <w:r w:rsidR="003F2215" w:rsidRPr="003F2215">
        <w:t xml:space="preserve"> </w:t>
      </w:r>
      <w:r w:rsidR="006C43BB">
        <w:t xml:space="preserve">Its two representative </w:t>
      </w:r>
      <w:r w:rsidR="004178C2">
        <w:t xml:space="preserve">genes </w:t>
      </w:r>
      <w:proofErr w:type="spellStart"/>
      <w:r w:rsidR="00E90152">
        <w:rPr>
          <w:i/>
          <w:iCs/>
        </w:rPr>
        <w:t>Fasn</w:t>
      </w:r>
      <w:proofErr w:type="spellEnd"/>
      <w:r w:rsidR="003A7733">
        <w:t xml:space="preserve"> </w:t>
      </w:r>
      <w:r w:rsidR="003C7F71">
        <w:rPr>
          <w:rFonts w:eastAsia="Yu Mincho" w:hint="eastAsia"/>
          <w:lang w:eastAsia="ja-JP"/>
        </w:rPr>
        <w:t>a</w:t>
      </w:r>
      <w:r w:rsidR="003C7F71">
        <w:rPr>
          <w:rFonts w:eastAsia="Yu Mincho"/>
          <w:lang w:eastAsia="ja-JP"/>
        </w:rPr>
        <w:t xml:space="preserve">nd </w:t>
      </w:r>
      <w:r w:rsidR="003C7F71" w:rsidRPr="00666107">
        <w:rPr>
          <w:i/>
          <w:iCs/>
        </w:rPr>
        <w:t>Cabin1</w:t>
      </w:r>
      <w:r w:rsidR="003C7F71" w:rsidRPr="00666107">
        <w:t xml:space="preserve"> </w:t>
      </w:r>
      <w:r w:rsidR="003C7F71">
        <w:t xml:space="preserve">were, respectively, </w:t>
      </w:r>
      <w:r w:rsidR="001413FA">
        <w:t xml:space="preserve">related to the </w:t>
      </w:r>
      <w:r w:rsidR="00EB5AA1" w:rsidRPr="00EB5AA1">
        <w:t xml:space="preserve">endothelial cell differentiation </w:t>
      </w:r>
      <w:r w:rsidR="00EB5AA1">
        <w:t>(</w:t>
      </w:r>
      <w:r w:rsidR="0014293F">
        <w:t xml:space="preserve">GO 0045446, </w:t>
      </w:r>
      <m:oMath>
        <m:r>
          <w:rPr>
            <w:rFonts w:ascii="Cambria Math" w:hAnsi="Cambria Math"/>
          </w:rPr>
          <m:t>P=6.60×</m:t>
        </m:r>
        <m:sSup>
          <m:sSupPr>
            <m:ctrlPr>
              <w:rPr>
                <w:rFonts w:ascii="Cambria Math" w:hAnsi="Cambria Math"/>
                <w:i/>
              </w:rPr>
            </m:ctrlPr>
          </m:sSupPr>
          <m:e>
            <m:r>
              <w:rPr>
                <w:rFonts w:ascii="Cambria Math" w:hAnsi="Cambria Math"/>
              </w:rPr>
              <m:t>10</m:t>
            </m:r>
          </m:e>
          <m:sup>
            <m:r>
              <w:rPr>
                <w:rFonts w:ascii="Cambria Math" w:hAnsi="Cambria Math"/>
              </w:rPr>
              <m:t>-3</m:t>
            </m:r>
          </m:sup>
        </m:sSup>
      </m:oMath>
      <w:r w:rsidR="00EB5AA1">
        <w:t>)</w:t>
      </w:r>
      <w:r w:rsidR="00D80023">
        <w:t xml:space="preserve"> </w:t>
      </w:r>
      <w:r w:rsidR="00666107">
        <w:t>and</w:t>
      </w:r>
      <w:r w:rsidR="00A038D5">
        <w:t xml:space="preserve"> </w:t>
      </w:r>
      <w:r w:rsidR="001B622F">
        <w:t>over-</w:t>
      </w:r>
      <w:r w:rsidR="005A6835">
        <w:t xml:space="preserve">expressed in </w:t>
      </w:r>
      <w:r w:rsidR="0058400B">
        <w:t>o</w:t>
      </w:r>
      <w:r w:rsidR="0058400B" w:rsidRPr="0058400B">
        <w:t xml:space="preserve">lfactory </w:t>
      </w:r>
      <w:r w:rsidR="0058400B">
        <w:t>e</w:t>
      </w:r>
      <w:r w:rsidR="0058400B" w:rsidRPr="0058400B">
        <w:t>pithelium</w:t>
      </w:r>
      <w:sdt>
        <w:sdtPr>
          <w:alias w:val="To edit, see citavi.com/edit"/>
          <w:tag w:val="CitaviPlaceholder#c08bad83-71c3-4fe7-9717-cca3e0b82bee"/>
          <w:id w:val="1916821412"/>
          <w:placeholder>
            <w:docPart w:val="DefaultPlaceholder_-1854013440"/>
          </w:placeholder>
        </w:sdtPr>
        <w:sdtContent>
          <w:r w:rsidR="004F3C22">
            <w:rPr>
              <w:noProof/>
            </w:rPr>
            <w:fldChar w:fldCharType="begin"/>
          </w:r>
          <w:r w:rsidR="007A3413">
            <w:rPr>
              <w:noProof/>
            </w:rPr>
            <w:instrText>ADDIN CitaviPlaceholder{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E1pY3Jvc29mdCBZYUhlaSBVSTt9fXtcXGNvbG9ydGJsO317XFxzdHlsZXNoZWV0e1xcczBcXHNuZXh0MFxcc3Fmb3JtYXRcXHNwcmlvcml0eTBcXHNhMTIwXFxhc3BhbHBoYVxcYXNwbnVtXFxhZGp1c3RyaWdodFxcbHRycGFyXFxsaTBcXGxpbjBcXHJpMFxccmluMFxyXG5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IwNTJ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IyNDBcXHBnaHN4bjE1ODQw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}</w:instrText>
          </w:r>
          <w:r w:rsidR="004F3C22">
            <w:rPr>
              <w:noProof/>
            </w:rPr>
            <w:fldChar w:fldCharType="separate"/>
          </w:r>
          <w:r w:rsidR="007A3413">
            <w:rPr>
              <w:noProof/>
            </w:rPr>
            <w:t>(37)</w:t>
          </w:r>
          <w:r w:rsidR="004F3C22">
            <w:rPr>
              <w:noProof/>
            </w:rPr>
            <w:fldChar w:fldCharType="end"/>
          </w:r>
        </w:sdtContent>
      </w:sdt>
      <w:r w:rsidR="00C83FE1">
        <w:t xml:space="preserve"> (</w:t>
      </w:r>
      <w:r w:rsidR="00D53554" w:rsidRPr="0031598D">
        <w:rPr>
          <w:b/>
        </w:rPr>
        <w:t xml:space="preserve">Fig. </w:t>
      </w:r>
      <w:r w:rsidR="00C83FE1" w:rsidRPr="0031598D">
        <w:rPr>
          <w:b/>
        </w:rPr>
        <w:t>4F</w:t>
      </w:r>
      <w:r w:rsidR="00C83FE1">
        <w:t>)</w:t>
      </w:r>
      <w:r w:rsidR="006C43BB">
        <w:t xml:space="preserve">, which was </w:t>
      </w:r>
      <w:r w:rsidR="00E97A67">
        <w:t>only identified by STAMarker</w:t>
      </w:r>
      <w:r w:rsidR="00B0340A">
        <w:t xml:space="preserve">. </w:t>
      </w:r>
      <w:r w:rsidR="006C43BB">
        <w:t xml:space="preserve">Gene module </w:t>
      </w:r>
      <w:r w:rsidR="000B0C1E">
        <w:t>M3</w:t>
      </w:r>
      <w:r w:rsidR="00305358">
        <w:t xml:space="preserve"> </w:t>
      </w:r>
      <w:r w:rsidR="006C43BB">
        <w:t xml:space="preserve">highlighted </w:t>
      </w:r>
      <w:r w:rsidR="00BF5826">
        <w:t xml:space="preserve">the interior layers of </w:t>
      </w:r>
      <w:r w:rsidR="006C43BB">
        <w:t xml:space="preserve">the </w:t>
      </w:r>
      <w:r w:rsidR="00BF5826">
        <w:t xml:space="preserve">olfactory bulb </w:t>
      </w:r>
      <w:r w:rsidR="006C43BB">
        <w:t>with</w:t>
      </w:r>
      <w:r w:rsidR="00C07601">
        <w:t xml:space="preserve"> two </w:t>
      </w:r>
      <w:r w:rsidR="006C43BB">
        <w:t xml:space="preserve">typical </w:t>
      </w:r>
      <w:r w:rsidR="00C07601">
        <w:t>gen</w:t>
      </w:r>
      <w:r w:rsidR="002B21F0">
        <w:t>es</w:t>
      </w:r>
      <w:r w:rsidR="006C43BB">
        <w:t xml:space="preserve">: </w:t>
      </w:r>
      <w:r w:rsidR="00630C57" w:rsidRPr="00630C57">
        <w:rPr>
          <w:i/>
          <w:iCs/>
        </w:rPr>
        <w:t>Gad1</w:t>
      </w:r>
      <w:r w:rsidR="00630C57">
        <w:rPr>
          <w:i/>
          <w:iCs/>
        </w:rPr>
        <w:t xml:space="preserve"> </w:t>
      </w:r>
      <w:r w:rsidR="004F5010">
        <w:t>w</w:t>
      </w:r>
      <w:r w:rsidR="006C43BB">
        <w:rPr>
          <w:rFonts w:hint="eastAsia"/>
        </w:rPr>
        <w:t>as</w:t>
      </w:r>
      <w:r w:rsidR="004F5010">
        <w:t xml:space="preserve"> highlighted in both </w:t>
      </w:r>
      <w:r w:rsidR="00014EF1">
        <w:t xml:space="preserve">GCL and IPL </w:t>
      </w:r>
      <w:r w:rsidR="005B6B81">
        <w:t xml:space="preserve">and </w:t>
      </w:r>
      <w:r w:rsidR="00630C57">
        <w:t>play</w:t>
      </w:r>
      <w:r w:rsidR="006C43BB">
        <w:rPr>
          <w:rFonts w:hint="eastAsia"/>
        </w:rPr>
        <w:t>ed</w:t>
      </w:r>
      <w:r w:rsidR="00630C57">
        <w:t xml:space="preserve"> </w:t>
      </w:r>
      <w:r w:rsidR="00DF7BE9">
        <w:t xml:space="preserve">an important </w:t>
      </w:r>
      <w:r w:rsidR="00BC531F">
        <w:rPr>
          <w:rFonts w:hint="eastAsia"/>
        </w:rPr>
        <w:t>role</w:t>
      </w:r>
      <w:r w:rsidR="00BC531F">
        <w:t xml:space="preserve"> in the </w:t>
      </w:r>
      <w:r w:rsidR="006C6011">
        <w:t>olfactory bulb interneurons</w:t>
      </w:r>
      <w:sdt>
        <w:sdtPr>
          <w:alias w:val="To edit, see citavi.com/edit"/>
          <w:tag w:val="CitaviPlaceholder#e14d7aac-e918-4ec6-b162-4035ac07f86a"/>
          <w:id w:val="-95181248"/>
          <w:placeholder>
            <w:docPart w:val="DefaultPlaceholder_-1854013440"/>
          </w:placeholder>
        </w:sdtPr>
        <w:sdtContent>
          <w:r w:rsidR="00536BFF">
            <w:rPr>
              <w:noProof/>
            </w:rPr>
            <w:fldChar w:fldCharType="begin"/>
          </w:r>
          <w:r w:rsidR="007A3413">
            <w:rPr>
              <w:noProof/>
            </w:rPr>
            <w:instrText>ADDIN CitaviPlaceholder{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HJcblxcKlxccGFub3NlIDA1MDUwMTAyMDEwNzA2MDIwNTA3fVN5bWJvbDt9e1xcZjJcXGZzd2lzc1xcZmNoYXJzZXQwXFxmcHJxMntcXCpcXHBhbm9zZSAwMjBiMDYwNDAyMDIwMjAyMDIwNH1BcmlhbDt9e1xcZjNcXGZuaWxcXGZjaGFyc2V0MCBNaWNyb3NvZnQgWWFIZWk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yMDUy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yMjQwXFxwZ2hzeG4xNTg0M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}</w:instrText>
          </w:r>
          <w:r w:rsidR="00536BFF">
            <w:rPr>
              <w:noProof/>
            </w:rPr>
            <w:fldChar w:fldCharType="separate"/>
          </w:r>
          <w:r w:rsidR="007A3413">
            <w:rPr>
              <w:noProof/>
            </w:rPr>
            <w:t>(38)</w:t>
          </w:r>
          <w:r w:rsidR="00536BFF">
            <w:rPr>
              <w:noProof/>
            </w:rPr>
            <w:fldChar w:fldCharType="end"/>
          </w:r>
        </w:sdtContent>
      </w:sdt>
      <w:r w:rsidR="006C6011">
        <w:t xml:space="preserve"> </w:t>
      </w:r>
      <w:r w:rsidR="00CC1B99">
        <w:t xml:space="preserve">and </w:t>
      </w:r>
      <w:r w:rsidR="00CB1B6F" w:rsidRPr="004B2730">
        <w:rPr>
          <w:i/>
          <w:iCs/>
        </w:rPr>
        <w:t>Pcp4l1</w:t>
      </w:r>
      <w:r w:rsidR="00CB1B6F">
        <w:t xml:space="preserve"> </w:t>
      </w:r>
      <w:r w:rsidR="006C43BB">
        <w:rPr>
          <w:rFonts w:hint="eastAsia"/>
        </w:rPr>
        <w:t>wa</w:t>
      </w:r>
      <w:r w:rsidR="00CB1B6F">
        <w:t>s known as a marker gene of th</w:t>
      </w:r>
      <w:r w:rsidR="00DC2C76">
        <w:t xml:space="preserve">e </w:t>
      </w:r>
      <w:r w:rsidR="004F63AC">
        <w:t>G</w:t>
      </w:r>
      <w:r w:rsidR="003C7B35">
        <w:t>CL</w:t>
      </w:r>
      <w:sdt>
        <w:sdtPr>
          <w:alias w:val="To edit, see citavi.com/edit"/>
          <w:tag w:val="CitaviPlaceholder#3822eefb-1092-4920-ab5f-7f777b9d75d0"/>
          <w:id w:val="1402179815"/>
          <w:placeholder>
            <w:docPart w:val="DefaultPlaceholder_-1854013440"/>
          </w:placeholder>
        </w:sdtPr>
        <w:sdtContent>
          <w:r w:rsidR="004B2730">
            <w:rPr>
              <w:noProof/>
            </w:rPr>
            <w:fldChar w:fldCharType="begin"/>
          </w:r>
          <w:r w:rsidR="007A3413">
            <w:rPr>
              <w:noProof/>
            </w:rPr>
            <w:instrText>ADDIN CitaviPlaceholder{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HJcblxcKlxccGFub3NlIDA1MDUwMTAyMDEwNzA2MDIwNTA3fVN5bWJvbDt9e1xcZjJcXGZzd2lzc1xcZmNoYXJzZXQwXFxmcHJxMntcXCpcXHBhbm9zZSAwMjBiMDYwNDAyMDIwMjAyMDIwNH1BcmlhbDt9e1xcZjNcXGZuaWxcXGZjaGFyc2V0MCBNaWNyb3NvZnQgWWFIZWk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yMDUy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yMjQwXFxwZ2hzeG4xNTg0M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}</w:instrText>
          </w:r>
          <w:r w:rsidR="004B2730">
            <w:rPr>
              <w:noProof/>
            </w:rPr>
            <w:fldChar w:fldCharType="separate"/>
          </w:r>
          <w:r w:rsidR="007A3413">
            <w:rPr>
              <w:noProof/>
            </w:rPr>
            <w:t>(39)</w:t>
          </w:r>
          <w:r w:rsidR="004B2730">
            <w:rPr>
              <w:noProof/>
            </w:rPr>
            <w:fldChar w:fldCharType="end"/>
          </w:r>
        </w:sdtContent>
      </w:sdt>
      <w:r w:rsidR="00561342">
        <w:t>.</w:t>
      </w:r>
      <w:r w:rsidR="004B2730">
        <w:t xml:space="preserve"> </w:t>
      </w:r>
      <w:r w:rsidR="006C43BB">
        <w:rPr>
          <w:rFonts w:hint="eastAsia"/>
        </w:rPr>
        <w:t>Gene</w:t>
      </w:r>
      <w:r w:rsidR="006C43BB">
        <w:t xml:space="preserve"> </w:t>
      </w:r>
      <w:r w:rsidR="006C43BB">
        <w:rPr>
          <w:rFonts w:hint="eastAsia"/>
        </w:rPr>
        <w:t>module</w:t>
      </w:r>
      <w:r w:rsidR="006C43BB">
        <w:t xml:space="preserve"> </w:t>
      </w:r>
      <w:r w:rsidR="00B2418B">
        <w:t xml:space="preserve">M4 mainly </w:t>
      </w:r>
      <w:r w:rsidR="006C43BB">
        <w:rPr>
          <w:rFonts w:hint="eastAsia"/>
        </w:rPr>
        <w:t>correspond</w:t>
      </w:r>
      <w:r w:rsidR="006C43BB">
        <w:t xml:space="preserve">ed </w:t>
      </w:r>
      <w:r w:rsidR="006C43BB">
        <w:rPr>
          <w:rFonts w:hint="eastAsia"/>
        </w:rPr>
        <w:t>to</w:t>
      </w:r>
      <w:r w:rsidR="00A375C4">
        <w:t xml:space="preserve"> </w:t>
      </w:r>
      <w:r w:rsidR="008E1E41">
        <w:t xml:space="preserve">the IPL and </w:t>
      </w:r>
      <w:r w:rsidR="003A4935">
        <w:t>EPL spatial domains</w:t>
      </w:r>
      <w:r w:rsidR="006C43BB">
        <w:t xml:space="preserve"> </w:t>
      </w:r>
      <w:r w:rsidR="006C43BB">
        <w:rPr>
          <w:rFonts w:hint="eastAsia"/>
        </w:rPr>
        <w:t>with</w:t>
      </w:r>
      <w:r w:rsidR="006C43BB">
        <w:t xml:space="preserve"> </w:t>
      </w:r>
      <w:r w:rsidR="006C43BB">
        <w:rPr>
          <w:rFonts w:hint="eastAsia"/>
        </w:rPr>
        <w:t>t</w:t>
      </w:r>
      <w:r w:rsidR="006C43BB">
        <w:t>w</w:t>
      </w:r>
      <w:r w:rsidR="006C43BB">
        <w:rPr>
          <w:rFonts w:hint="eastAsia"/>
        </w:rPr>
        <w:t>o</w:t>
      </w:r>
      <w:r w:rsidR="006C43BB">
        <w:t xml:space="preserve"> </w:t>
      </w:r>
      <w:r w:rsidR="006C43BB">
        <w:rPr>
          <w:rFonts w:hint="eastAsia"/>
        </w:rPr>
        <w:t>typical</w:t>
      </w:r>
      <w:r w:rsidR="00EE6538">
        <w:t xml:space="preserve"> genes </w:t>
      </w:r>
      <w:r w:rsidR="00286050" w:rsidRPr="00286050">
        <w:rPr>
          <w:i/>
          <w:iCs/>
        </w:rPr>
        <w:t>Slc25a3</w:t>
      </w:r>
      <w:r w:rsidR="00286050">
        <w:rPr>
          <w:i/>
          <w:iCs/>
        </w:rPr>
        <w:t xml:space="preserve"> </w:t>
      </w:r>
      <w:r w:rsidR="00286050" w:rsidRPr="00E1732A">
        <w:t>and</w:t>
      </w:r>
      <w:r w:rsidR="00286050">
        <w:rPr>
          <w:i/>
          <w:iCs/>
        </w:rPr>
        <w:t xml:space="preserve"> </w:t>
      </w:r>
      <w:proofErr w:type="gramStart"/>
      <w:r w:rsidR="00D63C53" w:rsidRPr="00D63C53">
        <w:rPr>
          <w:i/>
          <w:iCs/>
        </w:rPr>
        <w:t>Cox7a2</w:t>
      </w:r>
      <w:r w:rsidR="00D975E3" w:rsidRPr="00D975E3">
        <w:rPr>
          <w:iCs/>
        </w:rPr>
        <w:t>,</w:t>
      </w:r>
      <w:r w:rsidR="006C43BB">
        <w:t xml:space="preserve"> and</w:t>
      </w:r>
      <w:proofErr w:type="gramEnd"/>
      <w:r w:rsidR="006C43BB">
        <w:t xml:space="preserve"> was </w:t>
      </w:r>
      <w:r w:rsidR="008A01A0">
        <w:t xml:space="preserve">enriched in </w:t>
      </w:r>
      <w:r w:rsidR="00D178A6">
        <w:t xml:space="preserve">the </w:t>
      </w:r>
      <w:r w:rsidR="00D2420B" w:rsidRPr="00D2420B">
        <w:t>organelle inner membrane</w:t>
      </w:r>
      <w:r w:rsidR="00D2420B">
        <w:t xml:space="preserve"> (GO 0019866, </w:t>
      </w:r>
      <m:oMath>
        <m:r>
          <w:rPr>
            <w:rFonts w:ascii="Cambria Math" w:hAnsi="Cambria Math"/>
          </w:rPr>
          <m:t>P=6.91×</m:t>
        </m:r>
        <m:sSup>
          <m:sSupPr>
            <m:ctrlPr>
              <w:rPr>
                <w:rFonts w:ascii="Cambria Math" w:hAnsi="Cambria Math"/>
                <w:i/>
              </w:rPr>
            </m:ctrlPr>
          </m:sSupPr>
          <m:e>
            <m:r>
              <w:rPr>
                <w:rFonts w:ascii="Cambria Math" w:hAnsi="Cambria Math"/>
              </w:rPr>
              <m:t>10</m:t>
            </m:r>
          </m:e>
          <m:sup>
            <m:r>
              <w:rPr>
                <w:rFonts w:ascii="Cambria Math" w:hAnsi="Cambria Math"/>
              </w:rPr>
              <m:t>-8</m:t>
            </m:r>
          </m:sup>
        </m:sSup>
      </m:oMath>
      <w:r w:rsidR="00D2420B">
        <w:t>)</w:t>
      </w:r>
      <w:r w:rsidR="00D63C53">
        <w:rPr>
          <w:i/>
          <w:iCs/>
        </w:rPr>
        <w:t>.</w:t>
      </w:r>
    </w:p>
    <w:p w14:paraId="3FBC181C" w14:textId="77777777" w:rsidR="00605BF5" w:rsidRPr="00605BF5" w:rsidRDefault="00605BF5" w:rsidP="0031598D">
      <w:pPr>
        <w:ind w:firstLineChars="0" w:firstLine="0"/>
      </w:pPr>
    </w:p>
    <w:p w14:paraId="2E46194D" w14:textId="1AD93DF5" w:rsidR="00EA28CE" w:rsidRPr="0031598D" w:rsidRDefault="008C6933" w:rsidP="00995411">
      <w:pPr>
        <w:pStyle w:val="31"/>
        <w:adjustRightInd w:val="0"/>
        <w:rPr>
          <w:sz w:val="22"/>
        </w:rPr>
      </w:pPr>
      <w:r w:rsidRPr="0031598D">
        <w:rPr>
          <w:sz w:val="22"/>
        </w:rPr>
        <w:t xml:space="preserve">STAMarker </w:t>
      </w:r>
      <w:r w:rsidR="002A58B5" w:rsidRPr="0031598D">
        <w:rPr>
          <w:sz w:val="22"/>
        </w:rPr>
        <w:t>uncovers</w:t>
      </w:r>
      <w:r w:rsidR="0094572E" w:rsidRPr="0031598D">
        <w:rPr>
          <w:sz w:val="22"/>
        </w:rPr>
        <w:t xml:space="preserve"> </w:t>
      </w:r>
      <w:r w:rsidR="006C43BB">
        <w:rPr>
          <w:sz w:val="22"/>
        </w:rPr>
        <w:t xml:space="preserve">the </w:t>
      </w:r>
      <w:r w:rsidR="00AE7461" w:rsidRPr="0031598D">
        <w:rPr>
          <w:sz w:val="22"/>
        </w:rPr>
        <w:t xml:space="preserve">spatial </w:t>
      </w:r>
      <w:proofErr w:type="gramStart"/>
      <w:r w:rsidR="00AE7461" w:rsidRPr="0031598D">
        <w:rPr>
          <w:sz w:val="22"/>
        </w:rPr>
        <w:t>domain-specific</w:t>
      </w:r>
      <w:proofErr w:type="gramEnd"/>
      <w:r w:rsidR="00AE7461" w:rsidRPr="0031598D">
        <w:rPr>
          <w:sz w:val="22"/>
        </w:rPr>
        <w:t xml:space="preserve"> SVGs</w:t>
      </w:r>
      <w:r w:rsidR="006C43BB">
        <w:rPr>
          <w:sz w:val="22"/>
        </w:rPr>
        <w:t xml:space="preserve"> on the</w:t>
      </w:r>
      <w:r w:rsidR="006C43BB" w:rsidRPr="00FE77C9">
        <w:rPr>
          <w:sz w:val="22"/>
        </w:rPr>
        <w:t xml:space="preserve"> mouse cerebellum data</w:t>
      </w:r>
      <w:r w:rsidR="006C43BB">
        <w:rPr>
          <w:sz w:val="22"/>
        </w:rPr>
        <w:t>set</w:t>
      </w:r>
    </w:p>
    <w:p w14:paraId="12943AF4" w14:textId="7D091B54" w:rsidR="0001591C" w:rsidRDefault="000A186A" w:rsidP="00756D6B">
      <w:pPr>
        <w:pStyle w:val="maintextfollowingheading"/>
      </w:pPr>
      <w:r>
        <w:rPr>
          <w:rFonts w:eastAsiaTheme="minorEastAsia" w:hint="eastAsia"/>
        </w:rPr>
        <w:t>W</w:t>
      </w:r>
      <w:r>
        <w:rPr>
          <w:rFonts w:eastAsiaTheme="minorEastAsia"/>
        </w:rPr>
        <w:t xml:space="preserve">e </w:t>
      </w:r>
      <w:r w:rsidR="00906786">
        <w:rPr>
          <w:rFonts w:eastAsiaTheme="minorEastAsia"/>
        </w:rPr>
        <w:t xml:space="preserve">illustrated </w:t>
      </w:r>
      <w:r w:rsidR="00566657">
        <w:rPr>
          <w:rFonts w:eastAsiaTheme="minorEastAsia"/>
        </w:rPr>
        <w:t>t</w:t>
      </w:r>
      <w:r w:rsidR="00526681">
        <w:rPr>
          <w:rFonts w:eastAsiaTheme="minorEastAsia"/>
        </w:rPr>
        <w:t xml:space="preserve">he effectiveness of </w:t>
      </w:r>
      <w:r w:rsidR="00986D2F">
        <w:rPr>
          <w:rFonts w:eastAsiaTheme="minorEastAsia"/>
        </w:rPr>
        <w:t xml:space="preserve">STAMarker on </w:t>
      </w:r>
      <w:r w:rsidR="00E9700F">
        <w:rPr>
          <w:rFonts w:eastAsiaTheme="minorEastAsia"/>
        </w:rPr>
        <w:t xml:space="preserve">a </w:t>
      </w:r>
      <w:r w:rsidR="00181AAF">
        <w:rPr>
          <w:rFonts w:eastAsiaTheme="minorEastAsia"/>
        </w:rPr>
        <w:t xml:space="preserve">mouse </w:t>
      </w:r>
      <w:r w:rsidR="00132EB3">
        <w:rPr>
          <w:rFonts w:eastAsiaTheme="minorEastAsia"/>
        </w:rPr>
        <w:t>cerebellum data</w:t>
      </w:r>
      <w:r w:rsidR="00D178A6">
        <w:rPr>
          <w:rFonts w:eastAsiaTheme="minorEastAsia" w:hint="eastAsia"/>
        </w:rPr>
        <w:t>s</w:t>
      </w:r>
      <w:r w:rsidR="00D178A6">
        <w:rPr>
          <w:rFonts w:eastAsiaTheme="minorEastAsia"/>
        </w:rPr>
        <w:t>et</w:t>
      </w:r>
      <w:r w:rsidR="00132EB3">
        <w:rPr>
          <w:rFonts w:eastAsiaTheme="minorEastAsia"/>
        </w:rPr>
        <w:t xml:space="preserve"> generated by </w:t>
      </w:r>
      <w:r w:rsidR="0008279E">
        <w:rPr>
          <w:rFonts w:eastAsiaTheme="minorEastAsia"/>
        </w:rPr>
        <w:t>Slide-seq</w:t>
      </w:r>
      <w:r w:rsidR="00875001">
        <w:rPr>
          <w:rFonts w:eastAsiaTheme="minorEastAsia"/>
        </w:rPr>
        <w:t xml:space="preserve"> </w:t>
      </w:r>
      <w:r w:rsidR="0008279E">
        <w:rPr>
          <w:rFonts w:eastAsiaTheme="minorEastAsia"/>
        </w:rPr>
        <w:t>V2 p</w:t>
      </w:r>
      <w:r w:rsidR="00C348B1">
        <w:rPr>
          <w:rFonts w:eastAsiaTheme="minorEastAsia"/>
        </w:rPr>
        <w:t>la</w:t>
      </w:r>
      <w:r w:rsidR="0008279E">
        <w:rPr>
          <w:rFonts w:eastAsiaTheme="minorEastAsia"/>
        </w:rPr>
        <w:t>tform</w:t>
      </w:r>
      <w:sdt>
        <w:sdtPr>
          <w:alias w:val="To edit, see citavi.com/edit"/>
          <w:tag w:val="CitaviPlaceholder#13020274-0a42-4add-9ba4-04ee308b5d45"/>
          <w:id w:val="966628184"/>
          <w:placeholder>
            <w:docPart w:val="DefaultPlaceholder_-1854013440"/>
          </w:placeholder>
        </w:sdtPr>
        <w:sdtContent>
          <w:r w:rsidR="006B1D5C">
            <w:rPr>
              <w:noProof/>
            </w:rPr>
            <w:fldChar w:fldCharType="begin"/>
          </w:r>
          <w:r w:rsidR="007A3413">
            <w:rPr>
              <w:rFonts w:eastAsiaTheme="minorEastAsia"/>
              <w:noProof/>
            </w:rPr>
            <w:instrText>ADDIN CitaviPlaceholder{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}</w:instrText>
          </w:r>
          <w:r w:rsidR="006B1D5C">
            <w:rPr>
              <w:noProof/>
            </w:rPr>
            <w:fldChar w:fldCharType="separate"/>
          </w:r>
          <w:r w:rsidR="007A3413">
            <w:rPr>
              <w:rFonts w:eastAsiaTheme="minorEastAsia"/>
              <w:noProof/>
            </w:rPr>
            <w:t>(40)</w:t>
          </w:r>
          <w:r w:rsidR="006B1D5C">
            <w:rPr>
              <w:noProof/>
            </w:rPr>
            <w:fldChar w:fldCharType="end"/>
          </w:r>
        </w:sdtContent>
      </w:sdt>
      <w:r w:rsidR="00AE7076">
        <w:rPr>
          <w:rFonts w:eastAsiaTheme="minorEastAsia"/>
        </w:rPr>
        <w:t>.</w:t>
      </w:r>
      <w:r w:rsidR="00FE04EF">
        <w:rPr>
          <w:rFonts w:eastAsiaTheme="minorEastAsia"/>
        </w:rPr>
        <w:t xml:space="preserve"> </w:t>
      </w:r>
      <w:r w:rsidR="008B2A36">
        <w:rPr>
          <w:rFonts w:eastAsiaTheme="minorEastAsia"/>
        </w:rPr>
        <w:t xml:space="preserve">STAMarker </w:t>
      </w:r>
      <w:r w:rsidR="00352E74">
        <w:rPr>
          <w:rFonts w:eastAsiaTheme="minorEastAsia"/>
        </w:rPr>
        <w:t xml:space="preserve">clearly identified the </w:t>
      </w:r>
      <w:r w:rsidR="004A26BA">
        <w:rPr>
          <w:rFonts w:eastAsiaTheme="minorEastAsia"/>
        </w:rPr>
        <w:t>tissue</w:t>
      </w:r>
      <w:r w:rsidR="00352E74">
        <w:rPr>
          <w:rFonts w:eastAsiaTheme="minorEastAsia"/>
        </w:rPr>
        <w:t xml:space="preserve"> structures of the cerebellum</w:t>
      </w:r>
      <w:r w:rsidR="00883A89">
        <w:rPr>
          <w:rFonts w:eastAsiaTheme="minorEastAsia"/>
        </w:rPr>
        <w:t xml:space="preserve">, i.e., </w:t>
      </w:r>
      <w:r w:rsidR="001E29BC">
        <w:rPr>
          <w:rFonts w:eastAsiaTheme="minorEastAsia"/>
        </w:rPr>
        <w:t xml:space="preserve">molecular layer (MOL), </w:t>
      </w:r>
      <w:r w:rsidR="00ED59DE">
        <w:rPr>
          <w:rFonts w:eastAsiaTheme="minorEastAsia"/>
        </w:rPr>
        <w:t>P</w:t>
      </w:r>
      <w:r w:rsidR="00505A31">
        <w:rPr>
          <w:rFonts w:eastAsiaTheme="minorEastAsia"/>
        </w:rPr>
        <w:t xml:space="preserve">urkinje layer (PL), white </w:t>
      </w:r>
      <w:r w:rsidR="00C85475">
        <w:rPr>
          <w:rFonts w:eastAsiaTheme="minorEastAsia"/>
        </w:rPr>
        <w:t>matter (WM)</w:t>
      </w:r>
      <w:r w:rsidR="006313AB">
        <w:rPr>
          <w:rFonts w:eastAsiaTheme="minorEastAsia"/>
        </w:rPr>
        <w:t xml:space="preserve"> and granule cell layer </w:t>
      </w:r>
      <w:r w:rsidR="000B3D0A">
        <w:rPr>
          <w:rFonts w:eastAsiaTheme="minorEastAsia"/>
        </w:rPr>
        <w:t>(GCL)</w:t>
      </w:r>
      <w:r w:rsidR="00043A09">
        <w:rPr>
          <w:rFonts w:eastAsiaTheme="minorEastAsia"/>
        </w:rPr>
        <w:t>,</w:t>
      </w:r>
      <w:r w:rsidR="000B3D0A">
        <w:rPr>
          <w:rFonts w:eastAsiaTheme="minorEastAsia"/>
        </w:rPr>
        <w:t xml:space="preserve"> and </w:t>
      </w:r>
      <w:r w:rsidR="009C51FC">
        <w:rPr>
          <w:rFonts w:eastAsiaTheme="minorEastAsia"/>
        </w:rPr>
        <w:t>cerebellar nucleus</w:t>
      </w:r>
      <w:r w:rsidR="008B107B">
        <w:rPr>
          <w:rFonts w:eastAsiaTheme="minorEastAsia"/>
        </w:rPr>
        <w:t xml:space="preserve"> (CN)</w:t>
      </w:r>
      <w:r w:rsidR="00AC633B">
        <w:rPr>
          <w:rFonts w:eastAsiaTheme="minorEastAsia"/>
        </w:rPr>
        <w:t xml:space="preserve"> (</w:t>
      </w:r>
      <w:r w:rsidR="00D53554" w:rsidRPr="0031598D">
        <w:rPr>
          <w:b/>
        </w:rPr>
        <w:t xml:space="preserve">Fig. </w:t>
      </w:r>
      <w:r w:rsidR="00C4321E" w:rsidRPr="0031598D">
        <w:rPr>
          <w:b/>
        </w:rPr>
        <w:t>5A</w:t>
      </w:r>
      <w:r w:rsidR="00AC633B">
        <w:rPr>
          <w:rFonts w:eastAsiaTheme="minorEastAsia"/>
        </w:rPr>
        <w:t>)</w:t>
      </w:r>
      <w:r w:rsidR="000C0981">
        <w:rPr>
          <w:rFonts w:eastAsiaTheme="minorEastAsia"/>
        </w:rPr>
        <w:t>.</w:t>
      </w:r>
      <w:r w:rsidR="00F04F4B">
        <w:rPr>
          <w:rFonts w:eastAsiaTheme="minorEastAsia"/>
        </w:rPr>
        <w:t xml:space="preserve"> </w:t>
      </w:r>
      <w:r w:rsidR="00675E82">
        <w:rPr>
          <w:rFonts w:eastAsiaTheme="minorEastAsia"/>
        </w:rPr>
        <w:t xml:space="preserve">STAMarker and other </w:t>
      </w:r>
      <w:del w:id="192" w:author="Zhang Chihao" w:date="2023-05-17T12:36:00Z">
        <w:r w:rsidR="00675E82" w:rsidDel="00B47657">
          <w:rPr>
            <w:rFonts w:eastAsiaTheme="minorEastAsia"/>
          </w:rPr>
          <w:delText xml:space="preserve">three </w:delText>
        </w:r>
      </w:del>
      <w:ins w:id="193" w:author="Zhang Chihao" w:date="2023-05-17T12:36:00Z">
        <w:r w:rsidR="00B47657">
          <w:rPr>
            <w:rFonts w:eastAsiaTheme="minorEastAsia"/>
          </w:rPr>
          <w:t xml:space="preserve">six </w:t>
        </w:r>
      </w:ins>
      <w:r w:rsidR="00675E82">
        <w:rPr>
          <w:rFonts w:eastAsiaTheme="minorEastAsia"/>
        </w:rPr>
        <w:t xml:space="preserve">methods </w:t>
      </w:r>
      <w:r w:rsidR="00675E82">
        <w:rPr>
          <w:rFonts w:eastAsiaTheme="minorEastAsia" w:hint="eastAsia"/>
        </w:rPr>
        <w:t>determined</w:t>
      </w:r>
      <w:r w:rsidR="00675E82">
        <w:rPr>
          <w:rFonts w:eastAsiaTheme="minorEastAsia"/>
        </w:rPr>
        <w:t xml:space="preserve"> </w:t>
      </w:r>
      <w:r w:rsidR="00043A09">
        <w:t>508</w:t>
      </w:r>
      <w:r w:rsidR="00A42377">
        <w:rPr>
          <w:rFonts w:eastAsiaTheme="minorEastAsia"/>
        </w:rPr>
        <w:t xml:space="preserve"> SVGs</w:t>
      </w:r>
      <w:r w:rsidR="00675E82">
        <w:rPr>
          <w:rFonts w:eastAsiaTheme="minorEastAsia"/>
        </w:rPr>
        <w:t xml:space="preserve"> respectively </w:t>
      </w:r>
      <w:r w:rsidR="00675E82">
        <w:rPr>
          <w:rFonts w:eastAsiaTheme="minorEastAsia" w:hint="eastAsia"/>
        </w:rPr>
        <w:t>a</w:t>
      </w:r>
      <w:r w:rsidR="00675E82" w:rsidRPr="0031598D">
        <w:rPr>
          <w:rFonts w:eastAsiaTheme="minorEastAsia" w:hint="eastAsia"/>
        </w:rPr>
        <w:t>nd</w:t>
      </w:r>
      <w:r w:rsidR="008C17F0" w:rsidRPr="0031598D">
        <w:rPr>
          <w:rFonts w:eastAsiaTheme="minorEastAsia"/>
        </w:rPr>
        <w:t xml:space="preserve"> </w:t>
      </w:r>
      <w:r w:rsidR="008C17F0" w:rsidRPr="0031598D">
        <w:t>t</w:t>
      </w:r>
      <w:r w:rsidR="00C14314" w:rsidRPr="0031598D">
        <w:t xml:space="preserve">he SVGs identified by SpatialDE </w:t>
      </w:r>
      <w:r w:rsidR="00D575A3">
        <w:t>were</w:t>
      </w:r>
      <w:r w:rsidR="00C14314" w:rsidRPr="0031598D">
        <w:t xml:space="preserve"> quite different from </w:t>
      </w:r>
      <w:r w:rsidR="00173B5C" w:rsidRPr="0031598D">
        <w:rPr>
          <w:rFonts w:eastAsiaTheme="minorEastAsia"/>
        </w:rPr>
        <w:t>those of</w:t>
      </w:r>
      <w:r w:rsidR="00173B5C" w:rsidRPr="0031598D">
        <w:t xml:space="preserve"> </w:t>
      </w:r>
      <w:r w:rsidR="00C14314" w:rsidRPr="0031598D">
        <w:t>other method</w:t>
      </w:r>
      <w:r w:rsidR="00173B5C" w:rsidRPr="0031598D">
        <w:rPr>
          <w:rFonts w:eastAsiaTheme="minorEastAsia"/>
        </w:rPr>
        <w:t>s</w:t>
      </w:r>
      <w:r w:rsidR="00F04F4B" w:rsidRPr="0031598D">
        <w:rPr>
          <w:rFonts w:eastAsiaTheme="minorEastAsia"/>
        </w:rPr>
        <w:t xml:space="preserve"> (</w:t>
      </w:r>
      <w:r w:rsidR="00675E82" w:rsidRPr="0031598D">
        <w:rPr>
          <w:rFonts w:eastAsiaTheme="minorEastAsia"/>
          <w:b/>
        </w:rPr>
        <w:t xml:space="preserve">Fig. </w:t>
      </w:r>
      <w:r w:rsidR="00D975E3" w:rsidRPr="0031598D">
        <w:rPr>
          <w:rFonts w:eastAsiaTheme="minorEastAsia"/>
          <w:b/>
        </w:rPr>
        <w:t>S</w:t>
      </w:r>
      <w:r w:rsidR="00D975E3">
        <w:rPr>
          <w:rFonts w:eastAsiaTheme="minorEastAsia"/>
          <w:b/>
        </w:rPr>
        <w:t>4</w:t>
      </w:r>
      <w:r w:rsidR="00F04F4B" w:rsidRPr="0031598D">
        <w:rPr>
          <w:rFonts w:eastAsiaTheme="minorEastAsia"/>
        </w:rPr>
        <w:t>)</w:t>
      </w:r>
      <w:r w:rsidR="00C14314" w:rsidRPr="0031598D">
        <w:t>.</w:t>
      </w:r>
      <w:r w:rsidR="00F34284" w:rsidRPr="0031598D">
        <w:rPr>
          <w:rFonts w:eastAsiaTheme="minorEastAsia"/>
        </w:rPr>
        <w:t xml:space="preserve"> </w:t>
      </w:r>
      <w:r w:rsidR="00BD3994" w:rsidRPr="0031598D">
        <w:t>T</w:t>
      </w:r>
      <w:r w:rsidR="00FA047E" w:rsidRPr="0031598D">
        <w:t xml:space="preserve">he </w:t>
      </w:r>
      <w:r w:rsidR="004A0947" w:rsidRPr="0031598D">
        <w:t>SVGs ide</w:t>
      </w:r>
      <w:r w:rsidR="009001F1" w:rsidRPr="0031598D">
        <w:t>n</w:t>
      </w:r>
      <w:r w:rsidR="004A0947" w:rsidRPr="0031598D">
        <w:t>tif</w:t>
      </w:r>
      <w:r w:rsidR="009001F1" w:rsidRPr="0031598D">
        <w:t xml:space="preserve">ied by </w:t>
      </w:r>
      <w:r w:rsidR="00E26293" w:rsidRPr="0031598D">
        <w:t>ST</w:t>
      </w:r>
      <w:r w:rsidR="006312FA" w:rsidRPr="0031598D">
        <w:t xml:space="preserve">AMarker </w:t>
      </w:r>
      <w:r w:rsidR="008F6F9B" w:rsidRPr="0031598D">
        <w:t xml:space="preserve">were enriched in </w:t>
      </w:r>
      <w:r w:rsidR="00BD3994" w:rsidRPr="0031598D">
        <w:t>640</w:t>
      </w:r>
      <w:r w:rsidR="003D4396" w:rsidRPr="0031598D">
        <w:t xml:space="preserve"> </w:t>
      </w:r>
      <w:r w:rsidR="00D975E3" w:rsidRPr="0031598D">
        <w:t>G</w:t>
      </w:r>
      <w:r w:rsidR="00D975E3">
        <w:t>O</w:t>
      </w:r>
      <w:r w:rsidR="00D975E3" w:rsidRPr="0031598D">
        <w:t xml:space="preserve"> </w:t>
      </w:r>
      <w:r w:rsidR="008F6F9B" w:rsidRPr="0031598D">
        <w:t xml:space="preserve">terms </w:t>
      </w:r>
      <w:r w:rsidR="00B401B0" w:rsidRPr="0031598D">
        <w:t xml:space="preserve">and </w:t>
      </w:r>
      <w:r w:rsidR="00E9230F" w:rsidRPr="0031598D">
        <w:t>30</w:t>
      </w:r>
      <w:r w:rsidR="00E30006" w:rsidRPr="0031598D">
        <w:t xml:space="preserve"> </w:t>
      </w:r>
      <w:r w:rsidR="00B401B0" w:rsidRPr="0031598D">
        <w:t>KEG</w:t>
      </w:r>
      <w:r w:rsidR="00B401B0">
        <w:t>G pathways</w:t>
      </w:r>
      <w:r w:rsidR="00BA6C2F">
        <w:t xml:space="preserve">, while </w:t>
      </w:r>
      <w:r w:rsidR="007B76B9">
        <w:t xml:space="preserve">the SVGs identified by </w:t>
      </w:r>
      <w:r w:rsidR="00EC25F3">
        <w:rPr>
          <w:rFonts w:hint="eastAsia"/>
        </w:rPr>
        <w:t>SPARK</w:t>
      </w:r>
      <w:r w:rsidR="00EC25F3">
        <w:t>-X</w:t>
      </w:r>
      <w:r w:rsidR="007B76B9">
        <w:t xml:space="preserve"> </w:t>
      </w:r>
      <w:r w:rsidR="00277BB5">
        <w:t xml:space="preserve">were enriched in </w:t>
      </w:r>
      <w:r w:rsidR="00FC24DE">
        <w:t>5</w:t>
      </w:r>
      <w:r w:rsidR="006A58A8">
        <w:t>78</w:t>
      </w:r>
      <w:r w:rsidR="00FC24DE">
        <w:t xml:space="preserve"> </w:t>
      </w:r>
      <w:r w:rsidR="00D975E3">
        <w:t xml:space="preserve">GO </w:t>
      </w:r>
      <w:r w:rsidR="00FC24DE">
        <w:t xml:space="preserve">terms and </w:t>
      </w:r>
      <w:r w:rsidR="003705DE">
        <w:t>32 pathways</w:t>
      </w:r>
      <w:r w:rsidR="00E21808">
        <w:t xml:space="preserve"> (</w:t>
      </w:r>
      <w:r w:rsidR="00ED49EC">
        <w:t xml:space="preserve">for comparison, </w:t>
      </w:r>
      <w:r w:rsidR="00E21808">
        <w:t>Hotspot</w:t>
      </w:r>
      <w:r w:rsidR="00A660EE">
        <w:t>:</w:t>
      </w:r>
      <w:r w:rsidR="00F129C9">
        <w:t xml:space="preserve"> </w:t>
      </w:r>
      <w:r w:rsidR="0058337A">
        <w:t xml:space="preserve">550 </w:t>
      </w:r>
      <w:r w:rsidR="00D975E3">
        <w:t xml:space="preserve">GO </w:t>
      </w:r>
      <w:r w:rsidR="0058337A">
        <w:t xml:space="preserve">terms and </w:t>
      </w:r>
      <w:r w:rsidR="009E013E">
        <w:t xml:space="preserve">24 </w:t>
      </w:r>
      <w:r w:rsidR="00313C87">
        <w:t xml:space="preserve">KEGG </w:t>
      </w:r>
      <w:r w:rsidR="009E013E">
        <w:t>pathways</w:t>
      </w:r>
      <w:r w:rsidR="00A64D64">
        <w:t>;</w:t>
      </w:r>
      <w:ins w:id="194" w:author="Zhang Chihao" w:date="2023-05-17T12:37:00Z">
        <w:r w:rsidR="00B47657">
          <w:t xml:space="preserve"> MERINGUE: 363 GO terms and 7 KEGG pathways;</w:t>
        </w:r>
      </w:ins>
      <w:del w:id="195" w:author="Zhang Chihao" w:date="2023-05-17T12:38:00Z">
        <w:r w:rsidR="00A64D64" w:rsidDel="00B47657">
          <w:delText xml:space="preserve"> </w:delText>
        </w:r>
      </w:del>
      <w:ins w:id="196" w:author="Zhang Chihao" w:date="2023-05-17T12:38:00Z">
        <w:r w:rsidR="00B47657">
          <w:t xml:space="preserve"> the rest of the compared methods were enriched les</w:t>
        </w:r>
      </w:ins>
      <w:ins w:id="197" w:author="Zhang Chihao" w:date="2023-05-17T15:53:00Z">
        <w:r w:rsidR="003D7C4E">
          <w:t>s than</w:t>
        </w:r>
      </w:ins>
      <w:ins w:id="198" w:author="Zhang Chihao" w:date="2023-05-17T12:38:00Z">
        <w:r w:rsidR="00B47657">
          <w:t xml:space="preserve"> 300 GO terms and 10 KEGG pathways</w:t>
        </w:r>
      </w:ins>
      <w:del w:id="199" w:author="Zhang Chihao" w:date="2023-05-17T12:38:00Z">
        <w:r w:rsidR="003537BC" w:rsidDel="00B47657">
          <w:delText>SpatialDE</w:delText>
        </w:r>
        <w:r w:rsidR="004576F1" w:rsidDel="00B47657">
          <w:delText xml:space="preserve">: 170 </w:delText>
        </w:r>
        <w:r w:rsidR="00D975E3" w:rsidDel="00B47657">
          <w:delText xml:space="preserve">GO </w:delText>
        </w:r>
        <w:r w:rsidR="004576F1" w:rsidDel="00B47657">
          <w:delText xml:space="preserve">terms and </w:delText>
        </w:r>
        <w:r w:rsidR="00B53ECF" w:rsidDel="00B47657">
          <w:delText xml:space="preserve">no enriched </w:delText>
        </w:r>
        <w:r w:rsidR="006477A3" w:rsidDel="00B47657">
          <w:delText>KEGG pathways were identified</w:delText>
        </w:r>
      </w:del>
      <w:r w:rsidR="00E21808">
        <w:t>)</w:t>
      </w:r>
      <w:r w:rsidR="00675E82">
        <w:t xml:space="preserve"> (</w:t>
      </w:r>
      <w:r w:rsidR="00675E82" w:rsidRPr="00FE77C9">
        <w:rPr>
          <w:b/>
        </w:rPr>
        <w:t>Fig. S4C</w:t>
      </w:r>
      <w:r w:rsidR="00675E82">
        <w:t>)</w:t>
      </w:r>
      <w:r w:rsidR="008A1267">
        <w:t>.</w:t>
      </w:r>
      <w:r w:rsidR="007027CD">
        <w:t xml:space="preserve"> </w:t>
      </w:r>
      <w:r w:rsidR="006B1EE3">
        <w:t xml:space="preserve">STAMarker identified the </w:t>
      </w:r>
      <w:r w:rsidR="00AB5A24">
        <w:t>GO terms that are</w:t>
      </w:r>
      <w:r w:rsidR="00BD1A5E">
        <w:t xml:space="preserve"> directly related </w:t>
      </w:r>
      <w:r w:rsidR="0042635D">
        <w:t>the cerebellum development</w:t>
      </w:r>
      <w:r w:rsidR="00360F0E">
        <w:t xml:space="preserve"> (GO 0021549, </w:t>
      </w:r>
      <m:oMath>
        <m:r>
          <w:rPr>
            <w:rFonts w:ascii="Cambria Math" w:hAnsi="Cambria Math"/>
          </w:rPr>
          <m:t>P=3.59×</m:t>
        </m:r>
        <m:sSup>
          <m:sSupPr>
            <m:ctrlPr>
              <w:rPr>
                <w:rFonts w:ascii="Cambria Math" w:hAnsi="Cambria Math"/>
                <w:i/>
              </w:rPr>
            </m:ctrlPr>
          </m:sSupPr>
          <m:e>
            <m:r>
              <w:rPr>
                <w:rFonts w:ascii="Cambria Math" w:hAnsi="Cambria Math"/>
              </w:rPr>
              <m:t>10</m:t>
            </m:r>
          </m:e>
          <m:sup>
            <m:r>
              <w:rPr>
                <w:rFonts w:ascii="Cambria Math" w:hAnsi="Cambria Math"/>
              </w:rPr>
              <m:t>-4</m:t>
            </m:r>
          </m:sup>
        </m:sSup>
      </m:oMath>
      <w:r w:rsidR="00360F0E">
        <w:t>)</w:t>
      </w:r>
      <w:r w:rsidR="0042635D">
        <w:t xml:space="preserve"> and </w:t>
      </w:r>
      <w:r w:rsidR="00360F0E">
        <w:t>morphogenesis</w:t>
      </w:r>
      <w:r w:rsidR="001911A4">
        <w:t xml:space="preserve"> </w:t>
      </w:r>
      <w:r w:rsidR="001911A4">
        <w:rPr>
          <w:rFonts w:hint="eastAsia"/>
        </w:rPr>
        <w:t>(</w:t>
      </w:r>
      <w:r w:rsidR="001911A4">
        <w:t xml:space="preserve">GO </w:t>
      </w:r>
      <w:r w:rsidR="00397F2C">
        <w:t>0021587</w:t>
      </w:r>
      <w:r w:rsidR="00BA3C85">
        <w:t xml:space="preserve">, </w:t>
      </w:r>
      <m:oMath>
        <m:r>
          <w:rPr>
            <w:rFonts w:ascii="Cambria Math" w:hAnsi="Cambria Math"/>
          </w:rPr>
          <m:t>P=4.83×</m:t>
        </m:r>
        <m:sSup>
          <m:sSupPr>
            <m:ctrlPr>
              <w:rPr>
                <w:rFonts w:ascii="Cambria Math" w:hAnsi="Cambria Math"/>
                <w:i/>
              </w:rPr>
            </m:ctrlPr>
          </m:sSupPr>
          <m:e>
            <m:r>
              <w:rPr>
                <w:rFonts w:ascii="Cambria Math" w:hAnsi="Cambria Math"/>
              </w:rPr>
              <m:t>10</m:t>
            </m:r>
          </m:e>
          <m:sup>
            <m:r>
              <w:rPr>
                <w:rFonts w:ascii="Cambria Math" w:hAnsi="Cambria Math"/>
              </w:rPr>
              <m:t>-4</m:t>
            </m:r>
          </m:sup>
        </m:sSup>
      </m:oMath>
      <w:r w:rsidR="001911A4">
        <w:t>)</w:t>
      </w:r>
      <w:r w:rsidR="00BA3C85">
        <w:t xml:space="preserve">, while </w:t>
      </w:r>
      <w:r w:rsidR="00F00C74">
        <w:t xml:space="preserve">Hotspot </w:t>
      </w:r>
      <w:r w:rsidR="001104B5">
        <w:t xml:space="preserve">is the only </w:t>
      </w:r>
      <w:r w:rsidR="00CE1D8B">
        <w:t>method</w:t>
      </w:r>
      <w:r w:rsidR="00446F61">
        <w:t xml:space="preserve"> that </w:t>
      </w:r>
      <w:r w:rsidR="001927AC">
        <w:t>identified</w:t>
      </w:r>
      <w:r w:rsidR="00CE1D8B">
        <w:t xml:space="preserve"> </w:t>
      </w:r>
      <w:r w:rsidR="00716335">
        <w:t xml:space="preserve">the two </w:t>
      </w:r>
      <w:r w:rsidR="00173B5C">
        <w:t xml:space="preserve">GO </w:t>
      </w:r>
      <w:r w:rsidR="00716335">
        <w:t xml:space="preserve">terms </w:t>
      </w:r>
      <w:r w:rsidR="007D6483">
        <w:t xml:space="preserve">with </w:t>
      </w:r>
      <w:r w:rsidR="007D6483">
        <w:lastRenderedPageBreak/>
        <w:t>less</w:t>
      </w:r>
      <w:r w:rsidR="009E117D">
        <w:t xml:space="preserve"> overlap</w:t>
      </w:r>
      <w:r w:rsidR="00836814">
        <w:t xml:space="preserve"> </w:t>
      </w:r>
      <w:r w:rsidR="00824023">
        <w:t xml:space="preserve">size </w:t>
      </w:r>
      <w:r w:rsidR="00716335">
        <w:t>(</w:t>
      </w:r>
      <w:r w:rsidR="009E117D">
        <w:t xml:space="preserve">GO 0021549, </w:t>
      </w:r>
      <m:oMath>
        <m:r>
          <w:rPr>
            <w:rFonts w:ascii="Cambria Math" w:hAnsi="Cambria Math"/>
          </w:rPr>
          <m:t>P=5.67×</m:t>
        </m:r>
        <m:sSup>
          <m:sSupPr>
            <m:ctrlPr>
              <w:rPr>
                <w:rFonts w:ascii="Cambria Math" w:hAnsi="Cambria Math"/>
                <w:i/>
              </w:rPr>
            </m:ctrlPr>
          </m:sSupPr>
          <m:e>
            <m:r>
              <w:rPr>
                <w:rFonts w:ascii="Cambria Math" w:hAnsi="Cambria Math"/>
              </w:rPr>
              <m:t>10</m:t>
            </m:r>
          </m:e>
          <m:sup>
            <m:r>
              <w:rPr>
                <w:rFonts w:ascii="Cambria Math" w:hAnsi="Cambria Math"/>
              </w:rPr>
              <m:t>-3</m:t>
            </m:r>
          </m:sup>
        </m:sSup>
      </m:oMath>
      <w:r w:rsidR="001178DB">
        <w:rPr>
          <w:rFonts w:hint="eastAsia"/>
        </w:rPr>
        <w:t xml:space="preserve"> </w:t>
      </w:r>
      <w:r w:rsidR="001178DB">
        <w:t xml:space="preserve">; </w:t>
      </w:r>
      <w:r w:rsidR="00DE02AE">
        <w:t xml:space="preserve">GO 0021587, </w:t>
      </w:r>
      <m:oMath>
        <m:r>
          <w:rPr>
            <w:rFonts w:ascii="Cambria Math" w:hAnsi="Cambria Math"/>
          </w:rPr>
          <m:t>P=0.16</m:t>
        </m:r>
        <m:r>
          <w:del w:id="200" w:author="Zhang Chihao" w:date="2023-02-09T16:06:00Z">
            <w:rPr>
              <w:rFonts w:ascii="Cambria Math" w:hAnsi="Cambria Math"/>
            </w:rPr>
            <m:t>0</m:t>
          </w:del>
        </m:r>
      </m:oMath>
      <w:r w:rsidR="00716335">
        <w:t>)</w:t>
      </w:r>
      <w:r w:rsidR="0001591C">
        <w:t>.</w:t>
      </w:r>
      <w:r w:rsidR="00856C46">
        <w:t xml:space="preserve"> One of the prominent advantage</w:t>
      </w:r>
      <w:r w:rsidR="00372CF1">
        <w:t>s</w:t>
      </w:r>
      <w:r w:rsidR="00856C46">
        <w:t xml:space="preserve"> of STAMarker </w:t>
      </w:r>
      <w:r w:rsidR="00E75C0A">
        <w:t>is</w:t>
      </w:r>
      <w:r w:rsidR="00856C46">
        <w:t xml:space="preserve"> </w:t>
      </w:r>
      <w:r w:rsidR="00173B5C">
        <w:t xml:space="preserve">the </w:t>
      </w:r>
      <w:r w:rsidR="00856C46">
        <w:t xml:space="preserve">ability to provide </w:t>
      </w:r>
      <w:r w:rsidR="00E13AD6">
        <w:t xml:space="preserve">spatial </w:t>
      </w:r>
      <w:proofErr w:type="gramStart"/>
      <w:r w:rsidR="00E13AD6">
        <w:t>domain-specific</w:t>
      </w:r>
      <w:proofErr w:type="gramEnd"/>
      <w:r w:rsidR="00E13AD6">
        <w:t xml:space="preserve"> SVGs</w:t>
      </w:r>
      <w:r w:rsidR="00F53C96">
        <w:t xml:space="preserve">, enabling more fine-grained analysis. </w:t>
      </w:r>
      <w:r w:rsidR="00173B5C">
        <w:t>Moreover,</w:t>
      </w:r>
      <w:r w:rsidR="00311CD1">
        <w:t xml:space="preserve"> </w:t>
      </w:r>
      <w:r w:rsidR="00173B5C">
        <w:t xml:space="preserve">the </w:t>
      </w:r>
      <w:r w:rsidR="00243E59">
        <w:t xml:space="preserve">spatial domain-specific enrichment analysis </w:t>
      </w:r>
      <w:r w:rsidR="00173B5C">
        <w:t xml:space="preserve">characterized </w:t>
      </w:r>
      <w:r w:rsidR="00243E59">
        <w:t xml:space="preserve">the functions of each spatial domain. For example, </w:t>
      </w:r>
      <w:r w:rsidR="00440B0F">
        <w:t>t</w:t>
      </w:r>
      <w:r w:rsidR="004C0B56">
        <w:t>he</w:t>
      </w:r>
      <w:r w:rsidR="00E92064">
        <w:t xml:space="preserve"> </w:t>
      </w:r>
      <w:r w:rsidR="00043A09">
        <w:t>Purkinje-</w:t>
      </w:r>
      <w:r w:rsidR="001E0D7F">
        <w:t xml:space="preserve">related </w:t>
      </w:r>
      <w:r w:rsidR="004F7ABD">
        <w:t xml:space="preserve">GO terms </w:t>
      </w:r>
      <w:r w:rsidR="00AD1DFF">
        <w:t>were</w:t>
      </w:r>
      <w:r w:rsidR="004F7ABD">
        <w:t xml:space="preserve"> only </w:t>
      </w:r>
      <w:r w:rsidR="00AD1DFF">
        <w:t>enriched in MOL, PL</w:t>
      </w:r>
      <w:r w:rsidR="00043A09">
        <w:t>,</w:t>
      </w:r>
      <w:r w:rsidR="00AD1DFF">
        <w:t xml:space="preserve"> and GCL</w:t>
      </w:r>
      <w:r w:rsidR="00457483">
        <w:t xml:space="preserve"> </w:t>
      </w:r>
      <w:r w:rsidR="00173B5C">
        <w:t xml:space="preserve">respectively </w:t>
      </w:r>
      <w:r w:rsidR="00457483">
        <w:t>(</w:t>
      </w:r>
      <w:r w:rsidR="00D53554" w:rsidRPr="00756D6B">
        <w:rPr>
          <w:b/>
        </w:rPr>
        <w:t xml:space="preserve">Fig. </w:t>
      </w:r>
      <w:r w:rsidR="00457483" w:rsidRPr="00756D6B">
        <w:rPr>
          <w:b/>
        </w:rPr>
        <w:t>5B</w:t>
      </w:r>
      <w:r w:rsidR="00761CFE">
        <w:t>),</w:t>
      </w:r>
      <w:r w:rsidR="00173B5C">
        <w:t xml:space="preserve"> which is</w:t>
      </w:r>
      <w:r w:rsidR="00761CFE">
        <w:t xml:space="preserve"> consistent with the </w:t>
      </w:r>
      <w:r w:rsidR="00F7402D">
        <w:t>histology of Purkinje cells.</w:t>
      </w:r>
      <w:r w:rsidR="00C96F2D">
        <w:t xml:space="preserve"> </w:t>
      </w:r>
    </w:p>
    <w:p w14:paraId="313DE0FD" w14:textId="74C22285" w:rsidR="00EA28CE" w:rsidRDefault="00173B5C" w:rsidP="0001591C">
      <w:pPr>
        <w:ind w:firstLine="220"/>
      </w:pPr>
      <w:r>
        <w:t xml:space="preserve">Moreover, </w:t>
      </w:r>
      <w:bookmarkStart w:id="201" w:name="_Hlk135123393"/>
      <w:r>
        <w:rPr>
          <w:rFonts w:hint="eastAsia"/>
        </w:rPr>
        <w:t>the</w:t>
      </w:r>
      <w:r>
        <w:t xml:space="preserve"> </w:t>
      </w:r>
      <w:r>
        <w:rPr>
          <w:rFonts w:hint="eastAsia"/>
        </w:rPr>
        <w:t>SVGs</w:t>
      </w:r>
      <w:r>
        <w:t xml:space="preserve"> </w:t>
      </w:r>
      <w:r>
        <w:rPr>
          <w:rFonts w:hint="eastAsia"/>
        </w:rPr>
        <w:t>determined</w:t>
      </w:r>
      <w:r>
        <w:t xml:space="preserve"> </w:t>
      </w:r>
      <w:r>
        <w:rPr>
          <w:rFonts w:hint="eastAsia"/>
        </w:rPr>
        <w:t>by</w:t>
      </w:r>
      <w:r>
        <w:t xml:space="preserve"> </w:t>
      </w:r>
      <w:r w:rsidR="00C64649">
        <w:t xml:space="preserve">STAMarker </w:t>
      </w:r>
      <w:r>
        <w:t xml:space="preserve">could </w:t>
      </w:r>
      <w:r>
        <w:rPr>
          <w:rFonts w:hint="eastAsia"/>
        </w:rPr>
        <w:t>cover</w:t>
      </w:r>
      <w:r>
        <w:t xml:space="preserve"> </w:t>
      </w:r>
      <w:r>
        <w:rPr>
          <w:rFonts w:hint="eastAsia"/>
        </w:rPr>
        <w:t>more</w:t>
      </w:r>
      <w:r>
        <w:t xml:space="preserve"> mouse cerebellum marker genes from the Harmonizome database</w:t>
      </w:r>
      <w:bookmarkEnd w:id="201"/>
      <w:sdt>
        <w:sdtPr>
          <w:alias w:val="To edit, see citavi.com/edit"/>
          <w:tag w:val="CitaviPlaceholder#b38b458e-e058-4d1c-8ec9-165e49b59801"/>
          <w:id w:val="1090279449"/>
          <w:placeholder>
            <w:docPart w:val="6C5CAA0A350946C9B023A1CCA69C339A"/>
          </w:placeholder>
        </w:sdtPr>
        <w:sdtContent>
          <w:r>
            <w:rPr>
              <w:noProof/>
            </w:rPr>
            <w:fldChar w:fldCharType="begin"/>
          </w:r>
          <w:r w:rsidR="007A3413">
            <w:rPr>
              <w:noProof/>
            </w:rPr>
            <w:instrText>ADDIN CitaviPlaceholder{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HJcblxcKlxccGFub3NlIDA1MDUwMTAyMDEwNzA2MDIwNTA3fVN5bWJvbDt9e1xcZjJcXGZzd2lzc1xcZmNoYXJzZXQwXFxmcHJxMntcXCpcXHBhbm9zZSAwMjBiMDYwNDAyMDIwMjAyMDIwNH1BcmlhbDt9e1xcZjNcXGZuaWxcXGZjaGFyc2V0MCBNaWNyb3NvZnQgWWFIZWk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yMDUy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yMjQwXFxwZ2hzeG4xNTg0M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}</w:instrText>
          </w:r>
          <w:r>
            <w:rPr>
              <w:noProof/>
            </w:rPr>
            <w:fldChar w:fldCharType="separate"/>
          </w:r>
          <w:r w:rsidR="007A3413">
            <w:rPr>
              <w:noProof/>
            </w:rPr>
            <w:t>(41)</w:t>
          </w:r>
          <w:r>
            <w:rPr>
              <w:noProof/>
            </w:rPr>
            <w:fldChar w:fldCharType="end"/>
          </w:r>
        </w:sdtContent>
      </w:sdt>
      <w:r w:rsidR="0097168A">
        <w:t xml:space="preserve"> </w:t>
      </w:r>
      <w:r>
        <w:rPr>
          <w:rFonts w:hint="eastAsia"/>
        </w:rPr>
        <w:t>(</w:t>
      </w:r>
      <w:r w:rsidR="0097168A">
        <w:t xml:space="preserve">i.e., </w:t>
      </w:r>
      <w:r w:rsidR="00F453BF" w:rsidRPr="00546202">
        <w:t>108</w:t>
      </w:r>
      <w:r w:rsidR="00F453BF">
        <w:t xml:space="preserve"> out of the 261 genes</w:t>
      </w:r>
      <w:r>
        <w:t>) with</w:t>
      </w:r>
      <w:r w:rsidR="00D379A2">
        <w:t xml:space="preserve"> </w:t>
      </w:r>
      <w:r w:rsidR="00833AD4">
        <w:rPr>
          <w:rFonts w:hint="eastAsia"/>
        </w:rPr>
        <w:t>t</w:t>
      </w:r>
      <w:r w:rsidR="00833AD4">
        <w:t xml:space="preserve">he hypergeometric test </w:t>
      </w:r>
      <m:oMath>
        <m:r>
          <w:rPr>
            <w:rFonts w:ascii="Cambria Math" w:hAnsi="Cambria Math"/>
          </w:rPr>
          <m:t>P=5.29×</m:t>
        </m:r>
        <m:sSup>
          <m:sSupPr>
            <m:ctrlPr>
              <w:rPr>
                <w:rFonts w:ascii="Cambria Math" w:hAnsi="Cambria Math"/>
                <w:i/>
              </w:rPr>
            </m:ctrlPr>
          </m:sSupPr>
          <m:e>
            <m:r>
              <w:rPr>
                <w:rFonts w:ascii="Cambria Math" w:hAnsi="Cambria Math"/>
              </w:rPr>
              <m:t>10</m:t>
            </m:r>
          </m:e>
          <m:sup>
            <m:r>
              <w:rPr>
                <w:rFonts w:ascii="Cambria Math" w:hAnsi="Cambria Math"/>
              </w:rPr>
              <m:t>-23</m:t>
            </m:r>
          </m:sup>
        </m:sSup>
      </m:oMath>
      <w:r>
        <w:t xml:space="preserve"> compared t</w:t>
      </w:r>
      <w:proofErr w:type="spellStart"/>
      <w:r>
        <w:t>o</w:t>
      </w:r>
      <w:proofErr w:type="spellEnd"/>
      <w:r>
        <w:t xml:space="preserve"> </w:t>
      </w:r>
      <w:r w:rsidR="00D14E0A">
        <w:t xml:space="preserve">the </w:t>
      </w:r>
      <w:r>
        <w:t>other three methods (</w:t>
      </w:r>
      <w:r w:rsidRPr="00FE77C9">
        <w:rPr>
          <w:b/>
        </w:rPr>
        <w:t>Fig. 5C</w:t>
      </w:r>
      <w:r>
        <w:t>).</w:t>
      </w:r>
      <w:ins w:id="202" w:author="Zhang Chihao" w:date="2023-05-17T12:40:00Z">
        <w:r w:rsidR="00DB139F">
          <w:t xml:space="preserve"> MERINGUE </w:t>
        </w:r>
      </w:ins>
      <w:del w:id="203" w:author="Zhang Chihao" w:date="2023-05-17T12:49:00Z">
        <w:r w:rsidDel="00DB139F">
          <w:delText xml:space="preserve"> </w:delText>
        </w:r>
        <w:r w:rsidR="00596A21" w:rsidDel="00DB139F">
          <w:delText xml:space="preserve">Hotspot </w:delText>
        </w:r>
      </w:del>
      <w:r w:rsidR="00596A21">
        <w:t>identified</w:t>
      </w:r>
      <w:r>
        <w:t xml:space="preserve"> the second most</w:t>
      </w:r>
      <w:r w:rsidR="008B7167">
        <w:t xml:space="preserve"> </w:t>
      </w:r>
      <w:r w:rsidR="00BB130B" w:rsidRPr="00546202">
        <w:t>80</w:t>
      </w:r>
      <w:r w:rsidR="00BB130B">
        <w:t xml:space="preserve"> genes</w:t>
      </w:r>
      <w:r w:rsidR="005D564B">
        <w:t xml:space="preserve"> </w:t>
      </w:r>
      <w:r>
        <w:t xml:space="preserve">with </w:t>
      </w:r>
      <w:r w:rsidR="00BB130B">
        <w:rPr>
          <w:rFonts w:hint="eastAsia"/>
        </w:rPr>
        <w:t>t</w:t>
      </w:r>
      <w:r w:rsidR="00BB130B">
        <w:t xml:space="preserve">he hypergeometric test </w:t>
      </w:r>
      <m:oMath>
        <m:r>
          <w:rPr>
            <w:rFonts w:ascii="Cambria Math" w:hAnsi="Cambria Math"/>
          </w:rPr>
          <m:t>P=</m:t>
        </m:r>
        <m:r>
          <w:ins w:id="204" w:author="Zhang Chihao" w:date="2023-05-17T12:49:00Z">
            <w:rPr>
              <w:rFonts w:ascii="Cambria Math" w:hAnsi="Cambria Math"/>
            </w:rPr>
            <m:t>8</m:t>
          </w:ins>
        </m:r>
        <m:r>
          <w:del w:id="205" w:author="Zhang Chihao" w:date="2023-05-17T12:49:00Z">
            <w:rPr>
              <w:rFonts w:ascii="Cambria Math" w:hAnsi="Cambria Math"/>
            </w:rPr>
            <m:t>5</m:t>
          </w:del>
        </m:r>
        <m:r>
          <w:rPr>
            <w:rFonts w:ascii="Cambria Math" w:hAnsi="Cambria Math"/>
          </w:rPr>
          <m:t>.</m:t>
        </m:r>
        <m:r>
          <w:ins w:id="206" w:author="Zhang Chihao" w:date="2023-05-17T12:49:00Z">
            <w:rPr>
              <w:rFonts w:ascii="Cambria Math" w:hAnsi="Cambria Math"/>
            </w:rPr>
            <m:t>26</m:t>
          </w:ins>
        </m:r>
        <m:r>
          <w:del w:id="207" w:author="Zhang Chihao" w:date="2023-05-17T12:49:00Z">
            <w:rPr>
              <w:rFonts w:ascii="Cambria Math" w:hAnsi="Cambria Math"/>
            </w:rPr>
            <m:t>99</m:t>
          </w:del>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m:t>
            </m:r>
            <m:r>
              <w:ins w:id="208" w:author="Zhang Chihao" w:date="2023-05-17T12:49:00Z">
                <w:rPr>
                  <w:rFonts w:ascii="Cambria Math" w:hAnsi="Cambria Math"/>
                </w:rPr>
                <m:t>12</m:t>
              </w:ins>
            </m:r>
            <m:r>
              <w:del w:id="209" w:author="Zhang Chihao" w:date="2023-05-17T12:49:00Z">
                <w:rPr>
                  <w:rFonts w:ascii="Cambria Math" w:hAnsi="Cambria Math"/>
                </w:rPr>
                <m:t>9</m:t>
              </w:del>
            </m:r>
          </m:sup>
        </m:sSup>
      </m:oMath>
      <w:r>
        <w:t xml:space="preserve">, </w:t>
      </w:r>
      <w:r w:rsidR="002D49BC">
        <w:t xml:space="preserve">while </w:t>
      </w:r>
      <w:r w:rsidR="005E03CF">
        <w:t xml:space="preserve">the overlaps of the identified SVGs </w:t>
      </w:r>
      <w:r>
        <w:t xml:space="preserve">by </w:t>
      </w:r>
      <w:r w:rsidR="008A0D20">
        <w:t xml:space="preserve">SPARK-X and </w:t>
      </w:r>
      <w:r w:rsidR="009D3F80">
        <w:t xml:space="preserve">SpatialDE </w:t>
      </w:r>
      <w:r w:rsidR="00D575A3">
        <w:t>were</w:t>
      </w:r>
      <w:r w:rsidR="00E42F93">
        <w:t xml:space="preserve"> merely </w:t>
      </w:r>
      <w:r w:rsidR="00E932DB">
        <w:t xml:space="preserve">below </w:t>
      </w:r>
      <w:r w:rsidR="008830A0" w:rsidRPr="00546202">
        <w:t>5</w:t>
      </w:r>
      <w:r w:rsidR="00E932DB" w:rsidRPr="00546202">
        <w:t>0</w:t>
      </w:r>
      <w:r w:rsidR="00E932DB">
        <w:t xml:space="preserve"> </w:t>
      </w:r>
      <w:r>
        <w:t>without</w:t>
      </w:r>
      <w:r w:rsidR="009D3F80">
        <w:t xml:space="preserve"> statistical </w:t>
      </w:r>
      <w:r>
        <w:t>significance</w:t>
      </w:r>
      <w:r w:rsidR="009D3F80">
        <w:t>.</w:t>
      </w:r>
      <w:r w:rsidR="00982BD7">
        <w:t xml:space="preserve"> </w:t>
      </w:r>
    </w:p>
    <w:p w14:paraId="529842F2" w14:textId="50B66C80" w:rsidR="008A660E" w:rsidRDefault="0031620E" w:rsidP="00232440">
      <w:pPr>
        <w:ind w:firstLine="220"/>
      </w:pPr>
      <w:r>
        <w:t xml:space="preserve">The </w:t>
      </w:r>
      <w:r w:rsidR="0032413C">
        <w:t xml:space="preserve">spatial </w:t>
      </w:r>
      <w:proofErr w:type="gramStart"/>
      <w:r w:rsidR="0032413C">
        <w:t>domain-specific</w:t>
      </w:r>
      <w:proofErr w:type="gramEnd"/>
      <w:r w:rsidR="0032413C">
        <w:t xml:space="preserve"> SVGs were clearly clustered into </w:t>
      </w:r>
      <w:r w:rsidR="00517F36">
        <w:t>five</w:t>
      </w:r>
      <w:r w:rsidR="00CA7DDE">
        <w:t xml:space="preserve"> gene</w:t>
      </w:r>
      <w:r w:rsidR="00517F36">
        <w:t xml:space="preserve"> modules</w:t>
      </w:r>
      <w:r w:rsidR="00D108C9">
        <w:t xml:space="preserve"> based on the salie</w:t>
      </w:r>
      <w:r w:rsidR="00D108C9" w:rsidRPr="0031598D">
        <w:t xml:space="preserve">ncy </w:t>
      </w:r>
      <w:r w:rsidR="00756D6B" w:rsidRPr="0031598D">
        <w:rPr>
          <w:rFonts w:hint="eastAsia"/>
        </w:rPr>
        <w:t>maps</w:t>
      </w:r>
      <w:r w:rsidR="0031598D" w:rsidRPr="0031598D">
        <w:t xml:space="preserve"> </w:t>
      </w:r>
      <w:r w:rsidR="00173B5C" w:rsidRPr="0031598D">
        <w:t>(</w:t>
      </w:r>
      <w:r w:rsidR="00173B5C" w:rsidRPr="0031598D">
        <w:rPr>
          <w:b/>
        </w:rPr>
        <w:t>Fig. 5D</w:t>
      </w:r>
      <w:r w:rsidR="00173B5C">
        <w:t>) with</w:t>
      </w:r>
      <w:r w:rsidR="00A50005">
        <w:t xml:space="preserve"> </w:t>
      </w:r>
      <w:r w:rsidR="00EF0193">
        <w:t xml:space="preserve">clear spatial domain patterns </w:t>
      </w:r>
      <w:r w:rsidR="00180336">
        <w:t>(</w:t>
      </w:r>
      <w:r w:rsidR="00D53554" w:rsidRPr="00756D6B">
        <w:rPr>
          <w:b/>
        </w:rPr>
        <w:t xml:space="preserve">Fig. </w:t>
      </w:r>
      <w:r w:rsidR="00635D31" w:rsidRPr="00756D6B">
        <w:rPr>
          <w:b/>
        </w:rPr>
        <w:t>5</w:t>
      </w:r>
      <w:r w:rsidR="00D975E3">
        <w:rPr>
          <w:rFonts w:hint="eastAsia"/>
          <w:b/>
        </w:rPr>
        <w:t>E</w:t>
      </w:r>
      <w:r w:rsidR="00EF0193">
        <w:t>).</w:t>
      </w:r>
      <w:r w:rsidR="00F9225F">
        <w:t xml:space="preserve"> </w:t>
      </w:r>
      <w:r w:rsidR="00B7667B">
        <w:t>The five modules were enriched in distinct cell types (</w:t>
      </w:r>
      <w:r w:rsidR="00B7667B" w:rsidRPr="00FE77C9">
        <w:rPr>
          <w:b/>
        </w:rPr>
        <w:t>Fig. 5</w:t>
      </w:r>
      <w:r w:rsidR="00D975E3">
        <w:rPr>
          <w:rFonts w:hint="eastAsia"/>
          <w:b/>
        </w:rPr>
        <w:t>F</w:t>
      </w:r>
      <w:r w:rsidR="00B7667B">
        <w:t>) based on the</w:t>
      </w:r>
      <w:r w:rsidR="00D4766F">
        <w:t xml:space="preserve"> </w:t>
      </w:r>
      <w:r w:rsidR="00D4766F">
        <w:rPr>
          <w:rFonts w:hint="eastAsia"/>
        </w:rPr>
        <w:t>downloaded</w:t>
      </w:r>
      <w:r w:rsidR="00D4766F">
        <w:t xml:space="preserve"> </w:t>
      </w:r>
      <w:r w:rsidR="00934683">
        <w:t xml:space="preserve">marker genes </w:t>
      </w:r>
      <w:r w:rsidR="00037712">
        <w:t xml:space="preserve">of cerebellum-related cell types </w:t>
      </w:r>
      <w:r w:rsidR="007549B2">
        <w:t>from PanglaoDB</w:t>
      </w:r>
      <w:sdt>
        <w:sdtPr>
          <w:alias w:val="To edit, see citavi.com/edit"/>
          <w:tag w:val="CitaviPlaceholder#66ad76c5-de5a-459d-b825-9540ece73de0"/>
          <w:id w:val="-1958934597"/>
          <w:placeholder>
            <w:docPart w:val="DefaultPlaceholder_-1854013440"/>
          </w:placeholder>
        </w:sdtPr>
        <w:sdtContent>
          <w:r w:rsidR="00A33D34">
            <w:rPr>
              <w:noProof/>
            </w:rPr>
            <w:fldChar w:fldCharType="begin"/>
          </w:r>
          <w:r w:rsidR="007A3413">
            <w:rPr>
              <w:noProof/>
            </w:rPr>
            <w:instrText>ADDIN CitaviPlaceholder{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}</w:instrText>
          </w:r>
          <w:r w:rsidR="00A33D34">
            <w:rPr>
              <w:noProof/>
            </w:rPr>
            <w:fldChar w:fldCharType="separate"/>
          </w:r>
          <w:r w:rsidR="007A3413">
            <w:rPr>
              <w:noProof/>
            </w:rPr>
            <w:t>(42)</w:t>
          </w:r>
          <w:r w:rsidR="00A33D34">
            <w:rPr>
              <w:noProof/>
            </w:rPr>
            <w:fldChar w:fldCharType="end"/>
          </w:r>
        </w:sdtContent>
      </w:sdt>
      <w:r w:rsidR="00BD33CC">
        <w:t>.</w:t>
      </w:r>
      <w:r w:rsidR="00232440">
        <w:rPr>
          <w:rFonts w:hint="eastAsia"/>
        </w:rPr>
        <w:t xml:space="preserve"> </w:t>
      </w:r>
      <w:r w:rsidR="009E4DA2">
        <w:t>For example,</w:t>
      </w:r>
      <w:r w:rsidR="00B7667B">
        <w:t xml:space="preserve"> gene module</w:t>
      </w:r>
      <w:r w:rsidR="009E4DA2">
        <w:t xml:space="preserve"> M1 corresponds to </w:t>
      </w:r>
      <w:r w:rsidR="00367D67">
        <w:rPr>
          <w:rFonts w:hint="eastAsia"/>
        </w:rPr>
        <w:t>GCL</w:t>
      </w:r>
      <w:r w:rsidR="00367D67">
        <w:t xml:space="preserve"> </w:t>
      </w:r>
      <w:r w:rsidR="006532E2">
        <w:rPr>
          <w:rFonts w:hint="eastAsia"/>
        </w:rPr>
        <w:t>and</w:t>
      </w:r>
      <w:r w:rsidR="00D857C8">
        <w:t xml:space="preserve"> </w:t>
      </w:r>
      <w:r w:rsidR="00D857C8">
        <w:rPr>
          <w:rFonts w:hint="eastAsia"/>
        </w:rPr>
        <w:t>MOL</w:t>
      </w:r>
      <w:r w:rsidR="00B7667B">
        <w:t xml:space="preserve"> with two representative </w:t>
      </w:r>
      <w:r w:rsidR="00D857C8">
        <w:t>genes</w:t>
      </w:r>
      <w:r w:rsidR="001D161B">
        <w:t xml:space="preserve"> </w:t>
      </w:r>
      <w:r w:rsidR="00433F2E" w:rsidRPr="00353C8F">
        <w:rPr>
          <w:i/>
          <w:iCs/>
        </w:rPr>
        <w:t>Cbln1</w:t>
      </w:r>
      <w:r w:rsidR="00433F2E">
        <w:t xml:space="preserve"> and</w:t>
      </w:r>
      <w:r w:rsidR="00F92388">
        <w:t xml:space="preserve"> </w:t>
      </w:r>
      <w:r w:rsidR="00F92388" w:rsidRPr="00353C8F">
        <w:rPr>
          <w:i/>
          <w:iCs/>
        </w:rPr>
        <w:t>Dab1</w:t>
      </w:r>
      <w:r w:rsidR="00B7667B">
        <w:rPr>
          <w:i/>
          <w:iCs/>
        </w:rPr>
        <w:t>.</w:t>
      </w:r>
      <w:r w:rsidR="00433F2E">
        <w:t xml:space="preserve"> </w:t>
      </w:r>
      <w:r w:rsidR="00B7667B">
        <w:t xml:space="preserve">The two genes </w:t>
      </w:r>
      <w:r w:rsidR="00063B10">
        <w:t>were</w:t>
      </w:r>
      <w:r w:rsidR="001D161B">
        <w:t xml:space="preserve"> strongly </w:t>
      </w:r>
      <w:r w:rsidR="00B7667B">
        <w:t>over-</w:t>
      </w:r>
      <w:r w:rsidR="001D161B">
        <w:t>expressed in the</w:t>
      </w:r>
      <w:r w:rsidR="00594FCC">
        <w:t xml:space="preserve"> corresponding spatial domains</w:t>
      </w:r>
      <w:r w:rsidR="00F92388">
        <w:t xml:space="preserve"> and were enriched in</w:t>
      </w:r>
      <w:r w:rsidR="000E08A6">
        <w:t xml:space="preserve"> </w:t>
      </w:r>
      <w:r w:rsidR="000E08A6" w:rsidRPr="000E08A6">
        <w:t>cerebellum development</w:t>
      </w:r>
      <w:r w:rsidR="000E08A6">
        <w:t xml:space="preserve"> (</w:t>
      </w:r>
      <w:r w:rsidR="00592422">
        <w:t xml:space="preserve">GO 0021549, </w:t>
      </w:r>
      <m:oMath>
        <m:r>
          <w:rPr>
            <w:rFonts w:ascii="Cambria Math" w:hAnsi="Cambria Math"/>
          </w:rPr>
          <m:t>P=4.13×</m:t>
        </m:r>
        <m:sSup>
          <m:sSupPr>
            <m:ctrlPr>
              <w:rPr>
                <w:rFonts w:ascii="Cambria Math" w:hAnsi="Cambria Math"/>
                <w:i/>
              </w:rPr>
            </m:ctrlPr>
          </m:sSupPr>
          <m:e>
            <m:r>
              <w:rPr>
                <w:rFonts w:ascii="Cambria Math" w:hAnsi="Cambria Math"/>
              </w:rPr>
              <m:t>10</m:t>
            </m:r>
          </m:e>
          <m:sup>
            <m:r>
              <w:rPr>
                <w:rFonts w:ascii="Cambria Math" w:hAnsi="Cambria Math"/>
              </w:rPr>
              <m:t>-8</m:t>
            </m:r>
          </m:sup>
        </m:sSup>
      </m:oMath>
      <w:r w:rsidR="000E08A6">
        <w:t>)</w:t>
      </w:r>
      <w:r w:rsidR="005F0F01">
        <w:t xml:space="preserve">. </w:t>
      </w:r>
      <w:r w:rsidR="006E37DB" w:rsidRPr="00353C8F">
        <w:rPr>
          <w:i/>
          <w:iCs/>
        </w:rPr>
        <w:t>Cbln1</w:t>
      </w:r>
      <w:r w:rsidR="001752EC">
        <w:t xml:space="preserve"> </w:t>
      </w:r>
      <w:r w:rsidR="00B7667B">
        <w:t xml:space="preserve">was </w:t>
      </w:r>
      <w:r w:rsidR="004F24C3">
        <w:t xml:space="preserve">essential </w:t>
      </w:r>
      <w:r w:rsidR="00894F4A">
        <w:t xml:space="preserve">for synaptic </w:t>
      </w:r>
      <w:r w:rsidR="001A6901">
        <w:t xml:space="preserve">plasticity and integrity </w:t>
      </w:r>
      <w:r w:rsidR="0068261D">
        <w:t>in the cerebellum</w:t>
      </w:r>
      <w:sdt>
        <w:sdtPr>
          <w:alias w:val="To edit, see citavi.com/edit"/>
          <w:tag w:val="CitaviPlaceholder#6cf6e85e-64d6-4fa4-a6b6-f40862efb1d3"/>
          <w:id w:val="1220400377"/>
          <w:placeholder>
            <w:docPart w:val="DefaultPlaceholder_-1854013440"/>
          </w:placeholder>
        </w:sdtPr>
        <w:sdtContent>
          <w:r w:rsidR="001752EC">
            <w:rPr>
              <w:noProof/>
            </w:rPr>
            <w:fldChar w:fldCharType="begin"/>
          </w:r>
          <w:r w:rsidR="007A3413">
            <w:rPr>
              <w:noProof/>
            </w:rPr>
            <w:instrText>ADDIN CitaviPlaceholder{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E1pY3Jvc29mdCBZYUhlaSBVSTt9fXtcXGNvbG9ydGJsO317XFxzdHlsZXNoZWV0e1xcczBcXHNuZXh0MFxcc3Fmb3JtYXRcXHNwcmlvcml0eTBcXHNhMTIwXFxhc3BhbHBoYVxcYXNwbnVtXFxhZGp1c3RyaWdodFxcbHRycGFyXFxsaTBcXGxpbjBcXHJpMFxccmluMFxyXG5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IwNTJ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IyNDBcXHBnaHN4bjE1ODQw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}</w:instrText>
          </w:r>
          <w:r w:rsidR="001752EC">
            <w:rPr>
              <w:noProof/>
            </w:rPr>
            <w:fldChar w:fldCharType="separate"/>
          </w:r>
          <w:r w:rsidR="007A3413">
            <w:rPr>
              <w:noProof/>
            </w:rPr>
            <w:t>(43)</w:t>
          </w:r>
          <w:r w:rsidR="001752EC">
            <w:rPr>
              <w:noProof/>
            </w:rPr>
            <w:fldChar w:fldCharType="end"/>
          </w:r>
        </w:sdtContent>
      </w:sdt>
      <w:r w:rsidR="001752EC">
        <w:rPr>
          <w:rFonts w:hint="eastAsia"/>
        </w:rPr>
        <w:t>.</w:t>
      </w:r>
      <w:r w:rsidR="001752EC">
        <w:t xml:space="preserve"> </w:t>
      </w:r>
      <w:r w:rsidR="00B7667B">
        <w:t>G</w:t>
      </w:r>
      <w:r w:rsidR="00B7667B">
        <w:rPr>
          <w:rFonts w:hint="eastAsia"/>
        </w:rPr>
        <w:t>ene</w:t>
      </w:r>
      <w:r w:rsidR="00B7667B">
        <w:t xml:space="preserve"> </w:t>
      </w:r>
      <w:r w:rsidR="00B7667B">
        <w:rPr>
          <w:rFonts w:hint="eastAsia"/>
        </w:rPr>
        <w:t>module</w:t>
      </w:r>
      <w:r w:rsidR="00B7667B">
        <w:t xml:space="preserve"> </w:t>
      </w:r>
      <w:r w:rsidR="0014663D">
        <w:t>M</w:t>
      </w:r>
      <w:r w:rsidR="00E665B9">
        <w:t>2</w:t>
      </w:r>
      <w:r w:rsidR="0014663D">
        <w:t xml:space="preserve"> </w:t>
      </w:r>
      <w:r w:rsidR="00DA62C4">
        <w:t>mainly consists of PL and MOL</w:t>
      </w:r>
      <w:r w:rsidR="00B7667B">
        <w:t xml:space="preserve"> </w:t>
      </w:r>
      <w:r w:rsidR="00B7667B">
        <w:rPr>
          <w:rFonts w:hint="eastAsia"/>
        </w:rPr>
        <w:t>and</w:t>
      </w:r>
      <w:r w:rsidR="00B7667B">
        <w:t xml:space="preserve"> </w:t>
      </w:r>
      <w:r w:rsidR="00B7667B">
        <w:rPr>
          <w:rFonts w:hint="eastAsia"/>
        </w:rPr>
        <w:t>t</w:t>
      </w:r>
      <w:r w:rsidR="0053246C">
        <w:t xml:space="preserve">he Purkinje neurons were only enriched in </w:t>
      </w:r>
      <w:r w:rsidR="00B7667B">
        <w:rPr>
          <w:rFonts w:hint="eastAsia"/>
        </w:rPr>
        <w:t>this</w:t>
      </w:r>
      <w:r w:rsidR="00B7667B">
        <w:t xml:space="preserve"> </w:t>
      </w:r>
      <w:r w:rsidR="00B7667B">
        <w:rPr>
          <w:rFonts w:hint="eastAsia"/>
        </w:rPr>
        <w:t>mo</w:t>
      </w:r>
      <w:r w:rsidR="00B7667B" w:rsidRPr="0031598D">
        <w:rPr>
          <w:rFonts w:hint="eastAsia"/>
        </w:rPr>
        <w:t>dule</w:t>
      </w:r>
      <w:r w:rsidR="0053246C" w:rsidRPr="0031598D">
        <w:t xml:space="preserve">. </w:t>
      </w:r>
      <w:r w:rsidR="00B7667B" w:rsidRPr="0031598D">
        <w:t xml:space="preserve">Two example </w:t>
      </w:r>
      <w:r w:rsidR="00DA62C4" w:rsidRPr="0031598D">
        <w:t xml:space="preserve">genes </w:t>
      </w:r>
      <w:r w:rsidR="0053246C" w:rsidRPr="0031598D">
        <w:t xml:space="preserve">of M2 </w:t>
      </w:r>
      <w:r w:rsidR="00D81150" w:rsidRPr="0031598D">
        <w:t xml:space="preserve">include </w:t>
      </w:r>
      <w:r w:rsidR="00865E9D" w:rsidRPr="0031598D">
        <w:rPr>
          <w:i/>
          <w:iCs/>
        </w:rPr>
        <w:t>Gria1</w:t>
      </w:r>
      <w:r w:rsidR="00865E9D" w:rsidRPr="0031598D">
        <w:t xml:space="preserve"> and </w:t>
      </w:r>
      <w:r w:rsidR="00B43A3B" w:rsidRPr="0031598D">
        <w:rPr>
          <w:i/>
          <w:iCs/>
        </w:rPr>
        <w:t>Baiap2</w:t>
      </w:r>
      <w:r w:rsidR="00673DB4" w:rsidRPr="00CA7DDE">
        <w:rPr>
          <w:iCs/>
        </w:rPr>
        <w:t xml:space="preserve"> </w:t>
      </w:r>
      <w:r w:rsidR="005F4C03" w:rsidRPr="00CA7DDE">
        <w:rPr>
          <w:iCs/>
        </w:rPr>
        <w:t>belong</w:t>
      </w:r>
      <w:r w:rsidR="00D575A3">
        <w:rPr>
          <w:iCs/>
        </w:rPr>
        <w:t>ing</w:t>
      </w:r>
      <w:r w:rsidR="005F4C03" w:rsidRPr="00CA7DDE">
        <w:rPr>
          <w:iCs/>
        </w:rPr>
        <w:t xml:space="preserve"> to the enriched GO term </w:t>
      </w:r>
      <w:r w:rsidR="00C879EE" w:rsidRPr="0031598D">
        <w:t xml:space="preserve">regulation of synaptic plasticity (GO 0048167, </w:t>
      </w:r>
      <m:oMath>
        <m:r>
          <w:rPr>
            <w:rFonts w:ascii="Cambria Math" w:hAnsi="Cambria Math"/>
          </w:rPr>
          <m:t>P=3.49×</m:t>
        </m:r>
        <m:sSup>
          <m:sSupPr>
            <m:ctrlPr>
              <w:rPr>
                <w:rFonts w:ascii="Cambria Math" w:hAnsi="Cambria Math"/>
                <w:i/>
              </w:rPr>
            </m:ctrlPr>
          </m:sSupPr>
          <m:e>
            <m:r>
              <w:rPr>
                <w:rFonts w:ascii="Cambria Math" w:hAnsi="Cambria Math"/>
              </w:rPr>
              <m:t>10</m:t>
            </m:r>
          </m:e>
          <m:sup>
            <m:r>
              <w:rPr>
                <w:rFonts w:ascii="Cambria Math" w:hAnsi="Cambria Math"/>
              </w:rPr>
              <m:t>-9</m:t>
            </m:r>
          </m:sup>
        </m:sSup>
      </m:oMath>
      <w:r w:rsidR="00C879EE" w:rsidRPr="0031598D">
        <w:t>)</w:t>
      </w:r>
      <w:r w:rsidR="00EE07CE" w:rsidRPr="0031598D">
        <w:t xml:space="preserve">. </w:t>
      </w:r>
      <w:proofErr w:type="gramStart"/>
      <w:r w:rsidR="00EE07CE" w:rsidRPr="0031598D">
        <w:t xml:space="preserve">In particular, </w:t>
      </w:r>
      <w:r w:rsidR="00EE07CE" w:rsidRPr="0031598D">
        <w:rPr>
          <w:i/>
          <w:iCs/>
        </w:rPr>
        <w:t>Baiap2</w:t>
      </w:r>
      <w:proofErr w:type="gramEnd"/>
      <w:r w:rsidR="00EE07CE" w:rsidRPr="0031598D">
        <w:t xml:space="preserve"> </w:t>
      </w:r>
      <w:r w:rsidR="00B7667B" w:rsidRPr="0031598D">
        <w:t xml:space="preserve">was </w:t>
      </w:r>
      <w:r w:rsidR="00EE07CE" w:rsidRPr="0031598D">
        <w:t xml:space="preserve">only identified by STAMarker. </w:t>
      </w:r>
      <w:r w:rsidR="00B7667B" w:rsidRPr="0031598D">
        <w:t xml:space="preserve">Gene module </w:t>
      </w:r>
      <w:r w:rsidR="00AC1D2F" w:rsidRPr="0031598D">
        <w:t>M</w:t>
      </w:r>
      <w:r w:rsidR="00025739" w:rsidRPr="0031598D">
        <w:t xml:space="preserve">5 </w:t>
      </w:r>
      <w:r w:rsidR="00B7667B" w:rsidRPr="0031598D">
        <w:t xml:space="preserve">was related </w:t>
      </w:r>
      <w:r w:rsidR="00025739" w:rsidRPr="0031598D">
        <w:t xml:space="preserve">to the </w:t>
      </w:r>
      <w:r w:rsidR="00D743D8" w:rsidRPr="0031598D">
        <w:t>CN and WM spatial domains</w:t>
      </w:r>
      <w:r w:rsidR="00B7667B" w:rsidRPr="0031598D">
        <w:t xml:space="preserve"> with two highly expressed</w:t>
      </w:r>
      <w:r w:rsidR="00D743D8" w:rsidRPr="0031598D">
        <w:t xml:space="preserve"> g</w:t>
      </w:r>
      <w:r w:rsidR="00B277A1" w:rsidRPr="0031598D">
        <w:t xml:space="preserve">enes </w:t>
      </w:r>
      <w:r w:rsidR="00981A64" w:rsidRPr="0031598D">
        <w:rPr>
          <w:i/>
          <w:iCs/>
        </w:rPr>
        <w:t>Nrsn1</w:t>
      </w:r>
      <w:r w:rsidR="00981A64" w:rsidRPr="0031598D">
        <w:t xml:space="preserve"> and </w:t>
      </w:r>
      <w:proofErr w:type="spellStart"/>
      <w:r w:rsidR="00981A64" w:rsidRPr="0031598D">
        <w:rPr>
          <w:i/>
          <w:iCs/>
        </w:rPr>
        <w:t>Ucn</w:t>
      </w:r>
      <w:proofErr w:type="spellEnd"/>
      <w:r w:rsidR="00981A64" w:rsidRPr="0031598D">
        <w:t xml:space="preserve"> in the </w:t>
      </w:r>
      <w:r w:rsidR="00582921" w:rsidRPr="0031598D">
        <w:t>CN region</w:t>
      </w:r>
      <w:r w:rsidR="001F1444" w:rsidRPr="0031598D">
        <w:t xml:space="preserve">. Moreover, </w:t>
      </w:r>
      <w:proofErr w:type="gramStart"/>
      <w:r w:rsidR="001F1444" w:rsidRPr="0031598D">
        <w:t>both of them</w:t>
      </w:r>
      <w:proofErr w:type="gramEnd"/>
      <w:r w:rsidR="001F1444" w:rsidRPr="0031598D">
        <w:t xml:space="preserve"> </w:t>
      </w:r>
      <w:r w:rsidR="000E3E37" w:rsidRPr="0031598D">
        <w:t xml:space="preserve">were </w:t>
      </w:r>
      <w:r w:rsidR="00FB2CDA" w:rsidRPr="0031598D">
        <w:t xml:space="preserve">in </w:t>
      </w:r>
      <w:r w:rsidR="00DE33E0" w:rsidRPr="0031598D">
        <w:t xml:space="preserve">the enriched GO term </w:t>
      </w:r>
      <w:r w:rsidR="00FB2CDA" w:rsidRPr="0031598D">
        <w:t xml:space="preserve">distal axon (GO </w:t>
      </w:r>
      <w:r w:rsidR="003E06EA" w:rsidRPr="0031598D">
        <w:t xml:space="preserve">0150034, </w:t>
      </w:r>
      <m:oMath>
        <m:r>
          <w:rPr>
            <w:rFonts w:ascii="Cambria Math" w:hAnsi="Cambria Math"/>
          </w:rPr>
          <m:t>P=3.88×</m:t>
        </m:r>
        <m:sSup>
          <m:sSupPr>
            <m:ctrlPr>
              <w:rPr>
                <w:rFonts w:ascii="Cambria Math" w:hAnsi="Cambria Math"/>
                <w:i/>
              </w:rPr>
            </m:ctrlPr>
          </m:sSupPr>
          <m:e>
            <m:r>
              <w:rPr>
                <w:rFonts w:ascii="Cambria Math" w:hAnsi="Cambria Math"/>
              </w:rPr>
              <m:t>10</m:t>
            </m:r>
          </m:e>
          <m:sup>
            <m:r>
              <w:rPr>
                <w:rFonts w:ascii="Cambria Math" w:hAnsi="Cambria Math"/>
              </w:rPr>
              <m:t>-19</m:t>
            </m:r>
          </m:sup>
        </m:sSup>
      </m:oMath>
      <w:r w:rsidR="00FB2CDA" w:rsidRPr="0031598D">
        <w:t>)</w:t>
      </w:r>
      <w:r w:rsidR="00B621C0" w:rsidRPr="0031598D">
        <w:t xml:space="preserve">. </w:t>
      </w:r>
      <w:r w:rsidR="00DB3CB6" w:rsidRPr="0031598D">
        <w:t xml:space="preserve">In summary, STAMarker </w:t>
      </w:r>
      <w:r w:rsidR="00B7667B" w:rsidRPr="0031598D">
        <w:t xml:space="preserve">can </w:t>
      </w:r>
      <w:r w:rsidR="00DB3CB6" w:rsidRPr="0031598D">
        <w:t xml:space="preserve">not only </w:t>
      </w:r>
      <w:r w:rsidR="00B7667B" w:rsidRPr="0031598D">
        <w:t xml:space="preserve">determine </w:t>
      </w:r>
      <w:r w:rsidR="00DB3CB6" w:rsidRPr="0031598D">
        <w:t xml:space="preserve">SVGs that </w:t>
      </w:r>
      <w:r w:rsidR="00A612AF" w:rsidRPr="0031598D">
        <w:t>a</w:t>
      </w:r>
      <w:r w:rsidR="00DB3CB6" w:rsidRPr="0031598D">
        <w:t xml:space="preserve">re enriched in </w:t>
      </w:r>
      <w:r w:rsidR="00B7667B" w:rsidRPr="0031598D">
        <w:t xml:space="preserve">the most </w:t>
      </w:r>
      <w:r w:rsidR="00F103EC" w:rsidRPr="0031598D">
        <w:t>GO terms and KEGG pathways that</w:t>
      </w:r>
      <w:r w:rsidR="00A612AF" w:rsidRPr="0031598D">
        <w:t xml:space="preserve"> are directly related </w:t>
      </w:r>
      <w:r w:rsidR="00300AE7" w:rsidRPr="0031598D">
        <w:t xml:space="preserve">to </w:t>
      </w:r>
      <w:r w:rsidR="00A612AF" w:rsidRPr="0031598D">
        <w:t>the tissue</w:t>
      </w:r>
      <w:r w:rsidR="00645152" w:rsidRPr="0031598D">
        <w:t xml:space="preserve"> </w:t>
      </w:r>
      <w:r w:rsidR="00A612AF" w:rsidRPr="0031598D">
        <w:t>biological function</w:t>
      </w:r>
      <w:r w:rsidR="00CA7DDE">
        <w:rPr>
          <w:rFonts w:hint="eastAsia"/>
        </w:rPr>
        <w:t>s</w:t>
      </w:r>
      <w:r w:rsidR="00B7667B" w:rsidRPr="0031598D">
        <w:t xml:space="preserve"> compared</w:t>
      </w:r>
      <w:r w:rsidR="00B7667B">
        <w:t xml:space="preserve"> to other methods</w:t>
      </w:r>
      <w:r w:rsidR="00490B9F">
        <w:t xml:space="preserve">, </w:t>
      </w:r>
      <w:r w:rsidR="00A612AF">
        <w:t xml:space="preserve">but also </w:t>
      </w:r>
      <w:r w:rsidR="00DF4F27">
        <w:t xml:space="preserve">provides </w:t>
      </w:r>
      <w:r w:rsidR="005B4A32">
        <w:t xml:space="preserve">the </w:t>
      </w:r>
      <w:r w:rsidR="004F1C1A">
        <w:t>spatial domains</w:t>
      </w:r>
      <w:r w:rsidR="005B4A32">
        <w:t xml:space="preserve"> corresponding to SVGs</w:t>
      </w:r>
      <w:r w:rsidR="00B90E1F">
        <w:t>.</w:t>
      </w:r>
    </w:p>
    <w:p w14:paraId="415404AE" w14:textId="77777777" w:rsidR="00306900" w:rsidRPr="00B7667B" w:rsidRDefault="00306900" w:rsidP="00306900">
      <w:pPr>
        <w:ind w:firstLineChars="0" w:firstLine="0"/>
      </w:pPr>
    </w:p>
    <w:p w14:paraId="21AEFD2C" w14:textId="3FED9CA6" w:rsidR="007E0C59" w:rsidRDefault="00121AB6" w:rsidP="00CA172E">
      <w:pPr>
        <w:pStyle w:val="21"/>
        <w:adjustRightInd w:val="0"/>
      </w:pPr>
      <w:r w:rsidRPr="00E00C6A">
        <w:t>Discussion</w:t>
      </w:r>
    </w:p>
    <w:p w14:paraId="33BA5D4E" w14:textId="0CC6769C" w:rsidR="00474E28" w:rsidRDefault="00CA7DDE" w:rsidP="00530F21">
      <w:pPr>
        <w:pStyle w:val="maintextfollowingheading"/>
        <w:rPr>
          <w:rFonts w:eastAsiaTheme="minorEastAsia"/>
        </w:rPr>
      </w:pPr>
      <w:r>
        <w:rPr>
          <w:rFonts w:eastAsiaTheme="minorEastAsia"/>
        </w:rPr>
        <w:t>Determin</w:t>
      </w:r>
      <w:r>
        <w:rPr>
          <w:rFonts w:eastAsiaTheme="minorEastAsia" w:hint="eastAsia"/>
        </w:rPr>
        <w:t>ing</w:t>
      </w:r>
      <w:r w:rsidR="00530F21">
        <w:rPr>
          <w:rFonts w:eastAsiaTheme="minorEastAsia"/>
        </w:rPr>
        <w:t xml:space="preserve"> </w:t>
      </w:r>
      <w:r>
        <w:rPr>
          <w:rFonts w:eastAsiaTheme="minorEastAsia" w:hint="eastAsia"/>
        </w:rPr>
        <w:t>SVG</w:t>
      </w:r>
      <w:r>
        <w:rPr>
          <w:rFonts w:eastAsiaTheme="minorEastAsia"/>
        </w:rPr>
        <w:t>s</w:t>
      </w:r>
      <w:r w:rsidR="00960D10">
        <w:rPr>
          <w:rFonts w:eastAsiaTheme="minorEastAsia"/>
        </w:rPr>
        <w:t xml:space="preserve"> </w:t>
      </w:r>
      <w:r w:rsidR="00B33D1F">
        <w:rPr>
          <w:rFonts w:eastAsiaTheme="minorEastAsia"/>
        </w:rPr>
        <w:t xml:space="preserve">is the very first step </w:t>
      </w:r>
      <w:r w:rsidR="00CE1B98">
        <w:rPr>
          <w:rFonts w:eastAsiaTheme="minorEastAsia"/>
        </w:rPr>
        <w:t xml:space="preserve">towards </w:t>
      </w:r>
      <w:r w:rsidR="00904BF7">
        <w:rPr>
          <w:rFonts w:eastAsiaTheme="minorEastAsia"/>
        </w:rPr>
        <w:t>understand</w:t>
      </w:r>
      <w:r w:rsidR="00BF6896">
        <w:rPr>
          <w:rFonts w:eastAsiaTheme="minorEastAsia"/>
        </w:rPr>
        <w:t>ing the</w:t>
      </w:r>
      <w:r w:rsidR="00CA5A40">
        <w:rPr>
          <w:rFonts w:eastAsiaTheme="minorEastAsia"/>
        </w:rPr>
        <w:t xml:space="preserve"> complex biological functions </w:t>
      </w:r>
      <w:r w:rsidR="00353C8F">
        <w:rPr>
          <w:rFonts w:eastAsiaTheme="minorEastAsia"/>
        </w:rPr>
        <w:t xml:space="preserve">of complex tissues and cell cultures </w:t>
      </w:r>
      <w:r w:rsidR="00CA5A40">
        <w:rPr>
          <w:rFonts w:eastAsiaTheme="minorEastAsia"/>
        </w:rPr>
        <w:t xml:space="preserve">through </w:t>
      </w:r>
      <w:r w:rsidR="001062D6">
        <w:rPr>
          <w:rFonts w:eastAsiaTheme="minorEastAsia"/>
        </w:rPr>
        <w:t>ST data.</w:t>
      </w:r>
      <w:r w:rsidR="002B5CC9">
        <w:rPr>
          <w:rFonts w:eastAsiaTheme="minorEastAsia"/>
        </w:rPr>
        <w:t xml:space="preserve"> Here, we develop</w:t>
      </w:r>
      <w:r w:rsidR="00914DDB">
        <w:rPr>
          <w:rFonts w:eastAsiaTheme="minorEastAsia"/>
        </w:rPr>
        <w:t xml:space="preserve"> </w:t>
      </w:r>
      <w:r w:rsidR="00957591">
        <w:rPr>
          <w:rFonts w:eastAsiaTheme="minorEastAsia"/>
        </w:rPr>
        <w:t>a</w:t>
      </w:r>
      <w:r w:rsidR="00974F68">
        <w:rPr>
          <w:rFonts w:eastAsiaTheme="minorEastAsia"/>
        </w:rPr>
        <w:t xml:space="preserve"> </w:t>
      </w:r>
      <w:r w:rsidR="00353C8F">
        <w:rPr>
          <w:rFonts w:eastAsiaTheme="minorEastAsia"/>
        </w:rPr>
        <w:t xml:space="preserve">robust and effective </w:t>
      </w:r>
      <w:r w:rsidR="00974F68">
        <w:rPr>
          <w:rFonts w:eastAsiaTheme="minorEastAsia"/>
        </w:rPr>
        <w:t xml:space="preserve">spatial </w:t>
      </w:r>
      <w:proofErr w:type="gramStart"/>
      <w:r w:rsidR="00974F68">
        <w:rPr>
          <w:rFonts w:eastAsiaTheme="minorEastAsia"/>
        </w:rPr>
        <w:t>domain-specific</w:t>
      </w:r>
      <w:proofErr w:type="gramEnd"/>
      <w:r w:rsidR="00974F68">
        <w:rPr>
          <w:rFonts w:eastAsiaTheme="minorEastAsia"/>
        </w:rPr>
        <w:t xml:space="preserve"> </w:t>
      </w:r>
      <w:r>
        <w:rPr>
          <w:rFonts w:eastAsiaTheme="minorEastAsia" w:hint="eastAsia"/>
        </w:rPr>
        <w:t>SVG</w:t>
      </w:r>
      <w:r w:rsidR="00974F68">
        <w:rPr>
          <w:rFonts w:eastAsiaTheme="minorEastAsia"/>
        </w:rPr>
        <w:t xml:space="preserve">s identification </w:t>
      </w:r>
      <w:r w:rsidR="00353C8F">
        <w:rPr>
          <w:rFonts w:eastAsiaTheme="minorEastAsia"/>
        </w:rPr>
        <w:t>method</w:t>
      </w:r>
      <w:r w:rsidR="00B7667B">
        <w:rPr>
          <w:rFonts w:eastAsiaTheme="minorEastAsia"/>
        </w:rPr>
        <w:t xml:space="preserve"> STAMarker</w:t>
      </w:r>
      <w:r w:rsidR="00932B6B">
        <w:rPr>
          <w:rFonts w:eastAsiaTheme="minorEastAsia"/>
        </w:rPr>
        <w:t>.</w:t>
      </w:r>
      <w:r w:rsidR="00974F68">
        <w:rPr>
          <w:rFonts w:eastAsiaTheme="minorEastAsia"/>
        </w:rPr>
        <w:t xml:space="preserve"> </w:t>
      </w:r>
      <w:r w:rsidR="00932B6B">
        <w:rPr>
          <w:rFonts w:eastAsiaTheme="minorEastAsia"/>
        </w:rPr>
        <w:t xml:space="preserve">STAMarker is </w:t>
      </w:r>
      <w:r w:rsidR="00617F55">
        <w:rPr>
          <w:rFonts w:eastAsiaTheme="minorEastAsia"/>
        </w:rPr>
        <w:t>a</w:t>
      </w:r>
      <w:r w:rsidR="00E64F5D">
        <w:rPr>
          <w:rFonts w:eastAsiaTheme="minorEastAsia"/>
        </w:rPr>
        <w:t xml:space="preserve"> </w:t>
      </w:r>
      <w:r w:rsidR="00B7667B">
        <w:rPr>
          <w:rFonts w:eastAsiaTheme="minorEastAsia"/>
        </w:rPr>
        <w:t>three</w:t>
      </w:r>
      <w:r w:rsidR="00E64F5D">
        <w:rPr>
          <w:rFonts w:eastAsiaTheme="minorEastAsia"/>
        </w:rPr>
        <w:t xml:space="preserve">-stage </w:t>
      </w:r>
      <w:r w:rsidR="00D575A3">
        <w:rPr>
          <w:rFonts w:eastAsiaTheme="minorEastAsia"/>
        </w:rPr>
        <w:t>analytic</w:t>
      </w:r>
      <w:r w:rsidR="00E65B9C">
        <w:rPr>
          <w:rFonts w:eastAsiaTheme="minorEastAsia"/>
        </w:rPr>
        <w:t xml:space="preserve"> </w:t>
      </w:r>
      <w:r w:rsidR="00617F55">
        <w:rPr>
          <w:rFonts w:eastAsiaTheme="minorEastAsia"/>
        </w:rPr>
        <w:t xml:space="preserve">method </w:t>
      </w:r>
      <w:r w:rsidR="00E65B9C">
        <w:rPr>
          <w:rFonts w:eastAsiaTheme="minorEastAsia"/>
        </w:rPr>
        <w:t>inspired by t</w:t>
      </w:r>
      <w:r w:rsidR="00E65B9C" w:rsidRPr="00E65B9C">
        <w:rPr>
          <w:rFonts w:eastAsiaTheme="minorEastAsia"/>
        </w:rPr>
        <w:t xml:space="preserve">he </w:t>
      </w:r>
      <w:r w:rsidR="00E65B9C" w:rsidRPr="0031598D">
        <w:t>saliency map in deep learning</w:t>
      </w:r>
      <w:r w:rsidR="00532AAC" w:rsidRPr="00E65B9C">
        <w:rPr>
          <w:rFonts w:eastAsiaTheme="minorEastAsia"/>
        </w:rPr>
        <w:t>.</w:t>
      </w:r>
      <w:r w:rsidR="00532AAC">
        <w:rPr>
          <w:rFonts w:eastAsiaTheme="minorEastAsia"/>
        </w:rPr>
        <w:t xml:space="preserve"> </w:t>
      </w:r>
      <w:r w:rsidR="005016B0">
        <w:rPr>
          <w:rFonts w:eastAsiaTheme="minorEastAsia"/>
        </w:rPr>
        <w:t xml:space="preserve">STAMarker </w:t>
      </w:r>
      <w:r w:rsidR="00A57DA0">
        <w:rPr>
          <w:rFonts w:eastAsiaTheme="minorEastAsia"/>
        </w:rPr>
        <w:t xml:space="preserve">conceptually considers </w:t>
      </w:r>
      <w:r w:rsidR="00D41E54">
        <w:rPr>
          <w:rFonts w:eastAsiaTheme="minorEastAsia"/>
        </w:rPr>
        <w:t xml:space="preserve">genes </w:t>
      </w:r>
      <w:r w:rsidR="00300AE7">
        <w:rPr>
          <w:rFonts w:eastAsiaTheme="minorEastAsia"/>
        </w:rPr>
        <w:t xml:space="preserve">that </w:t>
      </w:r>
      <w:r w:rsidR="00D41E54">
        <w:rPr>
          <w:rFonts w:eastAsiaTheme="minorEastAsia"/>
        </w:rPr>
        <w:t xml:space="preserve">contribute most to the </w:t>
      </w:r>
      <w:r w:rsidR="00E65B9C">
        <w:rPr>
          <w:rFonts w:eastAsiaTheme="minorEastAsia"/>
        </w:rPr>
        <w:t xml:space="preserve">determination </w:t>
      </w:r>
      <w:r w:rsidR="00D41E54">
        <w:rPr>
          <w:rFonts w:eastAsiaTheme="minorEastAsia"/>
        </w:rPr>
        <w:t xml:space="preserve">of </w:t>
      </w:r>
      <w:r w:rsidR="001A0F45">
        <w:rPr>
          <w:rFonts w:eastAsiaTheme="minorEastAsia"/>
        </w:rPr>
        <w:t xml:space="preserve">the </w:t>
      </w:r>
      <w:r w:rsidR="00D41E54">
        <w:rPr>
          <w:rFonts w:eastAsiaTheme="minorEastAsia"/>
        </w:rPr>
        <w:t xml:space="preserve">spatial domains as </w:t>
      </w:r>
      <w:r w:rsidR="00E65B9C">
        <w:rPr>
          <w:rFonts w:eastAsiaTheme="minorEastAsia"/>
        </w:rPr>
        <w:t>SVGs</w:t>
      </w:r>
      <w:r w:rsidR="00D41E54">
        <w:rPr>
          <w:rFonts w:eastAsiaTheme="minorEastAsia"/>
        </w:rPr>
        <w:t>.</w:t>
      </w:r>
      <w:r w:rsidR="00613556">
        <w:rPr>
          <w:rFonts w:eastAsiaTheme="minorEastAsia"/>
        </w:rPr>
        <w:t xml:space="preserve"> Different from the competing methods that</w:t>
      </w:r>
      <w:r w:rsidR="000748B9">
        <w:rPr>
          <w:rFonts w:eastAsiaTheme="minorEastAsia"/>
        </w:rPr>
        <w:t xml:space="preserve"> consider</w:t>
      </w:r>
      <w:r w:rsidR="00D874B4">
        <w:rPr>
          <w:rFonts w:eastAsiaTheme="minorEastAsia"/>
        </w:rPr>
        <w:t xml:space="preserve"> genes </w:t>
      </w:r>
      <w:r w:rsidR="00FD52B7">
        <w:rPr>
          <w:rFonts w:eastAsiaTheme="minorEastAsia"/>
        </w:rPr>
        <w:t>independently</w:t>
      </w:r>
      <w:r w:rsidR="001E491A">
        <w:rPr>
          <w:rFonts w:eastAsiaTheme="minorEastAsia"/>
        </w:rPr>
        <w:t>,</w:t>
      </w:r>
      <w:r w:rsidR="006927BF">
        <w:rPr>
          <w:rFonts w:eastAsiaTheme="minorEastAsia"/>
        </w:rPr>
        <w:t xml:space="preserve"> STAMarker </w:t>
      </w:r>
      <w:r w:rsidR="00FD52B7">
        <w:rPr>
          <w:rFonts w:eastAsiaTheme="minorEastAsia"/>
        </w:rPr>
        <w:t>consider</w:t>
      </w:r>
      <w:r w:rsidR="00A84E73">
        <w:rPr>
          <w:rFonts w:eastAsiaTheme="minorEastAsia"/>
        </w:rPr>
        <w:t>s</w:t>
      </w:r>
      <w:r w:rsidR="00FD52B7">
        <w:rPr>
          <w:rFonts w:eastAsiaTheme="minorEastAsia"/>
        </w:rPr>
        <w:t xml:space="preserve"> </w:t>
      </w:r>
      <w:r w:rsidR="009E1D99">
        <w:rPr>
          <w:rFonts w:eastAsiaTheme="minorEastAsia"/>
        </w:rPr>
        <w:t xml:space="preserve">all </w:t>
      </w:r>
      <w:r w:rsidR="00FD52B7">
        <w:rPr>
          <w:rFonts w:eastAsiaTheme="minorEastAsia"/>
        </w:rPr>
        <w:t>genes</w:t>
      </w:r>
      <w:r w:rsidR="009E1D99">
        <w:rPr>
          <w:rFonts w:eastAsiaTheme="minorEastAsia"/>
        </w:rPr>
        <w:t xml:space="preserve"> </w:t>
      </w:r>
      <w:r w:rsidR="004F1AA0" w:rsidRPr="004F1AA0">
        <w:rPr>
          <w:rFonts w:eastAsiaTheme="minorEastAsia"/>
        </w:rPr>
        <w:t>simultaneously</w:t>
      </w:r>
      <w:r w:rsidR="008462F7">
        <w:rPr>
          <w:rFonts w:eastAsiaTheme="minorEastAsia"/>
        </w:rPr>
        <w:t xml:space="preserve">, making it possible to </w:t>
      </w:r>
      <w:r w:rsidR="004F1AA0">
        <w:rPr>
          <w:rFonts w:eastAsiaTheme="minorEastAsia"/>
        </w:rPr>
        <w:t>exploit</w:t>
      </w:r>
      <w:r w:rsidR="008462F7">
        <w:rPr>
          <w:rFonts w:eastAsiaTheme="minorEastAsia"/>
        </w:rPr>
        <w:t xml:space="preserve"> </w:t>
      </w:r>
      <w:r w:rsidR="004F1AA0">
        <w:rPr>
          <w:rFonts w:eastAsiaTheme="minorEastAsia"/>
        </w:rPr>
        <w:t xml:space="preserve">the </w:t>
      </w:r>
      <w:r w:rsidR="003D3C48">
        <w:rPr>
          <w:rFonts w:eastAsiaTheme="minorEastAsia"/>
        </w:rPr>
        <w:t>complementary information across genes</w:t>
      </w:r>
      <w:r w:rsidR="00912934">
        <w:rPr>
          <w:rFonts w:eastAsiaTheme="minorEastAsia"/>
        </w:rPr>
        <w:t xml:space="preserve">. </w:t>
      </w:r>
      <w:r w:rsidR="00314A76">
        <w:rPr>
          <w:rFonts w:eastAsiaTheme="minorEastAsia"/>
        </w:rPr>
        <w:t xml:space="preserve">Another </w:t>
      </w:r>
      <w:r w:rsidR="001F7E19">
        <w:rPr>
          <w:rFonts w:eastAsiaTheme="minorEastAsia"/>
        </w:rPr>
        <w:t>outstanding</w:t>
      </w:r>
      <w:r w:rsidR="00314A76">
        <w:rPr>
          <w:rFonts w:eastAsiaTheme="minorEastAsia"/>
        </w:rPr>
        <w:t xml:space="preserve"> advantage of STAMarker is </w:t>
      </w:r>
      <w:r w:rsidR="00AC76C2">
        <w:rPr>
          <w:rFonts w:eastAsiaTheme="minorEastAsia"/>
        </w:rPr>
        <w:t xml:space="preserve">its ability to </w:t>
      </w:r>
      <w:r w:rsidR="009448BB">
        <w:rPr>
          <w:rFonts w:eastAsiaTheme="minorEastAsia"/>
        </w:rPr>
        <w:t xml:space="preserve">identify </w:t>
      </w:r>
      <w:r>
        <w:rPr>
          <w:rFonts w:eastAsiaTheme="minorEastAsia" w:hint="eastAsia"/>
        </w:rPr>
        <w:t>spatial</w:t>
      </w:r>
      <w:r>
        <w:rPr>
          <w:rFonts w:eastAsiaTheme="minorEastAsia"/>
        </w:rPr>
        <w:t xml:space="preserve"> </w:t>
      </w:r>
      <w:proofErr w:type="gramStart"/>
      <w:r w:rsidR="0027054F">
        <w:rPr>
          <w:rFonts w:eastAsiaTheme="minorEastAsia"/>
        </w:rPr>
        <w:t>domain-specific</w:t>
      </w:r>
      <w:proofErr w:type="gramEnd"/>
      <w:r w:rsidR="0027054F">
        <w:rPr>
          <w:rFonts w:eastAsiaTheme="minorEastAsia"/>
        </w:rPr>
        <w:t xml:space="preserve"> </w:t>
      </w:r>
      <w:r w:rsidR="009448BB">
        <w:rPr>
          <w:rFonts w:eastAsiaTheme="minorEastAsia"/>
        </w:rPr>
        <w:t xml:space="preserve">SVGs </w:t>
      </w:r>
      <w:r w:rsidR="0027054F">
        <w:rPr>
          <w:rFonts w:eastAsiaTheme="minorEastAsia" w:hint="eastAsia"/>
        </w:rPr>
        <w:t>while</w:t>
      </w:r>
      <w:r w:rsidR="0027054F">
        <w:rPr>
          <w:rFonts w:eastAsiaTheme="minorEastAsia"/>
        </w:rPr>
        <w:t xml:space="preserve"> the competing methods are not directly applicable</w:t>
      </w:r>
      <w:r w:rsidR="009448BB">
        <w:rPr>
          <w:rFonts w:eastAsiaTheme="minorEastAsia"/>
        </w:rPr>
        <w:t xml:space="preserve">. </w:t>
      </w:r>
    </w:p>
    <w:p w14:paraId="44447543" w14:textId="34C10149" w:rsidR="008C4EF7" w:rsidRDefault="00D8217C" w:rsidP="007F4FBA">
      <w:pPr>
        <w:ind w:firstLine="220"/>
        <w:rPr>
          <w:ins w:id="210" w:author="Zhang Chihao" w:date="2023-05-15T21:47:00Z"/>
        </w:rPr>
      </w:pPr>
      <w:r>
        <w:t xml:space="preserve">STAMarker could robustly identify SVGs even </w:t>
      </w:r>
      <w:r w:rsidR="00300AE7">
        <w:t xml:space="preserve">when </w:t>
      </w:r>
      <w:r>
        <w:t xml:space="preserve">the data </w:t>
      </w:r>
      <w:r w:rsidR="00D575A3">
        <w:t>are</w:t>
      </w:r>
      <w:r w:rsidR="00403720">
        <w:t xml:space="preserve"> </w:t>
      </w:r>
      <w:r w:rsidR="00604B41">
        <w:t xml:space="preserve">downsampled to </w:t>
      </w:r>
      <w:r w:rsidR="00604B41">
        <w:lastRenderedPageBreak/>
        <w:t xml:space="preserve">a </w:t>
      </w:r>
      <w:r w:rsidR="00403720">
        <w:t>very sparse</w:t>
      </w:r>
      <w:r w:rsidR="00604B41">
        <w:t xml:space="preserve"> level</w:t>
      </w:r>
      <w:r w:rsidR="00403720">
        <w:t>.</w:t>
      </w:r>
      <w:r w:rsidR="00474E28">
        <w:t xml:space="preserve"> Experimental results on various datasets consistently </w:t>
      </w:r>
      <w:r w:rsidR="00E65B9C">
        <w:t>show</w:t>
      </w:r>
      <w:r w:rsidR="00CA7DDE">
        <w:t>ed</w:t>
      </w:r>
      <w:r w:rsidR="00E65B9C">
        <w:t xml:space="preserve"> </w:t>
      </w:r>
      <w:r w:rsidR="00474E28">
        <w:t xml:space="preserve">that </w:t>
      </w:r>
      <w:r w:rsidR="00BB5810">
        <w:t xml:space="preserve">SVGs </w:t>
      </w:r>
      <w:r w:rsidR="002F6335">
        <w:t xml:space="preserve">identified by </w:t>
      </w:r>
      <w:r w:rsidR="002E2A59">
        <w:t>STAMarker tend</w:t>
      </w:r>
      <w:r w:rsidR="00CA7DDE">
        <w:t>ed</w:t>
      </w:r>
      <w:r w:rsidR="002E2A59">
        <w:t xml:space="preserve"> to be more significant in </w:t>
      </w:r>
      <w:r w:rsidR="003B122D">
        <w:t>related GO terms and KEGG pathways.</w:t>
      </w:r>
      <w:r w:rsidR="00D64E24">
        <w:t xml:space="preserve"> </w:t>
      </w:r>
      <w:r w:rsidR="00DB2813">
        <w:rPr>
          <w:rFonts w:hint="eastAsia"/>
        </w:rPr>
        <w:t>More</w:t>
      </w:r>
      <w:r w:rsidR="00DB2813">
        <w:t xml:space="preserve">over, the spatial </w:t>
      </w:r>
      <w:proofErr w:type="gramStart"/>
      <w:r w:rsidR="00DB2813">
        <w:t>domain-specific</w:t>
      </w:r>
      <w:proofErr w:type="gramEnd"/>
      <w:r w:rsidR="00DB2813">
        <w:t xml:space="preserve"> SVGs can be organized into </w:t>
      </w:r>
      <w:r w:rsidR="007630A9">
        <w:t xml:space="preserve">gene modules </w:t>
      </w:r>
      <w:r w:rsidR="00D73198">
        <w:t xml:space="preserve">corresponding to </w:t>
      </w:r>
      <w:r w:rsidR="00600166">
        <w:t>spati</w:t>
      </w:r>
      <w:r w:rsidR="002C1144">
        <w:t>al domain patterns.</w:t>
      </w:r>
      <w:r w:rsidR="00396246">
        <w:t xml:space="preserve"> </w:t>
      </w:r>
      <w:r w:rsidR="00B80464">
        <w:t xml:space="preserve">The </w:t>
      </w:r>
      <w:proofErr w:type="gramStart"/>
      <w:r w:rsidR="00B80464">
        <w:t>domain-specific</w:t>
      </w:r>
      <w:proofErr w:type="gramEnd"/>
      <w:r w:rsidR="00B80464">
        <w:t xml:space="preserve"> SVGs</w:t>
      </w:r>
      <w:r w:rsidR="0010394B">
        <w:t xml:space="preserve"> </w:t>
      </w:r>
      <w:r w:rsidR="00772E41">
        <w:t xml:space="preserve">identified by STAMarker </w:t>
      </w:r>
      <w:r w:rsidR="00CA7DDE">
        <w:t xml:space="preserve">could </w:t>
      </w:r>
      <w:r w:rsidR="00772E41">
        <w:t xml:space="preserve">also enable </w:t>
      </w:r>
      <w:r w:rsidR="00A76160">
        <w:t xml:space="preserve">researchers to </w:t>
      </w:r>
      <w:r w:rsidR="00772E41">
        <w:t xml:space="preserve">investigate </w:t>
      </w:r>
      <w:r w:rsidR="00F638CF">
        <w:t>spatial domains of interest</w:t>
      </w:r>
      <w:r w:rsidR="006C6BA6">
        <w:t xml:space="preserve"> at </w:t>
      </w:r>
      <w:r w:rsidR="00DB2B61">
        <w:t xml:space="preserve">a </w:t>
      </w:r>
      <w:r w:rsidR="006C6BA6">
        <w:t>finer scale.</w:t>
      </w:r>
      <w:r w:rsidR="007F4FBA">
        <w:rPr>
          <w:rFonts w:hint="eastAsia"/>
        </w:rPr>
        <w:t xml:space="preserve"> </w:t>
      </w:r>
    </w:p>
    <w:p w14:paraId="58582EF5" w14:textId="235AB30E" w:rsidR="009F7B03" w:rsidRDefault="00DA11B8" w:rsidP="007F4FBA">
      <w:pPr>
        <w:ind w:firstLine="220"/>
        <w:rPr>
          <w:ins w:id="211" w:author="Zhang Chihao" w:date="2023-05-15T09:32:00Z"/>
        </w:rPr>
      </w:pPr>
      <w:bookmarkStart w:id="212" w:name="_Hlk135124158"/>
      <w:ins w:id="213" w:author="Zhang Chihao" w:date="2023-05-16T10:11:00Z">
        <w:r w:rsidRPr="007F18D4">
          <w:t>Although we initially demonstrated the effectiveness of STAMarker primarily on well-structured brains, our results indicate its capability to identify SVGs even in complex datasets such as lymphoid organs.</w:t>
        </w:r>
      </w:ins>
      <w:ins w:id="214" w:author="Zhang Chihao" w:date="2023-05-15T21:56:00Z">
        <w:r w:rsidR="009F7B03">
          <w:t xml:space="preserve"> W</w:t>
        </w:r>
      </w:ins>
      <w:ins w:id="215" w:author="Zhang Chihao" w:date="2023-05-15T21:57:00Z">
        <w:r w:rsidR="009F7B03">
          <w:t xml:space="preserve">e </w:t>
        </w:r>
      </w:ins>
      <w:ins w:id="216" w:author="Zhang Chihao" w:date="2023-05-15T21:58:00Z">
        <w:r w:rsidR="009F7B03">
          <w:t xml:space="preserve">further </w:t>
        </w:r>
      </w:ins>
      <w:ins w:id="217" w:author="Zhang Chihao" w:date="2023-05-15T21:57:00Z">
        <w:r w:rsidR="009F7B03">
          <w:t>applied STAM</w:t>
        </w:r>
      </w:ins>
      <w:ins w:id="218" w:author="Zhang Chihao" w:date="2023-05-15T21:58:00Z">
        <w:r w:rsidR="009F7B03">
          <w:t xml:space="preserve">arker onto a </w:t>
        </w:r>
        <w:r w:rsidR="00984636">
          <w:t>human lym</w:t>
        </w:r>
      </w:ins>
      <w:ins w:id="219" w:author="Zhang Chihao" w:date="2023-05-15T21:59:00Z">
        <w:r w:rsidR="00984636">
          <w:t>ph node</w:t>
        </w:r>
      </w:ins>
      <w:ins w:id="220" w:author="Zhang Chihao" w:date="2023-05-15T22:02:00Z">
        <w:r w:rsidR="00FD2682">
          <w:t xml:space="preserve"> dataset</w:t>
        </w:r>
      </w:ins>
      <w:ins w:id="221" w:author="Zhang Chihao" w:date="2023-05-15T22:01:00Z">
        <w:r w:rsidR="00FD2682">
          <w:rPr>
            <w:rFonts w:hint="eastAsia"/>
          </w:rPr>
          <w:t>.</w:t>
        </w:r>
      </w:ins>
      <w:ins w:id="222" w:author="Zhang Chihao" w:date="2023-05-16T09:51:00Z">
        <w:r w:rsidR="00524307">
          <w:t xml:space="preserve"> </w:t>
        </w:r>
      </w:ins>
      <w:ins w:id="223" w:author="Zhang Chihao" w:date="2023-05-16T10:06:00Z">
        <w:r w:rsidR="00D118F5" w:rsidRPr="00D118F5">
          <w:rPr>
            <w:rPrChange w:id="224" w:author="Zhang Chihao" w:date="2023-05-16T10:06:00Z">
              <w:rPr>
                <w:rFonts w:ascii="Segoe UI" w:hAnsi="Segoe UI" w:cs="Segoe UI"/>
                <w:color w:val="374151"/>
                <w:shd w:val="clear" w:color="auto" w:fill="F7F7F8"/>
              </w:rPr>
            </w:rPrChange>
          </w:rPr>
          <w:t xml:space="preserve">STAMarker analysis </w:t>
        </w:r>
      </w:ins>
      <w:ins w:id="225" w:author="Zhang Chihao" w:date="2023-05-16T10:13:00Z">
        <w:r w:rsidR="009F01FC">
          <w:t>(</w:t>
        </w:r>
        <w:r w:rsidR="009F01FC" w:rsidRPr="006B50BF">
          <w:rPr>
            <w:b/>
            <w:bCs/>
            <w:rPrChange w:id="226" w:author="Zhang Chihao" w:date="2023-05-17T13:31:00Z">
              <w:rPr/>
            </w:rPrChange>
          </w:rPr>
          <w:t>Fig</w:t>
        </w:r>
      </w:ins>
      <w:ins w:id="227" w:author="Zhang Chihao" w:date="2023-05-17T13:31:00Z">
        <w:r w:rsidR="006B50BF" w:rsidRPr="006B50BF">
          <w:rPr>
            <w:b/>
            <w:bCs/>
            <w:rPrChange w:id="228" w:author="Zhang Chihao" w:date="2023-05-17T13:31:00Z">
              <w:rPr/>
            </w:rPrChange>
          </w:rPr>
          <w:t>.</w:t>
        </w:r>
      </w:ins>
      <w:ins w:id="229" w:author="Zhang Chihao" w:date="2023-05-16T10:13:00Z">
        <w:r w:rsidR="009F01FC" w:rsidRPr="006B50BF">
          <w:rPr>
            <w:b/>
            <w:bCs/>
            <w:rPrChange w:id="230" w:author="Zhang Chihao" w:date="2023-05-17T13:31:00Z">
              <w:rPr/>
            </w:rPrChange>
          </w:rPr>
          <w:t xml:space="preserve"> S8</w:t>
        </w:r>
        <w:r w:rsidR="009F01FC">
          <w:t xml:space="preserve"> and </w:t>
        </w:r>
      </w:ins>
      <w:ins w:id="231" w:author="Zhang Chihao" w:date="2023-05-16T15:50:00Z">
        <w:r w:rsidR="00C44B41" w:rsidRPr="0005098A">
          <w:rPr>
            <w:b/>
            <w:bCs/>
            <w:rPrChange w:id="232" w:author="Zhang Chihao" w:date="2023-05-17T13:32:00Z">
              <w:rPr/>
            </w:rPrChange>
          </w:rPr>
          <w:t>S</w:t>
        </w:r>
      </w:ins>
      <w:ins w:id="233" w:author="Zhang Chihao" w:date="2023-05-16T10:13:00Z">
        <w:r w:rsidR="009F01FC" w:rsidRPr="0005098A">
          <w:rPr>
            <w:b/>
            <w:bCs/>
            <w:rPrChange w:id="234" w:author="Zhang Chihao" w:date="2023-05-17T13:32:00Z">
              <w:rPr/>
            </w:rPrChange>
          </w:rPr>
          <w:t>upplementary</w:t>
        </w:r>
      </w:ins>
      <w:ins w:id="235" w:author="Zhang Chihao" w:date="2023-05-16T15:50:00Z">
        <w:r w:rsidR="00C44B41" w:rsidRPr="0005098A">
          <w:rPr>
            <w:b/>
            <w:bCs/>
            <w:rPrChange w:id="236" w:author="Zhang Chihao" w:date="2023-05-17T13:32:00Z">
              <w:rPr/>
            </w:rPrChange>
          </w:rPr>
          <w:t xml:space="preserve"> Notes</w:t>
        </w:r>
      </w:ins>
      <w:ins w:id="237" w:author="Zhang Chihao" w:date="2023-05-16T10:13:00Z">
        <w:r w:rsidR="009F01FC">
          <w:t xml:space="preserve"> section “</w:t>
        </w:r>
        <w:r w:rsidR="009F01FC" w:rsidRPr="000E60AF">
          <w:rPr>
            <w:b/>
            <w:bCs/>
          </w:rPr>
          <w:t>10x Visium human lymph node dataset</w:t>
        </w:r>
        <w:r w:rsidR="009F01FC">
          <w:t xml:space="preserve">”) </w:t>
        </w:r>
      </w:ins>
      <w:ins w:id="238" w:author="Zhang Chihao" w:date="2023-05-16T10:06:00Z">
        <w:r w:rsidR="00D118F5" w:rsidRPr="00D118F5">
          <w:rPr>
            <w:rPrChange w:id="239" w:author="Zhang Chihao" w:date="2023-05-16T10:06:00Z">
              <w:rPr>
                <w:rFonts w:ascii="Segoe UI" w:hAnsi="Segoe UI" w:cs="Segoe UI"/>
                <w:color w:val="374151"/>
                <w:shd w:val="clear" w:color="auto" w:fill="F7F7F8"/>
              </w:rPr>
            </w:rPrChange>
          </w:rPr>
          <w:t xml:space="preserve">revealed complex spatial domains, aligning with </w:t>
        </w:r>
        <w:r w:rsidR="00D118F5">
          <w:t xml:space="preserve">a </w:t>
        </w:r>
        <w:r w:rsidR="00D118F5" w:rsidRPr="00D118F5">
          <w:rPr>
            <w:rPrChange w:id="240" w:author="Zhang Chihao" w:date="2023-05-16T10:06:00Z">
              <w:rPr>
                <w:rFonts w:ascii="Segoe UI" w:hAnsi="Segoe UI" w:cs="Segoe UI"/>
                <w:color w:val="374151"/>
                <w:shd w:val="clear" w:color="auto" w:fill="F7F7F8"/>
              </w:rPr>
            </w:rPrChange>
          </w:rPr>
          <w:t>previous stud</w:t>
        </w:r>
        <w:r w:rsidR="004A420D">
          <w:t>y</w:t>
        </w:r>
      </w:ins>
      <w:ins w:id="241" w:author="Zhang Chihao" w:date="2023-05-16T10:08:00Z">
        <w:r>
          <w:t xml:space="preserve"> </w:t>
        </w:r>
      </w:ins>
      <w:customXmlInsRangeStart w:id="242" w:author="Zhang Chihao" w:date="2023-05-16T10:08:00Z"/>
      <w:sdt>
        <w:sdtPr>
          <w:alias w:val="To edit, see citavi.com/edit"/>
          <w:tag w:val="CitaviPlaceholder#c5c7457e-8499-4436-86bd-ca5d571962b0"/>
          <w:id w:val="159748275"/>
          <w:placeholder>
            <w:docPart w:val="DefaultPlaceholder_-1854013440"/>
          </w:placeholder>
        </w:sdtPr>
        <w:sdtContent>
          <w:customXmlInsRangeEnd w:id="242"/>
          <w:ins w:id="243" w:author="Zhang Chihao" w:date="2023-05-16T10:08:00Z">
            <w:r>
              <w:rPr>
                <w:noProof/>
              </w:rPr>
              <w:fldChar w:fldCharType="begin"/>
            </w:r>
          </w:ins>
          <w:r w:rsidR="007A3413">
            <w:rPr>
              <w:noProof/>
            </w:rPr>
            <w:instrText>ADDIN CitaviPlaceholder{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17XFxjb2xvcnRibDt9e1xcc3R5bGVzaGVldHtcXHMwXFxzbmV4dDBcXHNxZm9ybWF0XFxzcHJpb3JpdHkwXFxzYTEyMFxcYXNwYWxwaGFcXGFzcG51bVxcYWRqdXN0cmlnaHRcXGx0cnBhclxcbGkwXFxsaW4wXFxyaTBcXHJpbjBcclxuXFxxbFxcZmFhdXRvXFxydGxjaFxcYWYyXFxhZnMyMFxcbHRyY2hcXGZzMjBcXGxvY2hcXGFmMlxcZGJjaFxcYWYyXFxoaWNoXFxmMi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e1xyXG5cXG1tYXRoUHJcXG1icmtCaW4wXFxtYnJrQmluU3ViMFxcbWRlZkpjMVxcbWRpc3BEZWYxXFxtaW50ZXJTcDBcXG1pbnRMaW0wXFxtaW50cmFTcDBcXG1sTWFyZ2luMFxcbW1hdGhGb250MFxcbW5hcnlMaW0xXFxtcG9zdFNwMFxcbXByZVNwMFxcbXJNYXJnaW4wXFxtc21hbGxGcmFjMFxcbXdyYXBJbmRlbnQxNDQwXFxtd3JhcFJpZ2h0MH1cXGRlZmxhbmcxMDMz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}</w:instrText>
          </w:r>
          <w:r>
            <w:rPr>
              <w:noProof/>
            </w:rPr>
            <w:fldChar w:fldCharType="separate"/>
          </w:r>
          <w:r w:rsidR="007A3413">
            <w:rPr>
              <w:noProof/>
            </w:rPr>
            <w:t>(44)</w:t>
          </w:r>
          <w:ins w:id="244" w:author="Zhang Chihao" w:date="2023-05-16T10:08:00Z">
            <w:r>
              <w:rPr>
                <w:noProof/>
              </w:rPr>
              <w:fldChar w:fldCharType="end"/>
            </w:r>
          </w:ins>
          <w:customXmlInsRangeStart w:id="245" w:author="Zhang Chihao" w:date="2023-05-16T10:08:00Z"/>
        </w:sdtContent>
      </w:sdt>
      <w:customXmlInsRangeEnd w:id="245"/>
      <w:ins w:id="246" w:author="Zhang Chihao" w:date="2023-05-16T10:06:00Z">
        <w:r w:rsidR="00D118F5" w:rsidRPr="00D118F5">
          <w:rPr>
            <w:rPrChange w:id="247" w:author="Zhang Chihao" w:date="2023-05-16T10:06:00Z">
              <w:rPr>
                <w:rFonts w:ascii="Segoe UI" w:hAnsi="Segoe UI" w:cs="Segoe UI"/>
                <w:color w:val="374151"/>
                <w:shd w:val="clear" w:color="auto" w:fill="F7F7F8"/>
              </w:rPr>
            </w:rPrChange>
          </w:rPr>
          <w:t xml:space="preserve">. Further clustering of STAMarker-identified SVGs into gene modules highlighted specific marker genes for B cells and T cells (e.g., </w:t>
        </w:r>
        <w:r w:rsidR="00D118F5" w:rsidRPr="00DB139F">
          <w:rPr>
            <w:i/>
            <w:iCs/>
            <w:rPrChange w:id="248" w:author="Zhang Chihao" w:date="2023-05-17T13:01:00Z">
              <w:rPr>
                <w:rFonts w:ascii="Segoe UI" w:hAnsi="Segoe UI" w:cs="Segoe UI"/>
                <w:color w:val="374151"/>
                <w:shd w:val="clear" w:color="auto" w:fill="F7F7F8"/>
              </w:rPr>
            </w:rPrChange>
          </w:rPr>
          <w:t>MS4A1</w:t>
        </w:r>
        <w:r w:rsidR="00D118F5" w:rsidRPr="00D118F5">
          <w:rPr>
            <w:rPrChange w:id="249" w:author="Zhang Chihao" w:date="2023-05-16T10:06:00Z">
              <w:rPr>
                <w:rFonts w:ascii="Segoe UI" w:hAnsi="Segoe UI" w:cs="Segoe UI"/>
                <w:color w:val="374151"/>
                <w:shd w:val="clear" w:color="auto" w:fill="F7F7F8"/>
              </w:rPr>
            </w:rPrChange>
          </w:rPr>
          <w:t xml:space="preserve">, </w:t>
        </w:r>
        <w:r w:rsidR="00D118F5" w:rsidRPr="00460EBF">
          <w:rPr>
            <w:i/>
            <w:iCs/>
            <w:rPrChange w:id="250" w:author="Zhang Chihao" w:date="2023-05-17T13:31:00Z">
              <w:rPr>
                <w:rFonts w:ascii="Segoe UI" w:hAnsi="Segoe UI" w:cs="Segoe UI"/>
                <w:color w:val="374151"/>
                <w:shd w:val="clear" w:color="auto" w:fill="F7F7F8"/>
              </w:rPr>
            </w:rPrChange>
          </w:rPr>
          <w:t>GZMB</w:t>
        </w:r>
        <w:r w:rsidR="00D118F5" w:rsidRPr="00D118F5">
          <w:rPr>
            <w:rPrChange w:id="251" w:author="Zhang Chihao" w:date="2023-05-16T10:06:00Z">
              <w:rPr>
                <w:rFonts w:ascii="Segoe UI" w:hAnsi="Segoe UI" w:cs="Segoe UI"/>
                <w:color w:val="374151"/>
                <w:shd w:val="clear" w:color="auto" w:fill="F7F7F8"/>
              </w:rPr>
            </w:rPrChange>
          </w:rPr>
          <w:t>). Additionally, compared to other methods, STAMarker and SpaGCN identified a greater number of marker genes associated with the immune system using a downloaded reference gene list</w:t>
        </w:r>
      </w:ins>
      <w:ins w:id="252" w:author="Zhang Chihao" w:date="2023-05-16T09:51:00Z">
        <w:r w:rsidR="0005086D">
          <w:t xml:space="preserve"> </w:t>
        </w:r>
      </w:ins>
      <w:ins w:id="253" w:author="Zhang Chihao" w:date="2023-05-16T10:07:00Z">
        <w:r w:rsidR="00273A82">
          <w:t xml:space="preserve">from </w:t>
        </w:r>
        <w:proofErr w:type="spellStart"/>
        <w:r w:rsidR="00273A82">
          <w:t>PanlaoDB</w:t>
        </w:r>
      </w:ins>
      <w:proofErr w:type="spellEnd"/>
      <w:ins w:id="254" w:author="Zhang Chihao" w:date="2023-05-16T10:08:00Z">
        <w:r w:rsidR="000627F4">
          <w:t xml:space="preserve"> </w:t>
        </w:r>
      </w:ins>
      <w:customXmlInsRangeStart w:id="255" w:author="Zhang Chihao" w:date="2023-05-16T10:08:00Z"/>
      <w:sdt>
        <w:sdtPr>
          <w:alias w:val="To edit, see citavi.com/edit"/>
          <w:tag w:val="CitaviPlaceholder#a80e0345-a296-4719-ac15-788deb9e1599"/>
          <w:id w:val="-434752029"/>
          <w:placeholder>
            <w:docPart w:val="DefaultPlaceholder_-1854013440"/>
          </w:placeholder>
        </w:sdtPr>
        <w:sdtContent>
          <w:customXmlInsRangeEnd w:id="255"/>
          <w:ins w:id="256" w:author="Zhang Chihao" w:date="2023-05-16T10:08:00Z">
            <w:r w:rsidR="000627F4">
              <w:rPr>
                <w:noProof/>
              </w:rPr>
              <w:fldChar w:fldCharType="begin"/>
            </w:r>
          </w:ins>
          <w:r w:rsidR="007A3413">
            <w:rPr>
              <w:noProof/>
            </w:rPr>
            <w:instrText>ADDIN CitaviPlaceholder{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}</w:instrText>
          </w:r>
          <w:r w:rsidR="000627F4">
            <w:rPr>
              <w:noProof/>
            </w:rPr>
            <w:fldChar w:fldCharType="separate"/>
          </w:r>
          <w:r w:rsidR="007A3413">
            <w:rPr>
              <w:noProof/>
            </w:rPr>
            <w:t>(42)</w:t>
          </w:r>
          <w:ins w:id="257" w:author="Zhang Chihao" w:date="2023-05-16T10:08:00Z">
            <w:r w:rsidR="000627F4">
              <w:rPr>
                <w:noProof/>
              </w:rPr>
              <w:fldChar w:fldCharType="end"/>
            </w:r>
          </w:ins>
          <w:customXmlInsRangeStart w:id="258" w:author="Zhang Chihao" w:date="2023-05-16T10:08:00Z"/>
        </w:sdtContent>
      </w:sdt>
      <w:customXmlInsRangeEnd w:id="258"/>
      <w:ins w:id="259" w:author="Zhang Chihao" w:date="2023-05-16T10:07:00Z">
        <w:r w:rsidR="00273A82">
          <w:t>.</w:t>
        </w:r>
      </w:ins>
    </w:p>
    <w:p w14:paraId="3136387F" w14:textId="49B1C99A" w:rsidR="00F85427" w:rsidRPr="00F85427" w:rsidRDefault="000E2031" w:rsidP="007F4FBA">
      <w:pPr>
        <w:ind w:firstLine="220"/>
      </w:pPr>
      <w:bookmarkStart w:id="260" w:name="_Hlk135229832"/>
      <w:bookmarkEnd w:id="212"/>
      <w:ins w:id="261" w:author="Zhang Chihao" w:date="2023-05-15T09:32:00Z">
        <w:r>
          <w:rPr>
            <w:rFonts w:hint="eastAsia"/>
          </w:rPr>
          <w:t>I</w:t>
        </w:r>
        <w:r>
          <w:t xml:space="preserve">n this study, we mainly focused on the sequencing-based ST data. To showcase the model’s </w:t>
        </w:r>
      </w:ins>
      <w:ins w:id="262" w:author="Zhang Chihao" w:date="2023-05-18T21:07:00Z">
        <w:r w:rsidR="00CD283B">
          <w:t>robustness</w:t>
        </w:r>
      </w:ins>
      <w:ins w:id="263" w:author="Zhang Chihao" w:date="2023-05-15T09:33:00Z">
        <w:r>
          <w:t>, we further applied STAMarker onto a</w:t>
        </w:r>
        <w:r w:rsidR="00932656">
          <w:t>n image</w:t>
        </w:r>
        <w:r w:rsidR="00BE1A8B">
          <w:t>-</w:t>
        </w:r>
        <w:r w:rsidR="00932656">
          <w:t>based</w:t>
        </w:r>
      </w:ins>
      <w:ins w:id="264" w:author="Zhang Chihao" w:date="2023-05-15T09:34:00Z">
        <w:r w:rsidR="00BE1A8B">
          <w:t xml:space="preserve"> data </w:t>
        </w:r>
      </w:ins>
      <w:ins w:id="265" w:author="Zhang Chihao" w:date="2023-05-15T09:39:00Z">
        <w:r w:rsidR="00406452">
          <w:t xml:space="preserve">of mouse visual cortex </w:t>
        </w:r>
      </w:ins>
      <w:ins w:id="266" w:author="Zhang Chihao" w:date="2023-05-15T09:34:00Z">
        <w:r w:rsidR="00BE1A8B">
          <w:t xml:space="preserve">generated by the </w:t>
        </w:r>
        <w:proofErr w:type="spellStart"/>
        <w:r w:rsidR="00BE1A8B">
          <w:t>STARmap</w:t>
        </w:r>
      </w:ins>
      <w:proofErr w:type="spellEnd"/>
      <w:ins w:id="267" w:author="Zhang Chihao" w:date="2023-05-15T09:38:00Z">
        <w:r w:rsidR="00BE1A8B">
          <w:t xml:space="preserve"> </w:t>
        </w:r>
      </w:ins>
      <w:customXmlInsRangeStart w:id="268" w:author="Zhang Chihao" w:date="2023-05-15T09:38:00Z"/>
      <w:sdt>
        <w:sdtPr>
          <w:alias w:val="To edit, see citavi.com/edit"/>
          <w:tag w:val="CitaviPlaceholder#7f9c9f68-c28e-46b0-8386-95fee97684d4"/>
          <w:id w:val="-1445376913"/>
          <w:placeholder>
            <w:docPart w:val="DefaultPlaceholder_-1854013440"/>
          </w:placeholder>
        </w:sdtPr>
        <w:sdtContent>
          <w:customXmlInsRangeEnd w:id="268"/>
          <w:ins w:id="269" w:author="Zhang Chihao" w:date="2023-05-15T09:38:00Z">
            <w:r w:rsidR="00BE1A8B">
              <w:rPr>
                <w:noProof/>
              </w:rPr>
              <w:fldChar w:fldCharType="begin"/>
            </w:r>
          </w:ins>
          <w:r w:rsidR="007A3413">
            <w:rPr>
              <w:noProof/>
            </w:rPr>
            <w:instrText>ADDIN CitaviPlaceholder{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17XFxjb2xvcnRibDt9e1xcc3R5bGVzaGVldHtcXHMwXFxzbmV4dDBcXHNxZm9ybWF0XFxzcHJpb3JpdHkwXFxzYTEyMFxcYXNwYWxwaGFcXGFzcG51bVxcYWRqdXN0cmlnaHRcXGx0cnBhclxcbGkwXFxsaW4wXFxyaTBcXHJpbjBcclxuXFxxbFxcZmFhdXRvXFxydGxjaFxcYWYyXFxhZnMyMFxcbHRyY2hcXGZzMjBcXGxvY2hcXGFmMlxcZGJjaFxcYWYyXFxoaWNoXFxmMi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e1xyXG5cXG1tYXRoUHJcXG1icmtCaW4wXFxtYnJrQmluU3ViMFxcbWRlZkpjMVxcbWRpc3BEZWYxXFxtaW50ZXJTcDBcXG1pbnRMaW0wXFxtaW50cmFTcDBcXG1sTWFyZ2luMFxcbW1hdGhGb250MFxcbW5hcnlMaW0xXFxtcG9zdFNwMFxcbXByZVNwMFxcbXJNYXJnaW4wXFxtc21hbGxGcmFjMFxcbXdyYXBJbmRlbnQxNDQwXFxtd3JhcFJpZ2h0MH1cXGRlZmxhbmcxMDMz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}</w:instrText>
          </w:r>
          <w:r w:rsidR="00BE1A8B">
            <w:rPr>
              <w:noProof/>
            </w:rPr>
            <w:fldChar w:fldCharType="separate"/>
          </w:r>
          <w:r w:rsidR="007A3413">
            <w:rPr>
              <w:noProof/>
            </w:rPr>
            <w:t>(45)</w:t>
          </w:r>
          <w:ins w:id="270" w:author="Zhang Chihao" w:date="2023-05-15T09:38:00Z">
            <w:r w:rsidR="00BE1A8B">
              <w:rPr>
                <w:noProof/>
              </w:rPr>
              <w:fldChar w:fldCharType="end"/>
            </w:r>
          </w:ins>
          <w:customXmlInsRangeStart w:id="271" w:author="Zhang Chihao" w:date="2023-05-15T09:38:00Z"/>
        </w:sdtContent>
      </w:sdt>
      <w:customXmlInsRangeEnd w:id="271"/>
      <w:ins w:id="272" w:author="Zhang Chihao" w:date="2023-05-15T09:35:00Z">
        <w:r w:rsidR="00BE1A8B">
          <w:t xml:space="preserve"> technolo</w:t>
        </w:r>
      </w:ins>
      <w:ins w:id="273" w:author="Zhang Chihao" w:date="2023-05-15T09:36:00Z">
        <w:r w:rsidR="00BE1A8B">
          <w:t>gy</w:t>
        </w:r>
      </w:ins>
      <w:ins w:id="274" w:author="Zhang Chihao" w:date="2023-05-15T09:40:00Z">
        <w:r w:rsidR="009E4117">
          <w:t xml:space="preserve"> (</w:t>
        </w:r>
      </w:ins>
      <w:ins w:id="275" w:author="Zhang Chihao" w:date="2023-05-15T09:41:00Z">
        <w:r w:rsidR="00B51052" w:rsidRPr="00460EBF">
          <w:rPr>
            <w:b/>
            <w:bCs/>
            <w:rPrChange w:id="276" w:author="Zhang Chihao" w:date="2023-05-17T13:31:00Z">
              <w:rPr/>
            </w:rPrChange>
          </w:rPr>
          <w:t>Fig. S</w:t>
        </w:r>
      </w:ins>
      <w:ins w:id="277" w:author="Zhang Chihao" w:date="2023-05-16T09:52:00Z">
        <w:r w:rsidR="00466293" w:rsidRPr="00460EBF">
          <w:rPr>
            <w:b/>
            <w:bCs/>
            <w:rPrChange w:id="278" w:author="Zhang Chihao" w:date="2023-05-17T13:31:00Z">
              <w:rPr>
                <w:color w:val="FF0000"/>
              </w:rPr>
            </w:rPrChange>
          </w:rPr>
          <w:t>9</w:t>
        </w:r>
      </w:ins>
      <w:ins w:id="279" w:author="Zhang Chihao" w:date="2023-05-15T09:40:00Z">
        <w:r w:rsidR="009E4117">
          <w:t>)</w:t>
        </w:r>
      </w:ins>
      <w:ins w:id="280" w:author="Zhang Chihao" w:date="2023-05-15T09:36:00Z">
        <w:r w:rsidR="00BE1A8B">
          <w:t>.</w:t>
        </w:r>
      </w:ins>
      <w:ins w:id="281" w:author="Zhang Chihao" w:date="2023-05-15T09:33:00Z">
        <w:r w:rsidR="00932656">
          <w:t xml:space="preserve"> </w:t>
        </w:r>
      </w:ins>
      <w:ins w:id="282" w:author="Zhang Chihao" w:date="2023-05-15T09:40:00Z">
        <w:r w:rsidR="00406452">
          <w:t xml:space="preserve">This dataset profiles 1020 genes of 1207 cells at single </w:t>
        </w:r>
      </w:ins>
      <w:ins w:id="283" w:author="Zhang Chihao" w:date="2023-05-18T21:07:00Z">
        <w:r w:rsidR="00CD283B">
          <w:t>cell</w:t>
        </w:r>
      </w:ins>
      <w:ins w:id="284" w:author="Zhang Chihao" w:date="2023-05-15T09:40:00Z">
        <w:r w:rsidR="00406452">
          <w:t xml:space="preserve"> resolution.</w:t>
        </w:r>
      </w:ins>
      <w:ins w:id="285" w:author="Zhang Chihao" w:date="2023-05-15T09:41:00Z">
        <w:r w:rsidR="00B51052">
          <w:t xml:space="preserve"> Consistent with the results on</w:t>
        </w:r>
      </w:ins>
      <w:ins w:id="286" w:author="Zhang Chihao" w:date="2023-05-15T09:42:00Z">
        <w:r w:rsidR="00B51052">
          <w:t xml:space="preserve"> sequencing-based datasets, STAMarker </w:t>
        </w:r>
        <w:r w:rsidR="00FD61F6">
          <w:t>improve</w:t>
        </w:r>
      </w:ins>
      <w:ins w:id="287" w:author="Zhang Chihao" w:date="2023-05-15T09:45:00Z">
        <w:r w:rsidR="00FD61F6">
          <w:t>d</w:t>
        </w:r>
      </w:ins>
      <w:ins w:id="288" w:author="Zhang Chihao" w:date="2023-05-15T09:42:00Z">
        <w:r w:rsidR="00FD61F6">
          <w:t xml:space="preserve"> the </w:t>
        </w:r>
      </w:ins>
      <w:ins w:id="289" w:author="Zhang Chihao" w:date="2023-05-15T09:45:00Z">
        <w:r w:rsidR="00FD61F6">
          <w:t xml:space="preserve">performance of </w:t>
        </w:r>
      </w:ins>
      <w:ins w:id="290" w:author="Zhang Chihao" w:date="2023-05-18T21:07:00Z">
        <w:r w:rsidR="00CD283B">
          <w:t>spatial</w:t>
        </w:r>
      </w:ins>
      <w:ins w:id="291" w:author="Zhang Chihao" w:date="2023-05-15T09:45:00Z">
        <w:r w:rsidR="00FD61F6">
          <w:t xml:space="preserve"> domains </w:t>
        </w:r>
      </w:ins>
      <w:ins w:id="292" w:author="Zhang Chihao" w:date="2023-05-18T21:07:00Z">
        <w:r w:rsidR="00CD283B">
          <w:t>identification</w:t>
        </w:r>
      </w:ins>
      <w:ins w:id="293" w:author="Zhang Chihao" w:date="2023-05-15T09:47:00Z">
        <w:r w:rsidR="002618DA">
          <w:t xml:space="preserve"> (ARI=</w:t>
        </w:r>
      </w:ins>
      <w:ins w:id="294" w:author="Zhang Chihao" w:date="2023-05-15T09:48:00Z">
        <w:r w:rsidR="004C5919">
          <w:t>0.574</w:t>
        </w:r>
      </w:ins>
      <w:ins w:id="295" w:author="Zhang Chihao" w:date="2023-05-15T09:47:00Z">
        <w:r w:rsidR="002618DA">
          <w:t>)</w:t>
        </w:r>
      </w:ins>
      <w:ins w:id="296" w:author="Zhang Chihao" w:date="2023-05-15T09:46:00Z">
        <w:r w:rsidR="00FD61F6">
          <w:t xml:space="preserve"> compared with only using one auto-encoder</w:t>
        </w:r>
      </w:ins>
      <w:ins w:id="297" w:author="Zhang Chihao" w:date="2023-05-15T09:48:00Z">
        <w:r w:rsidR="004C5919">
          <w:t xml:space="preserve"> (ARI=</w:t>
        </w:r>
        <w:r w:rsidR="00053AD4">
          <w:t>0.54</w:t>
        </w:r>
      </w:ins>
      <w:ins w:id="298" w:author="Zhang Chihao" w:date="2023-05-15T09:49:00Z">
        <w:r w:rsidR="00053AD4">
          <w:t>8</w:t>
        </w:r>
      </w:ins>
      <w:ins w:id="299" w:author="Zhang Chihao" w:date="2023-05-15T09:48:00Z">
        <w:r w:rsidR="004C5919">
          <w:t>)</w:t>
        </w:r>
      </w:ins>
      <w:ins w:id="300" w:author="Zhang Chihao" w:date="2023-05-15T09:46:00Z">
        <w:r w:rsidR="00FD61F6">
          <w:t>.</w:t>
        </w:r>
        <w:r w:rsidR="00390577">
          <w:t xml:space="preserve"> </w:t>
        </w:r>
      </w:ins>
      <w:ins w:id="301" w:author="Zhang Chihao" w:date="2023-05-15T09:47:00Z">
        <w:r w:rsidR="002618DA">
          <w:t xml:space="preserve">In </w:t>
        </w:r>
      </w:ins>
      <w:ins w:id="302" w:author="Zhang Chihao" w:date="2023-05-18T21:07:00Z">
        <w:r w:rsidR="00CD283B">
          <w:t>addition</w:t>
        </w:r>
      </w:ins>
      <w:ins w:id="303" w:author="Zhang Chihao" w:date="2023-05-15T09:46:00Z">
        <w:r w:rsidR="00390577">
          <w:t xml:space="preserve">, </w:t>
        </w:r>
        <w:r w:rsidR="002618DA">
          <w:t>STAMarker</w:t>
        </w:r>
      </w:ins>
      <w:ins w:id="304" w:author="Zhang Chihao" w:date="2023-05-15T09:49:00Z">
        <w:r w:rsidR="00AC03FF">
          <w:t xml:space="preserve"> identified</w:t>
        </w:r>
      </w:ins>
      <w:ins w:id="305" w:author="Zhang Chihao" w:date="2023-05-15T09:50:00Z">
        <w:r w:rsidR="001E0CB1">
          <w:t xml:space="preserve"> gene modules</w:t>
        </w:r>
      </w:ins>
      <w:ins w:id="306" w:author="Zhang Chihao" w:date="2023-05-15T09:52:00Z">
        <w:r w:rsidR="008521B8">
          <w:t xml:space="preserve"> demonstrating clear spatial patterns</w:t>
        </w:r>
      </w:ins>
      <w:ins w:id="307" w:author="Zhang Chihao" w:date="2023-05-15T09:50:00Z">
        <w:r w:rsidR="00A90755">
          <w:t>.</w:t>
        </w:r>
      </w:ins>
    </w:p>
    <w:bookmarkEnd w:id="260"/>
    <w:p w14:paraId="6C556CBB" w14:textId="64B26102" w:rsidR="0020053A" w:rsidRDefault="00C91C49" w:rsidP="007F4FBA">
      <w:pPr>
        <w:ind w:firstLine="220"/>
      </w:pPr>
      <w:r>
        <w:t>Despite</w:t>
      </w:r>
      <w:r w:rsidR="00695AB7">
        <w:t xml:space="preserve"> that </w:t>
      </w:r>
      <w:r w:rsidR="00E83A18">
        <w:t xml:space="preserve">STAMarker </w:t>
      </w:r>
      <w:r>
        <w:t>consider</w:t>
      </w:r>
      <w:r w:rsidR="00CA7DDE">
        <w:t>s</w:t>
      </w:r>
      <w:r>
        <w:t xml:space="preserve"> all genes </w:t>
      </w:r>
      <w:r w:rsidR="00E0502A" w:rsidRPr="004F1AA0">
        <w:t>simultaneously</w:t>
      </w:r>
      <w:r w:rsidR="00500D1B">
        <w:t xml:space="preserve"> and measure</w:t>
      </w:r>
      <w:r w:rsidR="001B622F">
        <w:t>s</w:t>
      </w:r>
      <w:r w:rsidR="00500D1B">
        <w:t xml:space="preserve"> genes’ importance by their contributions to the classification</w:t>
      </w:r>
      <w:r w:rsidR="00E0502A">
        <w:t>,</w:t>
      </w:r>
      <w:r w:rsidR="00500D1B">
        <w:t xml:space="preserve"> it is still unclear how to</w:t>
      </w:r>
      <w:r w:rsidR="00E83A18">
        <w:t xml:space="preserve"> </w:t>
      </w:r>
      <w:r w:rsidR="00CF2AA9">
        <w:t xml:space="preserve">evaluate </w:t>
      </w:r>
      <w:r w:rsidR="007F4E79">
        <w:t xml:space="preserve">the importance of a set </w:t>
      </w:r>
      <w:r w:rsidR="006F43E9">
        <w:t xml:space="preserve">of </w:t>
      </w:r>
      <w:r w:rsidR="006A18FE">
        <w:t>genes</w:t>
      </w:r>
      <w:r w:rsidR="00DB2B61">
        <w:t>,</w:t>
      </w:r>
      <w:r w:rsidR="00E65B9C">
        <w:t xml:space="preserve"> which are expected to be solved in </w:t>
      </w:r>
      <w:r w:rsidR="00DB2B61">
        <w:t xml:space="preserve">the </w:t>
      </w:r>
      <w:r w:rsidR="00E65B9C">
        <w:t>future</w:t>
      </w:r>
      <w:r w:rsidR="006A18FE">
        <w:t xml:space="preserve">. </w:t>
      </w:r>
      <w:ins w:id="308" w:author="Zhang Chihao" w:date="2023-05-16T10:36:00Z">
        <w:r w:rsidR="00993450" w:rsidRPr="00111A60">
          <w:t>STAMarker trains multiple graph attention autoencoders to enhance its robustness. Data-oriented ensemble inference, such as using different subsets of highly variable genes and spots, will enhance the model diversity, but also require training more models to obtain robust results. It is worthy of investigating how to introduce the data-oriented ensemble inference and still maintain computational efficiency in future work.</w:t>
        </w:r>
        <w:r w:rsidR="00993450">
          <w:t xml:space="preserve"> </w:t>
        </w:r>
      </w:ins>
      <w:r w:rsidR="00325FF9" w:rsidRPr="00546202">
        <w:t xml:space="preserve">Lastly, we expect </w:t>
      </w:r>
      <w:r w:rsidR="00B5443B">
        <w:t xml:space="preserve">that </w:t>
      </w:r>
      <w:r w:rsidR="00325FF9" w:rsidRPr="00546202">
        <w:t xml:space="preserve">this kind of </w:t>
      </w:r>
      <w:r w:rsidR="00B5443B">
        <w:t>analytic</w:t>
      </w:r>
      <w:r w:rsidR="00325FF9" w:rsidRPr="00546202">
        <w:t xml:space="preserve"> tool</w:t>
      </w:r>
      <w:del w:id="309" w:author="Zhang Chihao" w:date="2023-02-09T17:07:00Z">
        <w:r w:rsidR="00B5443B" w:rsidDel="004A204A">
          <w:delText>s</w:delText>
        </w:r>
      </w:del>
      <w:r w:rsidR="00325FF9" w:rsidRPr="00546202">
        <w:t xml:space="preserve"> can be extended to other spatial omics like spatial metabolomics</w:t>
      </w:r>
      <w:sdt>
        <w:sdtPr>
          <w:alias w:val="To edit, see citavi.com/edit"/>
          <w:tag w:val="CitaviPlaceholder#30480fa8-cb0a-48c3-afa8-e1cb50c5c61c"/>
          <w:id w:val="1292398777"/>
          <w:placeholder>
            <w:docPart w:val="DefaultPlaceholder_-1854013440"/>
          </w:placeholder>
        </w:sdtPr>
        <w:sdtContent>
          <w:r w:rsidR="0001550A" w:rsidRPr="00546202">
            <w:rPr>
              <w:noProof/>
            </w:rPr>
            <w:fldChar w:fldCharType="begin"/>
          </w:r>
          <w:r w:rsidR="007A3413">
            <w:rPr>
              <w:noProof/>
            </w:rPr>
            <w:instrText>ADDIN CitaviPlaceholder{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}</w:instrText>
          </w:r>
          <w:r w:rsidR="0001550A" w:rsidRPr="00546202">
            <w:rPr>
              <w:noProof/>
            </w:rPr>
            <w:fldChar w:fldCharType="separate"/>
          </w:r>
          <w:r w:rsidR="007A3413">
            <w:rPr>
              <w:noProof/>
            </w:rPr>
            <w:t>(46)</w:t>
          </w:r>
          <w:r w:rsidR="0001550A" w:rsidRPr="00546202">
            <w:rPr>
              <w:noProof/>
            </w:rPr>
            <w:fldChar w:fldCharType="end"/>
          </w:r>
        </w:sdtContent>
      </w:sdt>
      <w:r w:rsidR="00325FF9" w:rsidRPr="008171F4">
        <w:t>.</w:t>
      </w:r>
    </w:p>
    <w:bookmarkEnd w:id="173"/>
    <w:p w14:paraId="7CE7C880" w14:textId="77777777" w:rsidR="00614079" w:rsidRPr="00530F21" w:rsidRDefault="00614079" w:rsidP="00474E28">
      <w:pPr>
        <w:ind w:firstLine="220"/>
      </w:pPr>
    </w:p>
    <w:p w14:paraId="30788D44" w14:textId="5FA345B1" w:rsidR="007E0C59" w:rsidRPr="00022448" w:rsidRDefault="007E0C59" w:rsidP="00CA172E">
      <w:pPr>
        <w:widowControl/>
        <w:adjustRightInd w:val="0"/>
        <w:ind w:firstLine="220"/>
        <w:rPr>
          <w:rFonts w:cs="Arial"/>
          <w:b/>
        </w:rPr>
      </w:pPr>
      <w:r w:rsidRPr="00022448">
        <w:rPr>
          <w:rFonts w:cs="Arial"/>
          <w:b/>
        </w:rPr>
        <w:br w:type="page"/>
      </w:r>
    </w:p>
    <w:p w14:paraId="3AA28092" w14:textId="4F0B279E" w:rsidR="00CC00DE" w:rsidRPr="00E00C6A" w:rsidRDefault="0031598D" w:rsidP="00CA172E">
      <w:pPr>
        <w:pStyle w:val="21"/>
        <w:adjustRightInd w:val="0"/>
      </w:pPr>
      <w:r>
        <w:rPr>
          <w:rFonts w:hint="eastAsia"/>
        </w:rPr>
        <w:lastRenderedPageBreak/>
        <w:t>Materials</w:t>
      </w:r>
      <w:r>
        <w:t xml:space="preserve"> </w:t>
      </w:r>
      <w:r>
        <w:rPr>
          <w:rFonts w:hint="eastAsia"/>
        </w:rPr>
        <w:t>and</w:t>
      </w:r>
      <w:r>
        <w:t xml:space="preserve"> </w:t>
      </w:r>
      <w:r w:rsidR="006A171C" w:rsidRPr="00E00C6A">
        <w:t xml:space="preserve">Methods </w:t>
      </w:r>
    </w:p>
    <w:p w14:paraId="7E5EBFB9" w14:textId="63707564" w:rsidR="007C1105" w:rsidRPr="0031598D" w:rsidRDefault="00B95AE2" w:rsidP="007C1105">
      <w:pPr>
        <w:pStyle w:val="31"/>
        <w:adjustRightInd w:val="0"/>
        <w:rPr>
          <w:sz w:val="22"/>
        </w:rPr>
      </w:pPr>
      <w:bookmarkStart w:id="310" w:name="_Hlk120655294"/>
      <w:r w:rsidRPr="0031598D">
        <w:rPr>
          <w:sz w:val="22"/>
        </w:rPr>
        <w:t>Data description</w:t>
      </w:r>
    </w:p>
    <w:p w14:paraId="6C546E8B" w14:textId="59F5A307" w:rsidR="002B6ECD" w:rsidRDefault="00C86909" w:rsidP="002B6ECD">
      <w:pPr>
        <w:pStyle w:val="maintextfollowingheading"/>
        <w:rPr>
          <w:rFonts w:eastAsiaTheme="minorEastAsia"/>
        </w:rPr>
      </w:pPr>
      <w:r>
        <w:rPr>
          <w:rFonts w:eastAsiaTheme="minorEastAsia" w:hint="eastAsia"/>
        </w:rPr>
        <w:t>W</w:t>
      </w:r>
      <w:r>
        <w:rPr>
          <w:rFonts w:eastAsiaTheme="minorEastAsia"/>
        </w:rPr>
        <w:t xml:space="preserve">e applied STAMarker and the </w:t>
      </w:r>
      <w:r w:rsidR="009A2B84">
        <w:rPr>
          <w:rFonts w:eastAsiaTheme="minorEastAsia"/>
        </w:rPr>
        <w:t xml:space="preserve">three </w:t>
      </w:r>
      <w:r>
        <w:rPr>
          <w:rFonts w:eastAsiaTheme="minorEastAsia"/>
        </w:rPr>
        <w:t>compared methods to ST datasets generated by various techniques, including 10x Visium, Slide-seqV2</w:t>
      </w:r>
      <w:r w:rsidR="00DB2B61">
        <w:rPr>
          <w:rFonts w:eastAsiaTheme="minorEastAsia"/>
        </w:rPr>
        <w:t>,</w:t>
      </w:r>
      <w:r>
        <w:rPr>
          <w:rFonts w:eastAsiaTheme="minorEastAsia"/>
        </w:rPr>
        <w:t xml:space="preserve"> and Stereo-seq (see </w:t>
      </w:r>
      <w:r w:rsidRPr="0031598D">
        <w:rPr>
          <w:rFonts w:eastAsiaTheme="minorEastAsia"/>
          <w:b/>
        </w:rPr>
        <w:t>Supplementary Table S</w:t>
      </w:r>
      <w:r w:rsidR="007C698C" w:rsidRPr="0031598D">
        <w:rPr>
          <w:rFonts w:eastAsiaTheme="minorEastAsia"/>
          <w:b/>
        </w:rPr>
        <w:t>1</w:t>
      </w:r>
      <w:r>
        <w:rPr>
          <w:rFonts w:eastAsiaTheme="minorEastAsia"/>
        </w:rPr>
        <w:t xml:space="preserve"> for details).</w:t>
      </w:r>
    </w:p>
    <w:p w14:paraId="27B241C5" w14:textId="77777777" w:rsidR="003A2DBB" w:rsidRPr="003A2DBB" w:rsidRDefault="003A2DBB" w:rsidP="003A2DBB">
      <w:pPr>
        <w:ind w:firstLineChars="0" w:firstLine="0"/>
      </w:pPr>
    </w:p>
    <w:p w14:paraId="1A3DFD8D" w14:textId="7859DFF0" w:rsidR="00A33D24" w:rsidRPr="0031598D" w:rsidRDefault="006A171C" w:rsidP="00CA172E">
      <w:pPr>
        <w:pStyle w:val="31"/>
        <w:adjustRightInd w:val="0"/>
        <w:rPr>
          <w:sz w:val="22"/>
        </w:rPr>
      </w:pPr>
      <w:r w:rsidRPr="0031598D">
        <w:rPr>
          <w:sz w:val="22"/>
        </w:rPr>
        <w:t>Data preprocessing</w:t>
      </w:r>
    </w:p>
    <w:p w14:paraId="2AF0E26A" w14:textId="0F4981E0" w:rsidR="0015674B" w:rsidRDefault="0015674B" w:rsidP="0015674B">
      <w:pPr>
        <w:pStyle w:val="maintextfollowingheading"/>
        <w:rPr>
          <w:rFonts w:eastAsiaTheme="minorEastAsia"/>
        </w:rPr>
      </w:pPr>
      <w:r>
        <w:rPr>
          <w:rFonts w:eastAsiaTheme="minorEastAsia" w:hint="eastAsia"/>
        </w:rPr>
        <w:t>W</w:t>
      </w:r>
      <w:r>
        <w:rPr>
          <w:rFonts w:eastAsiaTheme="minorEastAsia"/>
        </w:rPr>
        <w:t>e followed the data preprocessing procedure in STAGATE</w:t>
      </w:r>
      <w:sdt>
        <w:sdtPr>
          <w:rPr>
            <w:rFonts w:eastAsiaTheme="minorEastAsia"/>
          </w:rPr>
          <w:alias w:val="To edit, see citavi.com/edit"/>
          <w:tag w:val="CitaviPlaceholder#9ae79173-4151-4327-ad1c-5d34317f2758"/>
          <w:id w:val="-519231396"/>
          <w:placeholder>
            <w:docPart w:val="DefaultPlaceholder_-1854013440"/>
          </w:placeholder>
        </w:sdtPr>
        <w:sdtContent>
          <w:r w:rsidR="00DC03B7">
            <w:rPr>
              <w:rFonts w:eastAsiaTheme="minorEastAsia"/>
              <w:noProof/>
            </w:rPr>
            <w:fldChar w:fldCharType="begin"/>
          </w:r>
          <w:r w:rsidR="007A3413">
            <w:rPr>
              <w:rFonts w:eastAsiaTheme="minorEastAsia"/>
              <w:noProof/>
            </w:rPr>
            <w:instrText>ADDIN CitaviPlaceholder{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}</w:instrText>
          </w:r>
          <w:r w:rsidR="00DC03B7">
            <w:rPr>
              <w:rFonts w:eastAsiaTheme="minorEastAsia"/>
              <w:noProof/>
            </w:rPr>
            <w:fldChar w:fldCharType="separate"/>
          </w:r>
          <w:r w:rsidR="007A3413">
            <w:rPr>
              <w:rFonts w:eastAsiaTheme="minorEastAsia"/>
              <w:noProof/>
            </w:rPr>
            <w:t>(10)</w:t>
          </w:r>
          <w:r w:rsidR="00DC03B7">
            <w:rPr>
              <w:rFonts w:eastAsiaTheme="minorEastAsia"/>
              <w:noProof/>
            </w:rPr>
            <w:fldChar w:fldCharType="end"/>
          </w:r>
        </w:sdtContent>
      </w:sdt>
      <w:r>
        <w:rPr>
          <w:rFonts w:eastAsiaTheme="minorEastAsia"/>
        </w:rPr>
        <w:t>.</w:t>
      </w:r>
      <w:r w:rsidR="00A82E69">
        <w:rPr>
          <w:rFonts w:eastAsiaTheme="minorEastAsia"/>
        </w:rPr>
        <w:t xml:space="preserve"> We </w:t>
      </w:r>
      <w:r w:rsidR="0024405C">
        <w:rPr>
          <w:rFonts w:eastAsiaTheme="minorEastAsia"/>
        </w:rPr>
        <w:t xml:space="preserve">first </w:t>
      </w:r>
      <w:r w:rsidR="00A82E69">
        <w:rPr>
          <w:rFonts w:eastAsiaTheme="minorEastAsia"/>
        </w:rPr>
        <w:t xml:space="preserve">removed spots </w:t>
      </w:r>
      <w:r w:rsidR="009A2B84">
        <w:rPr>
          <w:rFonts w:eastAsiaTheme="minorEastAsia"/>
        </w:rPr>
        <w:t xml:space="preserve">outside of </w:t>
      </w:r>
      <w:r w:rsidR="00A82E69">
        <w:rPr>
          <w:rFonts w:eastAsiaTheme="minorEastAsia"/>
        </w:rPr>
        <w:t>the main tissue area</w:t>
      </w:r>
      <w:r w:rsidR="002667F0">
        <w:rPr>
          <w:rFonts w:eastAsiaTheme="minorEastAsia"/>
        </w:rPr>
        <w:t>. We then used the pipeline provided by</w:t>
      </w:r>
      <w:r w:rsidR="009A2B84">
        <w:rPr>
          <w:rFonts w:eastAsiaTheme="minorEastAsia"/>
        </w:rPr>
        <w:t xml:space="preserve"> the</w:t>
      </w:r>
      <w:r w:rsidR="002667F0">
        <w:rPr>
          <w:rFonts w:eastAsiaTheme="minorEastAsia"/>
        </w:rPr>
        <w:t xml:space="preserve"> SCANPY package</w:t>
      </w:r>
      <w:r w:rsidR="00A82E69">
        <w:rPr>
          <w:rFonts w:eastAsiaTheme="minorEastAsia"/>
        </w:rPr>
        <w:t xml:space="preserve"> </w:t>
      </w:r>
      <w:r w:rsidR="002667F0">
        <w:rPr>
          <w:rFonts w:eastAsiaTheme="minorEastAsia"/>
        </w:rPr>
        <w:t xml:space="preserve">to </w:t>
      </w:r>
      <w:r w:rsidR="00A82E69">
        <w:rPr>
          <w:rFonts w:eastAsiaTheme="minorEastAsia"/>
        </w:rPr>
        <w:t xml:space="preserve">log-transform </w:t>
      </w:r>
      <w:r w:rsidR="002667F0">
        <w:rPr>
          <w:rFonts w:eastAsiaTheme="minorEastAsia"/>
        </w:rPr>
        <w:t xml:space="preserve">the raw </w:t>
      </w:r>
      <w:r w:rsidR="00A82E69">
        <w:rPr>
          <w:rFonts w:eastAsiaTheme="minorEastAsia"/>
        </w:rPr>
        <w:t xml:space="preserve">gene expression </w:t>
      </w:r>
      <w:r w:rsidR="002667F0">
        <w:rPr>
          <w:rFonts w:eastAsiaTheme="minorEastAsia"/>
        </w:rPr>
        <w:t xml:space="preserve">and normalize it </w:t>
      </w:r>
      <w:r w:rsidR="00A82E69">
        <w:rPr>
          <w:rFonts w:eastAsiaTheme="minorEastAsia"/>
        </w:rPr>
        <w:t>according to</w:t>
      </w:r>
      <w:r w:rsidR="002667F0">
        <w:rPr>
          <w:rFonts w:eastAsiaTheme="minorEastAsia"/>
        </w:rPr>
        <w:t xml:space="preserve"> </w:t>
      </w:r>
      <w:r w:rsidR="009A2B84">
        <w:rPr>
          <w:rFonts w:eastAsiaTheme="minorEastAsia"/>
        </w:rPr>
        <w:t xml:space="preserve">the </w:t>
      </w:r>
      <w:r w:rsidR="002667F0">
        <w:rPr>
          <w:rFonts w:eastAsiaTheme="minorEastAsia"/>
        </w:rPr>
        <w:t xml:space="preserve">library size. For all datasets, </w:t>
      </w:r>
      <w:r w:rsidR="000D5641">
        <w:rPr>
          <w:rFonts w:eastAsiaTheme="minorEastAsia"/>
        </w:rPr>
        <w:t>we</w:t>
      </w:r>
      <w:r w:rsidR="002667F0">
        <w:rPr>
          <w:rFonts w:eastAsiaTheme="minorEastAsia"/>
        </w:rPr>
        <w:t xml:space="preserve"> selected the top 3,000 highly variable genes as the inputs of STAMarker.</w:t>
      </w:r>
    </w:p>
    <w:p w14:paraId="183718A5" w14:textId="77777777" w:rsidR="00981681" w:rsidRPr="00981681" w:rsidRDefault="00981681" w:rsidP="00491435">
      <w:pPr>
        <w:ind w:firstLineChars="0" w:firstLine="0"/>
      </w:pPr>
    </w:p>
    <w:p w14:paraId="383DE10E" w14:textId="1F4B066E" w:rsidR="004426CC" w:rsidRPr="001F09BC" w:rsidRDefault="004426CC" w:rsidP="00CA172E">
      <w:pPr>
        <w:pStyle w:val="31"/>
        <w:adjustRightInd w:val="0"/>
        <w:rPr>
          <w:sz w:val="22"/>
        </w:rPr>
      </w:pPr>
      <w:r w:rsidRPr="001F09BC">
        <w:rPr>
          <w:sz w:val="22"/>
        </w:rPr>
        <w:t>Ensemble of g</w:t>
      </w:r>
      <w:r w:rsidR="00D54782" w:rsidRPr="001F09BC">
        <w:rPr>
          <w:sz w:val="22"/>
        </w:rPr>
        <w:t>raph attention auto-encoder</w:t>
      </w:r>
      <w:r w:rsidRPr="001F09BC">
        <w:rPr>
          <w:sz w:val="22"/>
        </w:rPr>
        <w:t>s</w:t>
      </w:r>
    </w:p>
    <w:p w14:paraId="40199717" w14:textId="46BC0B51" w:rsidR="009957F7" w:rsidRDefault="00313A22" w:rsidP="003E398B">
      <w:pPr>
        <w:pStyle w:val="maintextfollowingheading"/>
        <w:rPr>
          <w:rFonts w:eastAsiaTheme="minorEastAsia"/>
        </w:rPr>
      </w:pPr>
      <w:r>
        <w:rPr>
          <w:rFonts w:eastAsiaTheme="minorEastAsia"/>
        </w:rPr>
        <w:t xml:space="preserve">We used an ensemble of </w:t>
      </w:r>
      <w:r>
        <w:t>g</w:t>
      </w:r>
      <w:r w:rsidRPr="00E00C6A">
        <w:t>raph attention auto-encoder</w:t>
      </w:r>
      <w:r>
        <w:t>s</w:t>
      </w:r>
      <w:r>
        <w:rPr>
          <w:rFonts w:eastAsiaTheme="minorEastAsia" w:hint="eastAsia"/>
        </w:rPr>
        <w:t xml:space="preserve"> </w:t>
      </w:r>
      <w:r>
        <w:rPr>
          <w:rFonts w:eastAsiaTheme="minorEastAsia"/>
        </w:rPr>
        <w:t xml:space="preserve">to robustly identify </w:t>
      </w:r>
      <w:r w:rsidR="00D44E30">
        <w:rPr>
          <w:rFonts w:eastAsiaTheme="minorEastAsia"/>
        </w:rPr>
        <w:t xml:space="preserve">spatial domains. </w:t>
      </w:r>
      <w:r w:rsidR="004107DB">
        <w:rPr>
          <w:rFonts w:eastAsiaTheme="minorEastAsia" w:hint="eastAsia"/>
        </w:rPr>
        <w:t>W</w:t>
      </w:r>
      <w:r w:rsidR="004107DB">
        <w:rPr>
          <w:rFonts w:eastAsiaTheme="minorEastAsia"/>
        </w:rPr>
        <w:t xml:space="preserve">e </w:t>
      </w:r>
      <w:r>
        <w:rPr>
          <w:rFonts w:eastAsiaTheme="minorEastAsia"/>
        </w:rPr>
        <w:t>adopted</w:t>
      </w:r>
      <w:r w:rsidR="004107DB">
        <w:rPr>
          <w:rFonts w:eastAsiaTheme="minorEastAsia"/>
        </w:rPr>
        <w:t xml:space="preserve"> </w:t>
      </w:r>
      <w:r w:rsidR="00BD530B">
        <w:rPr>
          <w:rFonts w:eastAsiaTheme="minorEastAsia"/>
        </w:rPr>
        <w:t>STAGATE as the base</w:t>
      </w:r>
      <w:r w:rsidR="00EF287A">
        <w:rPr>
          <w:rFonts w:eastAsiaTheme="minorEastAsia"/>
        </w:rPr>
        <w:t xml:space="preserve"> </w:t>
      </w:r>
      <w:r w:rsidR="00BD530B">
        <w:rPr>
          <w:rFonts w:eastAsiaTheme="minorEastAsia"/>
        </w:rPr>
        <w:t xml:space="preserve">auto-encoder for its </w:t>
      </w:r>
      <w:r w:rsidR="00BD530B" w:rsidRPr="00BD530B">
        <w:rPr>
          <w:rFonts w:eastAsiaTheme="minorEastAsia"/>
        </w:rPr>
        <w:t>superior</w:t>
      </w:r>
      <w:r w:rsidR="00BD530B">
        <w:rPr>
          <w:rFonts w:eastAsiaTheme="minorEastAsia"/>
        </w:rPr>
        <w:t xml:space="preserve"> performance </w:t>
      </w:r>
      <w:r w:rsidR="00F903FA">
        <w:rPr>
          <w:rFonts w:eastAsiaTheme="minorEastAsia"/>
        </w:rPr>
        <w:t>in</w:t>
      </w:r>
      <w:r w:rsidR="00BD530B">
        <w:rPr>
          <w:rFonts w:eastAsiaTheme="minorEastAsia"/>
        </w:rPr>
        <w:t xml:space="preserve"> spatial domain </w:t>
      </w:r>
      <w:r w:rsidR="009A2B84">
        <w:rPr>
          <w:rFonts w:eastAsiaTheme="minorEastAsia"/>
        </w:rPr>
        <w:t>identification</w:t>
      </w:r>
      <w:r w:rsidR="00BD530B">
        <w:rPr>
          <w:rFonts w:eastAsiaTheme="minorEastAsia"/>
        </w:rPr>
        <w:t xml:space="preserve">. </w:t>
      </w:r>
      <w:r w:rsidR="00264F9D">
        <w:rPr>
          <w:rFonts w:eastAsiaTheme="minorEastAsia"/>
        </w:rPr>
        <w:t>Specifically,</w:t>
      </w:r>
      <w:r w:rsidR="00D763B5">
        <w:rPr>
          <w:rFonts w:eastAsiaTheme="minorEastAsia"/>
        </w:rPr>
        <w:t xml:space="preserve"> </w:t>
      </w:r>
      <w:r w:rsidR="00264F9D">
        <w:rPr>
          <w:rFonts w:eastAsiaTheme="minorEastAsia"/>
        </w:rPr>
        <w:t>STAGA</w:t>
      </w:r>
      <w:r w:rsidR="000E1390">
        <w:rPr>
          <w:rFonts w:eastAsiaTheme="minorEastAsia"/>
        </w:rPr>
        <w:t>TE</w:t>
      </w:r>
      <w:r w:rsidR="00D87289">
        <w:rPr>
          <w:rFonts w:eastAsiaTheme="minorEastAsia"/>
        </w:rPr>
        <w:t xml:space="preserve"> consists of three parts: encoder</w:t>
      </w:r>
      <w:r w:rsidR="008D398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nc</m:t>
            </m:r>
          </m:sub>
        </m:sSub>
      </m:oMath>
      <w:r w:rsidR="00D87289">
        <w:rPr>
          <w:rFonts w:eastAsiaTheme="minorEastAsia"/>
        </w:rPr>
        <w:t xml:space="preserve">, decoder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dec</m:t>
            </m:r>
          </m:sub>
        </m:sSub>
      </m:oMath>
      <w:r w:rsidR="008D3989">
        <w:rPr>
          <w:rFonts w:eastAsiaTheme="minorEastAsia" w:hint="eastAsia"/>
        </w:rPr>
        <w:t xml:space="preserve"> </w:t>
      </w:r>
      <w:r w:rsidR="00D87289">
        <w:rPr>
          <w:rFonts w:eastAsiaTheme="minorEastAsia"/>
        </w:rPr>
        <w:t xml:space="preserve">and the attention layer. </w:t>
      </w:r>
      <w:r w:rsidR="00FC3DF0">
        <w:rPr>
          <w:rFonts w:eastAsiaTheme="minorEastAsia"/>
        </w:rPr>
        <w:t xml:space="preserve">STAGATE first constructs a spatial neighbor network (SNN) </w:t>
      </w:r>
      <w:r w:rsidR="00355C71">
        <w:rPr>
          <w:rFonts w:eastAsiaTheme="minorEastAsia"/>
        </w:rPr>
        <w:t>where neig</w:t>
      </w:r>
      <w:r w:rsidR="004423FE">
        <w:rPr>
          <w:rFonts w:eastAsiaTheme="minorEastAsia"/>
        </w:rPr>
        <w:t>h</w:t>
      </w:r>
      <w:r w:rsidR="00355C71">
        <w:rPr>
          <w:rFonts w:eastAsiaTheme="minorEastAsia"/>
        </w:rPr>
        <w:t>boring</w:t>
      </w:r>
      <w:r w:rsidR="0096790A">
        <w:rPr>
          <w:rFonts w:eastAsiaTheme="minorEastAsia"/>
        </w:rPr>
        <w:t xml:space="preserve"> </w:t>
      </w:r>
      <w:r w:rsidR="00977851">
        <w:rPr>
          <w:rFonts w:eastAsiaTheme="minorEastAsia"/>
        </w:rPr>
        <w:t xml:space="preserve">spots have edges. </w:t>
      </w:r>
      <w:r w:rsidR="00D87289">
        <w:rPr>
          <w:rFonts w:eastAsiaTheme="minorEastAsia"/>
        </w:rPr>
        <w:t xml:space="preserve">The </w:t>
      </w:r>
      <w:r w:rsidR="008A3C17">
        <w:rPr>
          <w:rFonts w:eastAsiaTheme="minorEastAsia"/>
        </w:rPr>
        <w:t xml:space="preserve">encoder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nc</m:t>
            </m:r>
          </m:sub>
        </m:sSub>
      </m:oMath>
      <w:r w:rsidR="008D3989">
        <w:rPr>
          <w:rFonts w:eastAsiaTheme="minorEastAsia"/>
        </w:rPr>
        <w:t xml:space="preserve"> </w:t>
      </w:r>
      <w:r w:rsidR="008A3C17">
        <w:rPr>
          <w:rFonts w:eastAsiaTheme="minorEastAsia"/>
        </w:rPr>
        <w:t>transform</w:t>
      </w:r>
      <w:r w:rsidR="009C65A7">
        <w:rPr>
          <w:rFonts w:eastAsiaTheme="minorEastAsia"/>
        </w:rPr>
        <w:t>s</w:t>
      </w:r>
      <w:r w:rsidR="008A3C17">
        <w:rPr>
          <w:rFonts w:eastAsiaTheme="minorEastAsia"/>
        </w:rPr>
        <w:t xml:space="preserve"> the gene expression </w:t>
      </w:r>
      <w:r w:rsidR="0024405C">
        <w:rPr>
          <w:rFonts w:eastAsiaTheme="minorEastAsia"/>
        </w:rPr>
        <w:t>of</w:t>
      </w:r>
      <w:r w:rsidR="008A3C17">
        <w:rPr>
          <w:rFonts w:eastAsiaTheme="minorEastAsia"/>
        </w:rPr>
        <w:t xml:space="preserve"> </w:t>
      </w:r>
      <w:r w:rsidR="00EE2517">
        <w:rPr>
          <w:rFonts w:eastAsiaTheme="minorEastAsia"/>
        </w:rPr>
        <w:t xml:space="preserve">a </w:t>
      </w:r>
      <w:r w:rsidR="0042334E">
        <w:rPr>
          <w:rFonts w:eastAsiaTheme="minorEastAsia"/>
        </w:rPr>
        <w:t xml:space="preserve">spot into </w:t>
      </w:r>
      <w:r w:rsidR="00EE2517">
        <w:rPr>
          <w:rFonts w:eastAsiaTheme="minorEastAsia"/>
        </w:rPr>
        <w:t xml:space="preserve">a </w:t>
      </w:r>
      <w:r w:rsidR="00EE2517" w:rsidRPr="00615D6D">
        <w:rPr>
          <w:rFonts w:eastAsiaTheme="minorEastAsia"/>
          <w:i/>
          <w:iCs/>
        </w:rPr>
        <w:t>d</w:t>
      </w:r>
      <w:r w:rsidR="00FC3DF0">
        <w:rPr>
          <w:rFonts w:eastAsiaTheme="minorEastAsia"/>
        </w:rPr>
        <w:t>-</w:t>
      </w:r>
      <w:r w:rsidR="008A3C17">
        <w:rPr>
          <w:rFonts w:eastAsiaTheme="minorEastAsia"/>
        </w:rPr>
        <w:t>dimensiona</w:t>
      </w:r>
      <w:r w:rsidR="002F7C11">
        <w:rPr>
          <w:rFonts w:eastAsiaTheme="minorEastAsia"/>
        </w:rPr>
        <w:t xml:space="preserve">l </w:t>
      </w:r>
      <w:r w:rsidR="00FC3DF0">
        <w:rPr>
          <w:rFonts w:eastAsiaTheme="minorEastAsia"/>
        </w:rPr>
        <w:t>embedding</w:t>
      </w:r>
      <w:r w:rsidR="007B6B53">
        <w:rPr>
          <w:rFonts w:eastAsiaTheme="minorEastAsia"/>
        </w:rPr>
        <w:t xml:space="preserve"> by aggregating information from </w:t>
      </w:r>
      <w:r w:rsidR="002D51D1">
        <w:rPr>
          <w:rFonts w:eastAsiaTheme="minorEastAsia"/>
        </w:rPr>
        <w:t xml:space="preserve">the </w:t>
      </w:r>
      <w:r w:rsidR="007B6B53">
        <w:rPr>
          <w:rFonts w:eastAsiaTheme="minorEastAsia"/>
        </w:rPr>
        <w:t>neighboring</w:t>
      </w:r>
      <w:r w:rsidR="00A872E0">
        <w:rPr>
          <w:rFonts w:eastAsiaTheme="minorEastAsia"/>
        </w:rPr>
        <w:t xml:space="preserve"> spots</w:t>
      </w:r>
      <w:r w:rsidR="002D51D1">
        <w:rPr>
          <w:rFonts w:eastAsiaTheme="minorEastAsia"/>
        </w:rPr>
        <w:t xml:space="preserve"> in SNN</w:t>
      </w:r>
      <w:r w:rsidR="00A872E0">
        <w:rPr>
          <w:rFonts w:eastAsiaTheme="minorEastAsia"/>
        </w:rPr>
        <w:t>.</w:t>
      </w:r>
      <w:r w:rsidR="009957F7">
        <w:rPr>
          <w:rFonts w:eastAsiaTheme="minorEastAsia"/>
        </w:rPr>
        <w:t xml:space="preserve"> </w:t>
      </w:r>
      <w:ins w:id="311" w:author="Zhang Chihao" w:date="2023-05-17T15:55:00Z">
        <w:r w:rsidR="00406F10" w:rsidRPr="00406F10">
          <w:rPr>
            <w:rFonts w:eastAsiaTheme="minorEastAsia" w:hint="eastAsia"/>
          </w:rPr>
          <w:t>Let</w:t>
        </w:r>
        <w:proofErr w:type="gramStart"/>
        <w:r w:rsidR="00406F10" w:rsidRPr="00406F10">
          <w:rPr>
            <w:rFonts w:eastAsiaTheme="minorEastAsia" w:hint="eastAsia"/>
          </w:rPr>
          <w:t>’</w:t>
        </w:r>
        <w:proofErr w:type="gramEnd"/>
        <w:r w:rsidR="00406F10" w:rsidRPr="00406F10">
          <w:rPr>
            <w:rFonts w:eastAsiaTheme="minorEastAsia" w:hint="eastAsia"/>
          </w:rPr>
          <w:t xml:space="preserve">s denote the gene expression matrix of n spots and p genes by </w:t>
        </w:r>
      </w:ins>
      <m:oMath>
        <m:r>
          <w:ins w:id="312" w:author="Zhang Chihao" w:date="2023-05-17T15:55:00Z">
            <w:rPr>
              <w:rFonts w:ascii="Cambria Math" w:eastAsiaTheme="minorEastAsia" w:hAnsi="Cambria Math" w:hint="eastAsia"/>
            </w:rPr>
            <m:t>X</m:t>
          </w:ins>
        </m:r>
        <m:r>
          <w:ins w:id="313" w:author="Zhang Chihao" w:date="2023-05-17T15:55:00Z">
            <w:rPr>
              <w:rFonts w:ascii="Cambria Math" w:eastAsiaTheme="minorEastAsia" w:hAnsi="Cambria Math" w:hint="eastAsia"/>
            </w:rPr>
            <m:t>∈</m:t>
          </w:ins>
        </m:r>
        <m:sSup>
          <m:sSupPr>
            <m:ctrlPr>
              <w:ins w:id="314" w:author="Zhang Chihao" w:date="2023-05-17T15:55:00Z">
                <w:rPr>
                  <w:rFonts w:ascii="Cambria Math" w:eastAsiaTheme="minorEastAsia" w:hAnsi="Cambria Math"/>
                  <w:i/>
                </w:rPr>
              </w:ins>
            </m:ctrlPr>
          </m:sSupPr>
          <m:e>
            <m:r>
              <w:ins w:id="315" w:author="Zhang Chihao" w:date="2023-05-17T15:55:00Z">
                <w:rPr>
                  <w:rFonts w:ascii="Cambria Math" w:eastAsiaTheme="minorEastAsia" w:hAnsi="Cambria Math" w:hint="eastAsia"/>
                </w:rPr>
                <m:t>R</m:t>
              </w:ins>
            </m:r>
          </m:e>
          <m:sup>
            <m:r>
              <w:ins w:id="316" w:author="Zhang Chihao" w:date="2023-05-17T15:55:00Z">
                <w:rPr>
                  <w:rFonts w:ascii="Cambria Math" w:eastAsiaTheme="minorEastAsia" w:hAnsi="Cambria Math" w:hint="eastAsia"/>
                </w:rPr>
                <m:t>n</m:t>
              </w:ins>
            </m:r>
            <m:r>
              <w:ins w:id="317" w:author="Zhang Chihao" w:date="2023-05-17T15:55:00Z">
                <w:rPr>
                  <w:rFonts w:ascii="Cambria Math" w:eastAsiaTheme="minorEastAsia" w:hAnsi="Cambria Math" w:hint="eastAsia"/>
                </w:rPr>
                <m:t>×</m:t>
              </w:ins>
            </m:r>
            <m:r>
              <w:ins w:id="318" w:author="Zhang Chihao" w:date="2023-05-17T15:55:00Z">
                <w:rPr>
                  <w:rFonts w:ascii="Cambria Math" w:eastAsiaTheme="minorEastAsia" w:hAnsi="Cambria Math" w:hint="eastAsia"/>
                </w:rPr>
                <m:t>p</m:t>
              </w:ins>
            </m:r>
          </m:sup>
        </m:sSup>
      </m:oMath>
      <w:ins w:id="319" w:author="Zhang Chihao" w:date="2023-05-17T15:55:00Z">
        <w:r w:rsidR="00406F10" w:rsidRPr="00406F10">
          <w:rPr>
            <w:rFonts w:eastAsiaTheme="minorEastAsia" w:hint="eastAsia"/>
          </w:rPr>
          <w:t>. The l-th layer of the encoder outputs the embedding of spot i as follows</w:t>
        </w:r>
      </w:ins>
      <w:del w:id="320" w:author="Zhang Chihao" w:date="2023-05-17T15:55:00Z">
        <w:r w:rsidR="009A2B84" w:rsidDel="00406F10">
          <w:rPr>
            <w:rFonts w:eastAsiaTheme="minorEastAsia"/>
          </w:rPr>
          <w:delText>Let’s d</w:delText>
        </w:r>
        <w:r w:rsidR="009957F7" w:rsidDel="00406F10">
          <w:rPr>
            <w:rFonts w:eastAsiaTheme="minorEastAsia"/>
          </w:rPr>
          <w:delText xml:space="preserve">enote </w:delText>
        </w:r>
        <w:r w:rsidR="009A2B84" w:rsidDel="00406F10">
          <w:rPr>
            <w:rFonts w:eastAsiaTheme="minorEastAsia"/>
          </w:rPr>
          <w:delText xml:space="preserve">the gene expression matrix of </w:delText>
        </w:r>
      </w:del>
      <m:oMath>
        <m:r>
          <w:del w:id="321" w:author="Zhang Chihao" w:date="2023-05-17T15:55:00Z">
            <w:rPr>
              <w:rFonts w:ascii="Cambria Math" w:eastAsiaTheme="minorEastAsia" w:hAnsi="Cambria Math"/>
            </w:rPr>
            <m:t>n</m:t>
          </w:del>
        </m:r>
      </m:oMath>
      <w:del w:id="322" w:author="Zhang Chihao" w:date="2023-05-17T15:55:00Z">
        <w:r w:rsidR="009A2B84" w:rsidDel="00406F10">
          <w:rPr>
            <w:rFonts w:eastAsiaTheme="minorEastAsia" w:hint="eastAsia"/>
          </w:rPr>
          <w:delText xml:space="preserve"> </w:delText>
        </w:r>
        <w:r w:rsidR="009A2B84" w:rsidDel="00406F10">
          <w:rPr>
            <w:rFonts w:eastAsiaTheme="minorEastAsia"/>
          </w:rPr>
          <w:delText>spots and</w:delText>
        </w:r>
        <w:r w:rsidR="00F05A3F" w:rsidDel="00406F10">
          <w:rPr>
            <w:rFonts w:eastAsiaTheme="minorEastAsia"/>
          </w:rPr>
          <w:delText xml:space="preserve"> </w:delText>
        </w:r>
      </w:del>
      <m:oMath>
        <m:r>
          <w:del w:id="323" w:author="Zhang Chihao" w:date="2023-05-17T15:55:00Z">
            <w:rPr>
              <w:rFonts w:ascii="Cambria Math" w:eastAsiaTheme="minorEastAsia" w:hAnsi="Cambria Math"/>
            </w:rPr>
            <m:t>p</m:t>
          </w:del>
        </m:r>
      </m:oMath>
      <w:del w:id="324" w:author="Zhang Chihao" w:date="2023-05-17T15:55:00Z">
        <w:r w:rsidR="009A2B84" w:rsidDel="00406F10">
          <w:rPr>
            <w:rFonts w:eastAsiaTheme="minorEastAsia"/>
          </w:rPr>
          <w:delText xml:space="preserve"> genes </w:delText>
        </w:r>
        <w:r w:rsidR="009957F7" w:rsidDel="00406F10">
          <w:rPr>
            <w:rFonts w:eastAsiaTheme="minorEastAsia"/>
          </w:rPr>
          <w:delText xml:space="preserve">by </w:delText>
        </w:r>
      </w:del>
      <m:oMath>
        <m:r>
          <w:del w:id="325" w:author="Zhang Chihao" w:date="2023-05-17T15:55:00Z">
            <w:rPr>
              <w:rFonts w:ascii="Cambria Math" w:eastAsiaTheme="minorEastAsia" w:hAnsi="Cambria Math"/>
            </w:rPr>
            <m:t>X∈</m:t>
          </w:del>
        </m:r>
        <m:sSup>
          <m:sSupPr>
            <m:ctrlPr>
              <w:del w:id="326" w:author="Zhang Chihao" w:date="2023-05-17T15:55:00Z">
                <w:rPr>
                  <w:rFonts w:ascii="Cambria Math" w:eastAsiaTheme="minorEastAsia" w:hAnsi="Cambria Math"/>
                  <w:i/>
                </w:rPr>
              </w:del>
            </m:ctrlPr>
          </m:sSupPr>
          <m:e>
            <m:r>
              <w:del w:id="327" w:author="Zhang Chihao" w:date="2023-05-17T15:55:00Z">
                <w:rPr>
                  <w:rFonts w:ascii="Cambria Math" w:eastAsiaTheme="minorEastAsia" w:hAnsi="Cambria Math"/>
                </w:rPr>
                <m:t>R</m:t>
              </w:del>
            </m:r>
          </m:e>
          <m:sup>
            <m:r>
              <w:del w:id="328" w:author="Zhang Chihao" w:date="2023-05-17T15:55:00Z">
                <w:rPr>
                  <w:rFonts w:ascii="Cambria Math" w:eastAsiaTheme="minorEastAsia" w:hAnsi="Cambria Math"/>
                </w:rPr>
                <m:t>n×p</m:t>
              </w:del>
            </m:r>
          </m:sup>
        </m:sSup>
      </m:oMath>
      <w:del w:id="329" w:author="Zhang Chihao" w:date="2023-05-17T15:55:00Z">
        <w:r w:rsidR="00821BEA" w:rsidDel="00406F10">
          <w:rPr>
            <w:rFonts w:eastAsiaTheme="minorEastAsia"/>
          </w:rPr>
          <w:delText>.</w:delText>
        </w:r>
        <w:r w:rsidR="009A2B84" w:rsidDel="00406F10">
          <w:rPr>
            <w:rFonts w:eastAsiaTheme="minorEastAsia"/>
          </w:rPr>
          <w:delText xml:space="preserve"> The encoder is defined as</w:delText>
        </w:r>
      </w:del>
    </w:p>
    <w:tbl>
      <w:tblPr>
        <w:tblStyle w:val="af3"/>
        <w:tblW w:w="8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79"/>
        <w:gridCol w:w="509"/>
      </w:tblGrid>
      <w:tr w:rsidR="000D5641" w14:paraId="125D09DC" w14:textId="77777777" w:rsidTr="00801DA4">
        <w:tc>
          <w:tcPr>
            <w:tcW w:w="567" w:type="dxa"/>
            <w:vAlign w:val="center"/>
          </w:tcPr>
          <w:p w14:paraId="0D909DBD" w14:textId="77777777" w:rsidR="000D5641" w:rsidRDefault="000D5641" w:rsidP="00801DA4">
            <w:pPr>
              <w:ind w:firstLineChars="0" w:firstLine="0"/>
              <w:jc w:val="center"/>
            </w:pPr>
          </w:p>
        </w:tc>
        <w:tc>
          <w:tcPr>
            <w:tcW w:w="7479" w:type="dxa"/>
            <w:vAlign w:val="center"/>
          </w:tcPr>
          <w:p w14:paraId="00000CBE" w14:textId="05C1A7A3" w:rsidR="000D5641" w:rsidRDefault="00000000" w:rsidP="00801DA4">
            <w:pPr>
              <w:ind w:firstLine="220"/>
              <w:jc w:val="center"/>
            </w:pPr>
            <m:oMathPara>
              <m:oMath>
                <m:sSubSup>
                  <m:sSubSupPr>
                    <m:ctrlPr>
                      <w:ins w:id="330" w:author="Zhang Chihao" w:date="2023-05-17T15:56:00Z">
                        <w:rPr>
                          <w:rFonts w:ascii="Cambria Math" w:hAnsi="Cambria Math"/>
                          <w:i/>
                        </w:rPr>
                      </w:ins>
                    </m:ctrlPr>
                  </m:sSubSupPr>
                  <m:e>
                    <m:r>
                      <w:ins w:id="331" w:author="Zhang Chihao" w:date="2023-05-17T15:56:00Z">
                        <w:rPr>
                          <w:rFonts w:ascii="Cambria Math" w:hAnsi="Cambria Math"/>
                        </w:rPr>
                        <m:t>h</m:t>
                      </w:ins>
                    </m:r>
                  </m:e>
                  <m:sub>
                    <m:r>
                      <w:ins w:id="332" w:author="Zhang Chihao" w:date="2023-05-17T15:56:00Z">
                        <w:rPr>
                          <w:rFonts w:ascii="Cambria Math" w:hAnsi="Cambria Math"/>
                        </w:rPr>
                        <m:t>i</m:t>
                      </w:ins>
                    </m:r>
                  </m:sub>
                  <m:sup>
                    <m:r>
                      <w:ins w:id="333" w:author="Zhang Chihao" w:date="2023-05-17T15:56:00Z">
                        <w:rPr>
                          <w:rFonts w:ascii="Cambria Math" w:hAnsi="Cambria Math"/>
                        </w:rPr>
                        <m:t>(l)</m:t>
                      </w:ins>
                    </m:r>
                  </m:sup>
                </m:sSubSup>
                <m:r>
                  <w:ins w:id="334" w:author="Zhang Chihao" w:date="2023-05-17T15:56:00Z">
                    <w:rPr>
                      <w:rFonts w:ascii="Cambria Math" w:hAnsi="Cambria Math"/>
                    </w:rPr>
                    <m:t>=σ(</m:t>
                  </w:ins>
                </m:r>
                <m:nary>
                  <m:naryPr>
                    <m:chr m:val="∑"/>
                    <m:supHide m:val="1"/>
                    <m:ctrlPr>
                      <w:ins w:id="335" w:author="Zhang Chihao" w:date="2023-05-17T15:56:00Z">
                        <w:rPr>
                          <w:rFonts w:ascii="Cambria Math" w:hAnsi="Cambria Math"/>
                          <w:i/>
                        </w:rPr>
                      </w:ins>
                    </m:ctrlPr>
                  </m:naryPr>
                  <m:sub>
                    <m:r>
                      <w:ins w:id="336" w:author="Zhang Chihao" w:date="2023-05-17T15:56:00Z">
                        <w:rPr>
                          <w:rFonts w:ascii="Cambria Math" w:hAnsi="Cambria Math"/>
                        </w:rPr>
                        <m:t>j∈</m:t>
                      </w:ins>
                    </m:r>
                    <m:sSub>
                      <m:sSubPr>
                        <m:ctrlPr>
                          <w:ins w:id="337" w:author="Zhang Chihao" w:date="2023-05-17T15:56:00Z">
                            <w:rPr>
                              <w:rFonts w:ascii="Cambria Math" w:hAnsi="Cambria Math"/>
                              <w:i/>
                            </w:rPr>
                          </w:ins>
                        </m:ctrlPr>
                      </m:sSubPr>
                      <m:e>
                        <m:r>
                          <w:ins w:id="338" w:author="Zhang Chihao" w:date="2023-05-17T15:56:00Z">
                            <w:rPr>
                              <w:rFonts w:ascii="Cambria Math" w:hAnsi="Cambria Math"/>
                            </w:rPr>
                            <m:t>N</m:t>
                          </w:ins>
                        </m:r>
                      </m:e>
                      <m:sub>
                        <m:r>
                          <w:ins w:id="339" w:author="Zhang Chihao" w:date="2023-05-17T15:56:00Z">
                            <w:rPr>
                              <w:rFonts w:ascii="Cambria Math" w:hAnsi="Cambria Math"/>
                            </w:rPr>
                            <m:t>i</m:t>
                          </w:ins>
                        </m:r>
                      </m:sub>
                    </m:sSub>
                  </m:sub>
                  <m:sup/>
                  <m:e>
                    <m:r>
                      <w:ins w:id="340" w:author="Zhang Chihao" w:date="2023-05-17T15:56:00Z">
                        <w:rPr>
                          <w:rFonts w:ascii="Cambria Math" w:hAnsi="Cambria Math"/>
                        </w:rPr>
                        <m:t>at</m:t>
                      </w:ins>
                    </m:r>
                    <m:sSubSup>
                      <m:sSubSupPr>
                        <m:ctrlPr>
                          <w:ins w:id="341" w:author="Zhang Chihao" w:date="2023-05-17T15:56:00Z">
                            <w:rPr>
                              <w:rFonts w:ascii="Cambria Math" w:hAnsi="Cambria Math"/>
                              <w:i/>
                            </w:rPr>
                          </w:ins>
                        </m:ctrlPr>
                      </m:sSubSupPr>
                      <m:e>
                        <m:r>
                          <w:ins w:id="342" w:author="Zhang Chihao" w:date="2023-05-17T15:56:00Z">
                            <w:rPr>
                              <w:rFonts w:ascii="Cambria Math" w:hAnsi="Cambria Math"/>
                            </w:rPr>
                            <m:t>t</m:t>
                          </w:ins>
                        </m:r>
                      </m:e>
                      <m:sub>
                        <m:r>
                          <w:ins w:id="343" w:author="Zhang Chihao" w:date="2023-05-17T15:56:00Z">
                            <w:rPr>
                              <w:rFonts w:ascii="Cambria Math" w:hAnsi="Cambria Math"/>
                            </w:rPr>
                            <m:t>ij</m:t>
                          </w:ins>
                        </m:r>
                      </m:sub>
                      <m:sup>
                        <m:d>
                          <m:dPr>
                            <m:ctrlPr>
                              <w:ins w:id="344" w:author="Zhang Chihao" w:date="2023-05-17T15:56:00Z">
                                <w:rPr>
                                  <w:rFonts w:ascii="Cambria Math" w:hAnsi="Cambria Math"/>
                                  <w:i/>
                                </w:rPr>
                              </w:ins>
                            </m:ctrlPr>
                          </m:dPr>
                          <m:e>
                            <m:r>
                              <w:ins w:id="345" w:author="Zhang Chihao" w:date="2023-05-17T15:56:00Z">
                                <w:rPr>
                                  <w:rFonts w:ascii="Cambria Math" w:hAnsi="Cambria Math"/>
                                </w:rPr>
                                <m:t>l</m:t>
                              </w:ins>
                            </m:r>
                          </m:e>
                        </m:d>
                      </m:sup>
                    </m:sSubSup>
                    <m:r>
                      <w:ins w:id="346" w:author="Zhang Chihao" w:date="2023-05-17T15:56:00Z">
                        <w:rPr>
                          <w:rFonts w:ascii="Cambria Math" w:hAnsi="Cambria Math"/>
                        </w:rPr>
                        <m:t>(</m:t>
                      </w:ins>
                    </m:r>
                    <m:sSub>
                      <m:sSubPr>
                        <m:ctrlPr>
                          <w:ins w:id="347" w:author="Zhang Chihao" w:date="2023-05-17T15:56:00Z">
                            <w:rPr>
                              <w:rFonts w:ascii="Cambria Math" w:hAnsi="Cambria Math"/>
                              <w:i/>
                            </w:rPr>
                          </w:ins>
                        </m:ctrlPr>
                      </m:sSubPr>
                      <m:e>
                        <m:r>
                          <w:ins w:id="348" w:author="Zhang Chihao" w:date="2023-05-17T15:56:00Z">
                            <w:rPr>
                              <w:rFonts w:ascii="Cambria Math" w:hAnsi="Cambria Math"/>
                            </w:rPr>
                            <m:t>W</m:t>
                          </w:ins>
                        </m:r>
                      </m:e>
                      <m:sub>
                        <m:r>
                          <w:ins w:id="349" w:author="Zhang Chihao" w:date="2023-05-17T15:56:00Z">
                            <w:rPr>
                              <w:rFonts w:ascii="Cambria Math" w:hAnsi="Cambria Math"/>
                            </w:rPr>
                            <m:t>k</m:t>
                          </w:ins>
                        </m:r>
                      </m:sub>
                    </m:sSub>
                    <m:sSubSup>
                      <m:sSubSupPr>
                        <m:ctrlPr>
                          <w:ins w:id="350" w:author="Zhang Chihao" w:date="2023-05-17T15:56:00Z">
                            <w:rPr>
                              <w:rFonts w:ascii="Cambria Math" w:hAnsi="Cambria Math"/>
                              <w:i/>
                            </w:rPr>
                          </w:ins>
                        </m:ctrlPr>
                      </m:sSubSupPr>
                      <m:e>
                        <m:r>
                          <w:ins w:id="351" w:author="Zhang Chihao" w:date="2023-05-17T15:56:00Z">
                            <w:rPr>
                              <w:rFonts w:ascii="Cambria Math" w:hAnsi="Cambria Math"/>
                            </w:rPr>
                            <m:t>h</m:t>
                          </w:ins>
                        </m:r>
                      </m:e>
                      <m:sub>
                        <m:r>
                          <w:ins w:id="352" w:author="Zhang Chihao" w:date="2023-05-17T15:56:00Z">
                            <w:rPr>
                              <w:rFonts w:ascii="Cambria Math" w:hAnsi="Cambria Math"/>
                            </w:rPr>
                            <m:t>i</m:t>
                          </w:ins>
                        </m:r>
                      </m:sub>
                      <m:sup>
                        <m:r>
                          <w:ins w:id="353" w:author="Zhang Chihao" w:date="2023-05-17T15:56:00Z">
                            <w:rPr>
                              <w:rFonts w:ascii="Cambria Math" w:hAnsi="Cambria Math"/>
                            </w:rPr>
                            <m:t>(l-1)</m:t>
                          </w:ins>
                        </m:r>
                      </m:sup>
                    </m:sSubSup>
                    <m:r>
                      <w:ins w:id="354" w:author="Zhang Chihao" w:date="2023-05-17T15:56:00Z">
                        <w:rPr>
                          <w:rFonts w:ascii="Cambria Math" w:hAnsi="Cambria Math"/>
                        </w:rPr>
                        <m:t>)</m:t>
                      </w:ins>
                    </m:r>
                  </m:e>
                </m:nary>
                <m:sSub>
                  <m:sSubPr>
                    <m:ctrlPr>
                      <w:del w:id="355" w:author="Zhang Chihao" w:date="2023-05-17T15:56:00Z">
                        <w:rPr>
                          <w:rFonts w:ascii="Cambria Math" w:hAnsi="Cambria Math"/>
                          <w:i/>
                        </w:rPr>
                      </w:del>
                    </m:ctrlPr>
                  </m:sSubPr>
                  <m:e>
                    <m:sSub>
                      <m:sSubPr>
                        <m:ctrlPr>
                          <w:del w:id="356" w:author="Zhang Chihao" w:date="2023-05-17T15:56:00Z">
                            <w:rPr>
                              <w:rFonts w:ascii="Cambria Math" w:hAnsi="Cambria Math"/>
                              <w:i/>
                            </w:rPr>
                          </w:del>
                        </m:ctrlPr>
                      </m:sSubPr>
                      <m:e>
                        <m:r>
                          <w:del w:id="357" w:author="Zhang Chihao" w:date="2023-05-17T15:56:00Z">
                            <m:rPr>
                              <m:sty m:val="bi"/>
                            </m:rPr>
                            <w:rPr>
                              <w:rFonts w:ascii="Cambria Math" w:hAnsi="Cambria Math"/>
                            </w:rPr>
                            <m:t>h</m:t>
                          </w:del>
                        </m:r>
                      </m:e>
                      <m:sub>
                        <m:r>
                          <w:del w:id="358" w:author="Zhang Chihao" w:date="2023-05-17T15:56:00Z">
                            <w:rPr>
                              <w:rFonts w:ascii="Cambria Math" w:hAnsi="Cambria Math"/>
                            </w:rPr>
                            <m:t>i</m:t>
                          </w:del>
                        </m:r>
                      </m:sub>
                    </m:sSub>
                    <m:r>
                      <w:del w:id="359" w:author="Zhang Chihao" w:date="2023-05-17T15:56:00Z">
                        <w:rPr>
                          <w:rFonts w:ascii="Cambria Math" w:hAnsi="Cambria Math"/>
                        </w:rPr>
                        <m:t>=f</m:t>
                      </w:del>
                    </m:r>
                  </m:e>
                  <m:sub>
                    <m:r>
                      <w:del w:id="360" w:author="Zhang Chihao" w:date="2023-05-17T15:56:00Z">
                        <w:rPr>
                          <w:rFonts w:ascii="Cambria Math" w:hAnsi="Cambria Math"/>
                        </w:rPr>
                        <m:t>enc</m:t>
                      </w:del>
                    </m:r>
                  </m:sub>
                </m:sSub>
                <m:d>
                  <m:dPr>
                    <m:ctrlPr>
                      <w:del w:id="361" w:author="Zhang Chihao" w:date="2023-05-17T15:56:00Z">
                        <w:rPr>
                          <w:rFonts w:ascii="Cambria Math" w:hAnsi="Cambria Math"/>
                          <w:i/>
                        </w:rPr>
                      </w:del>
                    </m:ctrlPr>
                  </m:dPr>
                  <m:e>
                    <m:sSub>
                      <m:sSubPr>
                        <m:ctrlPr>
                          <w:del w:id="362" w:author="Zhang Chihao" w:date="2023-05-17T15:56:00Z">
                            <w:rPr>
                              <w:rFonts w:ascii="Cambria Math" w:hAnsi="Cambria Math"/>
                              <w:i/>
                            </w:rPr>
                          </w:del>
                        </m:ctrlPr>
                      </m:sSubPr>
                      <m:e>
                        <m:r>
                          <w:del w:id="363" w:author="Zhang Chihao" w:date="2023-05-17T15:56:00Z">
                            <m:rPr>
                              <m:sty m:val="bi"/>
                            </m:rPr>
                            <w:rPr>
                              <w:rFonts w:ascii="Cambria Math" w:hAnsi="Cambria Math"/>
                            </w:rPr>
                            <m:t>x</m:t>
                          </w:del>
                        </m:r>
                      </m:e>
                      <m:sub>
                        <m:r>
                          <w:del w:id="364" w:author="Zhang Chihao" w:date="2023-05-17T15:56:00Z">
                            <w:rPr>
                              <w:rFonts w:ascii="Cambria Math" w:hAnsi="Cambria Math"/>
                            </w:rPr>
                            <m:t>i</m:t>
                          </w:del>
                        </m:r>
                      </m:sub>
                    </m:sSub>
                  </m:e>
                </m:d>
                <m:r>
                  <w:rPr>
                    <w:rFonts w:ascii="Cambria Math" w:hAnsi="Cambria Math"/>
                  </w:rPr>
                  <m:t>,</m:t>
                </m:r>
              </m:oMath>
            </m:oMathPara>
          </w:p>
        </w:tc>
        <w:tc>
          <w:tcPr>
            <w:tcW w:w="509" w:type="dxa"/>
            <w:vAlign w:val="center"/>
          </w:tcPr>
          <w:p w14:paraId="1CF58787" w14:textId="225B1725" w:rsidR="000D5641" w:rsidRPr="009538BA" w:rsidRDefault="000D5641" w:rsidP="00801DA4">
            <w:pPr>
              <w:ind w:firstLineChars="0" w:firstLine="0"/>
              <w:jc w:val="center"/>
              <w:rPr>
                <w:sz w:val="20"/>
                <w:szCs w:val="20"/>
              </w:rPr>
            </w:pPr>
            <w:r w:rsidRPr="009538BA">
              <w:rPr>
                <w:rFonts w:hint="eastAsia"/>
                <w:sz w:val="20"/>
                <w:szCs w:val="20"/>
              </w:rPr>
              <w:t>(</w:t>
            </w:r>
            <w:r w:rsidRPr="009538BA">
              <w:rPr>
                <w:sz w:val="20"/>
                <w:szCs w:val="20"/>
              </w:rPr>
              <w:t>1)</w:t>
            </w:r>
          </w:p>
        </w:tc>
      </w:tr>
    </w:tbl>
    <w:p w14:paraId="1C426EE6" w14:textId="53BC4A9D" w:rsidR="004107DB" w:rsidDel="00E73304" w:rsidRDefault="004E46BA" w:rsidP="004E46BA">
      <w:pPr>
        <w:ind w:firstLineChars="0" w:firstLine="0"/>
        <w:rPr>
          <w:del w:id="365" w:author="Zhang Chihao" w:date="2023-05-17T16:09:00Z"/>
        </w:rPr>
      </w:pPr>
      <w:ins w:id="366" w:author="Zhang Chihao" w:date="2023-05-17T16:09:00Z">
        <w:r>
          <w:rPr>
            <w:lang w:eastAsia="ja-JP"/>
          </w:rPr>
          <w:t xml:space="preserve">where </w:t>
        </w:r>
      </w:ins>
      <m:oMath>
        <m:sSub>
          <m:sSubPr>
            <m:ctrlPr>
              <w:ins w:id="367" w:author="Zhang Chihao" w:date="2023-05-17T16:09:00Z">
                <w:rPr>
                  <w:rFonts w:ascii="Cambria Math" w:hAnsi="Cambria Math"/>
                  <w:i/>
                </w:rPr>
              </w:ins>
            </m:ctrlPr>
          </m:sSubPr>
          <m:e>
            <m:r>
              <w:ins w:id="368" w:author="Zhang Chihao" w:date="2023-05-17T16:09:00Z">
                <w:rPr>
                  <w:rFonts w:ascii="Cambria Math" w:hAnsi="Cambria Math"/>
                </w:rPr>
                <m:t>W</m:t>
              </w:ins>
            </m:r>
          </m:e>
          <m:sub>
            <m:r>
              <w:ins w:id="369" w:author="Zhang Chihao" w:date="2023-05-17T16:09:00Z">
                <w:rPr>
                  <w:rFonts w:ascii="Cambria Math" w:hAnsi="Cambria Math"/>
                </w:rPr>
                <m:t>k</m:t>
              </w:ins>
            </m:r>
          </m:sub>
        </m:sSub>
      </m:oMath>
      <w:ins w:id="370" w:author="Zhang Chihao" w:date="2023-05-17T16:09:00Z">
        <w:r>
          <w:rPr>
            <w:rFonts w:hint="eastAsia"/>
          </w:rPr>
          <w:t xml:space="preserve"> </w:t>
        </w:r>
        <w:r>
          <w:t xml:space="preserve">is trainable weight matrix, </w:t>
        </w:r>
      </w:ins>
      <m:oMath>
        <m:r>
          <w:ins w:id="371" w:author="Zhang Chihao" w:date="2023-05-17T16:09:00Z">
            <w:rPr>
              <w:rFonts w:ascii="Cambria Math" w:hAnsi="Cambria Math"/>
            </w:rPr>
            <m:t>at</m:t>
          </w:ins>
        </m:r>
        <m:sSubSup>
          <m:sSubSupPr>
            <m:ctrlPr>
              <w:ins w:id="372" w:author="Zhang Chihao" w:date="2023-05-17T16:09:00Z">
                <w:rPr>
                  <w:rFonts w:ascii="Cambria Math" w:hAnsi="Cambria Math"/>
                  <w:i/>
                </w:rPr>
              </w:ins>
            </m:ctrlPr>
          </m:sSubSupPr>
          <m:e>
            <m:r>
              <w:ins w:id="373" w:author="Zhang Chihao" w:date="2023-05-17T16:09:00Z">
                <w:rPr>
                  <w:rFonts w:ascii="Cambria Math" w:hAnsi="Cambria Math"/>
                </w:rPr>
                <m:t>t</m:t>
              </w:ins>
            </m:r>
          </m:e>
          <m:sub>
            <m:r>
              <w:ins w:id="374" w:author="Zhang Chihao" w:date="2023-05-17T16:09:00Z">
                <w:rPr>
                  <w:rFonts w:ascii="Cambria Math" w:hAnsi="Cambria Math"/>
                </w:rPr>
                <m:t>ij</m:t>
              </w:ins>
            </m:r>
          </m:sub>
          <m:sup>
            <m:r>
              <w:ins w:id="375" w:author="Zhang Chihao" w:date="2023-05-17T16:09:00Z">
                <w:rPr>
                  <w:rFonts w:ascii="Cambria Math" w:hAnsi="Cambria Math"/>
                </w:rPr>
                <m:t>(l)</m:t>
              </w:ins>
            </m:r>
          </m:sup>
        </m:sSubSup>
      </m:oMath>
      <w:ins w:id="376" w:author="Zhang Chihao" w:date="2023-05-17T16:09:00Z">
        <w:r>
          <w:rPr>
            <w:rFonts w:hint="eastAsia"/>
          </w:rPr>
          <w:t xml:space="preserve"> </w:t>
        </w:r>
        <w:r>
          <w:t xml:space="preserve">is the edge weight between spot </w:t>
        </w:r>
      </w:ins>
      <m:oMath>
        <m:r>
          <w:ins w:id="377" w:author="Zhang Chihao" w:date="2023-05-17T16:09:00Z">
            <w:rPr>
              <w:rFonts w:ascii="Cambria Math" w:hAnsi="Cambria Math"/>
            </w:rPr>
            <m:t>i</m:t>
          </w:ins>
        </m:r>
      </m:oMath>
      <w:ins w:id="378" w:author="Zhang Chihao" w:date="2023-05-17T16:09:00Z">
        <w:r>
          <w:t xml:space="preserve"> and </w:t>
        </w:r>
      </w:ins>
      <m:oMath>
        <m:r>
          <w:ins w:id="379" w:author="Zhang Chihao" w:date="2023-05-17T16:09:00Z">
            <w:rPr>
              <w:rFonts w:ascii="Cambria Math" w:hAnsi="Cambria Math"/>
            </w:rPr>
            <m:t>j</m:t>
          </w:ins>
        </m:r>
      </m:oMath>
      <w:ins w:id="380" w:author="Zhang Chihao" w:date="2023-05-17T16:09:00Z">
        <w:r>
          <w:rPr>
            <w:rFonts w:hint="eastAsia"/>
          </w:rPr>
          <w:t xml:space="preserve"> </w:t>
        </w:r>
        <w:r>
          <w:t xml:space="preserve">in the graph attention layer, and </w:t>
        </w:r>
      </w:ins>
      <m:oMath>
        <m:sSub>
          <m:sSubPr>
            <m:ctrlPr>
              <w:ins w:id="381" w:author="Zhang Chihao" w:date="2023-05-17T16:09:00Z">
                <w:rPr>
                  <w:rFonts w:ascii="Cambria Math" w:hAnsi="Cambria Math"/>
                  <w:i/>
                </w:rPr>
              </w:ins>
            </m:ctrlPr>
          </m:sSubPr>
          <m:e>
            <m:r>
              <w:ins w:id="382" w:author="Zhang Chihao" w:date="2023-05-17T16:09:00Z">
                <w:rPr>
                  <w:rFonts w:ascii="Cambria Math" w:hAnsi="Cambria Math"/>
                </w:rPr>
                <m:t>N</m:t>
              </w:ins>
            </m:r>
          </m:e>
          <m:sub>
            <m:r>
              <w:ins w:id="383" w:author="Zhang Chihao" w:date="2023-05-17T16:09:00Z">
                <w:rPr>
                  <w:rFonts w:ascii="Cambria Math" w:hAnsi="Cambria Math"/>
                </w:rPr>
                <m:t>i</m:t>
              </w:ins>
            </m:r>
          </m:sub>
        </m:sSub>
      </m:oMath>
      <w:ins w:id="384" w:author="Zhang Chihao" w:date="2023-05-17T16:09:00Z">
        <w:r>
          <w:rPr>
            <w:rFonts w:hint="eastAsia"/>
          </w:rPr>
          <w:t xml:space="preserve"> </w:t>
        </w:r>
        <w:r>
          <w:t xml:space="preserve">is the </w:t>
        </w:r>
      </w:ins>
      <w:ins w:id="385" w:author="Zhang Chihao" w:date="2023-05-18T20:00:00Z">
        <w:r w:rsidR="007A6821">
          <w:t>neighboring</w:t>
        </w:r>
      </w:ins>
      <w:ins w:id="386" w:author="Zhang Chihao" w:date="2023-05-17T16:09:00Z">
        <w:r>
          <w:t xml:space="preserve"> spots in SNN (includ</w:t>
        </w:r>
      </w:ins>
      <w:ins w:id="387" w:author="Zhang Chihao" w:date="2023-05-18T20:01:00Z">
        <w:r w:rsidR="007A6821">
          <w:t>ing</w:t>
        </w:r>
      </w:ins>
      <w:ins w:id="388" w:author="Zhang Chihao" w:date="2023-05-17T16:09:00Z">
        <w:r>
          <w:t xml:space="preserve"> spot </w:t>
        </w:r>
      </w:ins>
      <m:oMath>
        <m:r>
          <w:ins w:id="389" w:author="Zhang Chihao" w:date="2023-05-17T16:09:00Z">
            <w:rPr>
              <w:rFonts w:ascii="Cambria Math" w:hAnsi="Cambria Math"/>
            </w:rPr>
            <m:t>i</m:t>
          </w:ins>
        </m:r>
      </m:oMath>
      <w:ins w:id="390" w:author="Zhang Chihao" w:date="2023-05-17T16:09:00Z">
        <w:r>
          <w:rPr>
            <w:rFonts w:hint="eastAsia"/>
          </w:rPr>
          <w:t xml:space="preserve"> </w:t>
        </w:r>
        <w:r>
          <w:t xml:space="preserve">itself). The initial spot embeddings are set as the gene expression profile, i.e., </w:t>
        </w:r>
      </w:ins>
      <m:oMath>
        <m:sSubSup>
          <m:sSubSupPr>
            <m:ctrlPr>
              <w:ins w:id="391" w:author="Zhang Chihao" w:date="2023-05-17T16:09:00Z">
                <w:rPr>
                  <w:rFonts w:ascii="Cambria Math" w:hAnsi="Cambria Math"/>
                  <w:i/>
                </w:rPr>
              </w:ins>
            </m:ctrlPr>
          </m:sSubSupPr>
          <m:e>
            <m:r>
              <w:ins w:id="392" w:author="Zhang Chihao" w:date="2023-05-17T16:09:00Z">
                <w:rPr>
                  <w:rFonts w:ascii="Cambria Math" w:hAnsi="Cambria Math"/>
                </w:rPr>
                <m:t>h</m:t>
              </w:ins>
            </m:r>
          </m:e>
          <m:sub>
            <m:r>
              <w:ins w:id="393" w:author="Zhang Chihao" w:date="2023-05-17T16:09:00Z">
                <w:rPr>
                  <w:rFonts w:ascii="Cambria Math" w:hAnsi="Cambria Math"/>
                </w:rPr>
                <m:t>i</m:t>
              </w:ins>
            </m:r>
          </m:sub>
          <m:sup>
            <m:r>
              <w:ins w:id="394" w:author="Zhang Chihao" w:date="2023-05-17T16:09:00Z">
                <w:rPr>
                  <w:rFonts w:ascii="Cambria Math" w:hAnsi="Cambria Math"/>
                </w:rPr>
                <m:t>(0)</m:t>
              </w:ins>
            </m:r>
          </m:sup>
        </m:sSubSup>
        <m:r>
          <w:ins w:id="395" w:author="Zhang Chihao" w:date="2023-05-17T16:09:00Z">
            <w:rPr>
              <w:rFonts w:ascii="Cambria Math" w:hAnsi="Cambria Math"/>
            </w:rPr>
            <m:t>=</m:t>
          </w:ins>
        </m:r>
        <m:sSub>
          <m:sSubPr>
            <m:ctrlPr>
              <w:ins w:id="396" w:author="Zhang Chihao" w:date="2023-05-17T16:09:00Z">
                <w:rPr>
                  <w:rFonts w:ascii="Cambria Math" w:hAnsi="Cambria Math"/>
                  <w:i/>
                </w:rPr>
              </w:ins>
            </m:ctrlPr>
          </m:sSubPr>
          <m:e>
            <m:r>
              <w:ins w:id="397" w:author="Zhang Chihao" w:date="2023-05-17T16:09:00Z">
                <w:rPr>
                  <w:rFonts w:ascii="Cambria Math" w:hAnsi="Cambria Math"/>
                </w:rPr>
                <m:t>x</m:t>
              </w:ins>
            </m:r>
          </m:e>
          <m:sub>
            <m:r>
              <w:ins w:id="398" w:author="Zhang Chihao" w:date="2023-05-17T16:09:00Z">
                <w:rPr>
                  <w:rFonts w:ascii="Cambria Math" w:hAnsi="Cambria Math"/>
                </w:rPr>
                <m:t>i</m:t>
              </w:ins>
            </m:r>
          </m:sub>
        </m:sSub>
        <m:r>
          <w:ins w:id="399" w:author="Zhang Chihao" w:date="2023-05-17T16:09:00Z">
            <w:rPr>
              <w:rFonts w:ascii="Cambria Math" w:hAnsi="Cambria Math"/>
            </w:rPr>
            <m:t>∈</m:t>
          </w:ins>
        </m:r>
        <m:sSup>
          <m:sSupPr>
            <m:ctrlPr>
              <w:ins w:id="400" w:author="Zhang Chihao" w:date="2023-05-17T16:09:00Z">
                <w:rPr>
                  <w:rFonts w:ascii="Cambria Math" w:hAnsi="Cambria Math"/>
                  <w:i/>
                </w:rPr>
              </w:ins>
            </m:ctrlPr>
          </m:sSupPr>
          <m:e>
            <m:r>
              <w:ins w:id="401" w:author="Zhang Chihao" w:date="2023-05-17T16:09:00Z">
                <w:rPr>
                  <w:rFonts w:ascii="Cambria Math" w:hAnsi="Cambria Math"/>
                </w:rPr>
                <m:t>R</m:t>
              </w:ins>
            </m:r>
          </m:e>
          <m:sup>
            <m:r>
              <w:ins w:id="402" w:author="Zhang Chihao" w:date="2023-05-17T16:09:00Z">
                <w:rPr>
                  <w:rFonts w:ascii="Cambria Math" w:hAnsi="Cambria Math"/>
                </w:rPr>
                <m:t>p</m:t>
              </w:ins>
            </m:r>
          </m:sup>
        </m:sSup>
        <m:r>
          <w:ins w:id="403" w:author="Zhang Chihao" w:date="2023-05-17T16:09:00Z">
            <w:rPr>
              <w:rFonts w:ascii="Cambria Math" w:hAnsi="Cambria Math"/>
            </w:rPr>
            <m:t xml:space="preserve">. </m:t>
          </w:ins>
        </m:r>
      </m:oMath>
      <w:ins w:id="404" w:author="Zhang Chihao" w:date="2023-05-17T16:09:00Z">
        <w:r w:rsidRPr="008F5455">
          <w:t xml:space="preserve">The </w:t>
        </w:r>
      </w:ins>
      <w:ins w:id="405" w:author="Zhang Chihao" w:date="2023-05-18T20:01:00Z">
        <w:r w:rsidR="00AE7D98" w:rsidRPr="008F5455">
          <w:t>e</w:t>
        </w:r>
        <w:r w:rsidR="00AE7D98">
          <w:t>n</w:t>
        </w:r>
        <w:r w:rsidR="00AE7D98" w:rsidRPr="008F5455">
          <w:t>coder’s</w:t>
        </w:r>
      </w:ins>
      <w:ins w:id="406" w:author="Zhang Chihao" w:date="2023-05-17T16:09:00Z">
        <w:r w:rsidRPr="008F5455">
          <w:t xml:space="preserve"> layer outputs the embedding by aggregating information from neighboring spots </w:t>
        </w:r>
        <w:r>
          <w:t>in SNN and the coupled attention layers adaptively learn the edge weights.</w:t>
        </w:r>
        <w:r>
          <w:rPr>
            <w:rFonts w:hint="eastAsia"/>
          </w:rPr>
          <w:t xml:space="preserve"> </w:t>
        </w:r>
        <w:r>
          <w:t xml:space="preserve">The L-th layer encode outputs the final embedding of spot </w:t>
        </w:r>
      </w:ins>
      <m:oMath>
        <m:r>
          <w:ins w:id="407" w:author="Zhang Chihao" w:date="2023-05-17T16:09:00Z">
            <w:rPr>
              <w:rFonts w:ascii="Cambria Math" w:hAnsi="Cambria Math"/>
            </w:rPr>
            <m:t>i</m:t>
          </w:ins>
        </m:r>
      </m:oMath>
      <w:ins w:id="408" w:author="Zhang Chihao" w:date="2023-05-17T16:09:00Z">
        <w:r>
          <w:rPr>
            <w:rFonts w:hint="eastAsia"/>
          </w:rPr>
          <w:t xml:space="preserve"> </w:t>
        </w:r>
        <w:r>
          <w:t xml:space="preserve">as </w:t>
        </w:r>
      </w:ins>
      <m:oMath>
        <m:sSubSup>
          <m:sSubSupPr>
            <m:ctrlPr>
              <w:ins w:id="409" w:author="Zhang Chihao" w:date="2023-05-17T16:09:00Z">
                <w:rPr>
                  <w:rFonts w:ascii="Cambria Math" w:hAnsi="Cambria Math"/>
                  <w:i/>
                </w:rPr>
              </w:ins>
            </m:ctrlPr>
          </m:sSubSupPr>
          <m:e>
            <m:r>
              <w:ins w:id="410" w:author="Zhang Chihao" w:date="2023-05-17T16:09:00Z">
                <m:rPr>
                  <m:sty m:val="bi"/>
                </m:rPr>
                <w:rPr>
                  <w:rFonts w:ascii="Cambria Math" w:hAnsi="Cambria Math"/>
                </w:rPr>
                <m:t>h</m:t>
              </w:ins>
            </m:r>
          </m:e>
          <m:sub>
            <m:r>
              <w:ins w:id="411" w:author="Zhang Chihao" w:date="2023-05-17T16:09:00Z">
                <w:rPr>
                  <w:rFonts w:ascii="Cambria Math" w:hAnsi="Cambria Math"/>
                </w:rPr>
                <m:t>i</m:t>
              </w:ins>
            </m:r>
          </m:sub>
          <m:sup>
            <m:r>
              <w:ins w:id="412" w:author="Zhang Chihao" w:date="2023-05-17T16:09:00Z">
                <w:rPr>
                  <w:rFonts w:ascii="Cambria Math" w:hAnsi="Cambria Math"/>
                </w:rPr>
                <m:t>L</m:t>
              </w:ins>
            </m:r>
          </m:sup>
        </m:sSubSup>
      </m:oMath>
      <w:ins w:id="413" w:author="Zhang Chihao" w:date="2023-05-17T16:09:00Z">
        <w:r>
          <w:t xml:space="preserve"> and then the decoder </w:t>
        </w:r>
      </w:ins>
      <m:oMath>
        <m:sSub>
          <m:sSubPr>
            <m:ctrlPr>
              <w:ins w:id="414" w:author="Zhang Chihao" w:date="2023-05-17T16:09:00Z">
                <w:rPr>
                  <w:rFonts w:ascii="Cambria Math" w:hAnsi="Cambria Math"/>
                  <w:i/>
                </w:rPr>
              </w:ins>
            </m:ctrlPr>
          </m:sSubPr>
          <m:e>
            <m:r>
              <w:ins w:id="415" w:author="Zhang Chihao" w:date="2023-05-17T16:09:00Z">
                <w:rPr>
                  <w:rFonts w:ascii="Cambria Math" w:hAnsi="Cambria Math"/>
                </w:rPr>
                <m:t>f</m:t>
              </w:ins>
            </m:r>
          </m:e>
          <m:sub>
            <m:r>
              <w:ins w:id="416" w:author="Zhang Chihao" w:date="2023-05-17T16:09:00Z">
                <w:rPr>
                  <w:rFonts w:ascii="Cambria Math" w:hAnsi="Cambria Math"/>
                </w:rPr>
                <m:t>dec</m:t>
              </w:ins>
            </m:r>
          </m:sub>
        </m:sSub>
      </m:oMath>
      <w:ins w:id="417" w:author="Zhang Chihao" w:date="2023-05-17T16:09:00Z">
        <w:r>
          <w:rPr>
            <w:rFonts w:hint="eastAsia"/>
          </w:rPr>
          <w:t xml:space="preserve"> </w:t>
        </w:r>
        <w:r>
          <w:t xml:space="preserve">reverses back the latent embedding </w:t>
        </w:r>
      </w:ins>
      <m:oMath>
        <m:sSubSup>
          <m:sSubSupPr>
            <m:ctrlPr>
              <w:ins w:id="418" w:author="Zhang Chihao" w:date="2023-05-17T16:09:00Z">
                <w:rPr>
                  <w:rFonts w:ascii="Cambria Math" w:hAnsi="Cambria Math"/>
                  <w:i/>
                </w:rPr>
              </w:ins>
            </m:ctrlPr>
          </m:sSubSupPr>
          <m:e>
            <m:r>
              <w:ins w:id="419" w:author="Zhang Chihao" w:date="2023-05-17T16:09:00Z">
                <m:rPr>
                  <m:sty m:val="bi"/>
                </m:rPr>
                <w:rPr>
                  <w:rFonts w:ascii="Cambria Math" w:hAnsi="Cambria Math"/>
                </w:rPr>
                <m:t>h</m:t>
              </w:ins>
            </m:r>
          </m:e>
          <m:sub>
            <m:r>
              <w:ins w:id="420" w:author="Zhang Chihao" w:date="2023-05-17T16:09:00Z">
                <w:rPr>
                  <w:rFonts w:ascii="Cambria Math" w:hAnsi="Cambria Math"/>
                </w:rPr>
                <m:t>i</m:t>
              </w:ins>
            </m:r>
          </m:sub>
          <m:sup>
            <m:r>
              <w:ins w:id="421" w:author="Zhang Chihao" w:date="2023-05-17T16:09:00Z">
                <w:rPr>
                  <w:rFonts w:ascii="Cambria Math" w:hAnsi="Cambria Math"/>
                </w:rPr>
                <m:t>L</m:t>
              </w:ins>
            </m:r>
          </m:sup>
        </m:sSubSup>
      </m:oMath>
      <w:ins w:id="422" w:author="Zhang Chihao" w:date="2023-05-17T16:09:00Z">
        <w:r>
          <w:t xml:space="preserve"> into the reconstructed gene expression profile, i.e., </w:t>
        </w:r>
      </w:ins>
      <m:oMath>
        <m:sSub>
          <m:sSubPr>
            <m:ctrlPr>
              <w:ins w:id="423" w:author="Zhang Chihao" w:date="2023-05-17T16:09:00Z">
                <w:rPr>
                  <w:rFonts w:ascii="Cambria Math" w:hAnsi="Cambria Math"/>
                  <w:i/>
                </w:rPr>
              </w:ins>
            </m:ctrlPr>
          </m:sSubPr>
          <m:e>
            <m:acc>
              <m:accPr>
                <m:chr m:val="̃"/>
                <m:ctrlPr>
                  <w:ins w:id="424" w:author="Zhang Chihao" w:date="2023-05-17T16:09:00Z">
                    <w:rPr>
                      <w:rFonts w:ascii="Cambria Math" w:hAnsi="Cambria Math"/>
                      <w:i/>
                    </w:rPr>
                  </w:ins>
                </m:ctrlPr>
              </m:accPr>
              <m:e>
                <m:r>
                  <w:ins w:id="425" w:author="Zhang Chihao" w:date="2023-05-17T16:09:00Z">
                    <m:rPr>
                      <m:sty m:val="bi"/>
                    </m:rPr>
                    <w:rPr>
                      <w:rFonts w:ascii="Cambria Math" w:hAnsi="Cambria Math"/>
                    </w:rPr>
                    <m:t>x</m:t>
                  </w:ins>
                </m:r>
              </m:e>
            </m:acc>
          </m:e>
          <m:sub>
            <m:r>
              <w:ins w:id="426" w:author="Zhang Chihao" w:date="2023-05-17T16:09:00Z">
                <w:rPr>
                  <w:rFonts w:ascii="Cambria Math" w:hAnsi="Cambria Math"/>
                </w:rPr>
                <m:t>i</m:t>
              </w:ins>
            </m:r>
          </m:sub>
        </m:sSub>
        <m:r>
          <w:ins w:id="427" w:author="Zhang Chihao" w:date="2023-05-17T16:09:00Z">
            <w:rPr>
              <w:rFonts w:ascii="Cambria Math" w:hAnsi="Cambria Math"/>
            </w:rPr>
            <m:t>=</m:t>
          </w:ins>
        </m:r>
        <m:sSub>
          <m:sSubPr>
            <m:ctrlPr>
              <w:ins w:id="428" w:author="Zhang Chihao" w:date="2023-05-17T16:09:00Z">
                <w:rPr>
                  <w:rFonts w:ascii="Cambria Math" w:hAnsi="Cambria Math"/>
                  <w:i/>
                </w:rPr>
              </w:ins>
            </m:ctrlPr>
          </m:sSubPr>
          <m:e>
            <m:r>
              <w:ins w:id="429" w:author="Zhang Chihao" w:date="2023-05-17T16:09:00Z">
                <w:rPr>
                  <w:rFonts w:ascii="Cambria Math" w:hAnsi="Cambria Math"/>
                </w:rPr>
                <m:t>f</m:t>
              </w:ins>
            </m:r>
          </m:e>
          <m:sub>
            <m:r>
              <w:ins w:id="430" w:author="Zhang Chihao" w:date="2023-05-17T16:09:00Z">
                <w:rPr>
                  <w:rFonts w:ascii="Cambria Math" w:hAnsi="Cambria Math"/>
                </w:rPr>
                <m:t>dec</m:t>
              </w:ins>
            </m:r>
          </m:sub>
        </m:sSub>
        <m:r>
          <w:ins w:id="431" w:author="Zhang Chihao" w:date="2023-05-17T16:09:00Z">
            <w:rPr>
              <w:rFonts w:ascii="Cambria Math" w:hAnsi="Cambria Math"/>
            </w:rPr>
            <m:t>(</m:t>
          </w:ins>
        </m:r>
        <m:sSubSup>
          <m:sSubSupPr>
            <m:ctrlPr>
              <w:ins w:id="432" w:author="Zhang Chihao" w:date="2023-05-17T16:09:00Z">
                <w:rPr>
                  <w:rFonts w:ascii="Cambria Math" w:hAnsi="Cambria Math"/>
                  <w:i/>
                </w:rPr>
              </w:ins>
            </m:ctrlPr>
          </m:sSubSupPr>
          <m:e>
            <m:r>
              <w:ins w:id="433" w:author="Zhang Chihao" w:date="2023-05-17T16:09:00Z">
                <m:rPr>
                  <m:sty m:val="bi"/>
                </m:rPr>
                <w:rPr>
                  <w:rFonts w:ascii="Cambria Math" w:hAnsi="Cambria Math"/>
                </w:rPr>
                <m:t>h</m:t>
              </w:ins>
            </m:r>
          </m:e>
          <m:sub>
            <m:r>
              <w:ins w:id="434" w:author="Zhang Chihao" w:date="2023-05-17T16:09:00Z">
                <w:rPr>
                  <w:rFonts w:ascii="Cambria Math" w:hAnsi="Cambria Math"/>
                </w:rPr>
                <m:t>i</m:t>
              </w:ins>
            </m:r>
          </m:sub>
          <m:sup>
            <m:r>
              <w:ins w:id="435" w:author="Zhang Chihao" w:date="2023-05-17T16:09:00Z">
                <w:rPr>
                  <w:rFonts w:ascii="Cambria Math" w:hAnsi="Cambria Math"/>
                </w:rPr>
                <m:t>L</m:t>
              </w:ins>
            </m:r>
          </m:sup>
        </m:sSubSup>
        <m:r>
          <w:ins w:id="436" w:author="Zhang Chihao" w:date="2023-05-17T16:09:00Z">
            <w:rPr>
              <w:rFonts w:ascii="Cambria Math" w:hAnsi="Cambria Math"/>
            </w:rPr>
            <m:t>)</m:t>
          </w:ins>
        </m:r>
      </m:oMath>
      <w:ins w:id="437" w:author="Zhang Chihao" w:date="2023-05-17T16:09:00Z">
        <w:r>
          <w:t>.</w:t>
        </w:r>
      </w:ins>
      <w:del w:id="438" w:author="Zhang Chihao" w:date="2023-05-17T16:09:00Z">
        <w:r w:rsidR="00592FA2" w:rsidDel="004E46BA">
          <w:delText xml:space="preserve">where </w:delText>
        </w:r>
      </w:del>
      <m:oMath>
        <m:sSub>
          <m:sSubPr>
            <m:ctrlPr>
              <w:del w:id="439" w:author="Zhang Chihao" w:date="2023-05-17T16:09:00Z">
                <w:rPr>
                  <w:rFonts w:ascii="Cambria Math" w:hAnsi="Cambria Math"/>
                  <w:i/>
                </w:rPr>
              </w:del>
            </m:ctrlPr>
          </m:sSubPr>
          <m:e>
            <m:r>
              <w:del w:id="440" w:author="Zhang Chihao" w:date="2023-05-17T16:09:00Z">
                <w:rPr>
                  <w:rFonts w:ascii="Cambria Math" w:hAnsi="Cambria Math"/>
                </w:rPr>
                <m:t>x</m:t>
              </w:del>
            </m:r>
          </m:e>
          <m:sub>
            <m:r>
              <w:del w:id="441" w:author="Zhang Chihao" w:date="2023-05-17T16:09:00Z">
                <w:rPr>
                  <w:rFonts w:ascii="Cambria Math" w:hAnsi="Cambria Math"/>
                </w:rPr>
                <m:t>i</m:t>
              </w:del>
            </m:r>
          </m:sub>
        </m:sSub>
        <m:r>
          <w:del w:id="442" w:author="Zhang Chihao" w:date="2023-05-17T16:09:00Z">
            <w:rPr>
              <w:rFonts w:ascii="Cambria Math" w:hAnsi="Cambria Math"/>
            </w:rPr>
            <m:t>∈</m:t>
          </w:del>
        </m:r>
        <m:sSup>
          <m:sSupPr>
            <m:ctrlPr>
              <w:del w:id="443" w:author="Zhang Chihao" w:date="2023-05-17T16:09:00Z">
                <w:rPr>
                  <w:rFonts w:ascii="Cambria Math" w:hAnsi="Cambria Math"/>
                  <w:i/>
                </w:rPr>
              </w:del>
            </m:ctrlPr>
          </m:sSupPr>
          <m:e>
            <m:r>
              <w:del w:id="444" w:author="Zhang Chihao" w:date="2023-05-17T16:09:00Z">
                <w:rPr>
                  <w:rFonts w:ascii="Cambria Math" w:hAnsi="Cambria Math"/>
                </w:rPr>
                <m:t>R</m:t>
              </w:del>
            </m:r>
          </m:e>
          <m:sup>
            <m:r>
              <w:del w:id="445" w:author="Zhang Chihao" w:date="2023-05-17T16:09:00Z">
                <w:rPr>
                  <w:rFonts w:ascii="Cambria Math" w:hAnsi="Cambria Math"/>
                </w:rPr>
                <m:t>p</m:t>
              </w:del>
            </m:r>
          </m:sup>
        </m:sSup>
      </m:oMath>
      <w:del w:id="446" w:author="Zhang Chihao" w:date="2023-05-17T16:09:00Z">
        <w:r w:rsidR="00592FA2" w:rsidDel="004E46BA">
          <w:rPr>
            <w:rFonts w:hint="eastAsia"/>
          </w:rPr>
          <w:delText xml:space="preserve"> </w:delText>
        </w:r>
        <w:r w:rsidR="00592FA2" w:rsidDel="004E46BA">
          <w:delText xml:space="preserve">indicates the gene expression profile of spot </w:delText>
        </w:r>
      </w:del>
      <m:oMath>
        <m:r>
          <w:del w:id="447" w:author="Zhang Chihao" w:date="2023-05-17T16:09:00Z">
            <w:rPr>
              <w:rFonts w:ascii="Cambria Math" w:hAnsi="Cambria Math"/>
            </w:rPr>
            <m:t>i</m:t>
          </w:del>
        </m:r>
      </m:oMath>
      <w:del w:id="448" w:author="Zhang Chihao" w:date="2023-05-17T16:09:00Z">
        <w:r w:rsidR="00592FA2" w:rsidDel="004E46BA">
          <w:rPr>
            <w:rFonts w:hint="eastAsia"/>
          </w:rPr>
          <w:delText xml:space="preserve"> </w:delText>
        </w:r>
        <w:r w:rsidR="00592FA2" w:rsidDel="004E46BA">
          <w:delText xml:space="preserve">and </w:delText>
        </w:r>
      </w:del>
      <m:oMath>
        <m:sSub>
          <m:sSubPr>
            <m:ctrlPr>
              <w:del w:id="449" w:author="Zhang Chihao" w:date="2023-05-17T16:09:00Z">
                <w:rPr>
                  <w:rFonts w:ascii="Cambria Math" w:hAnsi="Cambria Math"/>
                  <w:i/>
                </w:rPr>
              </w:del>
            </m:ctrlPr>
          </m:sSubPr>
          <m:e>
            <m:r>
              <w:del w:id="450" w:author="Zhang Chihao" w:date="2023-05-17T16:09:00Z">
                <w:rPr>
                  <w:rFonts w:ascii="Cambria Math" w:hAnsi="Cambria Math"/>
                </w:rPr>
                <m:t>h</m:t>
              </w:del>
            </m:r>
          </m:e>
          <m:sub>
            <m:r>
              <w:del w:id="451" w:author="Zhang Chihao" w:date="2023-05-17T16:09:00Z">
                <w:rPr>
                  <w:rFonts w:ascii="Cambria Math" w:hAnsi="Cambria Math"/>
                </w:rPr>
                <m:t>i</m:t>
              </w:del>
            </m:r>
          </m:sub>
        </m:sSub>
        <m:r>
          <w:del w:id="452" w:author="Zhang Chihao" w:date="2023-05-17T16:09:00Z">
            <w:rPr>
              <w:rFonts w:ascii="Cambria Math" w:hAnsi="Cambria Math"/>
            </w:rPr>
            <m:t>∈</m:t>
          </w:del>
        </m:r>
        <m:sSup>
          <m:sSupPr>
            <m:ctrlPr>
              <w:del w:id="453" w:author="Zhang Chihao" w:date="2023-05-17T16:09:00Z">
                <w:rPr>
                  <w:rFonts w:ascii="Cambria Math" w:hAnsi="Cambria Math"/>
                  <w:i/>
                </w:rPr>
              </w:del>
            </m:ctrlPr>
          </m:sSupPr>
          <m:e>
            <m:r>
              <w:del w:id="454" w:author="Zhang Chihao" w:date="2023-05-17T16:09:00Z">
                <w:rPr>
                  <w:rFonts w:ascii="Cambria Math" w:hAnsi="Cambria Math"/>
                </w:rPr>
                <m:t>R</m:t>
              </w:del>
            </m:r>
          </m:e>
          <m:sup>
            <m:r>
              <w:del w:id="455" w:author="Zhang Chihao" w:date="2023-05-17T16:09:00Z">
                <w:rPr>
                  <w:rFonts w:ascii="Cambria Math" w:hAnsi="Cambria Math"/>
                </w:rPr>
                <m:t>d</m:t>
              </w:del>
            </m:r>
          </m:sup>
        </m:sSup>
      </m:oMath>
      <w:del w:id="456" w:author="Zhang Chihao" w:date="2023-05-17T16:09:00Z">
        <w:r w:rsidR="00592FA2" w:rsidDel="004E46BA">
          <w:rPr>
            <w:rFonts w:hint="eastAsia"/>
          </w:rPr>
          <w:delText xml:space="preserve"> </w:delText>
        </w:r>
        <w:r w:rsidR="00592FA2" w:rsidDel="004E46BA">
          <w:delText xml:space="preserve">is the corresponding latent embedding. </w:delText>
        </w:r>
        <w:r w:rsidR="00FC5AF6" w:rsidDel="004E46BA">
          <w:delText>Th</w:delText>
        </w:r>
        <w:r w:rsidR="001033BF" w:rsidDel="004E46BA">
          <w:delText xml:space="preserve">en </w:delText>
        </w:r>
        <w:r w:rsidR="006D533B" w:rsidDel="004E46BA">
          <w:delText xml:space="preserve">the decoder </w:delText>
        </w:r>
      </w:del>
      <m:oMath>
        <m:sSub>
          <m:sSubPr>
            <m:ctrlPr>
              <w:del w:id="457" w:author="Zhang Chihao" w:date="2023-05-17T16:09:00Z">
                <w:rPr>
                  <w:rFonts w:ascii="Cambria Math" w:hAnsi="Cambria Math"/>
                  <w:i/>
                </w:rPr>
              </w:del>
            </m:ctrlPr>
          </m:sSubPr>
          <m:e>
            <m:r>
              <w:del w:id="458" w:author="Zhang Chihao" w:date="2023-05-17T16:09:00Z">
                <w:rPr>
                  <w:rFonts w:ascii="Cambria Math" w:hAnsi="Cambria Math"/>
                </w:rPr>
                <m:t>f</m:t>
              </w:del>
            </m:r>
          </m:e>
          <m:sub>
            <m:r>
              <w:del w:id="459" w:author="Zhang Chihao" w:date="2023-05-17T16:09:00Z">
                <w:rPr>
                  <w:rFonts w:ascii="Cambria Math" w:hAnsi="Cambria Math"/>
                </w:rPr>
                <m:t>dec</m:t>
              </w:del>
            </m:r>
          </m:sub>
        </m:sSub>
      </m:oMath>
      <w:del w:id="460" w:author="Zhang Chihao" w:date="2023-05-17T16:09:00Z">
        <w:r w:rsidR="00A023C7" w:rsidDel="004E46BA">
          <w:rPr>
            <w:rFonts w:hint="eastAsia"/>
          </w:rPr>
          <w:delText xml:space="preserve"> </w:delText>
        </w:r>
        <w:r w:rsidR="006D533B" w:rsidDel="004E46BA">
          <w:delText>reverse</w:delText>
        </w:r>
        <w:r w:rsidR="00D0603C" w:rsidDel="004E46BA">
          <w:delText>s</w:delText>
        </w:r>
        <w:r w:rsidR="006D533B" w:rsidDel="004E46BA">
          <w:delText xml:space="preserve"> </w:delText>
        </w:r>
        <w:r w:rsidR="007D62BB" w:rsidDel="004E46BA">
          <w:delText xml:space="preserve">back </w:delText>
        </w:r>
        <w:r w:rsidR="006D533B" w:rsidDel="004E46BA">
          <w:delText>the latent embedding</w:delText>
        </w:r>
        <w:r w:rsidR="009C61CF" w:rsidDel="004E46BA">
          <w:delText xml:space="preserve"> </w:delText>
        </w:r>
      </w:del>
      <m:oMath>
        <m:sSub>
          <m:sSubPr>
            <m:ctrlPr>
              <w:del w:id="461" w:author="Zhang Chihao" w:date="2023-05-17T16:09:00Z">
                <w:rPr>
                  <w:rFonts w:ascii="Cambria Math" w:hAnsi="Cambria Math"/>
                  <w:i/>
                </w:rPr>
              </w:del>
            </m:ctrlPr>
          </m:sSubPr>
          <m:e>
            <m:r>
              <w:del w:id="462" w:author="Zhang Chihao" w:date="2023-05-17T16:09:00Z">
                <w:rPr>
                  <w:rFonts w:ascii="Cambria Math" w:hAnsi="Cambria Math"/>
                </w:rPr>
                <m:t>h</m:t>
              </w:del>
            </m:r>
          </m:e>
          <m:sub>
            <m:r>
              <w:del w:id="463" w:author="Zhang Chihao" w:date="2023-05-17T16:09:00Z">
                <w:rPr>
                  <w:rFonts w:ascii="Cambria Math" w:hAnsi="Cambria Math"/>
                </w:rPr>
                <m:t>i</m:t>
              </w:del>
            </m:r>
          </m:sub>
        </m:sSub>
      </m:oMath>
      <w:del w:id="464" w:author="Zhang Chihao" w:date="2023-05-17T16:09:00Z">
        <w:r w:rsidR="00F97970" w:rsidDel="004E46BA">
          <w:delText xml:space="preserve"> into the reconstructed gene expression profile</w:delText>
        </w:r>
        <w:r w:rsidR="00EF631A" w:rsidDel="004E46BA">
          <w:delText xml:space="preserve">, i.e., </w:delText>
        </w:r>
      </w:del>
      <m:oMath>
        <m:sSub>
          <m:sSubPr>
            <m:ctrlPr>
              <w:del w:id="465" w:author="Zhang Chihao" w:date="2023-05-17T16:09:00Z">
                <w:rPr>
                  <w:rFonts w:ascii="Cambria Math" w:hAnsi="Cambria Math"/>
                  <w:i/>
                </w:rPr>
              </w:del>
            </m:ctrlPr>
          </m:sSubPr>
          <m:e>
            <m:acc>
              <m:accPr>
                <m:chr m:val="̃"/>
                <m:ctrlPr>
                  <w:del w:id="466" w:author="Zhang Chihao" w:date="2023-05-17T16:09:00Z">
                    <w:rPr>
                      <w:rFonts w:ascii="Cambria Math" w:hAnsi="Cambria Math"/>
                      <w:i/>
                    </w:rPr>
                  </w:del>
                </m:ctrlPr>
              </m:accPr>
              <m:e>
                <m:r>
                  <w:del w:id="467" w:author="Zhang Chihao" w:date="2023-05-17T16:09:00Z">
                    <m:rPr>
                      <m:sty m:val="bi"/>
                    </m:rPr>
                    <w:rPr>
                      <w:rFonts w:ascii="Cambria Math" w:hAnsi="Cambria Math"/>
                    </w:rPr>
                    <m:t>x</m:t>
                  </w:del>
                </m:r>
              </m:e>
            </m:acc>
          </m:e>
          <m:sub>
            <m:r>
              <w:del w:id="468" w:author="Zhang Chihao" w:date="2023-05-17T16:09:00Z">
                <w:rPr>
                  <w:rFonts w:ascii="Cambria Math" w:hAnsi="Cambria Math"/>
                </w:rPr>
                <m:t>i</m:t>
              </w:del>
            </m:r>
          </m:sub>
        </m:sSub>
        <m:r>
          <w:del w:id="469" w:author="Zhang Chihao" w:date="2023-05-17T16:09:00Z">
            <w:rPr>
              <w:rFonts w:ascii="Cambria Math" w:hAnsi="Cambria Math"/>
            </w:rPr>
            <m:t>=</m:t>
          </w:del>
        </m:r>
        <m:sSub>
          <m:sSubPr>
            <m:ctrlPr>
              <w:del w:id="470" w:author="Zhang Chihao" w:date="2023-05-17T16:09:00Z">
                <w:rPr>
                  <w:rFonts w:ascii="Cambria Math" w:hAnsi="Cambria Math"/>
                  <w:i/>
                </w:rPr>
              </w:del>
            </m:ctrlPr>
          </m:sSubPr>
          <m:e>
            <m:r>
              <w:del w:id="471" w:author="Zhang Chihao" w:date="2023-05-17T16:09:00Z">
                <w:rPr>
                  <w:rFonts w:ascii="Cambria Math" w:hAnsi="Cambria Math"/>
                </w:rPr>
                <m:t>f</m:t>
              </w:del>
            </m:r>
          </m:e>
          <m:sub>
            <m:r>
              <w:del w:id="472" w:author="Zhang Chihao" w:date="2023-05-17T16:09:00Z">
                <w:rPr>
                  <w:rFonts w:ascii="Cambria Math" w:hAnsi="Cambria Math"/>
                </w:rPr>
                <m:t>dec</m:t>
              </w:del>
            </m:r>
          </m:sub>
        </m:sSub>
        <m:r>
          <w:del w:id="473" w:author="Zhang Chihao" w:date="2023-05-17T16:09:00Z">
            <w:rPr>
              <w:rFonts w:ascii="Cambria Math" w:hAnsi="Cambria Math"/>
            </w:rPr>
            <m:t>(</m:t>
          </w:del>
        </m:r>
        <m:sSub>
          <m:sSubPr>
            <m:ctrlPr>
              <w:del w:id="474" w:author="Zhang Chihao" w:date="2023-05-17T16:09:00Z">
                <w:rPr>
                  <w:rFonts w:ascii="Cambria Math" w:hAnsi="Cambria Math"/>
                  <w:i/>
                </w:rPr>
              </w:del>
            </m:ctrlPr>
          </m:sSubPr>
          <m:e>
            <m:r>
              <w:del w:id="475" w:author="Zhang Chihao" w:date="2023-05-17T16:09:00Z">
                <m:rPr>
                  <m:sty m:val="bi"/>
                </m:rPr>
                <w:rPr>
                  <w:rFonts w:ascii="Cambria Math" w:hAnsi="Cambria Math"/>
                </w:rPr>
                <m:t>h</m:t>
              </w:del>
            </m:r>
          </m:e>
          <m:sub>
            <m:r>
              <w:del w:id="476" w:author="Zhang Chihao" w:date="2023-05-17T16:09:00Z">
                <w:rPr>
                  <w:rFonts w:ascii="Cambria Math" w:hAnsi="Cambria Math"/>
                </w:rPr>
                <m:t>i</m:t>
              </w:del>
            </m:r>
          </m:sub>
        </m:sSub>
        <m:r>
          <w:del w:id="477" w:author="Zhang Chihao" w:date="2023-05-17T16:09:00Z">
            <w:rPr>
              <w:rFonts w:ascii="Cambria Math" w:hAnsi="Cambria Math"/>
            </w:rPr>
            <m:t>)</m:t>
          </w:del>
        </m:r>
      </m:oMath>
      <w:del w:id="478" w:author="Zhang Chihao" w:date="2023-05-17T16:09:00Z">
        <w:r w:rsidR="00F97970" w:rsidDel="004E46BA">
          <w:delText>.</w:delText>
        </w:r>
        <w:r w:rsidR="00C77984" w:rsidDel="004E46BA">
          <w:delText xml:space="preserve"> </w:delText>
        </w:r>
        <w:r w:rsidR="00250C12" w:rsidDel="004E46BA">
          <w:delText>The</w:delText>
        </w:r>
        <w:r w:rsidR="000257D4" w:rsidDel="004E46BA">
          <w:delText xml:space="preserve"> </w:delText>
        </w:r>
        <w:r w:rsidR="00131A18" w:rsidDel="004E46BA">
          <w:delText>attention layers coupled with the encoder and decoder adaptively learn</w:delText>
        </w:r>
        <w:r w:rsidR="000D538A" w:rsidDel="004E46BA">
          <w:delText xml:space="preserve"> the </w:delText>
        </w:r>
        <w:r w:rsidR="00B82DC7" w:rsidDel="004E46BA">
          <w:delText>edge weights of SNN</w:delText>
        </w:r>
        <w:r w:rsidR="002B6441" w:rsidDel="004E46BA">
          <w:delText>.</w:delText>
        </w:r>
      </w:del>
    </w:p>
    <w:p w14:paraId="1221DA2B" w14:textId="409355D3" w:rsidR="00E73304" w:rsidRDefault="00E73304" w:rsidP="00E73304">
      <w:pPr>
        <w:pStyle w:val="maintextfollowingheading"/>
        <w:rPr>
          <w:ins w:id="479" w:author="Zhang Chihao" w:date="2023-05-17T16:10:00Z"/>
          <w:rFonts w:eastAsiaTheme="minorEastAsia"/>
        </w:rPr>
      </w:pPr>
    </w:p>
    <w:p w14:paraId="65099DC4" w14:textId="124B9852" w:rsidR="0041176D" w:rsidRDefault="000746B6" w:rsidP="00E73304">
      <w:pPr>
        <w:ind w:firstLine="220"/>
      </w:pPr>
      <w:r>
        <w:t xml:space="preserve">Despite that </w:t>
      </w:r>
      <w:r w:rsidR="00154FEA">
        <w:rPr>
          <w:rFonts w:hint="eastAsia"/>
        </w:rPr>
        <w:t>S</w:t>
      </w:r>
      <w:r w:rsidR="00154FEA">
        <w:t xml:space="preserve">TAGATE has </w:t>
      </w:r>
      <w:r>
        <w:t>shown its effectiveness on various ST datasets</w:t>
      </w:r>
      <w:r w:rsidR="009F630F">
        <w:t xml:space="preserve">, an </w:t>
      </w:r>
      <w:r w:rsidR="00DB2B61">
        <w:t xml:space="preserve">inherent </w:t>
      </w:r>
      <w:r w:rsidR="009F630F">
        <w:t xml:space="preserve">challenge of </w:t>
      </w:r>
      <w:r w:rsidR="00174853">
        <w:t>deep learning method</w:t>
      </w:r>
      <w:r w:rsidR="00E83E8A">
        <w:t>s</w:t>
      </w:r>
      <w:r w:rsidR="00BA38E2">
        <w:t xml:space="preserve"> is that </w:t>
      </w:r>
      <w:r w:rsidR="00667EA7">
        <w:t xml:space="preserve">the </w:t>
      </w:r>
      <w:r w:rsidR="00961582">
        <w:t xml:space="preserve">weight </w:t>
      </w:r>
      <w:r w:rsidR="00667EA7">
        <w:t>initialization might have a significant impact on the results.</w:t>
      </w:r>
      <w:r w:rsidR="003F5097">
        <w:t xml:space="preserve"> To alleviate this </w:t>
      </w:r>
      <w:r w:rsidR="009A2B84">
        <w:t>issue</w:t>
      </w:r>
      <w:r w:rsidR="003F5097">
        <w:t xml:space="preserve">, </w:t>
      </w:r>
      <w:r w:rsidR="00947E8B">
        <w:t>we construct</w:t>
      </w:r>
      <w:r w:rsidR="00F05A3F">
        <w:t>ed</w:t>
      </w:r>
      <w:r w:rsidR="00947E8B">
        <w:t xml:space="preserve"> an ensemble of graph attention auto</w:t>
      </w:r>
      <w:r w:rsidR="00556012">
        <w:t>-</w:t>
      </w:r>
      <w:r w:rsidR="00947E8B">
        <w:t>encoders</w:t>
      </w:r>
      <w:r w:rsidR="004132E3">
        <w:t>.</w:t>
      </w:r>
      <w:r w:rsidR="00947D8A">
        <w:t xml:space="preserve"> </w:t>
      </w:r>
      <w:r w:rsidR="00825A4A">
        <w:t>W</w:t>
      </w:r>
      <w:r w:rsidR="00E67928">
        <w:t xml:space="preserve">e trained </w:t>
      </w:r>
      <m:oMath>
        <m:r>
          <w:rPr>
            <w:rFonts w:ascii="Cambria Math" w:hAnsi="Cambria Math"/>
          </w:rPr>
          <m:t>M</m:t>
        </m:r>
      </m:oMath>
      <w:r w:rsidR="00E67928">
        <w:rPr>
          <w:rFonts w:hint="eastAsia"/>
        </w:rPr>
        <w:t xml:space="preserve"> </w:t>
      </w:r>
      <w:r w:rsidR="00E67928">
        <w:t>STAGATE model</w:t>
      </w:r>
      <w:r w:rsidR="00135718">
        <w:t>s</w:t>
      </w:r>
      <w:r w:rsidR="00E67928">
        <w:t xml:space="preserve"> with different </w:t>
      </w:r>
      <w:r w:rsidR="00AC74A5">
        <w:t xml:space="preserve">random </w:t>
      </w:r>
      <w:r w:rsidR="00E67928">
        <w:t>weight initialization</w:t>
      </w:r>
      <w:r w:rsidR="00450A47">
        <w:t xml:space="preserve"> and </w:t>
      </w:r>
      <w:r w:rsidR="000E2D10">
        <w:t xml:space="preserve">applied </w:t>
      </w:r>
      <w:r w:rsidR="0035591A">
        <w:t xml:space="preserve">clustering algorithms to </w:t>
      </w:r>
      <w:r w:rsidR="002842C9">
        <w:t>the learned low-dimensional embeddings of each model.</w:t>
      </w:r>
      <w:r w:rsidR="00091BBE">
        <w:t xml:space="preserve"> </w:t>
      </w:r>
      <w:r w:rsidR="00A76E7A">
        <w:t>Specifically, w</w:t>
      </w:r>
      <w:r w:rsidR="00DE09E7">
        <w:t xml:space="preserve">e </w:t>
      </w:r>
      <w:r w:rsidR="00D9366F">
        <w:t xml:space="preserve">used the </w:t>
      </w:r>
      <w:proofErr w:type="spellStart"/>
      <w:r w:rsidR="00D9366F">
        <w:t>mclust</w:t>
      </w:r>
      <w:proofErr w:type="spellEnd"/>
      <w:r w:rsidR="00D9366F">
        <w:t xml:space="preserve"> clustering algorithm when the number of labels is known; otherwise, we employed the Louvain algorithm. </w:t>
      </w:r>
      <w:r w:rsidR="00D1615B">
        <w:t xml:space="preserve">As a result, we obtained </w:t>
      </w:r>
      <m:oMath>
        <m:r>
          <w:rPr>
            <w:rFonts w:ascii="Cambria Math" w:hAnsi="Cambria Math"/>
          </w:rPr>
          <m:t>M</m:t>
        </m:r>
      </m:oMath>
      <w:r w:rsidR="00D1615B">
        <w:rPr>
          <w:rFonts w:hint="eastAsia"/>
        </w:rPr>
        <w:t xml:space="preserve"> </w:t>
      </w:r>
      <w:r w:rsidR="00BC6C1A">
        <w:t xml:space="preserve">clustering </w:t>
      </w:r>
      <w:r w:rsidR="00364211">
        <w:t>results</w:t>
      </w:r>
      <w:r w:rsidR="00BC6C1A">
        <w:t xml:space="preserve"> for each STAGATE model</w:t>
      </w:r>
      <w:r w:rsidR="00675996">
        <w:t xml:space="preserve">, </w:t>
      </w:r>
      <w:r w:rsidR="006D006E">
        <w:t xml:space="preserve">denoted </w:t>
      </w:r>
      <w:r w:rsidR="005861D2">
        <w:t>by</w:t>
      </w:r>
      <w:r w:rsidR="006D006E">
        <w:t xml:space="preserve"> </w:t>
      </w:r>
      <m:oMath>
        <m:sSup>
          <m:sSupPr>
            <m:ctrlPr>
              <w:rPr>
                <w:rFonts w:ascii="Cambria Math" w:hAnsi="Cambria Math"/>
                <w:i/>
              </w:rPr>
            </m:ctrlPr>
          </m:sSupPr>
          <m:e>
            <m:r>
              <w:rPr>
                <w:rFonts w:ascii="Cambria Math" w:hAnsi="Cambria Math"/>
              </w:rPr>
              <m:t>Y</m:t>
            </m:r>
          </m:e>
          <m:sup>
            <m:r>
              <w:rPr>
                <w:rFonts w:ascii="Cambria Math" w:hAnsi="Cambria Math"/>
              </w:rPr>
              <m:t>(1)</m:t>
            </m:r>
          </m:sup>
        </m:sSup>
      </m:oMath>
      <w:r w:rsidR="005861D2">
        <w:rPr>
          <w:rFonts w:hint="eastAsia"/>
        </w:rPr>
        <w:t>,</w:t>
      </w:r>
      <w:r w:rsidR="005861D2">
        <w:t xml:space="preserve"> </w:t>
      </w:r>
      <m:oMath>
        <m:sSup>
          <m:sSupPr>
            <m:ctrlPr>
              <w:rPr>
                <w:rFonts w:ascii="Cambria Math" w:hAnsi="Cambria Math"/>
                <w:i/>
              </w:rPr>
            </m:ctrlPr>
          </m:sSupPr>
          <m:e>
            <m:r>
              <w:rPr>
                <w:rFonts w:ascii="Cambria Math" w:hAnsi="Cambria Math"/>
              </w:rPr>
              <m:t>Y</m:t>
            </m:r>
          </m:e>
          <m:sup>
            <m:r>
              <w:rPr>
                <w:rFonts w:ascii="Cambria Math" w:hAnsi="Cambria Math"/>
              </w:rPr>
              <m:t>(2)</m:t>
            </m:r>
          </m:sup>
        </m:sSup>
      </m:oMath>
      <w:r w:rsidR="005861D2">
        <w:rPr>
          <w:rFonts w:hint="eastAsia"/>
        </w:rPr>
        <w:t>,</w:t>
      </w:r>
      <w:r w:rsidR="005861D2">
        <w:t xml:space="preserve"> </w:t>
      </w:r>
      <w:r w:rsidR="009A2B84">
        <w:rPr>
          <w:rFonts w:ascii="等线" w:eastAsia="等线" w:hAnsi="等线" w:hint="eastAsia"/>
        </w:rPr>
        <w:t>…</w:t>
      </w:r>
      <w:r w:rsidR="005861D2">
        <w:rPr>
          <w:rFonts w:hint="eastAsia"/>
        </w:rPr>
        <w:t>,</w:t>
      </w:r>
      <w:r w:rsidR="005861D2">
        <w:t xml:space="preserve"> </w:t>
      </w:r>
      <m:oMath>
        <m:sSup>
          <m:sSupPr>
            <m:ctrlPr>
              <w:rPr>
                <w:rFonts w:ascii="Cambria Math" w:hAnsi="Cambria Math"/>
                <w:i/>
              </w:rPr>
            </m:ctrlPr>
          </m:sSupPr>
          <m:e>
            <m:r>
              <w:rPr>
                <w:rFonts w:ascii="Cambria Math" w:hAnsi="Cambria Math"/>
              </w:rPr>
              <m:t>Y</m:t>
            </m:r>
          </m:e>
          <m:sup>
            <m:r>
              <w:rPr>
                <w:rFonts w:ascii="Cambria Math" w:hAnsi="Cambria Math"/>
              </w:rPr>
              <m:t>(M)</m:t>
            </m:r>
          </m:sup>
        </m:sSup>
      </m:oMath>
      <w:r w:rsidR="00F05A3F">
        <w:rPr>
          <w:rFonts w:hint="eastAsia"/>
        </w:rPr>
        <w:t>,</w:t>
      </w:r>
      <w:r w:rsidR="005861D2">
        <w:rPr>
          <w:rFonts w:hint="eastAsia"/>
        </w:rPr>
        <w:t xml:space="preserve"> </w:t>
      </w:r>
      <w:r w:rsidR="009427F5">
        <w:t>respectively</w:t>
      </w:r>
      <w:r w:rsidR="00675996">
        <w:t>.</w:t>
      </w:r>
    </w:p>
    <w:p w14:paraId="17D16D3A" w14:textId="77777777" w:rsidR="00696A38" w:rsidRPr="005861D2" w:rsidRDefault="00696A38" w:rsidP="00696A38">
      <w:pPr>
        <w:ind w:firstLineChars="0" w:firstLine="0"/>
      </w:pPr>
    </w:p>
    <w:p w14:paraId="325511AE" w14:textId="564A8A93" w:rsidR="0035569D" w:rsidRPr="001F09BC" w:rsidRDefault="0035569D" w:rsidP="005A7723">
      <w:pPr>
        <w:pStyle w:val="31"/>
        <w:rPr>
          <w:sz w:val="22"/>
        </w:rPr>
      </w:pPr>
      <w:r w:rsidRPr="001F09BC">
        <w:rPr>
          <w:sz w:val="22"/>
        </w:rPr>
        <w:t>Consensus clustering</w:t>
      </w:r>
    </w:p>
    <w:p w14:paraId="0FA80E6B" w14:textId="48001A52" w:rsidR="0098358A" w:rsidRPr="0098358A" w:rsidRDefault="00B70419" w:rsidP="0098358A">
      <w:pPr>
        <w:pStyle w:val="maintextfollowingheading"/>
        <w:rPr>
          <w:rFonts w:eastAsiaTheme="minorEastAsia"/>
        </w:rPr>
      </w:pPr>
      <w:r>
        <w:rPr>
          <w:rFonts w:eastAsiaTheme="minorEastAsia" w:hint="eastAsia"/>
        </w:rPr>
        <w:t>W</w:t>
      </w:r>
      <w:r>
        <w:rPr>
          <w:rFonts w:eastAsiaTheme="minorEastAsia"/>
        </w:rPr>
        <w:t>e use</w:t>
      </w:r>
      <w:del w:id="480" w:author="Zhang Chihao" w:date="2023-02-09T15:31:00Z">
        <w:r w:rsidDel="00864B69">
          <w:rPr>
            <w:rFonts w:eastAsiaTheme="minorEastAsia"/>
          </w:rPr>
          <w:delText>d</w:delText>
        </w:r>
      </w:del>
      <w:r>
        <w:rPr>
          <w:rFonts w:eastAsiaTheme="minorEastAsia"/>
        </w:rPr>
        <w:t xml:space="preserve"> consensus clustering to </w:t>
      </w:r>
      <w:r w:rsidR="00820201">
        <w:rPr>
          <w:rFonts w:eastAsiaTheme="minorEastAsia"/>
        </w:rPr>
        <w:t>obtain</w:t>
      </w:r>
      <w:r w:rsidR="005F3574">
        <w:rPr>
          <w:rFonts w:eastAsiaTheme="minorEastAsia"/>
        </w:rPr>
        <w:t xml:space="preserve"> the spatial domains.</w:t>
      </w:r>
      <w:r w:rsidR="00CF5DFF">
        <w:rPr>
          <w:rFonts w:eastAsiaTheme="minorEastAsia"/>
        </w:rPr>
        <w:t xml:space="preserve"> Given the </w:t>
      </w:r>
      <w:r w:rsidR="00364211">
        <w:rPr>
          <w:rFonts w:eastAsiaTheme="minorEastAsia"/>
        </w:rPr>
        <w:t>clustering</w:t>
      </w:r>
      <w:r w:rsidR="0057616D">
        <w:rPr>
          <w:rFonts w:eastAsiaTheme="minorEastAsia"/>
        </w:rPr>
        <w:t xml:space="preserve"> results</w:t>
      </w:r>
      <w:r w:rsidR="00C347C8">
        <w:rPr>
          <w:rFonts w:eastAsiaTheme="minorEastAsia"/>
        </w:rPr>
        <w:t xml:space="preserve"> </w:t>
      </w:r>
      <m:oMath>
        <m:sSup>
          <m:sSupPr>
            <m:ctrlPr>
              <w:rPr>
                <w:rFonts w:ascii="Cambria Math" w:hAnsi="Cambria Math"/>
                <w:i/>
              </w:rPr>
            </m:ctrlPr>
          </m:sSupPr>
          <m:e>
            <m:r>
              <w:rPr>
                <w:rFonts w:ascii="Cambria Math" w:hAnsi="Cambria Math"/>
              </w:rPr>
              <m:t>Y</m:t>
            </m:r>
          </m:e>
          <m:sup>
            <m:r>
              <w:rPr>
                <w:rFonts w:ascii="Cambria Math" w:hAnsi="Cambria Math"/>
              </w:rPr>
              <m:t>(1)</m:t>
            </m:r>
          </m:sup>
        </m:sSup>
      </m:oMath>
      <w:r w:rsidR="006B297B">
        <w:rPr>
          <w:rFonts w:hint="eastAsia"/>
        </w:rPr>
        <w:t>,</w:t>
      </w:r>
      <w:r w:rsidR="006B297B">
        <w:t xml:space="preserve"> </w:t>
      </w:r>
      <m:oMath>
        <m:sSup>
          <m:sSupPr>
            <m:ctrlPr>
              <w:rPr>
                <w:rFonts w:ascii="Cambria Math" w:hAnsi="Cambria Math"/>
                <w:i/>
              </w:rPr>
            </m:ctrlPr>
          </m:sSupPr>
          <m:e>
            <m:r>
              <w:rPr>
                <w:rFonts w:ascii="Cambria Math" w:hAnsi="Cambria Math"/>
              </w:rPr>
              <m:t>Y</m:t>
            </m:r>
          </m:e>
          <m:sup>
            <m:r>
              <w:rPr>
                <w:rFonts w:ascii="Cambria Math" w:hAnsi="Cambria Math"/>
              </w:rPr>
              <m:t>(2)</m:t>
            </m:r>
          </m:sup>
        </m:sSup>
      </m:oMath>
      <w:r w:rsidR="006B297B">
        <w:rPr>
          <w:rFonts w:hint="eastAsia"/>
        </w:rPr>
        <w:t>,</w:t>
      </w:r>
      <w:r w:rsidR="006B297B">
        <w:t xml:space="preserve"> </w:t>
      </w:r>
      <w:r w:rsidR="009A2B84">
        <w:rPr>
          <w:rFonts w:ascii="等线" w:eastAsia="等线" w:hAnsi="等线" w:hint="eastAsia"/>
        </w:rPr>
        <w:t>…</w:t>
      </w:r>
      <w:r w:rsidR="006B297B">
        <w:rPr>
          <w:rFonts w:hint="eastAsia"/>
        </w:rPr>
        <w:t>,</w:t>
      </w:r>
      <w:r w:rsidR="006B297B">
        <w:t xml:space="preserve"> </w:t>
      </w:r>
      <m:oMath>
        <m:sSup>
          <m:sSupPr>
            <m:ctrlPr>
              <w:rPr>
                <w:rFonts w:ascii="Cambria Math" w:hAnsi="Cambria Math"/>
                <w:i/>
              </w:rPr>
            </m:ctrlPr>
          </m:sSupPr>
          <m:e>
            <m:r>
              <w:rPr>
                <w:rFonts w:ascii="Cambria Math" w:hAnsi="Cambria Math"/>
              </w:rPr>
              <m:t>Y</m:t>
            </m:r>
          </m:e>
          <m:sup>
            <m:r>
              <w:rPr>
                <w:rFonts w:ascii="Cambria Math" w:hAnsi="Cambria Math"/>
              </w:rPr>
              <m:t>(M)</m:t>
            </m:r>
          </m:sup>
        </m:sSup>
      </m:oMath>
      <w:r w:rsidR="006B297B">
        <w:rPr>
          <w:rFonts w:eastAsiaTheme="minorEastAsia" w:hint="eastAsia"/>
        </w:rPr>
        <w:t>,</w:t>
      </w:r>
      <w:r w:rsidR="006B297B">
        <w:rPr>
          <w:rFonts w:eastAsiaTheme="minorEastAsia"/>
        </w:rPr>
        <w:t xml:space="preserve"> we first compute</w:t>
      </w:r>
      <w:del w:id="481" w:author="Zhang Chihao" w:date="2023-02-09T15:31:00Z">
        <w:r w:rsidR="006B297B" w:rsidDel="00864B69">
          <w:rPr>
            <w:rFonts w:eastAsiaTheme="minorEastAsia"/>
          </w:rPr>
          <w:delText>d</w:delText>
        </w:r>
      </w:del>
      <w:r w:rsidR="006B297B">
        <w:rPr>
          <w:rFonts w:eastAsiaTheme="minorEastAsia"/>
        </w:rPr>
        <w:t xml:space="preserve"> the </w:t>
      </w:r>
      <w:r w:rsidR="0098358A">
        <w:rPr>
          <w:rFonts w:eastAsiaTheme="minorEastAsia"/>
        </w:rPr>
        <w:t>c</w:t>
      </w:r>
      <w:r w:rsidR="0098358A" w:rsidRPr="0098358A">
        <w:rPr>
          <w:rFonts w:eastAsiaTheme="minorEastAsia"/>
        </w:rPr>
        <w:t xml:space="preserve">lustering connectivity </w:t>
      </w:r>
      <w:proofErr w:type="gramStart"/>
      <w:r w:rsidR="0098358A" w:rsidRPr="0098358A">
        <w:rPr>
          <w:rFonts w:eastAsiaTheme="minorEastAsia"/>
        </w:rPr>
        <w:t>matrix</w:t>
      </w:r>
      <w:proofErr w:type="gramEnd"/>
    </w:p>
    <w:p w14:paraId="04B31587" w14:textId="3F6CCA64" w:rsidR="005117B1" w:rsidRDefault="00C73995" w:rsidP="005117B1">
      <w:pPr>
        <w:pStyle w:val="maintextfollowingheading"/>
        <w:rPr>
          <w:rFonts w:eastAsiaTheme="minorEastAsia"/>
        </w:rPr>
      </w:pPr>
      <w:r>
        <w:rPr>
          <w:rFonts w:eastAsiaTheme="minorEastAsia"/>
        </w:rPr>
        <w:t xml:space="preserve"> </w:t>
      </w:r>
      <m:oMath>
        <m:r>
          <w:rPr>
            <w:rFonts w:ascii="Cambria Math" w:eastAsiaTheme="minorEastAsia" w:hAnsi="Cambria Math"/>
          </w:rPr>
          <m:t>C</m:t>
        </m:r>
      </m:oMath>
      <w:r>
        <w:rPr>
          <w:rFonts w:eastAsiaTheme="minorEastAsia" w:hint="eastAsia"/>
        </w:rPr>
        <w:t xml:space="preserve"> </w:t>
      </w:r>
      <w:r>
        <w:rPr>
          <w:rFonts w:eastAsiaTheme="minorEastAsia"/>
        </w:rPr>
        <w:t>such that</w:t>
      </w:r>
    </w:p>
    <w:tbl>
      <w:tblPr>
        <w:tblStyle w:val="af3"/>
        <w:tblW w:w="8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79"/>
        <w:gridCol w:w="509"/>
      </w:tblGrid>
      <w:tr w:rsidR="00B34824" w14:paraId="42ABF593" w14:textId="77777777" w:rsidTr="00801DA4">
        <w:tc>
          <w:tcPr>
            <w:tcW w:w="567" w:type="dxa"/>
            <w:vAlign w:val="center"/>
          </w:tcPr>
          <w:p w14:paraId="675BAAFF" w14:textId="77777777" w:rsidR="00B34824" w:rsidRDefault="00B34824" w:rsidP="00801DA4">
            <w:pPr>
              <w:ind w:firstLineChars="0" w:firstLine="0"/>
              <w:jc w:val="center"/>
            </w:pPr>
          </w:p>
        </w:tc>
        <w:tc>
          <w:tcPr>
            <w:tcW w:w="7479" w:type="dxa"/>
            <w:vAlign w:val="center"/>
          </w:tcPr>
          <w:p w14:paraId="42BBDCD1" w14:textId="7A8BC041" w:rsidR="00B34824" w:rsidRDefault="00000000" w:rsidP="00801DA4">
            <w:pPr>
              <w:ind w:firstLine="220"/>
              <w:jc w:val="center"/>
            </w:pPr>
            <m:oMathPara>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f>
                  <m:fPr>
                    <m:ctrlPr>
                      <w:rPr>
                        <w:rFonts w:ascii="Cambria Math" w:hAnsi="Cambria Math"/>
                        <w:i/>
                      </w:rPr>
                    </m:ctrlPr>
                  </m:fPr>
                  <m:num>
                    <m:nary>
                      <m:naryPr>
                        <m:chr m:val="∑"/>
                        <m:ctrlPr>
                          <w:rPr>
                            <w:rFonts w:ascii="Cambria Math" w:hAnsi="Cambria Math"/>
                            <w:i/>
                          </w:rPr>
                        </m:ctrlPr>
                      </m:naryPr>
                      <m:sub>
                        <m:r>
                          <w:rPr>
                            <w:rFonts w:ascii="Cambria Math" w:hAnsi="Cambria Math"/>
                          </w:rPr>
                          <m:t>m=1</m:t>
                        </m:r>
                      </m:sub>
                      <m:sup>
                        <m:r>
                          <w:rPr>
                            <w:rFonts w:ascii="Cambria Math" w:hAnsi="Cambria Math"/>
                          </w:rPr>
                          <m:t>M</m:t>
                        </m:r>
                      </m:sup>
                      <m:e>
                        <m:r>
                          <w:rPr>
                            <w:rFonts w:ascii="Cambria Math" w:hAnsi="Cambria Math"/>
                          </w:rPr>
                          <m:t>I(</m:t>
                        </m:r>
                        <m:sSubSup>
                          <m:sSubSupPr>
                            <m:ctrlPr>
                              <w:rPr>
                                <w:rFonts w:ascii="Cambria Math" w:hAnsi="Cambria Math"/>
                                <w:i/>
                              </w:rPr>
                            </m:ctrlPr>
                          </m:sSubSupPr>
                          <m:e>
                            <m:r>
                              <w:rPr>
                                <w:rFonts w:ascii="Cambria Math" w:hAnsi="Cambria Math"/>
                              </w:rPr>
                              <m:t>y</m:t>
                            </m:r>
                          </m:e>
                          <m:sub>
                            <m:r>
                              <w:rPr>
                                <w:rFonts w:ascii="Cambria Math" w:hAnsi="Cambria Math"/>
                              </w:rPr>
                              <m:t>i</m:t>
                            </m:r>
                          </m:sub>
                          <m:sup>
                            <m:d>
                              <m:dPr>
                                <m:ctrlPr>
                                  <w:rPr>
                                    <w:rFonts w:ascii="Cambria Math" w:hAnsi="Cambria Math"/>
                                    <w:i/>
                                  </w:rPr>
                                </m:ctrlPr>
                              </m:dPr>
                              <m:e>
                                <m:r>
                                  <w:rPr>
                                    <w:rFonts w:ascii="Cambria Math" w:hAnsi="Cambria Math"/>
                                  </w:rPr>
                                  <m:t>m</m:t>
                                </m:r>
                              </m:e>
                            </m:d>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d>
                              <m:dPr>
                                <m:ctrlPr>
                                  <w:rPr>
                                    <w:rFonts w:ascii="Cambria Math" w:hAnsi="Cambria Math"/>
                                    <w:i/>
                                  </w:rPr>
                                </m:ctrlPr>
                              </m:dPr>
                              <m:e>
                                <m:r>
                                  <w:rPr>
                                    <w:rFonts w:ascii="Cambria Math" w:hAnsi="Cambria Math"/>
                                  </w:rPr>
                                  <m:t>m</m:t>
                                </m:r>
                              </m:e>
                            </m:d>
                          </m:sup>
                        </m:sSubSup>
                        <m:r>
                          <w:rPr>
                            <w:rFonts w:ascii="Cambria Math" w:hAnsi="Cambria Math"/>
                          </w:rPr>
                          <m:t>)</m:t>
                        </m:r>
                      </m:e>
                    </m:nary>
                  </m:num>
                  <m:den>
                    <m:r>
                      <w:rPr>
                        <w:rFonts w:ascii="Cambria Math" w:hAnsi="Cambria Math"/>
                      </w:rPr>
                      <m:t>M</m:t>
                    </m:r>
                  </m:den>
                </m:f>
                <m:r>
                  <w:rPr>
                    <w:rFonts w:ascii="Cambria Math" w:hAnsi="Cambria Math"/>
                  </w:rPr>
                  <m:t>,</m:t>
                </m:r>
              </m:oMath>
            </m:oMathPara>
          </w:p>
        </w:tc>
        <w:tc>
          <w:tcPr>
            <w:tcW w:w="509" w:type="dxa"/>
            <w:vAlign w:val="center"/>
          </w:tcPr>
          <w:p w14:paraId="3C131225" w14:textId="7EB3DD8C" w:rsidR="00B34824" w:rsidRPr="009538BA" w:rsidRDefault="00B34824" w:rsidP="00801DA4">
            <w:pPr>
              <w:ind w:firstLineChars="0" w:firstLine="0"/>
              <w:jc w:val="center"/>
              <w:rPr>
                <w:sz w:val="20"/>
                <w:szCs w:val="20"/>
              </w:rPr>
            </w:pPr>
            <w:r w:rsidRPr="009538BA">
              <w:rPr>
                <w:rFonts w:hint="eastAsia"/>
                <w:sz w:val="20"/>
                <w:szCs w:val="20"/>
              </w:rPr>
              <w:t>(</w:t>
            </w:r>
            <w:r w:rsidR="00294FB6">
              <w:rPr>
                <w:sz w:val="20"/>
                <w:szCs w:val="20"/>
              </w:rPr>
              <w:t>2</w:t>
            </w:r>
            <w:r w:rsidRPr="009538BA">
              <w:rPr>
                <w:sz w:val="20"/>
                <w:szCs w:val="20"/>
              </w:rPr>
              <w:t>)</w:t>
            </w:r>
          </w:p>
        </w:tc>
      </w:tr>
    </w:tbl>
    <w:p w14:paraId="4B9D29DC" w14:textId="77777777" w:rsidR="00B34824" w:rsidRPr="00B34824" w:rsidRDefault="00B34824" w:rsidP="00B34824">
      <w:pPr>
        <w:ind w:firstLine="220"/>
      </w:pPr>
    </w:p>
    <w:p w14:paraId="485D7D00" w14:textId="22624427" w:rsidR="00B22CF7" w:rsidRDefault="004D6D8F" w:rsidP="004D6D8F">
      <w:pPr>
        <w:ind w:firstLineChars="0" w:firstLine="0"/>
        <w:rPr>
          <w:iCs/>
        </w:rPr>
      </w:pPr>
      <w:r>
        <w:rPr>
          <w:iCs/>
        </w:rPr>
        <w:t xml:space="preserve">where </w:t>
      </w:r>
      <m:oMath>
        <m:r>
          <w:rPr>
            <w:rFonts w:ascii="Cambria Math" w:hAnsi="Cambria Math"/>
          </w:rPr>
          <m:t>I(⋅)</m:t>
        </m:r>
      </m:oMath>
      <w:r>
        <w:rPr>
          <w:rFonts w:hint="eastAsia"/>
          <w:iCs/>
        </w:rPr>
        <w:t xml:space="preserve"> </w:t>
      </w:r>
      <w:r>
        <w:rPr>
          <w:iCs/>
        </w:rPr>
        <w:t>is the indicator function</w:t>
      </w:r>
      <w:r w:rsidR="00F05A3F">
        <w:rPr>
          <w:iCs/>
        </w:rPr>
        <w:t>,</w:t>
      </w:r>
      <w:r w:rsidR="002522BB">
        <w:rPr>
          <w:iCs/>
        </w:rP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i</m:t>
            </m:r>
          </m:sub>
          <m:sup>
            <m:d>
              <m:dPr>
                <m:ctrlPr>
                  <w:rPr>
                    <w:rFonts w:ascii="Cambria Math" w:hAnsi="Cambria Math"/>
                    <w:i/>
                  </w:rPr>
                </m:ctrlPr>
              </m:dPr>
              <m:e>
                <m:r>
                  <w:rPr>
                    <w:rFonts w:ascii="Cambria Math" w:hAnsi="Cambria Math"/>
                  </w:rPr>
                  <m:t>m</m:t>
                </m:r>
              </m:e>
            </m:d>
          </m:sup>
        </m:sSubSup>
      </m:oMath>
      <w:r w:rsidR="002522BB">
        <w:rPr>
          <w:rFonts w:hint="eastAsia"/>
        </w:rPr>
        <w:t xml:space="preserve"> </w:t>
      </w:r>
      <w:r w:rsidR="002522BB">
        <w:t xml:space="preserve">and </w:t>
      </w:r>
      <m:oMath>
        <m:sSubSup>
          <m:sSubSupPr>
            <m:ctrlPr>
              <w:rPr>
                <w:rFonts w:ascii="Cambria Math" w:hAnsi="Cambria Math"/>
                <w:i/>
              </w:rPr>
            </m:ctrlPr>
          </m:sSubSupPr>
          <m:e>
            <m:r>
              <w:rPr>
                <w:rFonts w:ascii="Cambria Math" w:hAnsi="Cambria Math"/>
              </w:rPr>
              <m:t>y</m:t>
            </m:r>
          </m:e>
          <m:sub>
            <m:r>
              <w:rPr>
                <w:rFonts w:ascii="Cambria Math" w:hAnsi="Cambria Math"/>
              </w:rPr>
              <m:t>j</m:t>
            </m:r>
          </m:sub>
          <m:sup>
            <m:d>
              <m:dPr>
                <m:ctrlPr>
                  <w:rPr>
                    <w:rFonts w:ascii="Cambria Math" w:hAnsi="Cambria Math"/>
                    <w:i/>
                  </w:rPr>
                </m:ctrlPr>
              </m:dPr>
              <m:e>
                <m:r>
                  <w:rPr>
                    <w:rFonts w:ascii="Cambria Math" w:hAnsi="Cambria Math"/>
                  </w:rPr>
                  <m:t>m</m:t>
                </m:r>
              </m:e>
            </m:d>
          </m:sup>
        </m:sSubSup>
      </m:oMath>
      <w:r w:rsidR="002522BB">
        <w:rPr>
          <w:rFonts w:hint="eastAsia"/>
        </w:rPr>
        <w:t xml:space="preserve"> </w:t>
      </w:r>
      <w:r w:rsidR="002522BB">
        <w:t>denote the</w:t>
      </w:r>
      <w:r w:rsidR="006B4B97">
        <w:t xml:space="preserve"> </w:t>
      </w:r>
      <w:r w:rsidR="00E767B0">
        <w:t>cluster labels of spot</w:t>
      </w:r>
      <w:ins w:id="482" w:author="Zhang Chihao" w:date="2023-02-07T17:32:00Z">
        <w:r w:rsidR="00090C49">
          <w:t>s</w:t>
        </w:r>
      </w:ins>
      <w:r w:rsidR="00E767B0">
        <w:t xml:space="preserve"> </w:t>
      </w:r>
      <m:oMath>
        <m:r>
          <w:rPr>
            <w:rFonts w:ascii="Cambria Math" w:hAnsi="Cambria Math"/>
          </w:rPr>
          <m:t>i</m:t>
        </m:r>
      </m:oMath>
      <w:r w:rsidR="00E767B0">
        <w:rPr>
          <w:rFonts w:hint="eastAsia"/>
        </w:rPr>
        <w:t xml:space="preserve"> </w:t>
      </w:r>
      <w:r w:rsidR="00E767B0">
        <w:t xml:space="preserve">and </w:t>
      </w:r>
      <m:oMath>
        <m:r>
          <w:rPr>
            <w:rFonts w:ascii="Cambria Math" w:hAnsi="Cambria Math"/>
          </w:rPr>
          <m:t>j</m:t>
        </m:r>
      </m:oMath>
      <w:r w:rsidR="00E767B0">
        <w:rPr>
          <w:rFonts w:hint="eastAsia"/>
        </w:rPr>
        <w:t xml:space="preserve"> </w:t>
      </w:r>
      <w:r w:rsidR="00E767B0">
        <w:t xml:space="preserve">in </w:t>
      </w:r>
      <m:oMath>
        <m:sSup>
          <m:sSupPr>
            <m:ctrlPr>
              <w:rPr>
                <w:rFonts w:ascii="Cambria Math" w:hAnsi="Cambria Math"/>
                <w:i/>
              </w:rPr>
            </m:ctrlPr>
          </m:sSupPr>
          <m:e>
            <m:r>
              <w:rPr>
                <w:rFonts w:ascii="Cambria Math" w:hAnsi="Cambria Math"/>
              </w:rPr>
              <m:t>Y</m:t>
            </m:r>
          </m:e>
          <m:sup>
            <m:r>
              <w:rPr>
                <w:rFonts w:ascii="Cambria Math" w:hAnsi="Cambria Math"/>
              </w:rPr>
              <m:t>(m)</m:t>
            </m:r>
          </m:sup>
        </m:sSup>
      </m:oMath>
      <w:r w:rsidR="00E767B0">
        <w:rPr>
          <w:rFonts w:hint="eastAsia"/>
        </w:rPr>
        <w:t>,</w:t>
      </w:r>
      <w:r w:rsidR="00E767B0">
        <w:t xml:space="preserve"> respectively</w:t>
      </w:r>
      <w:r w:rsidR="00496C53">
        <w:rPr>
          <w:iCs/>
        </w:rPr>
        <w:t xml:space="preserve">. </w:t>
      </w:r>
      <w:ins w:id="483" w:author="Zhang Chihao" w:date="2023-02-09T15:35:00Z">
        <w:r w:rsidR="001C0F54" w:rsidRPr="001C0F54">
          <w:rPr>
            <w:iCs/>
          </w:rPr>
          <w:t xml:space="preserve">The numerator of Equation (2) represents the times of spots </w:t>
        </w:r>
      </w:ins>
      <m:oMath>
        <m:r>
          <w:ins w:id="484" w:author="Zhang Chihao" w:date="2023-02-09T15:35:00Z">
            <w:rPr>
              <w:rFonts w:ascii="Cambria Math" w:hAnsi="Cambria Math"/>
            </w:rPr>
            <m:t>i</m:t>
          </w:ins>
        </m:r>
      </m:oMath>
      <w:ins w:id="485" w:author="Zhang Chihao" w:date="2023-02-09T15:35:00Z">
        <w:r w:rsidR="001C0F54" w:rsidRPr="001C0F54">
          <w:rPr>
            <w:iCs/>
          </w:rPr>
          <w:t xml:space="preserve"> and </w:t>
        </w:r>
      </w:ins>
      <m:oMath>
        <m:r>
          <w:ins w:id="486" w:author="Zhang Chihao" w:date="2023-02-09T15:35:00Z">
            <w:rPr>
              <w:rFonts w:ascii="Cambria Math" w:hAnsi="Cambria Math"/>
            </w:rPr>
            <m:t>j</m:t>
          </w:ins>
        </m:r>
      </m:oMath>
      <w:ins w:id="487" w:author="Zhang Chihao" w:date="2023-02-09T15:35:00Z">
        <w:r w:rsidR="001C0F54" w:rsidRPr="001C0F54">
          <w:rPr>
            <w:iCs/>
          </w:rPr>
          <w:t xml:space="preserve"> belonging to the same spatial domain in </w:t>
        </w:r>
      </w:ins>
      <m:oMath>
        <m:r>
          <w:ins w:id="488" w:author="Zhang Chihao" w:date="2023-02-09T15:35:00Z">
            <w:rPr>
              <w:rFonts w:ascii="Cambria Math" w:hAnsi="Cambria Math"/>
            </w:rPr>
            <m:t>M</m:t>
          </w:ins>
        </m:r>
      </m:oMath>
      <w:ins w:id="489" w:author="Zhang Chihao" w:date="2023-02-09T15:35:00Z">
        <w:r w:rsidR="001C0F54" w:rsidRPr="001C0F54">
          <w:rPr>
            <w:iCs/>
          </w:rPr>
          <w:t xml:space="preserve"> clustering results. </w:t>
        </w:r>
      </w:ins>
      <w:ins w:id="490" w:author="Zhang Chihao" w:date="2023-02-09T15:34:00Z">
        <w:r w:rsidR="004E3224">
          <w:rPr>
            <w:iCs/>
          </w:rPr>
          <w:t xml:space="preserve"> </w:t>
        </w:r>
      </w:ins>
      <w:ins w:id="491" w:author="Zhang Chihao" w:date="2023-02-09T15:35:00Z">
        <w:r w:rsidR="001C0F54">
          <w:rPr>
            <w:iCs/>
          </w:rPr>
          <w:t xml:space="preserve">Hence, </w:t>
        </w:r>
      </w:ins>
      <w:ins w:id="492" w:author="Zhang Chihao" w:date="2023-02-09T15:36:00Z">
        <w:r w:rsidR="001C0F54">
          <w:rPr>
            <w:iCs/>
          </w:rPr>
          <w:t>t</w:t>
        </w:r>
      </w:ins>
      <w:del w:id="493" w:author="Zhang Chihao" w:date="2023-02-09T15:36:00Z">
        <w:r w:rsidR="00496C53" w:rsidDel="001C0F54">
          <w:rPr>
            <w:iCs/>
          </w:rPr>
          <w:delText>T</w:delText>
        </w:r>
      </w:del>
      <w:r w:rsidR="00496C53">
        <w:rPr>
          <w:iCs/>
        </w:rPr>
        <w:t xml:space="preserve">he </w:t>
      </w:r>
      <w:proofErr w:type="gramStart"/>
      <w:r w:rsidR="00C93A11">
        <w:t>c</w:t>
      </w:r>
      <w:r w:rsidR="00C93A11" w:rsidRPr="0098358A">
        <w:t>lustering</w:t>
      </w:r>
      <w:proofErr w:type="gramEnd"/>
      <w:r w:rsidR="00C93A11" w:rsidRPr="0098358A">
        <w:t xml:space="preserve"> connectivity matrix</w:t>
      </w:r>
      <w:r w:rsidR="00496C53">
        <w:rPr>
          <w:iCs/>
        </w:rPr>
        <w:t xml:space="preserve"> </w:t>
      </w:r>
      <m:oMath>
        <m:r>
          <w:rPr>
            <w:rFonts w:ascii="Cambria Math" w:hAnsi="Cambria Math"/>
          </w:rPr>
          <m:t>C</m:t>
        </m:r>
      </m:oMath>
      <w:r w:rsidR="00496C53">
        <w:rPr>
          <w:rFonts w:hint="eastAsia"/>
          <w:iCs/>
        </w:rPr>
        <w:t xml:space="preserve"> </w:t>
      </w:r>
      <w:r w:rsidR="00496C53">
        <w:rPr>
          <w:iCs/>
        </w:rPr>
        <w:t xml:space="preserve">is a symmetric matrix where </w:t>
      </w:r>
      <m:oMath>
        <m:sSub>
          <m:sSubPr>
            <m:ctrlPr>
              <w:rPr>
                <w:rFonts w:ascii="Cambria Math" w:hAnsi="Cambria Math"/>
                <w:i/>
                <w:iCs/>
              </w:rPr>
            </m:ctrlPr>
          </m:sSubPr>
          <m:e>
            <m:r>
              <w:rPr>
                <w:rFonts w:ascii="Cambria Math" w:hAnsi="Cambria Math"/>
              </w:rPr>
              <m:t>C</m:t>
            </m:r>
          </m:e>
          <m:sub>
            <m:r>
              <w:rPr>
                <w:rFonts w:ascii="Cambria Math" w:hAnsi="Cambria Math"/>
              </w:rPr>
              <m:t>ij</m:t>
            </m:r>
          </m:sub>
        </m:sSub>
      </m:oMath>
      <w:r w:rsidR="00496C53">
        <w:rPr>
          <w:rFonts w:hint="eastAsia"/>
          <w:iCs/>
        </w:rPr>
        <w:t xml:space="preserve"> </w:t>
      </w:r>
      <w:r w:rsidR="00496C53">
        <w:rPr>
          <w:iCs/>
        </w:rPr>
        <w:t xml:space="preserve">indicates the </w:t>
      </w:r>
      <w:r w:rsidR="006F43DF">
        <w:rPr>
          <w:iCs/>
        </w:rPr>
        <w:t xml:space="preserve">empirical probability of spots </w:t>
      </w:r>
      <m:oMath>
        <m:r>
          <w:rPr>
            <w:rFonts w:ascii="Cambria Math" w:hAnsi="Cambria Math"/>
          </w:rPr>
          <m:t>i</m:t>
        </m:r>
      </m:oMath>
      <w:r w:rsidR="006F43DF">
        <w:rPr>
          <w:rFonts w:hint="eastAsia"/>
          <w:iCs/>
        </w:rPr>
        <w:t xml:space="preserve"> </w:t>
      </w:r>
      <w:r w:rsidR="006F43DF">
        <w:rPr>
          <w:iCs/>
        </w:rPr>
        <w:t xml:space="preserve">and </w:t>
      </w:r>
      <m:oMath>
        <m:r>
          <w:rPr>
            <w:rFonts w:ascii="Cambria Math" w:hAnsi="Cambria Math"/>
          </w:rPr>
          <m:t>j</m:t>
        </m:r>
      </m:oMath>
      <w:r w:rsidR="006F43DF">
        <w:rPr>
          <w:rFonts w:hint="eastAsia"/>
          <w:iCs/>
        </w:rPr>
        <w:t xml:space="preserve"> </w:t>
      </w:r>
      <w:r w:rsidR="00DB2B61">
        <w:rPr>
          <w:iCs/>
        </w:rPr>
        <w:t xml:space="preserve">that </w:t>
      </w:r>
      <w:r w:rsidR="006F43DF">
        <w:rPr>
          <w:iCs/>
        </w:rPr>
        <w:t>belo</w:t>
      </w:r>
      <w:r w:rsidR="00DB2B61">
        <w:rPr>
          <w:iCs/>
        </w:rPr>
        <w:t>ng</w:t>
      </w:r>
      <w:r w:rsidR="006F43DF">
        <w:rPr>
          <w:iCs/>
        </w:rPr>
        <w:t xml:space="preserve"> to the same cluster. </w:t>
      </w:r>
      <w:r w:rsidR="00C43016">
        <w:rPr>
          <w:iCs/>
        </w:rPr>
        <w:t xml:space="preserve">Finally, we applied hierarchical clustering to </w:t>
      </w:r>
      <m:oMath>
        <m:r>
          <w:rPr>
            <w:rFonts w:ascii="Cambria Math" w:hAnsi="Cambria Math"/>
          </w:rPr>
          <m:t>C</m:t>
        </m:r>
      </m:oMath>
      <w:r w:rsidR="00DE227B">
        <w:rPr>
          <w:rFonts w:hint="eastAsia"/>
          <w:iCs/>
        </w:rPr>
        <w:t xml:space="preserve"> </w:t>
      </w:r>
      <w:r w:rsidR="00DE227B">
        <w:rPr>
          <w:iCs/>
        </w:rPr>
        <w:t xml:space="preserve">and obtained the spatial domain labels </w:t>
      </w:r>
      <m:oMath>
        <m:sSup>
          <m:sSupPr>
            <m:ctrlPr>
              <w:rPr>
                <w:rFonts w:ascii="Cambria Math" w:hAnsi="Cambria Math"/>
                <w:i/>
                <w:iCs/>
              </w:rPr>
            </m:ctrlPr>
          </m:sSupPr>
          <m:e>
            <m:r>
              <w:rPr>
                <w:rFonts w:ascii="Cambria Math" w:hAnsi="Cambria Math"/>
              </w:rPr>
              <m:t>Y</m:t>
            </m:r>
          </m:e>
          <m:sup>
            <m:r>
              <w:rPr>
                <w:rFonts w:ascii="Cambria Math" w:hAnsi="Cambria Math"/>
              </w:rPr>
              <m:t>*</m:t>
            </m:r>
          </m:sup>
        </m:sSup>
      </m:oMath>
      <w:r w:rsidR="004C1ADA">
        <w:rPr>
          <w:rFonts w:hint="eastAsia"/>
          <w:iCs/>
        </w:rPr>
        <w:t>.</w:t>
      </w:r>
      <w:r w:rsidR="004C1ADA">
        <w:rPr>
          <w:iCs/>
        </w:rPr>
        <w:t xml:space="preserve"> The </w:t>
      </w:r>
      <w:r w:rsidR="004C1ADA" w:rsidRPr="00E545C7">
        <w:t xml:space="preserve">number of clusters </w:t>
      </w:r>
      <m:oMath>
        <m:r>
          <w:rPr>
            <w:rFonts w:ascii="Cambria Math" w:hAnsi="Cambria Math"/>
          </w:rPr>
          <m:t>K</m:t>
        </m:r>
      </m:oMath>
      <w:r w:rsidR="0003346A" w:rsidRPr="00E545C7">
        <w:rPr>
          <w:rFonts w:hint="eastAsia"/>
        </w:rPr>
        <w:t xml:space="preserve"> </w:t>
      </w:r>
      <w:r w:rsidR="004C1ADA" w:rsidRPr="00E545C7">
        <w:t xml:space="preserve">is simply set as the same as </w:t>
      </w:r>
      <w:r w:rsidR="009D2BBB" w:rsidRPr="00E545C7">
        <w:t>the mode of the</w:t>
      </w:r>
      <w:r w:rsidR="00F137B7" w:rsidRPr="00E545C7">
        <w:t xml:space="preserve"> number of clusters of the</w:t>
      </w:r>
      <w:r w:rsidR="009D2BBB" w:rsidRPr="00E545C7">
        <w:t xml:space="preserve"> </w:t>
      </w:r>
      <m:oMath>
        <m:r>
          <w:rPr>
            <w:rFonts w:ascii="Cambria Math" w:hAnsi="Cambria Math"/>
          </w:rPr>
          <m:t>M</m:t>
        </m:r>
      </m:oMath>
      <w:r w:rsidR="00691697" w:rsidRPr="00E545C7">
        <w:rPr>
          <w:rFonts w:hint="eastAsia"/>
        </w:rPr>
        <w:t xml:space="preserve"> </w:t>
      </w:r>
      <w:r w:rsidR="00691697" w:rsidRPr="00E545C7">
        <w:t>clustering results</w:t>
      </w:r>
      <w:ins w:id="494" w:author="Zhang Chihao" w:date="2023-02-09T16:13:00Z">
        <w:r w:rsidR="00E545C7" w:rsidRPr="00E545C7">
          <w:rPr>
            <w:rPrChange w:id="495" w:author="Zhang Chihao" w:date="2023-02-09T16:13:00Z">
              <w:rPr>
                <w:color w:val="905027"/>
              </w:rPr>
            </w:rPrChange>
          </w:rPr>
          <w:t xml:space="preserve"> when using the Louvain algorithm.</w:t>
        </w:r>
      </w:ins>
      <w:del w:id="496" w:author="Zhang Chihao" w:date="2023-02-09T16:13:00Z">
        <w:r w:rsidR="00691697" w:rsidDel="00E545C7">
          <w:rPr>
            <w:iCs/>
          </w:rPr>
          <w:delText>.</w:delText>
        </w:r>
      </w:del>
    </w:p>
    <w:p w14:paraId="6C612B74" w14:textId="77777777" w:rsidR="00B22CF7" w:rsidRPr="004D6D8F" w:rsidRDefault="00B22CF7" w:rsidP="004D6D8F">
      <w:pPr>
        <w:ind w:firstLineChars="0" w:firstLine="0"/>
        <w:rPr>
          <w:iCs/>
        </w:rPr>
      </w:pPr>
    </w:p>
    <w:p w14:paraId="56514E92" w14:textId="5BE10AAB" w:rsidR="004426CC" w:rsidRPr="001F09BC" w:rsidRDefault="004426CC" w:rsidP="00CA172E">
      <w:pPr>
        <w:pStyle w:val="31"/>
        <w:adjustRightInd w:val="0"/>
        <w:rPr>
          <w:sz w:val="22"/>
        </w:rPr>
      </w:pPr>
      <w:r w:rsidRPr="001F09BC">
        <w:rPr>
          <w:sz w:val="22"/>
        </w:rPr>
        <w:t xml:space="preserve">Ensemble of </w:t>
      </w:r>
      <w:r w:rsidR="00A956A1" w:rsidRPr="001F09BC">
        <w:rPr>
          <w:sz w:val="22"/>
        </w:rPr>
        <w:t xml:space="preserve">MLP </w:t>
      </w:r>
      <w:r w:rsidRPr="001F09BC">
        <w:rPr>
          <w:sz w:val="22"/>
        </w:rPr>
        <w:t>classifiers</w:t>
      </w:r>
    </w:p>
    <w:p w14:paraId="405A486B" w14:textId="31E41A76" w:rsidR="001902B8" w:rsidRDefault="001B4162" w:rsidP="001902B8">
      <w:pPr>
        <w:pStyle w:val="maintextfollowingheading"/>
        <w:rPr>
          <w:rFonts w:eastAsiaTheme="minorEastAsia"/>
        </w:rPr>
      </w:pPr>
      <w:r>
        <w:rPr>
          <w:rFonts w:eastAsiaTheme="minorEastAsia" w:hint="eastAsia"/>
        </w:rPr>
        <w:t>W</w:t>
      </w:r>
      <w:r>
        <w:rPr>
          <w:rFonts w:eastAsiaTheme="minorEastAsia"/>
        </w:rPr>
        <w:t xml:space="preserve">e </w:t>
      </w:r>
      <w:r w:rsidR="002B2F86">
        <w:rPr>
          <w:rFonts w:eastAsiaTheme="minorEastAsia"/>
        </w:rPr>
        <w:t xml:space="preserve">used an ensemble of </w:t>
      </w:r>
      <w:r w:rsidR="006C3944">
        <w:rPr>
          <w:rFonts w:eastAsiaTheme="minorEastAsia"/>
        </w:rPr>
        <w:t>two-layer</w:t>
      </w:r>
      <w:r w:rsidR="003B1A9F">
        <w:rPr>
          <w:rFonts w:eastAsiaTheme="minorEastAsia"/>
        </w:rPr>
        <w:t xml:space="preserve"> </w:t>
      </w:r>
      <w:r>
        <w:rPr>
          <w:rFonts w:eastAsiaTheme="minorEastAsia"/>
        </w:rPr>
        <w:t xml:space="preserve">MLP classifiers </w:t>
      </w:r>
      <w:r w:rsidR="00EB1DB5">
        <w:rPr>
          <w:rFonts w:eastAsiaTheme="minorEastAsia"/>
        </w:rPr>
        <w:t xml:space="preserve">denoted by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LP</m:t>
            </m:r>
          </m:sub>
        </m:sSub>
      </m:oMath>
      <w:r w:rsidR="00EB1DB5">
        <w:rPr>
          <w:rFonts w:eastAsiaTheme="minorEastAsia" w:hint="eastAsia"/>
        </w:rPr>
        <w:t xml:space="preserve"> </w:t>
      </w:r>
      <w:r>
        <w:rPr>
          <w:rFonts w:eastAsiaTheme="minorEastAsia"/>
        </w:rPr>
        <w:t xml:space="preserve">to </w:t>
      </w:r>
      <w:r w:rsidR="00F07075">
        <w:rPr>
          <w:rFonts w:eastAsiaTheme="minorEastAsia"/>
        </w:rPr>
        <w:t xml:space="preserve">model the relationship between the latent embeddings and </w:t>
      </w:r>
      <w:r>
        <w:rPr>
          <w:rFonts w:eastAsiaTheme="minorEastAsia"/>
        </w:rPr>
        <w:t xml:space="preserve">the spatial domain labels </w:t>
      </w:r>
      <m:oMath>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m:t>
            </m:r>
          </m:sup>
        </m:sSup>
      </m:oMath>
      <w:r>
        <w:rPr>
          <w:rFonts w:eastAsiaTheme="minorEastAsia" w:hint="eastAsia"/>
        </w:rPr>
        <w:t>.</w:t>
      </w:r>
      <w:r w:rsidR="002B2F86">
        <w:rPr>
          <w:rFonts w:eastAsiaTheme="minorEastAsia"/>
        </w:rPr>
        <w:t xml:space="preserve"> </w:t>
      </w:r>
      <w:r w:rsidR="002B0F82">
        <w:rPr>
          <w:rFonts w:eastAsiaTheme="minorEastAsia" w:hint="eastAsia"/>
        </w:rPr>
        <w:t>T</w:t>
      </w:r>
      <w:r w:rsidR="002B0F82">
        <w:rPr>
          <w:rFonts w:eastAsiaTheme="minorEastAsia"/>
        </w:rPr>
        <w:t xml:space="preserve">he low-dimensional latent embeddings of the </w:t>
      </w:r>
      <m:oMath>
        <m:r>
          <w:rPr>
            <w:rFonts w:ascii="Cambria Math" w:eastAsiaTheme="minorEastAsia" w:hAnsi="Cambria Math"/>
          </w:rPr>
          <m:t>M</m:t>
        </m:r>
      </m:oMath>
      <w:r w:rsidR="002B0F82">
        <w:rPr>
          <w:rFonts w:eastAsiaTheme="minorEastAsia" w:hint="eastAsia"/>
        </w:rPr>
        <w:t xml:space="preserve"> </w:t>
      </w:r>
      <w:r w:rsidR="002B0F82">
        <w:rPr>
          <w:rFonts w:eastAsiaTheme="minorEastAsia"/>
        </w:rPr>
        <w:t>auto-encoders are used as the inputs:</w:t>
      </w:r>
    </w:p>
    <w:tbl>
      <w:tblPr>
        <w:tblStyle w:val="af3"/>
        <w:tblW w:w="8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79"/>
        <w:gridCol w:w="509"/>
      </w:tblGrid>
      <w:tr w:rsidR="00324323" w14:paraId="18149AFB" w14:textId="77777777" w:rsidTr="00801DA4">
        <w:tc>
          <w:tcPr>
            <w:tcW w:w="567" w:type="dxa"/>
            <w:vAlign w:val="center"/>
          </w:tcPr>
          <w:p w14:paraId="26EA4636" w14:textId="77777777" w:rsidR="00324323" w:rsidRDefault="00324323" w:rsidP="00546202">
            <w:pPr>
              <w:ind w:firstLineChars="0" w:firstLine="0"/>
            </w:pPr>
          </w:p>
        </w:tc>
        <w:tc>
          <w:tcPr>
            <w:tcW w:w="7479" w:type="dxa"/>
            <w:vAlign w:val="center"/>
          </w:tcPr>
          <w:p w14:paraId="04944D7A" w14:textId="03811A14" w:rsidR="00324323" w:rsidRDefault="00000000" w:rsidP="00801DA4">
            <w:pPr>
              <w:ind w:firstLine="220"/>
              <w:jc w:val="center"/>
            </w:pPr>
            <m:oMathPara>
              <m:oMath>
                <m:sSub>
                  <m:sSubPr>
                    <m:ctrlPr>
                      <w:rPr>
                        <w:rFonts w:ascii="Cambria Math" w:hAnsi="Cambria Math"/>
                        <w:i/>
                      </w:rPr>
                    </m:ctrlPr>
                  </m:sSubPr>
                  <m:e>
                    <m:r>
                      <w:rPr>
                        <w:rFonts w:ascii="Cambria Math" w:hAnsi="Cambria Math"/>
                      </w:rPr>
                      <m:t>f</m:t>
                    </m:r>
                  </m:e>
                  <m:sub>
                    <m:r>
                      <w:rPr>
                        <w:rFonts w:ascii="Cambria Math" w:hAnsi="Cambria Math"/>
                      </w:rPr>
                      <m:t>MLP</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h</m:t>
                        </m:r>
                      </m:e>
                      <m:sub>
                        <m:r>
                          <w:rPr>
                            <w:rFonts w:ascii="Cambria Math" w:hAnsi="Cambria Math"/>
                          </w:rPr>
                          <m:t>i</m:t>
                        </m:r>
                      </m:sub>
                    </m:sSub>
                  </m:e>
                </m:d>
                <m:r>
                  <w:rPr>
                    <w:rFonts w:ascii="Cambria Math" w:hAnsi="Cambria Math"/>
                  </w:rPr>
                  <m:t>=σ</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2</m:t>
                        </m:r>
                      </m:sub>
                    </m:sSub>
                    <m:r>
                      <w:rPr>
                        <w:rFonts w:ascii="Cambria Math" w:hAnsi="Cambria Math"/>
                      </w:rPr>
                      <m:t>σ</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1</m:t>
                            </m:r>
                          </m:sub>
                        </m:sSub>
                        <m:sSub>
                          <m:sSubPr>
                            <m:ctrlPr>
                              <w:rPr>
                                <w:rFonts w:ascii="Cambria Math" w:hAnsi="Cambria Math"/>
                                <w:i/>
                              </w:rPr>
                            </m:ctrlPr>
                          </m:sSubPr>
                          <m:e>
                            <m:r>
                              <m:rPr>
                                <m:sty m:val="bi"/>
                              </m:rPr>
                              <w:rPr>
                                <w:rFonts w:ascii="Cambria Math" w:hAnsi="Cambria Math"/>
                              </w:rPr>
                              <m:t>h</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b</m:t>
                            </m:r>
                          </m:e>
                          <m:sub>
                            <m:r>
                              <w:rPr>
                                <w:rFonts w:ascii="Cambria Math" w:hAnsi="Cambria Math"/>
                              </w:rPr>
                              <m:t>1</m:t>
                            </m:r>
                          </m:sub>
                        </m:sSub>
                      </m:e>
                    </m:d>
                    <m:r>
                      <w:rPr>
                        <w:rFonts w:ascii="Cambria Math" w:hAnsi="Cambria Math"/>
                      </w:rPr>
                      <m:t>+</m:t>
                    </m:r>
                    <m:sSub>
                      <m:sSubPr>
                        <m:ctrlPr>
                          <w:rPr>
                            <w:rFonts w:ascii="Cambria Math" w:hAnsi="Cambria Math"/>
                            <w:i/>
                          </w:rPr>
                        </m:ctrlPr>
                      </m:sSubPr>
                      <m:e>
                        <m:r>
                          <m:rPr>
                            <m:sty m:val="bi"/>
                          </m:rPr>
                          <w:rPr>
                            <w:rFonts w:ascii="Cambria Math" w:hAnsi="Cambria Math"/>
                          </w:rPr>
                          <m:t>b</m:t>
                        </m:r>
                      </m:e>
                      <m:sub>
                        <m:r>
                          <w:rPr>
                            <w:rFonts w:ascii="Cambria Math" w:hAnsi="Cambria Math"/>
                          </w:rPr>
                          <m:t>2</m:t>
                        </m:r>
                      </m:sub>
                    </m:sSub>
                  </m:e>
                </m:d>
                <m:r>
                  <w:rPr>
                    <w:rFonts w:ascii="Cambria Math" w:hAnsi="Cambria Math"/>
                  </w:rPr>
                  <m:t>,</m:t>
                </m:r>
              </m:oMath>
            </m:oMathPara>
          </w:p>
        </w:tc>
        <w:tc>
          <w:tcPr>
            <w:tcW w:w="509" w:type="dxa"/>
            <w:vAlign w:val="center"/>
          </w:tcPr>
          <w:p w14:paraId="486CFC37" w14:textId="4943B532" w:rsidR="00324323" w:rsidRPr="009538BA" w:rsidRDefault="00324323" w:rsidP="00801DA4">
            <w:pPr>
              <w:ind w:firstLineChars="0" w:firstLine="0"/>
              <w:jc w:val="center"/>
              <w:rPr>
                <w:sz w:val="20"/>
                <w:szCs w:val="20"/>
              </w:rPr>
            </w:pPr>
            <w:r w:rsidRPr="009538BA">
              <w:rPr>
                <w:rFonts w:hint="eastAsia"/>
                <w:sz w:val="20"/>
                <w:szCs w:val="20"/>
              </w:rPr>
              <w:t>(</w:t>
            </w:r>
            <w:r w:rsidR="008551CC">
              <w:rPr>
                <w:sz w:val="20"/>
                <w:szCs w:val="20"/>
              </w:rPr>
              <w:t>3</w:t>
            </w:r>
            <w:r w:rsidRPr="009538BA">
              <w:rPr>
                <w:sz w:val="20"/>
                <w:szCs w:val="20"/>
              </w:rPr>
              <w:t>)</w:t>
            </w:r>
          </w:p>
        </w:tc>
      </w:tr>
    </w:tbl>
    <w:p w14:paraId="5FC8A32C" w14:textId="0D0C3307" w:rsidR="00941027" w:rsidDel="004A204A" w:rsidRDefault="00290F5F" w:rsidP="002B0F82">
      <w:pPr>
        <w:pStyle w:val="maintextfollowingheading"/>
        <w:rPr>
          <w:del w:id="497" w:author="Zhang Chihao" w:date="2023-02-09T17:06:00Z"/>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d×d</m:t>
            </m:r>
          </m:sup>
        </m:sSup>
      </m:oMath>
      <w:r w:rsidR="00940993">
        <w:rPr>
          <w:rFonts w:eastAsiaTheme="minorEastAsia" w:hint="eastAsia"/>
        </w:rPr>
        <w:t xml:space="preserve"> </w:t>
      </w:r>
      <w:r w:rsidR="00940993">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2</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d×K</m:t>
            </m:r>
          </m:sup>
        </m:sSup>
      </m:oMath>
      <w:r w:rsidR="005F16E7">
        <w:rPr>
          <w:rFonts w:eastAsiaTheme="minorEastAsia"/>
        </w:rPr>
        <w:t xml:space="preserve"> a</w:t>
      </w:r>
      <w:r w:rsidR="001B4407">
        <w:rPr>
          <w:rFonts w:eastAsiaTheme="minorEastAsia"/>
        </w:rPr>
        <w:t xml:space="preserve">re the weight </w:t>
      </w:r>
      <w:r w:rsidR="00691EFC">
        <w:rPr>
          <w:rFonts w:eastAsiaTheme="minorEastAsia"/>
        </w:rPr>
        <w:t xml:space="preserve">matrices, </w:t>
      </w:r>
      <m:oMath>
        <m:sSub>
          <m:sSubPr>
            <m:ctrlPr>
              <w:rPr>
                <w:rFonts w:ascii="Cambria Math" w:eastAsiaTheme="minorEastAsia" w:hAnsi="Cambria Math"/>
                <w:i/>
              </w:rPr>
            </m:ctrlPr>
          </m:sSubPr>
          <m:e>
            <m:r>
              <m:rPr>
                <m:sty m:val="bi"/>
              </m:rP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d</m:t>
            </m:r>
          </m:sup>
        </m:sSup>
        <m:r>
          <w:rPr>
            <w:rFonts w:ascii="Cambria Math" w:eastAsiaTheme="minorEastAsia" w:hAnsi="Cambria Math"/>
          </w:rPr>
          <m:t xml:space="preserve">, </m:t>
        </m:r>
        <m:sSub>
          <m:sSubPr>
            <m:ctrlPr>
              <w:rPr>
                <w:rFonts w:ascii="Cambria Math" w:eastAsiaTheme="minorEastAsia" w:hAnsi="Cambria Math"/>
                <w:i/>
              </w:rPr>
            </m:ctrlPr>
          </m:sSubPr>
          <m:e>
            <m:r>
              <m:rPr>
                <m:sty m:val="bi"/>
              </m:rP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K</m:t>
            </m:r>
          </m:sup>
        </m:sSup>
      </m:oMath>
      <w:r w:rsidR="00691EFC">
        <w:rPr>
          <w:rFonts w:eastAsiaTheme="minorEastAsia" w:hint="eastAsia"/>
        </w:rPr>
        <w:t xml:space="preserve"> </w:t>
      </w:r>
      <w:r w:rsidR="00691EFC">
        <w:rPr>
          <w:rFonts w:eastAsiaTheme="minorEastAsia"/>
        </w:rPr>
        <w:t>are the bias</w:t>
      </w:r>
      <w:r w:rsidR="00C40CE6">
        <w:rPr>
          <w:rFonts w:eastAsiaTheme="minorEastAsia"/>
        </w:rPr>
        <w:t xml:space="preserve">, and </w:t>
      </w:r>
      <m:oMath>
        <m:r>
          <w:rPr>
            <w:rFonts w:ascii="Cambria Math" w:eastAsiaTheme="minorEastAsia" w:hAnsi="Cambria Math"/>
          </w:rPr>
          <m:t>σ</m:t>
        </m:r>
      </m:oMath>
      <w:r w:rsidR="00C40CE6">
        <w:rPr>
          <w:rFonts w:eastAsiaTheme="minorEastAsia" w:hint="eastAsia"/>
        </w:rPr>
        <w:t xml:space="preserve"> </w:t>
      </w:r>
      <w:r w:rsidR="00145F68">
        <w:rPr>
          <w:rFonts w:eastAsiaTheme="minorEastAsia"/>
        </w:rPr>
        <w:t>is a nonlinear</w:t>
      </w:r>
      <w:r w:rsidR="00C40CE6">
        <w:rPr>
          <w:rFonts w:eastAsiaTheme="minorEastAsia"/>
        </w:rPr>
        <w:t xml:space="preserve"> activation function</w:t>
      </w:r>
      <w:r w:rsidR="00D00FF9">
        <w:rPr>
          <w:rFonts w:eastAsiaTheme="minorEastAsia"/>
        </w:rPr>
        <w:t xml:space="preserve"> (we used </w:t>
      </w:r>
      <w:proofErr w:type="spellStart"/>
      <w:r w:rsidR="00D00FF9">
        <w:rPr>
          <w:rFonts w:eastAsiaTheme="minorEastAsia"/>
        </w:rPr>
        <w:t>ReLU</w:t>
      </w:r>
      <w:proofErr w:type="spellEnd"/>
      <w:r w:rsidR="00D00FF9">
        <w:rPr>
          <w:rFonts w:eastAsiaTheme="minorEastAsia"/>
        </w:rPr>
        <w:t xml:space="preserve"> here)</w:t>
      </w:r>
      <w:r w:rsidR="00691EFC">
        <w:rPr>
          <w:rFonts w:eastAsiaTheme="minorEastAsia"/>
        </w:rPr>
        <w:t xml:space="preserve">. </w:t>
      </w:r>
      <w:r w:rsidR="00DD7F83">
        <w:rPr>
          <w:rFonts w:eastAsiaTheme="minorEastAsia"/>
        </w:rPr>
        <w:t xml:space="preserve">The </w:t>
      </w:r>
      <w:r w:rsidR="0008029B">
        <w:rPr>
          <w:rFonts w:eastAsiaTheme="minorEastAsia"/>
        </w:rPr>
        <w:t xml:space="preserve">MLP classifier </w:t>
      </w:r>
      <w:r w:rsidR="001B622F">
        <w:rPr>
          <w:rFonts w:eastAsiaTheme="minorEastAsia"/>
        </w:rPr>
        <w:t xml:space="preserve">is </w:t>
      </w:r>
      <w:r w:rsidR="0008029B">
        <w:rPr>
          <w:rFonts w:eastAsiaTheme="minorEastAsia"/>
        </w:rPr>
        <w:t xml:space="preserve">trained by </w:t>
      </w:r>
      <w:r w:rsidR="00CC0690">
        <w:rPr>
          <w:rFonts w:eastAsiaTheme="minorEastAsia"/>
        </w:rPr>
        <w:t>mini</w:t>
      </w:r>
      <w:r w:rsidR="00157ED9">
        <w:rPr>
          <w:rFonts w:eastAsiaTheme="minorEastAsia"/>
        </w:rPr>
        <w:t>mi</w:t>
      </w:r>
      <w:r w:rsidR="00CC0690">
        <w:rPr>
          <w:rFonts w:eastAsiaTheme="minorEastAsia"/>
        </w:rPr>
        <w:t>z</w:t>
      </w:r>
      <w:r w:rsidR="00BF2540">
        <w:rPr>
          <w:rFonts w:eastAsiaTheme="minorEastAsia"/>
        </w:rPr>
        <w:t>ing</w:t>
      </w:r>
      <w:r w:rsidR="00CC0690">
        <w:rPr>
          <w:rFonts w:eastAsiaTheme="minorEastAsia"/>
        </w:rPr>
        <w:t xml:space="preserve"> </w:t>
      </w:r>
      <w:r w:rsidR="0008029B">
        <w:rPr>
          <w:rFonts w:eastAsiaTheme="minorEastAsia"/>
        </w:rPr>
        <w:t xml:space="preserve">the cross-entropy between the spatial domain labels </w:t>
      </w:r>
      <m:oMath>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m:t>
            </m:r>
          </m:sup>
        </m:sSup>
      </m:oMath>
      <w:r w:rsidR="00514BBF">
        <w:rPr>
          <w:rFonts w:eastAsiaTheme="minorEastAsia" w:hint="eastAsia"/>
        </w:rPr>
        <w:t xml:space="preserve"> </w:t>
      </w:r>
      <w:r w:rsidR="00514BBF">
        <w:rPr>
          <w:rFonts w:eastAsiaTheme="minorEastAsia"/>
        </w:rPr>
        <w:t xml:space="preserve">and </w:t>
      </w:r>
      <w:r w:rsidR="00081010">
        <w:rPr>
          <w:rFonts w:eastAsiaTheme="minorEastAsia"/>
        </w:rPr>
        <w:t xml:space="preserve">the </w:t>
      </w:r>
      <w:proofErr w:type="spellStart"/>
      <w:r w:rsidR="00081010">
        <w:rPr>
          <w:rFonts w:eastAsiaTheme="minorEastAsia"/>
        </w:rPr>
        <w:t>softmax</w:t>
      </w:r>
      <w:proofErr w:type="spellEnd"/>
      <w:r w:rsidR="00081010">
        <w:rPr>
          <w:rFonts w:eastAsiaTheme="minorEastAsia"/>
        </w:rPr>
        <w:t xml:space="preserve"> of</w:t>
      </w:r>
      <w:r w:rsidR="005034BF">
        <w:rPr>
          <w:rFonts w:eastAsiaTheme="minorEastAsia"/>
        </w:rPr>
        <w:t xml:space="preserve"> the output</w:t>
      </w:r>
      <w:r w:rsidR="00555C43">
        <w:rPr>
          <w:rFonts w:eastAsiaTheme="minorEastAsia"/>
        </w:rPr>
        <w:t xml:space="preserve"> of </w:t>
      </w:r>
      <w:r w:rsidR="00081010">
        <w:rPr>
          <w:rFonts w:eastAsiaTheme="minorEastAsia"/>
        </w:rPr>
        <w:t xml:space="preserve"> </w:t>
      </w:r>
      <m:oMath>
        <m:sSub>
          <m:sSubPr>
            <m:ctrlPr>
              <w:rPr>
                <w:rFonts w:ascii="Cambria Math" w:hAnsi="Cambria Math"/>
                <w:i/>
              </w:rPr>
            </m:ctrlPr>
          </m:sSubPr>
          <m:e>
            <m:r>
              <w:rPr>
                <w:rFonts w:ascii="Cambria Math" w:hAnsi="Cambria Math"/>
              </w:rPr>
              <m:t>f</m:t>
            </m:r>
          </m:e>
          <m:sub>
            <m:r>
              <w:rPr>
                <w:rFonts w:ascii="Cambria Math" w:hAnsi="Cambria Math"/>
              </w:rPr>
              <m:t>MLP</m:t>
            </m:r>
          </m:sub>
        </m:sSub>
      </m:oMath>
      <w:r w:rsidR="00C458FE">
        <w:rPr>
          <w:rFonts w:eastAsiaTheme="minorEastAsia" w:hint="eastAsia"/>
        </w:rPr>
        <w:t>.</w:t>
      </w:r>
      <w:r w:rsidR="0062741E">
        <w:rPr>
          <w:rFonts w:eastAsiaTheme="minorEastAsia"/>
        </w:rPr>
        <w:t xml:space="preserve"> </w:t>
      </w:r>
      <w:r w:rsidR="006F51F6">
        <w:rPr>
          <w:rFonts w:eastAsiaTheme="minorEastAsia"/>
        </w:rPr>
        <w:t xml:space="preserve">As a result, there are </w:t>
      </w:r>
      <m:oMath>
        <m:r>
          <w:rPr>
            <w:rFonts w:ascii="Cambria Math" w:eastAsiaTheme="minorEastAsia" w:hAnsi="Cambria Math"/>
          </w:rPr>
          <m:t>M</m:t>
        </m:r>
      </m:oMath>
      <w:r w:rsidR="007B116F">
        <w:rPr>
          <w:rFonts w:eastAsiaTheme="minorEastAsia" w:hint="eastAsia"/>
        </w:rPr>
        <w:t xml:space="preserve"> </w:t>
      </w:r>
      <w:proofErr w:type="spellStart"/>
      <w:r w:rsidR="007B116F">
        <w:rPr>
          <w:rFonts w:eastAsiaTheme="minorEastAsia"/>
        </w:rPr>
        <w:t>M</w:t>
      </w:r>
      <w:r w:rsidR="00DA3553">
        <w:rPr>
          <w:rFonts w:eastAsiaTheme="minorEastAsia"/>
        </w:rPr>
        <w:t>LP</w:t>
      </w:r>
      <w:ins w:id="498" w:author="Zhang Chihao" w:date="2023-05-16T10:22:00Z">
        <w:r w:rsidR="00D62453">
          <w:t>.d</w:t>
        </w:r>
      </w:ins>
      <w:proofErr w:type="spellEnd"/>
      <w:del w:id="499" w:author="Zhang Chihao" w:date="2023-05-16T10:22:00Z">
        <w:r w:rsidR="007B116F" w:rsidDel="00D62453">
          <w:rPr>
            <w:rFonts w:eastAsiaTheme="minorEastAsia"/>
          </w:rPr>
          <w:delText xml:space="preserve"> </w:delText>
        </w:r>
      </w:del>
      <w:del w:id="500" w:author="Zhang Chihao" w:date="2023-02-09T17:06:00Z">
        <w:r w:rsidR="007B116F" w:rsidDel="004A204A">
          <w:rPr>
            <w:rFonts w:eastAsiaTheme="minorEastAsia"/>
          </w:rPr>
          <w:delText xml:space="preserve">classifiers corresponding to </w:delText>
        </w:r>
        <w:r w:rsidR="007B06D1" w:rsidDel="004A204A">
          <w:rPr>
            <w:rFonts w:eastAsiaTheme="minorEastAsia"/>
          </w:rPr>
          <w:delText xml:space="preserve">the </w:delText>
        </w:r>
      </w:del>
      <m:oMath>
        <m:r>
          <w:del w:id="501" w:author="Zhang Chihao" w:date="2023-02-09T17:06:00Z">
            <w:rPr>
              <w:rFonts w:ascii="Cambria Math" w:eastAsiaTheme="minorEastAsia" w:hAnsi="Cambria Math"/>
            </w:rPr>
            <m:t>M</m:t>
          </w:del>
        </m:r>
      </m:oMath>
      <w:del w:id="502" w:author="Zhang Chihao" w:date="2023-02-09T17:06:00Z">
        <w:r w:rsidR="007B06D1" w:rsidDel="004A204A">
          <w:rPr>
            <w:rFonts w:eastAsiaTheme="minorEastAsia" w:hint="eastAsia"/>
          </w:rPr>
          <w:delText xml:space="preserve"> </w:delText>
        </w:r>
        <w:r w:rsidR="00A77A72" w:rsidDel="004A204A">
          <w:rPr>
            <w:rFonts w:eastAsiaTheme="minorEastAsia"/>
          </w:rPr>
          <w:delText>auto-encoders</w:delText>
        </w:r>
        <w:r w:rsidR="007B06D1" w:rsidDel="004A204A">
          <w:rPr>
            <w:rFonts w:eastAsiaTheme="minorEastAsia"/>
          </w:rPr>
          <w:delText>.</w:delText>
        </w:r>
      </w:del>
    </w:p>
    <w:p w14:paraId="1D7D0AF7" w14:textId="77777777" w:rsidR="00650338" w:rsidRPr="00650338" w:rsidRDefault="00650338" w:rsidP="004A204A">
      <w:pPr>
        <w:pStyle w:val="maintextfollowingheading"/>
      </w:pPr>
    </w:p>
    <w:p w14:paraId="4B1FCAB1" w14:textId="1A47CA79" w:rsidR="00CB60FD" w:rsidRPr="001F09BC" w:rsidRDefault="001F46E5" w:rsidP="00CA172E">
      <w:pPr>
        <w:pStyle w:val="31"/>
        <w:adjustRightInd w:val="0"/>
        <w:rPr>
          <w:sz w:val="22"/>
        </w:rPr>
      </w:pPr>
      <w:r w:rsidRPr="001F09BC">
        <w:rPr>
          <w:sz w:val="22"/>
        </w:rPr>
        <w:t xml:space="preserve">Spatial domain-specific </w:t>
      </w:r>
      <w:r w:rsidR="003A18F6" w:rsidRPr="001F09BC">
        <w:rPr>
          <w:sz w:val="22"/>
        </w:rPr>
        <w:t>saliency</w:t>
      </w:r>
      <w:r w:rsidR="00DB2B61">
        <w:rPr>
          <w:sz w:val="22"/>
        </w:rPr>
        <w:t xml:space="preserve"> map</w:t>
      </w:r>
    </w:p>
    <w:p w14:paraId="25C4BECD" w14:textId="086050FD" w:rsidR="000368E7" w:rsidRDefault="00CD283B" w:rsidP="00A86FC5">
      <w:pPr>
        <w:pStyle w:val="maintextfollowingheading"/>
        <w:rPr>
          <w:rFonts w:eastAsiaTheme="minorEastAsia"/>
        </w:rPr>
      </w:pPr>
      <w:ins w:id="503" w:author="Zhang Chihao" w:date="2023-05-18T21:12:00Z">
        <w:r w:rsidRPr="00CD283B">
          <w:t xml:space="preserve">Saliency maps are a powerful tool for deep learning model interpretation. The idea is that the gradient quantifies how much change in input dimension would affect the classification. </w:t>
        </w:r>
      </w:ins>
      <w:del w:id="504" w:author="Zhang Chihao" w:date="2023-05-18T21:12:00Z">
        <w:r w:rsidR="002562E9" w:rsidDel="00CD283B">
          <w:delText xml:space="preserve">We used the saliency </w:delText>
        </w:r>
        <w:r w:rsidR="001F70B0" w:rsidDel="00CD283B">
          <w:delText xml:space="preserve">map </w:delText>
        </w:r>
        <w:r w:rsidR="002562E9" w:rsidDel="00CD283B">
          <w:delText xml:space="preserve">to measure the contribution of genes to the </w:delText>
        </w:r>
        <w:r w:rsidR="00D34FC5" w:rsidDel="00CD283B">
          <w:delText>spatial domain</w:delText>
        </w:r>
        <w:r w:rsidR="00DF6C3F" w:rsidDel="00CD283B">
          <w:delText xml:space="preserve"> </w:delText>
        </w:r>
        <w:r w:rsidR="00DA68C4" w:rsidDel="00CD283B">
          <w:delText>classification</w:delText>
        </w:r>
      </w:del>
      <w:ins w:id="505" w:author="Zhang Chihao" w:date="2023-05-18T21:12:00Z">
        <w:r w:rsidRPr="00CD283B">
          <w:t>The idea is that the gradient quantifies how much change in input dimension would affect the classification. Prominent examples include</w:t>
        </w:r>
        <w:r w:rsidRPr="00CD283B" w:rsidDel="00CD283B">
          <w:t xml:space="preserve"> </w:t>
        </w:r>
      </w:ins>
      <w:del w:id="506" w:author="Zhang Chihao" w:date="2023-05-18T21:12:00Z">
        <w:r w:rsidR="002562E9" w:rsidDel="00CD283B">
          <w:delText>.</w:delText>
        </w:r>
        <w:r w:rsidR="00DA68C4" w:rsidDel="00CD283B">
          <w:delText xml:space="preserve"> The idea is inspired </w:delText>
        </w:r>
        <w:r w:rsidR="002F4AB3" w:rsidDel="00CD283B">
          <w:delText>by</w:delText>
        </w:r>
        <w:r w:rsidR="00C30387" w:rsidDel="00CD283B">
          <w:delText xml:space="preserve"> the saliency map in computer vision</w:delText>
        </w:r>
      </w:del>
      <w:customXmlDelRangeStart w:id="507" w:author="Zhang Chihao" w:date="2023-05-18T21:13:00Z"/>
      <w:sdt>
        <w:sdtPr>
          <w:alias w:val="To edit, see citavi.com/edit"/>
          <w:tag w:val="CitaviPlaceholder#614bb21f-de43-48e9-a7fa-7ef2aa387d14"/>
          <w:id w:val="176320409"/>
          <w:placeholder>
            <w:docPart w:val="DefaultPlaceholder_-1854013440"/>
          </w:placeholder>
        </w:sdtPr>
        <w:sdtContent>
          <w:customXmlDelRangeEnd w:id="507"/>
          <w:r w:rsidR="00A44D3A">
            <w:rPr>
              <w:noProof/>
            </w:rPr>
            <w:fldChar w:fldCharType="begin"/>
          </w:r>
          <w:r w:rsidR="007A3413">
            <w:rPr>
              <w:noProof/>
            </w:rPr>
            <w:instrText>ADDIN CitaviPlaceholder{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TWljcm9zb2Z0IFlhSGVp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jA1Ml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HJcblxcZnJvbWFuXFxmY2hhcnNldDJcXGZwcnEye1xcKlxccGFub3NlIDA1MDUwMTAyMDEwNzA2MDIwNTA3fVN5bWJvbDt9e1xcZjJcXGZzd2lzc1xcZmNoYXJzZXQwXFxmcHJxMntcXCpcXHBhbm9zZSAwMjBiMDYwNDAyMDIwMjAyMDIwNH1BcmlhbDt9fXtcXGNvbG9ydGJsO317XFxzdHlsZXNoZWV0e1xcczBcXHNuZXh0MFxcc3Fmb3JtYXRcXHNwcmlvcml0eTBcXHNhMTIwXFxhc3BhbHBoYVxcYXNwbnVtXHJcblxcYWRqdXN0cmlnaHRcXGx0cnBhclxcbGkwXFxsaW4wXFxyaTBcXHJpbjBcXHFsXFxmYWF1dG9cXHJ0bGNoXFxhZjJcXGFmczIwXFxsdHJjaFxcZnMyMFxcbG9jaFxcYWYyXFxkYmNoXFxhZjJcXGhpY2hcXGYy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N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JcXGFmczIwXHJcblxcbHRyY2hcXGZzMjBcXGxvY2hcXGFmMlxcZGJjaFxcYWYyXFxoaWNoXFxmMntcXHJ0bGNoXFxhZjJcXGFmczIwXFxsdHJjaFxcZnMyMFxcbG9jaFxcYWYyXFxkYmNoXFxhZjJcXGhpY2hcXGYy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}</w:instrText>
          </w:r>
          <w:r w:rsidR="00A44D3A">
            <w:rPr>
              <w:noProof/>
            </w:rPr>
            <w:fldChar w:fldCharType="separate"/>
          </w:r>
          <w:r w:rsidR="007A3413">
            <w:rPr>
              <w:noProof/>
            </w:rPr>
            <w:t>(47–49)</w:t>
          </w:r>
          <w:r w:rsidR="00A44D3A">
            <w:rPr>
              <w:noProof/>
            </w:rPr>
            <w:fldChar w:fldCharType="end"/>
          </w:r>
          <w:ins w:id="508" w:author="Zhang Chihao" w:date="2023-05-18T21:13:00Z">
            <w:r>
              <w:rPr>
                <w:rFonts w:ascii="宋体" w:eastAsia="宋体" w:hAnsi="宋体" w:cs="宋体"/>
                <w:noProof/>
              </w:rPr>
              <w:t xml:space="preserve">. </w:t>
            </w:r>
            <w:r>
              <w:t>Those methods are popularly used in computer vision.</w:t>
            </w:r>
          </w:ins>
          <w:customXmlDelRangeStart w:id="509" w:author="Zhang Chihao" w:date="2023-05-18T21:13:00Z"/>
        </w:sdtContent>
      </w:sdt>
      <w:customXmlDelRangeEnd w:id="509"/>
      <w:del w:id="510" w:author="Zhang Chihao" w:date="2023-05-18T21:13:00Z">
        <w:r w:rsidR="00C30387" w:rsidDel="00CD283B">
          <w:delText>, which is an important concept</w:delText>
        </w:r>
        <w:r w:rsidR="00A65C96" w:rsidDel="00CD283B">
          <w:delText xml:space="preserve"> to explain the contribution of pixels to </w:delText>
        </w:r>
        <w:r w:rsidR="002C4F63" w:rsidDel="00CD283B">
          <w:delText xml:space="preserve">image </w:delText>
        </w:r>
        <w:r w:rsidR="00A65C96" w:rsidDel="00CD283B">
          <w:delText>classification</w:delText>
        </w:r>
        <w:r w:rsidR="00306BDD" w:rsidDel="00CD283B">
          <w:delText>.</w:delText>
        </w:r>
      </w:del>
      <w:r w:rsidR="006A2BF8">
        <w:rPr>
          <w:rFonts w:eastAsiaTheme="minorEastAsia"/>
        </w:rPr>
        <w:t xml:space="preserve"> </w:t>
      </w:r>
      <w:r w:rsidR="009867BB">
        <w:rPr>
          <w:rFonts w:eastAsiaTheme="minorEastAsia"/>
        </w:rPr>
        <w:t xml:space="preserve">Specifically, </w:t>
      </w:r>
      <w:r w:rsidR="009C6ED5">
        <w:rPr>
          <w:rFonts w:eastAsiaTheme="minorEastAsia"/>
        </w:rPr>
        <w:t xml:space="preserve">given the </w:t>
      </w:r>
      <m:oMath>
        <m:r>
          <w:rPr>
            <w:rFonts w:ascii="Cambria Math" w:eastAsiaTheme="minorEastAsia" w:hAnsi="Cambria Math"/>
          </w:rPr>
          <m:t>i</m:t>
        </m:r>
      </m:oMath>
      <w:r w:rsidR="009C6ED5">
        <w:rPr>
          <w:rFonts w:eastAsiaTheme="minorEastAsia" w:hint="eastAsia"/>
        </w:rPr>
        <w:t>-</w:t>
      </w:r>
      <w:r w:rsidR="009C6ED5">
        <w:rPr>
          <w:rFonts w:eastAsiaTheme="minorEastAsia"/>
        </w:rPr>
        <w:t xml:space="preserve">th spot’s gene </w:t>
      </w:r>
      <w:r w:rsidR="009C6ED5" w:rsidRPr="001F09BC">
        <w:rPr>
          <w:rFonts w:eastAsiaTheme="minorEastAsia"/>
        </w:rPr>
        <w:t xml:space="preserve">expression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F63092" w:rsidRPr="001F09BC">
        <w:rPr>
          <w:rFonts w:eastAsiaTheme="minorEastAsia"/>
        </w:rPr>
        <w:t xml:space="preserve">, </w:t>
      </w:r>
      <w:r w:rsidR="00F05A3F">
        <w:rPr>
          <w:rFonts w:eastAsiaTheme="minorEastAsia"/>
        </w:rPr>
        <w:t xml:space="preserve">we </w:t>
      </w:r>
      <w:r w:rsidR="00E01F56" w:rsidRPr="001F09BC">
        <w:rPr>
          <w:rFonts w:eastAsiaTheme="minorEastAsia"/>
        </w:rPr>
        <w:t>denote</w:t>
      </w:r>
      <w:r w:rsidR="00F05A3F">
        <w:rPr>
          <w:rFonts w:eastAsiaTheme="minorEastAsia"/>
        </w:rPr>
        <w:t>d</w:t>
      </w:r>
      <w:r w:rsidR="00E01F56" w:rsidRPr="001F09BC">
        <w:rPr>
          <w:rFonts w:eastAsiaTheme="minorEastAsia"/>
        </w:rPr>
        <w:t xml:space="preserve"> </w:t>
      </w:r>
      <w:r w:rsidR="002A5D77" w:rsidRPr="001F09BC">
        <w:rPr>
          <w:rFonts w:eastAsiaTheme="minorEastAsia"/>
        </w:rPr>
        <w:t xml:space="preserve">the output of the last layer of the MLP classifier </w:t>
      </w:r>
      <w:r w:rsidR="00426D9A" w:rsidRPr="001F09BC">
        <w:rPr>
          <w:rFonts w:eastAsiaTheme="minorEastAsia"/>
        </w:rPr>
        <w:t xml:space="preserve">a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p>
    <w:tbl>
      <w:tblPr>
        <w:tblStyle w:val="af3"/>
        <w:tblW w:w="8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79"/>
        <w:gridCol w:w="509"/>
      </w:tblGrid>
      <w:tr w:rsidR="00F271CD" w14:paraId="6E84AAEB" w14:textId="77777777" w:rsidTr="00801DA4">
        <w:tc>
          <w:tcPr>
            <w:tcW w:w="567" w:type="dxa"/>
            <w:vAlign w:val="center"/>
          </w:tcPr>
          <w:p w14:paraId="700CA1D8" w14:textId="77777777" w:rsidR="00F271CD" w:rsidRDefault="00F271CD" w:rsidP="00546202">
            <w:pPr>
              <w:ind w:firstLineChars="0" w:firstLine="0"/>
            </w:pPr>
          </w:p>
        </w:tc>
        <w:tc>
          <w:tcPr>
            <w:tcW w:w="7479" w:type="dxa"/>
            <w:vAlign w:val="center"/>
          </w:tcPr>
          <w:p w14:paraId="2FA9E111" w14:textId="0AE4D97F" w:rsidR="00F271CD" w:rsidRPr="00F271CD" w:rsidRDefault="00000000" w:rsidP="00801DA4">
            <w:pPr>
              <w:ind w:firstLine="220"/>
              <w:jc w:val="center"/>
              <w:rPr>
                <w:iCs/>
              </w:rPr>
            </w:pPr>
            <m:oMathPara>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nc</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LP</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LP</m:t>
                    </m:r>
                  </m:sub>
                </m:sSub>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enc</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i</m:t>
                            </m:r>
                          </m:sub>
                        </m:sSub>
                      </m:e>
                    </m:d>
                  </m:e>
                </m:d>
                <m:r>
                  <w:rPr>
                    <w:rFonts w:ascii="Cambria Math" w:hAnsi="Cambria Math"/>
                  </w:rPr>
                  <m:t>,</m:t>
                </m:r>
              </m:oMath>
            </m:oMathPara>
          </w:p>
        </w:tc>
        <w:tc>
          <w:tcPr>
            <w:tcW w:w="509" w:type="dxa"/>
            <w:vAlign w:val="center"/>
          </w:tcPr>
          <w:p w14:paraId="232C1DEC" w14:textId="321782C5" w:rsidR="00F271CD" w:rsidRPr="009538BA" w:rsidRDefault="00F271CD" w:rsidP="00801DA4">
            <w:pPr>
              <w:ind w:firstLineChars="0" w:firstLine="0"/>
              <w:jc w:val="center"/>
              <w:rPr>
                <w:sz w:val="20"/>
                <w:szCs w:val="20"/>
              </w:rPr>
            </w:pPr>
            <w:r w:rsidRPr="009538BA">
              <w:rPr>
                <w:rFonts w:hint="eastAsia"/>
                <w:sz w:val="20"/>
                <w:szCs w:val="20"/>
              </w:rPr>
              <w:t>(</w:t>
            </w:r>
            <w:r w:rsidR="00CA5C8B">
              <w:rPr>
                <w:sz w:val="20"/>
                <w:szCs w:val="20"/>
              </w:rPr>
              <w:t>4</w:t>
            </w:r>
            <w:r w:rsidRPr="009538BA">
              <w:rPr>
                <w:sz w:val="20"/>
                <w:szCs w:val="20"/>
              </w:rPr>
              <w:t>)</w:t>
            </w:r>
          </w:p>
        </w:tc>
      </w:tr>
    </w:tbl>
    <w:p w14:paraId="61024278" w14:textId="36536EFF" w:rsidR="00622C92" w:rsidRDefault="005B3DBB" w:rsidP="000F143E">
      <w:pPr>
        <w:ind w:firstLineChars="0" w:firstLine="0"/>
        <w:rPr>
          <w:iCs/>
        </w:rPr>
      </w:pPr>
      <w:r>
        <w:rPr>
          <w:iCs/>
        </w:rPr>
        <w:t xml:space="preserve">where </w:t>
      </w:r>
      <m:oMath>
        <m:sSub>
          <m:sSubPr>
            <m:ctrlPr>
              <w:rPr>
                <w:rFonts w:ascii="Cambria Math" w:hAnsi="Cambria Math"/>
                <w:i/>
                <w:iCs/>
              </w:rPr>
            </m:ctrlPr>
          </m:sSubPr>
          <m:e>
            <m:r>
              <m:rPr>
                <m:sty m:val="bi"/>
              </m:rPr>
              <w:rPr>
                <w:rFonts w:ascii="Cambria Math" w:hAnsi="Cambria Math"/>
              </w:rPr>
              <m:t>z</m:t>
            </m:r>
          </m:e>
          <m:sub>
            <m:r>
              <w:rPr>
                <w:rFonts w:ascii="Cambria Math" w:hAnsi="Cambria Math"/>
              </w:rPr>
              <m:t>i</m:t>
            </m:r>
          </m:sub>
        </m:sSub>
        <m:r>
          <w:rPr>
            <w:rFonts w:ascii="Cambria Math" w:hAnsi="Cambria Math"/>
          </w:rPr>
          <m:t>∈</m:t>
        </m:r>
        <m:sSup>
          <m:sSupPr>
            <m:ctrlPr>
              <w:rPr>
                <w:rFonts w:ascii="Cambria Math" w:hAnsi="Cambria Math"/>
                <w:i/>
                <w:iCs/>
              </w:rPr>
            </m:ctrlPr>
          </m:sSupPr>
          <m:e>
            <m:r>
              <w:rPr>
                <w:rFonts w:ascii="Cambria Math" w:hAnsi="Cambria Math"/>
              </w:rPr>
              <m:t>R</m:t>
            </m:r>
          </m:e>
          <m:sup>
            <m:r>
              <w:rPr>
                <w:rFonts w:ascii="Cambria Math" w:hAnsi="Cambria Math"/>
              </w:rPr>
              <m:t>K</m:t>
            </m:r>
          </m:sup>
        </m:sSup>
      </m:oMath>
      <w:r w:rsidR="00D939BC">
        <w:rPr>
          <w:rFonts w:hint="eastAsia"/>
          <w:iCs/>
        </w:rPr>
        <w:t>.</w:t>
      </w:r>
      <w:r w:rsidR="00D939BC">
        <w:rPr>
          <w:iCs/>
        </w:rPr>
        <w:t xml:space="preserve"> </w:t>
      </w:r>
      <w:r w:rsidR="0042331E">
        <w:rPr>
          <w:iCs/>
        </w:rPr>
        <w:t xml:space="preserve">The </w:t>
      </w:r>
      <w:r w:rsidR="00851F3D">
        <w:rPr>
          <w:iCs/>
        </w:rPr>
        <w:t xml:space="preserve">MLP classifier </w:t>
      </w:r>
      <w:r w:rsidR="00C20B75">
        <w:rPr>
          <w:iCs/>
        </w:rPr>
        <w:t xml:space="preserve">will </w:t>
      </w:r>
      <w:r w:rsidR="00851F3D">
        <w:rPr>
          <w:iCs/>
        </w:rPr>
        <w:t xml:space="preserve">predict </w:t>
      </w:r>
      <m:oMath>
        <m:sSub>
          <m:sSubPr>
            <m:ctrlPr>
              <w:rPr>
                <w:rFonts w:ascii="Cambria Math" w:hAnsi="Cambria Math"/>
                <w:i/>
                <w:iCs/>
              </w:rPr>
            </m:ctrlPr>
          </m:sSubPr>
          <m:e>
            <m:r>
              <w:rPr>
                <w:rFonts w:ascii="Cambria Math" w:hAnsi="Cambria Math"/>
              </w:rPr>
              <m:t>x</m:t>
            </m:r>
          </m:e>
          <m:sub>
            <m:r>
              <w:rPr>
                <w:rFonts w:ascii="Cambria Math" w:hAnsi="Cambria Math"/>
              </w:rPr>
              <m:t>i</m:t>
            </m:r>
          </m:sub>
        </m:sSub>
      </m:oMath>
      <w:r w:rsidR="00851F3D">
        <w:rPr>
          <w:rFonts w:hint="eastAsia"/>
          <w:iCs/>
        </w:rPr>
        <w:t xml:space="preserve"> </w:t>
      </w:r>
      <w:r w:rsidR="00851F3D">
        <w:rPr>
          <w:iCs/>
        </w:rPr>
        <w:t>as the</w:t>
      </w:r>
      <w:r w:rsidR="00F76744">
        <w:rPr>
          <w:rFonts w:hint="eastAsia"/>
          <w:iCs/>
        </w:rPr>
        <w:t xml:space="preserve"> </w:t>
      </w:r>
      <m:oMath>
        <m:sSub>
          <m:sSubPr>
            <m:ctrlPr>
              <w:rPr>
                <w:rFonts w:ascii="Cambria Math" w:hAnsi="Cambria Math"/>
                <w:i/>
                <w:iCs/>
              </w:rPr>
            </m:ctrlPr>
          </m:sSubPr>
          <m:e>
            <m:r>
              <w:rPr>
                <w:rFonts w:ascii="Cambria Math" w:hAnsi="Cambria Math"/>
              </w:rPr>
              <m:t>k</m:t>
            </m:r>
          </m:e>
          <m:sub>
            <m:r>
              <w:rPr>
                <w:rFonts w:ascii="Cambria Math" w:hAnsi="Cambria Math"/>
              </w:rPr>
              <m:t>max</m:t>
            </m:r>
          </m:sub>
        </m:sSub>
      </m:oMath>
      <w:r w:rsidR="00851F3D">
        <w:rPr>
          <w:iCs/>
        </w:rPr>
        <w:t xml:space="preserve">-th spatial domain </w:t>
      </w:r>
      <w:r w:rsidR="00D7457E">
        <w:rPr>
          <w:iCs/>
        </w:rPr>
        <w:t xml:space="preserve">where </w:t>
      </w:r>
      <m:oMath>
        <m:sSub>
          <m:sSubPr>
            <m:ctrlPr>
              <w:rPr>
                <w:rFonts w:ascii="Cambria Math" w:hAnsi="Cambria Math"/>
                <w:i/>
                <w:iCs/>
              </w:rPr>
            </m:ctrlPr>
          </m:sSubPr>
          <m:e>
            <m:r>
              <w:rPr>
                <w:rFonts w:ascii="Cambria Math" w:hAnsi="Cambria Math"/>
              </w:rPr>
              <m:t>k</m:t>
            </m:r>
          </m:e>
          <m:sub>
            <m:r>
              <w:rPr>
                <w:rFonts w:ascii="Cambria Math" w:hAnsi="Cambria Math"/>
              </w:rPr>
              <m:t>max</m:t>
            </m:r>
          </m:sub>
        </m:sSub>
      </m:oMath>
      <w:r w:rsidR="00D7457E">
        <w:rPr>
          <w:iCs/>
        </w:rPr>
        <w:t xml:space="preserve"> is the index of the largest valu</w:t>
      </w:r>
      <w:r w:rsidR="00D7457E">
        <w:rPr>
          <w:rFonts w:hint="eastAsia"/>
          <w:iCs/>
        </w:rPr>
        <w:t>e</w:t>
      </w:r>
      <w:r w:rsidR="00D7457E">
        <w:rPr>
          <w:iCs/>
        </w:rPr>
        <w:t xml:space="preserve"> of </w:t>
      </w:r>
      <m:oMath>
        <m:sSub>
          <m:sSubPr>
            <m:ctrlPr>
              <w:rPr>
                <w:rFonts w:ascii="Cambria Math" w:hAnsi="Cambria Math"/>
                <w:i/>
                <w:iCs/>
              </w:rPr>
            </m:ctrlPr>
          </m:sSubPr>
          <m:e>
            <m:r>
              <w:rPr>
                <w:rFonts w:ascii="Cambria Math" w:hAnsi="Cambria Math"/>
              </w:rPr>
              <m:t>z</m:t>
            </m:r>
          </m:e>
          <m:sub>
            <m:r>
              <w:rPr>
                <w:rFonts w:ascii="Cambria Math" w:hAnsi="Cambria Math"/>
              </w:rPr>
              <m:t>i</m:t>
            </m:r>
          </m:sub>
        </m:sSub>
      </m:oMath>
      <w:r w:rsidR="00445501">
        <w:rPr>
          <w:rFonts w:hint="eastAsia"/>
          <w:iCs/>
        </w:rPr>
        <w:t xml:space="preserve"> (</w:t>
      </w:r>
      <w:r w:rsidR="00445501">
        <w:rPr>
          <w:iCs/>
        </w:rPr>
        <w:t xml:space="preserve">denoted by </w:t>
      </w:r>
      <m:oMath>
        <m:sSub>
          <m:sSubPr>
            <m:ctrlPr>
              <w:rPr>
                <w:rFonts w:ascii="Cambria Math" w:hAnsi="Cambria Math"/>
                <w:i/>
                <w:iCs/>
              </w:rPr>
            </m:ctrlPr>
          </m:sSubPr>
          <m:e>
            <m:r>
              <w:rPr>
                <w:rFonts w:ascii="Cambria Math" w:hAnsi="Cambria Math"/>
              </w:rPr>
              <m:t>z</m:t>
            </m:r>
          </m:e>
          <m:sub>
            <m:r>
              <w:rPr>
                <w:rFonts w:ascii="Cambria Math" w:hAnsi="Cambria Math"/>
              </w:rPr>
              <m:t>i,</m:t>
            </m:r>
            <m:sSub>
              <m:sSubPr>
                <m:ctrlPr>
                  <w:rPr>
                    <w:rFonts w:ascii="Cambria Math" w:hAnsi="Cambria Math"/>
                    <w:i/>
                    <w:iCs/>
                  </w:rPr>
                </m:ctrlPr>
              </m:sSubPr>
              <m:e>
                <m:r>
                  <w:rPr>
                    <w:rFonts w:ascii="Cambria Math" w:hAnsi="Cambria Math"/>
                  </w:rPr>
                  <m:t>k</m:t>
                </m:r>
              </m:e>
              <m:sub>
                <m:r>
                  <w:rPr>
                    <w:rFonts w:ascii="Cambria Math" w:hAnsi="Cambria Math"/>
                  </w:rPr>
                  <m:t>max</m:t>
                </m:r>
              </m:sub>
            </m:sSub>
          </m:sub>
        </m:sSub>
      </m:oMath>
      <w:r w:rsidR="00445501">
        <w:rPr>
          <w:iCs/>
        </w:rPr>
        <w:t>)</w:t>
      </w:r>
      <w:r w:rsidR="00C20B75">
        <w:rPr>
          <w:rFonts w:hint="eastAsia"/>
          <w:iCs/>
        </w:rPr>
        <w:t>.</w:t>
      </w:r>
      <w:r w:rsidR="00777C7C">
        <w:rPr>
          <w:iCs/>
        </w:rPr>
        <w:t xml:space="preserve"> </w:t>
      </w:r>
      <w:r w:rsidR="00F05A3F">
        <w:rPr>
          <w:iCs/>
        </w:rPr>
        <w:t>N</w:t>
      </w:r>
      <w:r w:rsidR="00DA2667">
        <w:rPr>
          <w:iCs/>
        </w:rPr>
        <w:t xml:space="preserve">ote that </w:t>
      </w:r>
      <m:oMath>
        <m:sSub>
          <m:sSubPr>
            <m:ctrlPr>
              <w:rPr>
                <w:rFonts w:ascii="Cambria Math" w:hAnsi="Cambria Math"/>
                <w:i/>
                <w:iCs/>
              </w:rPr>
            </m:ctrlPr>
          </m:sSubPr>
          <m:e>
            <m:r>
              <w:rPr>
                <w:rFonts w:ascii="Cambria Math" w:hAnsi="Cambria Math"/>
              </w:rPr>
              <m:t>z</m:t>
            </m:r>
          </m:e>
          <m:sub>
            <m:r>
              <w:rPr>
                <w:rFonts w:ascii="Cambria Math" w:hAnsi="Cambria Math"/>
              </w:rPr>
              <m:t>i,</m:t>
            </m:r>
            <m:sSub>
              <m:sSubPr>
                <m:ctrlPr>
                  <w:rPr>
                    <w:rFonts w:ascii="Cambria Math" w:hAnsi="Cambria Math"/>
                    <w:i/>
                    <w:iCs/>
                  </w:rPr>
                </m:ctrlPr>
              </m:sSubPr>
              <m:e>
                <m:r>
                  <w:rPr>
                    <w:rFonts w:ascii="Cambria Math" w:hAnsi="Cambria Math"/>
                  </w:rPr>
                  <m:t>k</m:t>
                </m:r>
              </m:e>
              <m:sub>
                <m:r>
                  <w:rPr>
                    <w:rFonts w:ascii="Cambria Math" w:hAnsi="Cambria Math"/>
                  </w:rPr>
                  <m:t>max</m:t>
                </m:r>
              </m:sub>
            </m:sSub>
          </m:sub>
        </m:sSub>
      </m:oMath>
      <w:r w:rsidR="005A6F03">
        <w:rPr>
          <w:rFonts w:hint="eastAsia"/>
          <w:iCs/>
        </w:rPr>
        <w:t xml:space="preserve"> </w:t>
      </w:r>
      <w:r w:rsidR="00C37553">
        <w:rPr>
          <w:iCs/>
        </w:rPr>
        <w:t xml:space="preserve">is a scalar function of </w:t>
      </w:r>
      <m:oMath>
        <m:sSub>
          <m:sSubPr>
            <m:ctrlPr>
              <w:rPr>
                <w:rFonts w:ascii="Cambria Math" w:hAnsi="Cambria Math"/>
                <w:i/>
                <w:iCs/>
              </w:rPr>
            </m:ctrlPr>
          </m:sSubPr>
          <m:e>
            <m:r>
              <w:rPr>
                <w:rFonts w:ascii="Cambria Math" w:hAnsi="Cambria Math"/>
              </w:rPr>
              <m:t>x</m:t>
            </m:r>
          </m:e>
          <m:sub>
            <m:r>
              <w:rPr>
                <w:rFonts w:ascii="Cambria Math" w:hAnsi="Cambria Math"/>
              </w:rPr>
              <m:t>i</m:t>
            </m:r>
          </m:sub>
        </m:sSub>
      </m:oMath>
      <w:r w:rsidR="00425E6C">
        <w:rPr>
          <w:rFonts w:hint="eastAsia"/>
          <w:iCs/>
        </w:rPr>
        <w:t>.</w:t>
      </w:r>
      <w:r w:rsidR="00425E6C">
        <w:rPr>
          <w:iCs/>
        </w:rPr>
        <w:t xml:space="preserve"> To measure the genes</w:t>
      </w:r>
      <w:r w:rsidR="004122E3">
        <w:rPr>
          <w:iCs/>
        </w:rPr>
        <w:t>’</w:t>
      </w:r>
      <w:r w:rsidR="00425E6C">
        <w:rPr>
          <w:iCs/>
        </w:rPr>
        <w:t xml:space="preserve"> contribution to the</w:t>
      </w:r>
      <w:r w:rsidR="000F04A7">
        <w:rPr>
          <w:iCs/>
        </w:rPr>
        <w:t xml:space="preserve"> prediction of spatial domains</w:t>
      </w:r>
      <w:r w:rsidR="00FA5F0C">
        <w:rPr>
          <w:iCs/>
        </w:rPr>
        <w:t>, we compute</w:t>
      </w:r>
      <w:r w:rsidR="00F05A3F">
        <w:rPr>
          <w:iCs/>
        </w:rPr>
        <w:t xml:space="preserve">d </w:t>
      </w:r>
      <w:r w:rsidR="00FA5F0C">
        <w:rPr>
          <w:iCs/>
        </w:rPr>
        <w:t xml:space="preserve">the gradient of </w:t>
      </w:r>
      <m:oMath>
        <m:sSub>
          <m:sSubPr>
            <m:ctrlPr>
              <w:rPr>
                <w:rFonts w:ascii="Cambria Math" w:hAnsi="Cambria Math"/>
                <w:i/>
                <w:iCs/>
              </w:rPr>
            </m:ctrlPr>
          </m:sSubPr>
          <m:e>
            <m:r>
              <w:rPr>
                <w:rFonts w:ascii="Cambria Math" w:hAnsi="Cambria Math"/>
              </w:rPr>
              <m:t>z</m:t>
            </m:r>
          </m:e>
          <m:sub>
            <m:r>
              <w:rPr>
                <w:rFonts w:ascii="Cambria Math" w:hAnsi="Cambria Math"/>
              </w:rPr>
              <m:t>i,</m:t>
            </m:r>
            <m:sSub>
              <m:sSubPr>
                <m:ctrlPr>
                  <w:rPr>
                    <w:rFonts w:ascii="Cambria Math" w:hAnsi="Cambria Math"/>
                    <w:i/>
                    <w:iCs/>
                  </w:rPr>
                </m:ctrlPr>
              </m:sSubPr>
              <m:e>
                <m:r>
                  <w:rPr>
                    <w:rFonts w:ascii="Cambria Math" w:hAnsi="Cambria Math"/>
                  </w:rPr>
                  <m:t>k</m:t>
                </m:r>
              </m:e>
              <m:sub>
                <m:r>
                  <w:rPr>
                    <w:rFonts w:ascii="Cambria Math" w:hAnsi="Cambria Math"/>
                  </w:rPr>
                  <m:t>max</m:t>
                </m:r>
              </m:sub>
            </m:sSub>
          </m:sub>
        </m:sSub>
      </m:oMath>
      <w:r w:rsidR="00FA5F0C">
        <w:rPr>
          <w:rFonts w:hint="eastAsia"/>
          <w:iCs/>
        </w:rPr>
        <w:t xml:space="preserve"> </w:t>
      </w:r>
      <w:r w:rsidR="00FA5F0C">
        <w:rPr>
          <w:iCs/>
        </w:rPr>
        <w:t xml:space="preserve">with respect to </w:t>
      </w:r>
      <m:oMath>
        <m:sSub>
          <m:sSubPr>
            <m:ctrlPr>
              <w:rPr>
                <w:rFonts w:ascii="Cambria Math" w:hAnsi="Cambria Math"/>
                <w:i/>
                <w:iCs/>
              </w:rPr>
            </m:ctrlPr>
          </m:sSubPr>
          <m:e>
            <m:r>
              <m:rPr>
                <m:sty m:val="bi"/>
              </m:rPr>
              <w:rPr>
                <w:rFonts w:ascii="Cambria Math" w:hAnsi="Cambria Math"/>
              </w:rPr>
              <m:t>x</m:t>
            </m:r>
          </m:e>
          <m:sub>
            <m:r>
              <w:rPr>
                <w:rFonts w:ascii="Cambria Math" w:hAnsi="Cambria Math"/>
              </w:rPr>
              <m:t>i</m:t>
            </m:r>
          </m:sub>
        </m:sSub>
      </m:oMath>
      <w:r w:rsidR="007029B2">
        <w:rPr>
          <w:rFonts w:hint="eastAsia"/>
          <w:iCs/>
        </w:rPr>
        <w:t xml:space="preserve"> </w:t>
      </w:r>
      <w:r w:rsidR="007029B2">
        <w:rPr>
          <w:iCs/>
        </w:rPr>
        <w:t xml:space="preserve">by </w:t>
      </w:r>
      <w:proofErr w:type="gramStart"/>
      <w:r w:rsidR="007029B2">
        <w:rPr>
          <w:iCs/>
        </w:rPr>
        <w:t>backpropagat</w:t>
      </w:r>
      <w:r w:rsidR="00174F18">
        <w:rPr>
          <w:iCs/>
        </w:rPr>
        <w:t>ion</w:t>
      </w:r>
      <w:proofErr w:type="gramEnd"/>
    </w:p>
    <w:tbl>
      <w:tblPr>
        <w:tblStyle w:val="af3"/>
        <w:tblW w:w="8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79"/>
        <w:gridCol w:w="509"/>
      </w:tblGrid>
      <w:tr w:rsidR="00622C92" w14:paraId="64CDD6BD" w14:textId="77777777" w:rsidTr="00546202">
        <w:tc>
          <w:tcPr>
            <w:tcW w:w="567" w:type="dxa"/>
            <w:vAlign w:val="center"/>
          </w:tcPr>
          <w:p w14:paraId="2EBCEF34" w14:textId="77777777" w:rsidR="00622C92" w:rsidRDefault="00622C92" w:rsidP="00546202">
            <w:pPr>
              <w:ind w:firstLineChars="0" w:firstLine="0"/>
            </w:pPr>
          </w:p>
        </w:tc>
        <w:tc>
          <w:tcPr>
            <w:tcW w:w="7479" w:type="dxa"/>
            <w:vAlign w:val="center"/>
          </w:tcPr>
          <w:p w14:paraId="2131702A" w14:textId="2FDA4E38" w:rsidR="00622C92" w:rsidRPr="00F271CD" w:rsidRDefault="00000000" w:rsidP="00801DA4">
            <w:pPr>
              <w:ind w:firstLineChars="0" w:firstLine="0"/>
              <w:jc w:val="center"/>
              <w:rPr>
                <w:iCs/>
              </w:rPr>
            </w:pPr>
            <m:oMathPara>
              <m:oMath>
                <m:sSub>
                  <m:sSubPr>
                    <m:ctrlPr>
                      <w:rPr>
                        <w:rFonts w:ascii="Cambria Math" w:hAnsi="Cambria Math"/>
                        <w:i/>
                        <w:iCs/>
                      </w:rPr>
                    </m:ctrlPr>
                  </m:sSubPr>
                  <m:e>
                    <m:r>
                      <m:rPr>
                        <m:sty m:val="bi"/>
                      </m:rPr>
                      <w:rPr>
                        <w:rFonts w:ascii="Cambria Math" w:hAnsi="Cambria Math"/>
                      </w:rPr>
                      <m:t>s</m:t>
                    </m:r>
                  </m:e>
                  <m:sub>
                    <m:r>
                      <w:rPr>
                        <w:rFonts w:ascii="Cambria Math" w:hAnsi="Cambria Math"/>
                      </w:rPr>
                      <m:t>i</m:t>
                    </m:r>
                  </m:sub>
                </m:sSub>
                <m:r>
                  <w:rPr>
                    <w:rFonts w:ascii="Cambria Math" w:hAnsi="Cambria Math"/>
                  </w:rPr>
                  <m:t>=</m:t>
                </m:r>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z</m:t>
                        </m:r>
                      </m:e>
                      <m:sub>
                        <m:r>
                          <w:rPr>
                            <w:rFonts w:ascii="Cambria Math" w:hAnsi="Cambria Math"/>
                          </w:rPr>
                          <m:t>i,</m:t>
                        </m:r>
                        <m:sSub>
                          <m:sSubPr>
                            <m:ctrlPr>
                              <w:rPr>
                                <w:rFonts w:ascii="Cambria Math" w:hAnsi="Cambria Math"/>
                                <w:i/>
                                <w:iCs/>
                              </w:rPr>
                            </m:ctrlPr>
                          </m:sSubPr>
                          <m:e>
                            <m:r>
                              <w:rPr>
                                <w:rFonts w:ascii="Cambria Math" w:hAnsi="Cambria Math"/>
                              </w:rPr>
                              <m:t>k</m:t>
                            </m:r>
                          </m:e>
                          <m:sub>
                            <m:r>
                              <w:rPr>
                                <w:rFonts w:ascii="Cambria Math" w:hAnsi="Cambria Math"/>
                              </w:rPr>
                              <m:t>max</m:t>
                            </m:r>
                          </m:sub>
                        </m:sSub>
                      </m:sub>
                    </m:sSub>
                  </m:num>
                  <m:den>
                    <m:r>
                      <w:rPr>
                        <w:rFonts w:ascii="Cambria Math" w:hAnsi="Cambria Math"/>
                      </w:rPr>
                      <m:t>∂</m:t>
                    </m:r>
                    <m:sSub>
                      <m:sSubPr>
                        <m:ctrlPr>
                          <w:rPr>
                            <w:rFonts w:ascii="Cambria Math" w:hAnsi="Cambria Math"/>
                            <w:i/>
                            <w:iCs/>
                          </w:rPr>
                        </m:ctrlPr>
                      </m:sSubPr>
                      <m:e>
                        <m:r>
                          <m:rPr>
                            <m:sty m:val="bi"/>
                          </m:rPr>
                          <w:rPr>
                            <w:rFonts w:ascii="Cambria Math" w:hAnsi="Cambria Math"/>
                          </w:rPr>
                          <m:t>x</m:t>
                        </m:r>
                      </m:e>
                      <m:sub>
                        <m:r>
                          <w:rPr>
                            <w:rFonts w:ascii="Cambria Math" w:hAnsi="Cambria Math"/>
                          </w:rPr>
                          <m:t>i</m:t>
                        </m:r>
                      </m:sub>
                    </m:sSub>
                  </m:den>
                </m:f>
                <m:r>
                  <w:rPr>
                    <w:rFonts w:ascii="Cambria Math" w:hAnsi="Cambria Math"/>
                  </w:rPr>
                  <m:t>,</m:t>
                </m:r>
              </m:oMath>
            </m:oMathPara>
          </w:p>
        </w:tc>
        <w:tc>
          <w:tcPr>
            <w:tcW w:w="509" w:type="dxa"/>
            <w:vAlign w:val="center"/>
          </w:tcPr>
          <w:p w14:paraId="00A8BFAC" w14:textId="71043CB6" w:rsidR="00622C92" w:rsidRPr="009538BA" w:rsidRDefault="00622C92" w:rsidP="00801DA4">
            <w:pPr>
              <w:ind w:firstLineChars="0" w:firstLine="0"/>
              <w:jc w:val="center"/>
              <w:rPr>
                <w:sz w:val="20"/>
                <w:szCs w:val="20"/>
              </w:rPr>
            </w:pPr>
            <w:r w:rsidRPr="009538BA">
              <w:rPr>
                <w:rFonts w:hint="eastAsia"/>
                <w:sz w:val="20"/>
                <w:szCs w:val="20"/>
              </w:rPr>
              <w:t>(</w:t>
            </w:r>
            <w:r w:rsidR="00CA5C8B">
              <w:rPr>
                <w:sz w:val="20"/>
                <w:szCs w:val="20"/>
              </w:rPr>
              <w:t>5</w:t>
            </w:r>
            <w:r w:rsidRPr="009538BA">
              <w:rPr>
                <w:sz w:val="20"/>
                <w:szCs w:val="20"/>
              </w:rPr>
              <w:t>)</w:t>
            </w:r>
          </w:p>
        </w:tc>
      </w:tr>
    </w:tbl>
    <w:p w14:paraId="3218E1A9" w14:textId="1DC87B1B" w:rsidR="001048A6" w:rsidRDefault="008C1AC9" w:rsidP="000F143E">
      <w:pPr>
        <w:ind w:firstLineChars="0" w:firstLine="0"/>
        <w:rPr>
          <w:iCs/>
        </w:rPr>
      </w:pPr>
      <w:r>
        <w:rPr>
          <w:iCs/>
        </w:rPr>
        <w:t xml:space="preserve">where </w:t>
      </w:r>
      <m:oMath>
        <m:sSub>
          <m:sSubPr>
            <m:ctrlPr>
              <w:rPr>
                <w:rFonts w:ascii="Cambria Math" w:hAnsi="Cambria Math"/>
                <w:i/>
                <w:iCs/>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i/>
                <w:iCs/>
              </w:rPr>
            </m:ctrlPr>
          </m:sSupPr>
          <m:e>
            <m:r>
              <w:rPr>
                <w:rFonts w:ascii="Cambria Math" w:hAnsi="Cambria Math"/>
              </w:rPr>
              <m:t>R</m:t>
            </m:r>
          </m:e>
          <m:sup>
            <m:r>
              <w:rPr>
                <w:rFonts w:ascii="Cambria Math" w:hAnsi="Cambria Math"/>
              </w:rPr>
              <m:t>p</m:t>
            </m:r>
          </m:sup>
        </m:sSup>
      </m:oMath>
      <w:r w:rsidR="00517F9A">
        <w:rPr>
          <w:rFonts w:hint="eastAsia"/>
          <w:iCs/>
        </w:rPr>
        <w:t xml:space="preserve"> </w:t>
      </w:r>
      <w:r w:rsidR="00517F9A">
        <w:rPr>
          <w:iCs/>
        </w:rPr>
        <w:t xml:space="preserve">is the same size of </w:t>
      </w:r>
      <m:oMath>
        <m:sSub>
          <m:sSubPr>
            <m:ctrlPr>
              <w:rPr>
                <w:rFonts w:ascii="Cambria Math" w:hAnsi="Cambria Math"/>
                <w:i/>
                <w:iCs/>
              </w:rPr>
            </m:ctrlPr>
          </m:sSubPr>
          <m:e>
            <m:r>
              <w:rPr>
                <w:rFonts w:ascii="Cambria Math" w:hAnsi="Cambria Math"/>
              </w:rPr>
              <m:t>x</m:t>
            </m:r>
          </m:e>
          <m:sub>
            <m:r>
              <w:rPr>
                <w:rFonts w:ascii="Cambria Math" w:hAnsi="Cambria Math"/>
              </w:rPr>
              <m:t>i</m:t>
            </m:r>
          </m:sub>
        </m:sSub>
      </m:oMath>
      <w:r w:rsidR="006A5B02">
        <w:rPr>
          <w:iCs/>
        </w:rPr>
        <w:t>.</w:t>
      </w:r>
      <w:r w:rsidR="00A25DC5">
        <w:rPr>
          <w:iCs/>
        </w:rPr>
        <w:t xml:space="preserve"> </w:t>
      </w:r>
      <w:r w:rsidR="0053588F">
        <w:rPr>
          <w:iCs/>
        </w:rPr>
        <w:t xml:space="preserve">We denoted the saliency </w:t>
      </w:r>
      <w:r w:rsidR="00A02E45">
        <w:rPr>
          <w:iCs/>
        </w:rPr>
        <w:t>map</w:t>
      </w:r>
      <w:r w:rsidR="0053588F">
        <w:rPr>
          <w:iCs/>
        </w:rPr>
        <w:t xml:space="preserve"> </w:t>
      </w:r>
      <w:r w:rsidR="00EB6320">
        <w:rPr>
          <w:iCs/>
        </w:rPr>
        <w:t xml:space="preserve">of the </w:t>
      </w:r>
      <m:oMath>
        <m:r>
          <w:rPr>
            <w:rFonts w:ascii="Cambria Math" w:hAnsi="Cambria Math"/>
          </w:rPr>
          <m:t>m</m:t>
        </m:r>
      </m:oMath>
      <w:ins w:id="511" w:author="Zhang Chihao" w:date="2023-02-09T15:46:00Z">
        <w:r w:rsidR="00160B20">
          <w:rPr>
            <w:rFonts w:hint="eastAsia"/>
          </w:rPr>
          <w:t>-</w:t>
        </w:r>
      </w:ins>
      <w:del w:id="512" w:author="Zhang Chihao" w:date="2023-02-09T15:46:00Z">
        <w:r w:rsidR="00EB6320" w:rsidDel="00160B20">
          <w:rPr>
            <w:rFonts w:hint="eastAsia"/>
            <w:iCs/>
          </w:rPr>
          <w:delText>-</w:delText>
        </w:r>
      </w:del>
      <w:r w:rsidR="00EB6320">
        <w:rPr>
          <w:iCs/>
        </w:rPr>
        <w:t>th auto-encoder and the corresponding MLP classifier</w:t>
      </w:r>
      <w:r w:rsidR="00EB6320">
        <w:rPr>
          <w:rFonts w:hint="eastAsia"/>
          <w:iCs/>
        </w:rPr>
        <w:t xml:space="preserve"> </w:t>
      </w:r>
      <w:r w:rsidR="0053588F">
        <w:rPr>
          <w:iCs/>
        </w:rPr>
        <w:t xml:space="preserve">across </w:t>
      </w:r>
      <w:r w:rsidR="000B39DA">
        <w:rPr>
          <w:iCs/>
        </w:rPr>
        <w:t>all spots as</w:t>
      </w:r>
      <w:r w:rsidR="00276475">
        <w:rPr>
          <w:iCs/>
        </w:rPr>
        <w:t xml:space="preserve"> </w:t>
      </w:r>
      <m:oMath>
        <m:sSup>
          <m:sSupPr>
            <m:ctrlPr>
              <w:rPr>
                <w:rFonts w:ascii="Cambria Math" w:hAnsi="Cambria Math"/>
                <w:i/>
                <w:iCs/>
              </w:rPr>
            </m:ctrlPr>
          </m:sSupPr>
          <m:e>
            <m:r>
              <w:rPr>
                <w:rFonts w:ascii="Cambria Math" w:hAnsi="Cambria Math"/>
              </w:rPr>
              <m:t>S</m:t>
            </m:r>
          </m:e>
          <m:sup>
            <m:r>
              <w:rPr>
                <w:rFonts w:ascii="Cambria Math" w:hAnsi="Cambria Math"/>
              </w:rPr>
              <m:t>(m)</m:t>
            </m:r>
          </m:sup>
        </m:sSup>
        <m:r>
          <w:rPr>
            <w:rFonts w:ascii="Cambria Math" w:hAnsi="Cambria Math"/>
          </w:rPr>
          <m:t>∈</m:t>
        </m:r>
        <m:sSup>
          <m:sSupPr>
            <m:ctrlPr>
              <w:rPr>
                <w:rFonts w:ascii="Cambria Math" w:hAnsi="Cambria Math"/>
                <w:i/>
                <w:iCs/>
              </w:rPr>
            </m:ctrlPr>
          </m:sSupPr>
          <m:e>
            <m:r>
              <w:rPr>
                <w:rFonts w:ascii="Cambria Math" w:hAnsi="Cambria Math"/>
              </w:rPr>
              <m:t>R</m:t>
            </m:r>
          </m:e>
          <m:sup>
            <m:r>
              <w:rPr>
                <w:rFonts w:ascii="Cambria Math" w:hAnsi="Cambria Math"/>
              </w:rPr>
              <m:t>n×p</m:t>
            </m:r>
          </m:sup>
        </m:sSup>
      </m:oMath>
      <w:r w:rsidR="001218A5">
        <w:rPr>
          <w:rFonts w:hint="eastAsia"/>
          <w:iCs/>
        </w:rPr>
        <w:t>,</w:t>
      </w:r>
      <w:r w:rsidR="001218A5">
        <w:rPr>
          <w:iCs/>
        </w:rPr>
        <w:t xml:space="preserve"> where </w:t>
      </w:r>
      <w:r w:rsidR="00937A76">
        <w:rPr>
          <w:iCs/>
        </w:rPr>
        <w:t xml:space="preserve">the </w:t>
      </w:r>
      <m:oMath>
        <m:r>
          <w:rPr>
            <w:rFonts w:ascii="Cambria Math" w:hAnsi="Cambria Math"/>
          </w:rPr>
          <m:t>i</m:t>
        </m:r>
      </m:oMath>
      <w:r w:rsidR="00937A76">
        <w:rPr>
          <w:rFonts w:hint="eastAsia"/>
          <w:iCs/>
        </w:rPr>
        <w:t>-</w:t>
      </w:r>
      <w:r w:rsidR="00937A76">
        <w:rPr>
          <w:iCs/>
        </w:rPr>
        <w:t>th</w:t>
      </w:r>
      <w:r w:rsidR="002F018C">
        <w:rPr>
          <w:iCs/>
        </w:rPr>
        <w:t xml:space="preserve"> </w:t>
      </w:r>
      <w:del w:id="513" w:author="Zhang Chihao" w:date="2023-02-09T15:46:00Z">
        <w:r w:rsidR="002F018C" w:rsidDel="00160B20">
          <w:rPr>
            <w:iCs/>
          </w:rPr>
          <w:delText xml:space="preserve">column </w:delText>
        </w:r>
      </w:del>
      <w:ins w:id="514" w:author="Zhang Chihao" w:date="2023-02-09T15:46:00Z">
        <w:r w:rsidR="00160B20">
          <w:rPr>
            <w:iCs/>
          </w:rPr>
          <w:t xml:space="preserve">row </w:t>
        </w:r>
      </w:ins>
      <w:r w:rsidR="002F018C">
        <w:rPr>
          <w:iCs/>
        </w:rPr>
        <w:t xml:space="preserve">of </w:t>
      </w:r>
      <m:oMath>
        <m:sSup>
          <m:sSupPr>
            <m:ctrlPr>
              <w:rPr>
                <w:rFonts w:ascii="Cambria Math" w:hAnsi="Cambria Math"/>
                <w:i/>
                <w:iCs/>
              </w:rPr>
            </m:ctrlPr>
          </m:sSupPr>
          <m:e>
            <m:r>
              <w:rPr>
                <w:rFonts w:ascii="Cambria Math" w:hAnsi="Cambria Math"/>
              </w:rPr>
              <m:t>S</m:t>
            </m:r>
          </m:e>
          <m:sup>
            <m:r>
              <w:rPr>
                <w:rFonts w:ascii="Cambria Math" w:hAnsi="Cambria Math"/>
              </w:rPr>
              <m:t>(m)</m:t>
            </m:r>
          </m:sup>
        </m:sSup>
      </m:oMath>
      <w:r w:rsidR="002F018C">
        <w:rPr>
          <w:rFonts w:hint="eastAsia"/>
          <w:iCs/>
        </w:rPr>
        <w:t xml:space="preserve"> </w:t>
      </w:r>
      <w:r w:rsidR="002F018C">
        <w:rPr>
          <w:iCs/>
        </w:rPr>
        <w:t>is computed by</w:t>
      </w:r>
      <w:r w:rsidR="00DA261F">
        <w:rPr>
          <w:iCs/>
        </w:rPr>
        <w:t xml:space="preserve"> (5)</w:t>
      </w:r>
      <w:r w:rsidR="00952E0D">
        <w:rPr>
          <w:iCs/>
        </w:rPr>
        <w:t>.</w:t>
      </w:r>
      <w:r w:rsidR="002B36EC">
        <w:rPr>
          <w:iCs/>
        </w:rPr>
        <w:t xml:space="preserve"> </w:t>
      </w:r>
      <w:r w:rsidR="009440B8">
        <w:rPr>
          <w:iCs/>
        </w:rPr>
        <w:t xml:space="preserve">We used the norm of </w:t>
      </w:r>
      <w:r w:rsidR="00066AB5">
        <w:rPr>
          <w:iCs/>
        </w:rPr>
        <w:t xml:space="preserve">the </w:t>
      </w:r>
      <w:r w:rsidR="00C76A88">
        <w:rPr>
          <w:iCs/>
        </w:rPr>
        <w:t xml:space="preserve">gene </w:t>
      </w:r>
      <m:oMath>
        <m:r>
          <w:rPr>
            <w:rFonts w:ascii="Cambria Math" w:hAnsi="Cambria Math"/>
          </w:rPr>
          <m:t>j</m:t>
        </m:r>
      </m:oMath>
      <w:r w:rsidR="00C76A88">
        <w:rPr>
          <w:iCs/>
        </w:rPr>
        <w:t xml:space="preserve">’s gradients </w:t>
      </w:r>
      <w:r w:rsidR="00C76A88">
        <w:rPr>
          <w:iCs/>
        </w:rPr>
        <w:lastRenderedPageBreak/>
        <w:t>across the spots belo</w:t>
      </w:r>
      <w:proofErr w:type="spellStart"/>
      <w:r w:rsidR="00D14E28">
        <w:rPr>
          <w:iCs/>
        </w:rPr>
        <w:t>ngi</w:t>
      </w:r>
      <w:r w:rsidR="00C76A88">
        <w:rPr>
          <w:iCs/>
        </w:rPr>
        <w:t>ng</w:t>
      </w:r>
      <w:proofErr w:type="spellEnd"/>
      <w:r w:rsidR="00C76A88">
        <w:rPr>
          <w:iCs/>
        </w:rPr>
        <w:t xml:space="preserve"> to spatial domain </w:t>
      </w:r>
      <m:oMath>
        <m:r>
          <w:rPr>
            <w:rFonts w:ascii="Cambria Math" w:hAnsi="Cambria Math"/>
          </w:rPr>
          <m:t>k</m:t>
        </m:r>
      </m:oMath>
      <w:r w:rsidR="00E6246E">
        <w:rPr>
          <w:iCs/>
        </w:rPr>
        <w:t>.</w:t>
      </w:r>
      <w:r w:rsidR="002154DE">
        <w:rPr>
          <w:iCs/>
        </w:rPr>
        <w:t xml:space="preserve"> </w:t>
      </w:r>
      <w:r w:rsidR="00C76A88">
        <w:rPr>
          <w:iCs/>
        </w:rPr>
        <w:t>Specifically, t</w:t>
      </w:r>
      <w:r w:rsidR="004949AD">
        <w:rPr>
          <w:iCs/>
        </w:rPr>
        <w:t xml:space="preserve">he spatial domain-specific saliency score of gene </w:t>
      </w:r>
      <m:oMath>
        <m:r>
          <w:rPr>
            <w:rFonts w:ascii="Cambria Math" w:hAnsi="Cambria Math"/>
          </w:rPr>
          <m:t>j</m:t>
        </m:r>
      </m:oMath>
      <w:r w:rsidR="004949AD">
        <w:rPr>
          <w:rFonts w:hint="eastAsia"/>
          <w:iCs/>
        </w:rPr>
        <w:t xml:space="preserve"> </w:t>
      </w:r>
      <w:r w:rsidR="00E12EFC">
        <w:rPr>
          <w:iCs/>
        </w:rPr>
        <w:t xml:space="preserve">for spatial domain </w:t>
      </w:r>
      <m:oMath>
        <m:r>
          <w:rPr>
            <w:rFonts w:ascii="Cambria Math" w:hAnsi="Cambria Math"/>
          </w:rPr>
          <m:t>k</m:t>
        </m:r>
      </m:oMath>
      <w:r w:rsidR="00E8262E">
        <w:rPr>
          <w:rFonts w:hint="eastAsia"/>
          <w:iCs/>
        </w:rPr>
        <w:t xml:space="preserve"> </w:t>
      </w:r>
      <w:r w:rsidR="00E8262E">
        <w:rPr>
          <w:iCs/>
        </w:rPr>
        <w:t>is defined as follow</w:t>
      </w:r>
      <w:r w:rsidR="007924B0">
        <w:rPr>
          <w:iCs/>
        </w:rPr>
        <w:t>s</w:t>
      </w:r>
      <w:r w:rsidR="00E8262E">
        <w:rPr>
          <w:iCs/>
        </w:rPr>
        <w:t>:</w:t>
      </w:r>
    </w:p>
    <w:tbl>
      <w:tblPr>
        <w:tblStyle w:val="af3"/>
        <w:tblW w:w="8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79"/>
        <w:gridCol w:w="509"/>
      </w:tblGrid>
      <w:tr w:rsidR="00023093" w14:paraId="14ADAF8D" w14:textId="77777777" w:rsidTr="00801DA4">
        <w:tc>
          <w:tcPr>
            <w:tcW w:w="567" w:type="dxa"/>
            <w:vAlign w:val="center"/>
          </w:tcPr>
          <w:p w14:paraId="45789B28" w14:textId="77777777" w:rsidR="00023093" w:rsidRDefault="00023093" w:rsidP="00546202">
            <w:pPr>
              <w:ind w:firstLineChars="0" w:firstLine="0"/>
            </w:pPr>
          </w:p>
        </w:tc>
        <w:tc>
          <w:tcPr>
            <w:tcW w:w="7479" w:type="dxa"/>
            <w:vAlign w:val="center"/>
          </w:tcPr>
          <w:p w14:paraId="3EE52F8A" w14:textId="45F0F902" w:rsidR="00023093" w:rsidRPr="00F271CD" w:rsidRDefault="000B2120" w:rsidP="00801DA4">
            <w:pPr>
              <w:ind w:firstLineChars="0" w:firstLine="0"/>
              <w:jc w:val="center"/>
              <w:rPr>
                <w:iCs/>
              </w:rPr>
            </w:pPr>
            <m:oMathPara>
              <m:oMath>
                <m:r>
                  <w:rPr>
                    <w:rFonts w:ascii="Cambria Math" w:hAnsi="Cambria Math"/>
                  </w:rPr>
                  <m:t>score</m:t>
                </m:r>
                <m:d>
                  <m:dPr>
                    <m:ctrlPr>
                      <w:rPr>
                        <w:rFonts w:ascii="Cambria Math" w:hAnsi="Cambria Math"/>
                        <w:i/>
                        <w:iCs/>
                      </w:rPr>
                    </m:ctrlPr>
                  </m:dPr>
                  <m:e>
                    <m:r>
                      <w:rPr>
                        <w:rFonts w:ascii="Cambria Math" w:hAnsi="Cambria Math"/>
                      </w:rPr>
                      <m:t>k,j</m:t>
                    </m:r>
                  </m:e>
                </m:d>
                <m:r>
                  <w:rPr>
                    <w:rFonts w:ascii="Cambria Math" w:hAnsi="Cambria Math"/>
                  </w:rPr>
                  <m:t>=</m:t>
                </m:r>
                <m:d>
                  <m:dPr>
                    <m:begChr m:val="|"/>
                    <m:endChr m:val="|"/>
                    <m:ctrlPr>
                      <w:rPr>
                        <w:rFonts w:ascii="Cambria Math" w:hAnsi="Cambria Math"/>
                        <w:i/>
                        <w:iCs/>
                      </w:rPr>
                    </m:ctrlPr>
                  </m:dPr>
                  <m:e>
                    <m:d>
                      <m:dPr>
                        <m:begChr m:val="|"/>
                        <m:endChr m:val="|"/>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S</m:t>
                                </m:r>
                              </m:e>
                            </m:acc>
                          </m:e>
                          <m:sub>
                            <m:r>
                              <m:rPr>
                                <m:scr m:val="script"/>
                              </m:rPr>
                              <w:rPr>
                                <w:rFonts w:ascii="Cambria Math" w:hAnsi="Cambria Math"/>
                              </w:rPr>
                              <m:t>A</m:t>
                            </m:r>
                            <m:d>
                              <m:dPr>
                                <m:ctrlPr>
                                  <w:rPr>
                                    <w:rFonts w:ascii="Cambria Math" w:hAnsi="Cambria Math"/>
                                    <w:i/>
                                    <w:iCs/>
                                  </w:rPr>
                                </m:ctrlPr>
                              </m:dPr>
                              <m:e>
                                <m:r>
                                  <w:rPr>
                                    <w:rFonts w:ascii="Cambria Math" w:hAnsi="Cambria Math"/>
                                  </w:rPr>
                                  <m:t>k</m:t>
                                </m:r>
                              </m:e>
                            </m:d>
                            <m:r>
                              <w:rPr>
                                <w:rFonts w:ascii="Cambria Math" w:hAnsi="Cambria Math"/>
                              </w:rPr>
                              <m:t>,j</m:t>
                            </m:r>
                          </m:sub>
                        </m:sSub>
                      </m:e>
                    </m:d>
                  </m:e>
                </m:d>
                <m:r>
                  <w:rPr>
                    <w:rFonts w:ascii="Cambria Math" w:hAnsi="Cambria Math"/>
                  </w:rPr>
                  <m:t>,</m:t>
                </m:r>
              </m:oMath>
            </m:oMathPara>
          </w:p>
        </w:tc>
        <w:tc>
          <w:tcPr>
            <w:tcW w:w="509" w:type="dxa"/>
            <w:vAlign w:val="center"/>
          </w:tcPr>
          <w:p w14:paraId="795D8B15" w14:textId="3E1F2AFC" w:rsidR="00801DA4" w:rsidRPr="009538BA" w:rsidRDefault="00023093" w:rsidP="00801DA4">
            <w:pPr>
              <w:ind w:firstLineChars="0" w:firstLine="0"/>
              <w:jc w:val="center"/>
              <w:rPr>
                <w:sz w:val="20"/>
                <w:szCs w:val="20"/>
              </w:rPr>
            </w:pPr>
            <w:r w:rsidRPr="009538BA">
              <w:rPr>
                <w:rFonts w:hint="eastAsia"/>
                <w:sz w:val="20"/>
                <w:szCs w:val="20"/>
              </w:rPr>
              <w:t>(</w:t>
            </w:r>
            <w:r w:rsidR="00801DA4">
              <w:rPr>
                <w:sz w:val="20"/>
                <w:szCs w:val="20"/>
              </w:rPr>
              <w:t>6</w:t>
            </w:r>
            <w:r w:rsidRPr="009538BA">
              <w:rPr>
                <w:sz w:val="20"/>
                <w:szCs w:val="20"/>
              </w:rPr>
              <w:t>)</w:t>
            </w:r>
          </w:p>
        </w:tc>
      </w:tr>
    </w:tbl>
    <w:p w14:paraId="6FF879AC" w14:textId="20668CC5" w:rsidR="002D40FD" w:rsidDel="0094223C" w:rsidRDefault="0094223C" w:rsidP="00546202">
      <w:pPr>
        <w:pStyle w:val="CitaviBibliographyEntry"/>
        <w:ind w:left="400" w:hanging="400"/>
        <w:jc w:val="both"/>
        <w:rPr>
          <w:del w:id="515" w:author="Zhang Chihao" w:date="2023-02-09T16:05:00Z"/>
        </w:rPr>
      </w:pPr>
      <w:ins w:id="516" w:author="Zhang Chihao" w:date="2023-02-09T16:05:00Z">
        <w:r>
          <w:rPr>
            <w:rFonts w:eastAsiaTheme="minorEastAsia"/>
          </w:rPr>
          <w:t xml:space="preserve">where </w:t>
        </w:r>
      </w:ins>
      <m:oMath>
        <m:acc>
          <m:accPr>
            <m:chr m:val="̅"/>
            <m:ctrlPr>
              <w:ins w:id="517" w:author="Zhang Chihao" w:date="2023-02-09T16:05:00Z">
                <w:rPr>
                  <w:rFonts w:ascii="Cambria Math" w:hAnsi="Cambria Math"/>
                  <w:i/>
                </w:rPr>
              </w:ins>
            </m:ctrlPr>
          </m:accPr>
          <m:e>
            <m:r>
              <w:ins w:id="518" w:author="Zhang Chihao" w:date="2023-02-09T16:05:00Z">
                <w:rPr>
                  <w:rFonts w:ascii="Cambria Math" w:hAnsi="Cambria Math"/>
                </w:rPr>
                <m:t>S</m:t>
              </w:ins>
            </m:r>
          </m:e>
        </m:acc>
        <m:r>
          <w:ins w:id="519" w:author="Zhang Chihao" w:date="2023-02-09T16:05:00Z">
            <w:rPr>
              <w:rFonts w:ascii="Cambria Math" w:hAnsi="Cambria Math"/>
            </w:rPr>
            <m:t>≔</m:t>
          </w:ins>
        </m:r>
        <m:f>
          <m:fPr>
            <m:ctrlPr>
              <w:ins w:id="520" w:author="Zhang Chihao" w:date="2023-02-09T16:05:00Z">
                <w:rPr>
                  <w:rFonts w:ascii="Cambria Math" w:hAnsi="Cambria Math"/>
                  <w:i/>
                </w:rPr>
              </w:ins>
            </m:ctrlPr>
          </m:fPr>
          <m:num>
            <m:r>
              <w:ins w:id="521" w:author="Zhang Chihao" w:date="2023-02-09T16:05:00Z">
                <w:rPr>
                  <w:rFonts w:ascii="Cambria Math" w:hAnsi="Cambria Math"/>
                </w:rPr>
                <m:t>1</m:t>
              </w:ins>
            </m:r>
          </m:num>
          <m:den>
            <m:r>
              <w:ins w:id="522" w:author="Zhang Chihao" w:date="2023-02-09T16:05:00Z">
                <w:rPr>
                  <w:rFonts w:ascii="Cambria Math" w:hAnsi="Cambria Math"/>
                </w:rPr>
                <m:t>M</m:t>
              </w:ins>
            </m:r>
          </m:den>
        </m:f>
        <m:nary>
          <m:naryPr>
            <m:chr m:val="∑"/>
            <m:ctrlPr>
              <w:ins w:id="523" w:author="Zhang Chihao" w:date="2023-02-09T16:05:00Z">
                <w:rPr>
                  <w:rFonts w:ascii="Cambria Math" w:hAnsi="Cambria Math"/>
                  <w:i/>
                </w:rPr>
              </w:ins>
            </m:ctrlPr>
          </m:naryPr>
          <m:sub>
            <m:r>
              <w:ins w:id="524" w:author="Zhang Chihao" w:date="2023-02-09T16:05:00Z">
                <w:rPr>
                  <w:rFonts w:ascii="Cambria Math" w:hAnsi="Cambria Math"/>
                </w:rPr>
                <m:t>m=1</m:t>
              </w:ins>
            </m:r>
          </m:sub>
          <m:sup>
            <m:r>
              <w:ins w:id="525" w:author="Zhang Chihao" w:date="2023-02-09T16:05:00Z">
                <w:rPr>
                  <w:rFonts w:ascii="Cambria Math" w:hAnsi="Cambria Math"/>
                </w:rPr>
                <m:t>M</m:t>
              </w:ins>
            </m:r>
          </m:sup>
          <m:e>
            <m:sSup>
              <m:sSupPr>
                <m:ctrlPr>
                  <w:ins w:id="526" w:author="Zhang Chihao" w:date="2023-02-09T16:05:00Z">
                    <w:rPr>
                      <w:rFonts w:ascii="Cambria Math" w:hAnsi="Cambria Math"/>
                      <w:i/>
                    </w:rPr>
                  </w:ins>
                </m:ctrlPr>
              </m:sSupPr>
              <m:e>
                <m:r>
                  <w:ins w:id="527" w:author="Zhang Chihao" w:date="2023-02-09T16:05:00Z">
                    <w:rPr>
                      <w:rFonts w:ascii="Cambria Math" w:hAnsi="Cambria Math"/>
                    </w:rPr>
                    <m:t>S</m:t>
                  </w:ins>
                </m:r>
              </m:e>
              <m:sup>
                <m:r>
                  <w:ins w:id="528" w:author="Zhang Chihao" w:date="2023-02-09T16:05:00Z">
                    <w:rPr>
                      <w:rFonts w:ascii="Cambria Math" w:hAnsi="Cambria Math"/>
                    </w:rPr>
                    <m:t>m</m:t>
                  </w:ins>
                </m:r>
              </m:sup>
            </m:sSup>
          </m:e>
        </m:nary>
      </m:oMath>
      <w:ins w:id="529" w:author="Zhang Chihao" w:date="2023-02-09T16:05:00Z">
        <w:r>
          <w:rPr>
            <w:rFonts w:hint="eastAsia"/>
          </w:rPr>
          <w:t xml:space="preserve"> </w:t>
        </w:r>
        <w:r>
          <w:t xml:space="preserve">is the average of the saliency maps across </w:t>
        </w:r>
      </w:ins>
      <m:oMath>
        <m:r>
          <w:ins w:id="530" w:author="Zhang Chihao" w:date="2023-02-09T16:05:00Z">
            <w:rPr>
              <w:rFonts w:ascii="Cambria Math" w:hAnsi="Cambria Math"/>
            </w:rPr>
            <m:t>M</m:t>
          </w:ins>
        </m:r>
      </m:oMath>
      <w:ins w:id="531" w:author="Zhang Chihao" w:date="2023-02-09T16:05:00Z">
        <w:r>
          <w:t xml:space="preserve"> models</w:t>
        </w:r>
        <w:r>
          <w:rPr>
            <w:rFonts w:ascii="宋体" w:eastAsia="宋体" w:hAnsi="宋体" w:cs="宋体"/>
          </w:rPr>
          <w:t>,</w:t>
        </w:r>
        <w:r>
          <w:t xml:space="preserve"> </w:t>
        </w:r>
      </w:ins>
      <m:oMath>
        <m:r>
          <w:ins w:id="532" w:author="Zhang Chihao" w:date="2023-02-09T16:05:00Z">
            <m:rPr>
              <m:scr m:val="script"/>
            </m:rPr>
            <w:rPr>
              <w:rFonts w:ascii="Cambria Math" w:hAnsi="Cambria Math"/>
            </w:rPr>
            <m:t>A</m:t>
          </w:ins>
        </m:r>
        <m:d>
          <m:dPr>
            <m:ctrlPr>
              <w:ins w:id="533" w:author="Zhang Chihao" w:date="2023-02-09T16:05:00Z">
                <w:rPr>
                  <w:rFonts w:ascii="Cambria Math" w:hAnsi="Cambria Math"/>
                  <w:i/>
                </w:rPr>
              </w:ins>
            </m:ctrlPr>
          </m:dPr>
          <m:e>
            <m:r>
              <w:ins w:id="534" w:author="Zhang Chihao" w:date="2023-02-09T16:05:00Z">
                <w:rPr>
                  <w:rFonts w:ascii="Cambria Math" w:hAnsi="Cambria Math"/>
                </w:rPr>
                <m:t>k</m:t>
              </w:ins>
            </m:r>
          </m:e>
        </m:d>
        <m:r>
          <w:ins w:id="535" w:author="Zhang Chihao" w:date="2023-02-09T16:05:00Z">
            <w:rPr>
              <w:rFonts w:ascii="Cambria Math" w:hAnsi="Cambria Math"/>
            </w:rPr>
            <m:t>≔{i:</m:t>
          </w:ins>
        </m:r>
        <m:sSubSup>
          <m:sSubSupPr>
            <m:ctrlPr>
              <w:ins w:id="536" w:author="Zhang Chihao" w:date="2023-02-09T16:05:00Z">
                <w:rPr>
                  <w:rFonts w:ascii="Cambria Math" w:hAnsi="Cambria Math"/>
                  <w:i/>
                </w:rPr>
              </w:ins>
            </m:ctrlPr>
          </m:sSubSupPr>
          <m:e>
            <m:r>
              <w:ins w:id="537" w:author="Zhang Chihao" w:date="2023-02-09T16:05:00Z">
                <w:rPr>
                  <w:rFonts w:ascii="Cambria Math" w:hAnsi="Cambria Math"/>
                </w:rPr>
                <m:t>y</m:t>
              </w:ins>
            </m:r>
          </m:e>
          <m:sub>
            <m:r>
              <w:ins w:id="538" w:author="Zhang Chihao" w:date="2023-02-09T16:05:00Z">
                <w:rPr>
                  <w:rFonts w:ascii="Cambria Math" w:hAnsi="Cambria Math"/>
                </w:rPr>
                <m:t>i</m:t>
              </w:ins>
            </m:r>
          </m:sub>
          <m:sup>
            <m:r>
              <w:ins w:id="539" w:author="Zhang Chihao" w:date="2023-02-09T16:05:00Z">
                <w:rPr>
                  <w:rFonts w:ascii="Cambria Math" w:hAnsi="Cambria Math"/>
                </w:rPr>
                <m:t>*</m:t>
              </w:ins>
            </m:r>
          </m:sup>
        </m:sSubSup>
        <m:r>
          <w:ins w:id="540" w:author="Zhang Chihao" w:date="2023-02-09T16:05:00Z">
            <w:rPr>
              <w:rFonts w:ascii="Cambria Math" w:hAnsi="Cambria Math"/>
            </w:rPr>
            <m:t>=k}</m:t>
          </w:ins>
        </m:r>
      </m:oMath>
      <w:ins w:id="541" w:author="Zhang Chihao" w:date="2023-02-09T16:05:00Z">
        <w:r>
          <w:t xml:space="preserve"> indicates the set of indices of spots belonging to spatial domain </w:t>
        </w:r>
      </w:ins>
      <m:oMath>
        <m:r>
          <w:ins w:id="542" w:author="Zhang Chihao" w:date="2023-02-09T16:05:00Z">
            <w:rPr>
              <w:rFonts w:ascii="Cambria Math" w:hAnsi="Cambria Math"/>
            </w:rPr>
            <m:t>k</m:t>
          </w:ins>
        </m:r>
      </m:oMath>
      <w:ins w:id="543" w:author="Zhang Chihao" w:date="2023-02-09T16:05:00Z">
        <w:r>
          <w:rPr>
            <w:rFonts w:hint="eastAsia"/>
          </w:rPr>
          <w:t>,</w:t>
        </w:r>
        <w:r>
          <w:t xml:space="preserve"> and thus Equation (6) indicates the norm of the subset of </w:t>
        </w:r>
      </w:ins>
      <m:oMath>
        <m:r>
          <w:ins w:id="544" w:author="Zhang Chihao" w:date="2023-02-09T16:05:00Z">
            <w:rPr>
              <w:rFonts w:ascii="Cambria Math" w:hAnsi="Cambria Math"/>
            </w:rPr>
            <m:t>j</m:t>
          </w:ins>
        </m:r>
      </m:oMath>
      <w:ins w:id="545" w:author="Zhang Chihao" w:date="2023-02-09T16:05:00Z">
        <w:r>
          <w:t xml:space="preserve">-th column of </w:t>
        </w:r>
      </w:ins>
      <m:oMath>
        <m:acc>
          <m:accPr>
            <m:chr m:val="̅"/>
            <m:ctrlPr>
              <w:ins w:id="546" w:author="Zhang Chihao" w:date="2023-02-09T16:05:00Z">
                <w:rPr>
                  <w:rFonts w:ascii="Cambria Math" w:hAnsi="Cambria Math"/>
                  <w:i/>
                </w:rPr>
              </w:ins>
            </m:ctrlPr>
          </m:accPr>
          <m:e>
            <m:r>
              <w:ins w:id="547" w:author="Zhang Chihao" w:date="2023-02-09T16:05:00Z">
                <w:rPr>
                  <w:rFonts w:ascii="Cambria Math" w:hAnsi="Cambria Math"/>
                </w:rPr>
                <m:t>S</m:t>
              </w:ins>
            </m:r>
          </m:e>
        </m:acc>
      </m:oMath>
      <w:ins w:id="548" w:author="Zhang Chihao" w:date="2023-02-09T16:05:00Z">
        <w:r>
          <w:rPr>
            <w:rFonts w:eastAsiaTheme="minorEastAsia" w:hint="eastAsia"/>
          </w:rPr>
          <w:t xml:space="preserve"> </w:t>
        </w:r>
        <w:r>
          <w:rPr>
            <w:rFonts w:eastAsiaTheme="minorEastAsia"/>
          </w:rPr>
          <w:t xml:space="preserve">indexed by </w:t>
        </w:r>
      </w:ins>
      <m:oMath>
        <m:r>
          <w:ins w:id="549" w:author="Zhang Chihao" w:date="2023-02-09T16:05:00Z">
            <m:rPr>
              <m:scr m:val="script"/>
            </m:rPr>
            <w:rPr>
              <w:rFonts w:ascii="Cambria Math" w:hAnsi="Cambria Math"/>
            </w:rPr>
            <m:t>A</m:t>
          </w:ins>
        </m:r>
        <m:d>
          <m:dPr>
            <m:ctrlPr>
              <w:ins w:id="550" w:author="Zhang Chihao" w:date="2023-02-09T16:05:00Z">
                <w:rPr>
                  <w:rFonts w:ascii="Cambria Math" w:hAnsi="Cambria Math"/>
                  <w:i/>
                </w:rPr>
              </w:ins>
            </m:ctrlPr>
          </m:dPr>
          <m:e>
            <m:r>
              <w:ins w:id="551" w:author="Zhang Chihao" w:date="2023-02-09T16:05:00Z">
                <w:rPr>
                  <w:rFonts w:ascii="Cambria Math" w:hAnsi="Cambria Math"/>
                </w:rPr>
                <m:t>k</m:t>
              </w:ins>
            </m:r>
          </m:e>
        </m:d>
      </m:oMath>
      <w:ins w:id="552" w:author="Zhang Chihao" w:date="2023-02-09T16:05:00Z">
        <w:r>
          <w:rPr>
            <w:rFonts w:eastAsiaTheme="minorEastAsia"/>
          </w:rPr>
          <w:t>.</w:t>
        </w:r>
      </w:ins>
      <w:del w:id="553" w:author="Zhang Chihao" w:date="2023-02-09T16:05:00Z">
        <w:r w:rsidR="00801DA4" w:rsidDel="0094223C">
          <w:delText xml:space="preserve">where </w:delText>
        </w:r>
      </w:del>
      <m:oMath>
        <m:r>
          <w:del w:id="554" w:author="Zhang Chihao" w:date="2023-02-09T16:05:00Z">
            <m:rPr>
              <m:scr m:val="script"/>
            </m:rPr>
            <w:rPr>
              <w:rFonts w:ascii="Cambria Math" w:hAnsi="Cambria Math"/>
            </w:rPr>
            <m:t>A</m:t>
          </w:del>
        </m:r>
        <m:d>
          <m:dPr>
            <m:ctrlPr>
              <w:del w:id="555" w:author="Zhang Chihao" w:date="2023-02-09T16:05:00Z">
                <w:rPr>
                  <w:rFonts w:ascii="Cambria Math" w:hAnsi="Cambria Math"/>
                  <w:i/>
                </w:rPr>
              </w:del>
            </m:ctrlPr>
          </m:dPr>
          <m:e>
            <m:r>
              <w:del w:id="556" w:author="Zhang Chihao" w:date="2023-02-09T16:05:00Z">
                <w:rPr>
                  <w:rFonts w:ascii="Cambria Math" w:hAnsi="Cambria Math"/>
                </w:rPr>
                <m:t>k</m:t>
              </w:del>
            </m:r>
          </m:e>
        </m:d>
      </m:oMath>
      <w:del w:id="557" w:author="Zhang Chihao" w:date="2023-02-09T16:05:00Z">
        <w:r w:rsidR="00662972" w:rsidDel="0094223C">
          <w:rPr>
            <w:rFonts w:hint="eastAsia"/>
          </w:rPr>
          <w:delText xml:space="preserve"> </w:delText>
        </w:r>
        <w:r w:rsidR="00454CC0" w:rsidDel="0094223C">
          <w:delText>indicates</w:delText>
        </w:r>
        <w:r w:rsidR="00662972" w:rsidDel="0094223C">
          <w:delText xml:space="preserve"> the set of indices </w:delText>
        </w:r>
        <w:r w:rsidR="002B0F0A" w:rsidDel="0094223C">
          <w:delText>of</w:delText>
        </w:r>
        <w:r w:rsidR="00662972" w:rsidDel="0094223C">
          <w:delText xml:space="preserve"> </w:delText>
        </w:r>
        <w:r w:rsidR="00180B70" w:rsidDel="0094223C">
          <w:delText xml:space="preserve">spots </w:delText>
        </w:r>
        <w:r w:rsidR="00F05A3F" w:rsidDel="0094223C">
          <w:delText xml:space="preserve">belonging </w:delText>
        </w:r>
        <w:r w:rsidR="00EF51FD" w:rsidDel="0094223C">
          <w:delText xml:space="preserve">to spatial domain </w:delText>
        </w:r>
      </w:del>
      <m:oMath>
        <m:r>
          <w:del w:id="558" w:author="Zhang Chihao" w:date="2023-02-09T16:05:00Z">
            <w:rPr>
              <w:rFonts w:ascii="Cambria Math" w:hAnsi="Cambria Math"/>
            </w:rPr>
            <m:t>k</m:t>
          </w:del>
        </m:r>
      </m:oMath>
      <w:del w:id="559" w:author="Zhang Chihao" w:date="2023-02-09T16:05:00Z">
        <w:r w:rsidR="00721C01" w:rsidDel="0094223C">
          <w:rPr>
            <w:rFonts w:hint="eastAsia"/>
          </w:rPr>
          <w:delText>,</w:delText>
        </w:r>
        <w:r w:rsidR="00721C01" w:rsidDel="0094223C">
          <w:delText xml:space="preserve"> i.e.,</w:delText>
        </w:r>
      </w:del>
    </w:p>
    <w:p w14:paraId="1CB9FC7C" w14:textId="20315A6B" w:rsidR="00801DA4" w:rsidDel="0094223C" w:rsidRDefault="00801DA4" w:rsidP="00546202">
      <w:pPr>
        <w:pStyle w:val="CitaviBibliographyEntry"/>
        <w:ind w:left="400" w:hanging="400"/>
        <w:jc w:val="both"/>
        <w:rPr>
          <w:del w:id="560" w:author="Zhang Chihao" w:date="2023-02-09T16:05:00Z"/>
        </w:rPr>
      </w:pPr>
      <m:oMath>
        <m:r>
          <w:del w:id="561" w:author="Zhang Chihao" w:date="2023-02-09T16:05:00Z">
            <m:rPr>
              <m:scr m:val="script"/>
            </m:rPr>
            <w:rPr>
              <w:rFonts w:ascii="Cambria Math" w:hAnsi="Cambria Math"/>
            </w:rPr>
            <m:t>A</m:t>
          </w:del>
        </m:r>
        <m:d>
          <m:dPr>
            <m:ctrlPr>
              <w:del w:id="562" w:author="Zhang Chihao" w:date="2023-02-09T16:05:00Z">
                <w:rPr>
                  <w:rFonts w:ascii="Cambria Math" w:hAnsi="Cambria Math"/>
                  <w:i/>
                </w:rPr>
              </w:del>
            </m:ctrlPr>
          </m:dPr>
          <m:e>
            <m:r>
              <w:del w:id="563" w:author="Zhang Chihao" w:date="2023-02-09T16:05:00Z">
                <w:rPr>
                  <w:rFonts w:ascii="Cambria Math" w:hAnsi="Cambria Math"/>
                </w:rPr>
                <m:t>k</m:t>
              </w:del>
            </m:r>
          </m:e>
        </m:d>
        <m:r>
          <w:del w:id="564" w:author="Zhang Chihao" w:date="2023-02-09T16:05:00Z">
            <w:rPr>
              <w:rFonts w:ascii="Cambria Math" w:hAnsi="Cambria Math"/>
            </w:rPr>
            <m:t>≔{i:</m:t>
          </w:del>
        </m:r>
        <m:sSubSup>
          <m:sSubSupPr>
            <m:ctrlPr>
              <w:del w:id="565" w:author="Zhang Chihao" w:date="2023-02-09T16:05:00Z">
                <w:rPr>
                  <w:rFonts w:ascii="Cambria Math" w:hAnsi="Cambria Math"/>
                  <w:i/>
                </w:rPr>
              </w:del>
            </m:ctrlPr>
          </m:sSubSupPr>
          <m:e>
            <m:r>
              <w:del w:id="566" w:author="Zhang Chihao" w:date="2023-02-09T16:05:00Z">
                <w:rPr>
                  <w:rFonts w:ascii="Cambria Math" w:hAnsi="Cambria Math"/>
                </w:rPr>
                <m:t>y</m:t>
              </w:del>
            </m:r>
          </m:e>
          <m:sub>
            <m:r>
              <w:del w:id="567" w:author="Zhang Chihao" w:date="2023-02-09T16:05:00Z">
                <w:rPr>
                  <w:rFonts w:ascii="Cambria Math" w:hAnsi="Cambria Math"/>
                </w:rPr>
                <m:t>i</m:t>
              </w:del>
            </m:r>
          </m:sub>
          <m:sup>
            <m:r>
              <w:del w:id="568" w:author="Zhang Chihao" w:date="2023-02-09T16:05:00Z">
                <w:rPr>
                  <w:rFonts w:ascii="Cambria Math" w:hAnsi="Cambria Math"/>
                </w:rPr>
                <m:t>*</m:t>
              </w:del>
            </m:r>
          </m:sup>
        </m:sSubSup>
        <m:r>
          <w:del w:id="569" w:author="Zhang Chihao" w:date="2023-02-09T16:05:00Z">
            <w:rPr>
              <w:rFonts w:ascii="Cambria Math" w:hAnsi="Cambria Math"/>
            </w:rPr>
            <m:t>=k}</m:t>
          </w:del>
        </m:r>
      </m:oMath>
      <w:del w:id="570" w:author="Zhang Chihao" w:date="2023-02-09T16:05:00Z">
        <w:r w:rsidR="00F97F59" w:rsidDel="0094223C">
          <w:rPr>
            <w:rFonts w:hint="eastAsia"/>
          </w:rPr>
          <w:delText>.</w:delText>
        </w:r>
      </w:del>
    </w:p>
    <w:p w14:paraId="11C40258" w14:textId="77777777" w:rsidR="009A42FC" w:rsidRDefault="009A42FC" w:rsidP="00801DA4">
      <w:pPr>
        <w:ind w:firstLineChars="0" w:firstLine="0"/>
      </w:pPr>
    </w:p>
    <w:p w14:paraId="33694CA3" w14:textId="1025C732" w:rsidR="00E15A38" w:rsidRPr="001F09BC" w:rsidRDefault="00AA769E" w:rsidP="007218EA">
      <w:pPr>
        <w:pStyle w:val="31"/>
        <w:adjustRightInd w:val="0"/>
        <w:rPr>
          <w:sz w:val="22"/>
        </w:rPr>
      </w:pPr>
      <w:r w:rsidRPr="001F09BC">
        <w:rPr>
          <w:sz w:val="22"/>
        </w:rPr>
        <w:t xml:space="preserve">Identifying </w:t>
      </w:r>
      <w:r w:rsidR="00CD37AB" w:rsidRPr="001F09BC">
        <w:rPr>
          <w:sz w:val="22"/>
        </w:rPr>
        <w:t xml:space="preserve">spatial </w:t>
      </w:r>
      <w:proofErr w:type="gramStart"/>
      <w:r w:rsidR="0015674B" w:rsidRPr="001F09BC">
        <w:rPr>
          <w:sz w:val="22"/>
        </w:rPr>
        <w:t>domain-specific</w:t>
      </w:r>
      <w:proofErr w:type="gramEnd"/>
      <w:r w:rsidR="0015674B" w:rsidRPr="001F09BC">
        <w:rPr>
          <w:sz w:val="22"/>
        </w:rPr>
        <w:t xml:space="preserve"> SVGs</w:t>
      </w:r>
    </w:p>
    <w:p w14:paraId="3332A293" w14:textId="77777777" w:rsidR="00DD4CAF" w:rsidRDefault="00907130" w:rsidP="00907130">
      <w:pPr>
        <w:ind w:firstLineChars="0" w:firstLine="0"/>
        <w:rPr>
          <w:ins w:id="571" w:author="Zhang Chihao" w:date="2023-05-16T21:13:00Z"/>
        </w:rPr>
      </w:pPr>
      <w:r>
        <w:rPr>
          <w:rFonts w:hint="eastAsia"/>
        </w:rPr>
        <w:t>W</w:t>
      </w:r>
      <w:r>
        <w:t>e</w:t>
      </w:r>
      <w:r w:rsidR="003E745D">
        <w:t xml:space="preserve"> used the </w:t>
      </w:r>
      <w:r w:rsidR="00D14E28">
        <w:t xml:space="preserve">norm of the </w:t>
      </w:r>
      <w:r w:rsidR="003E745D">
        <w:t xml:space="preserve">saliency </w:t>
      </w:r>
      <w:r w:rsidR="00D14E28">
        <w:t xml:space="preserve">maps </w:t>
      </w:r>
      <w:r w:rsidR="003E745D">
        <w:t>to identify</w:t>
      </w:r>
      <w:r>
        <w:t xml:space="preserve"> </w:t>
      </w:r>
      <w:r w:rsidR="002669D8">
        <w:t xml:space="preserve">the spatial </w:t>
      </w:r>
      <w:proofErr w:type="gramStart"/>
      <w:r w:rsidR="002669D8">
        <w:t>domain-specific</w:t>
      </w:r>
      <w:proofErr w:type="gramEnd"/>
      <w:r w:rsidR="002669D8">
        <w:t xml:space="preserve"> SVGs. </w:t>
      </w:r>
      <w:r w:rsidR="004735B6">
        <w:t xml:space="preserve">Given the spatial domain </w:t>
      </w:r>
      <m:oMath>
        <m:r>
          <w:rPr>
            <w:rFonts w:ascii="Cambria Math" w:hAnsi="Cambria Math"/>
          </w:rPr>
          <m:t>k</m:t>
        </m:r>
      </m:oMath>
      <w:r w:rsidR="004735B6">
        <w:rPr>
          <w:rFonts w:hint="eastAsia"/>
        </w:rPr>
        <w:t>,</w:t>
      </w:r>
      <w:r w:rsidR="004735B6">
        <w:t xml:space="preserve"> </w:t>
      </w:r>
      <w:r w:rsidR="0042331E">
        <w:t xml:space="preserve">we </w:t>
      </w:r>
      <w:r w:rsidR="003C4B07">
        <w:t xml:space="preserve">first </w:t>
      </w:r>
      <w:r w:rsidR="00AD5DE3">
        <w:t>applied log</w:t>
      </w:r>
      <w:r w:rsidR="001B622F">
        <w:t xml:space="preserve"> </w:t>
      </w:r>
      <w:r w:rsidR="00AD5DE3">
        <w:t xml:space="preserve">transformation to </w:t>
      </w:r>
      <w:r w:rsidR="002D13A3">
        <w:t>the s</w:t>
      </w:r>
      <w:r w:rsidR="00AF18DD">
        <w:t xml:space="preserve">aliency scores of all genes. </w:t>
      </w:r>
      <w:r w:rsidR="009004AE">
        <w:t>To adaptively select SVGs, we estimate</w:t>
      </w:r>
      <w:r w:rsidR="00A87D2A">
        <w:t xml:space="preserve">d </w:t>
      </w:r>
      <w:r w:rsidR="009004AE">
        <w:t xml:space="preserve">the </w:t>
      </w:r>
      <w:r w:rsidR="00A87D2A">
        <w:t xml:space="preserve">mean </w:t>
      </w:r>
      <m:oMath>
        <m:acc>
          <m:accPr>
            <m:ctrlPr>
              <w:rPr>
                <w:rFonts w:ascii="Cambria Math" w:hAnsi="Cambria Math"/>
                <w:i/>
              </w:rPr>
            </m:ctrlPr>
          </m:accPr>
          <m:e>
            <m:r>
              <w:rPr>
                <w:rFonts w:ascii="Cambria Math" w:hAnsi="Cambria Math"/>
              </w:rPr>
              <m:t>μ</m:t>
            </m:r>
          </m:e>
        </m:acc>
      </m:oMath>
      <w:r w:rsidR="00CF51DC">
        <w:rPr>
          <w:rFonts w:hint="eastAsia"/>
        </w:rPr>
        <w:t xml:space="preserve"> </w:t>
      </w:r>
      <w:r w:rsidR="00A87D2A">
        <w:t xml:space="preserve">and </w:t>
      </w:r>
      <w:r w:rsidR="004A285B">
        <w:t xml:space="preserve">standard deviation </w:t>
      </w:r>
      <m:oMath>
        <m:acc>
          <m:accPr>
            <m:ctrlPr>
              <w:rPr>
                <w:rFonts w:ascii="Cambria Math" w:hAnsi="Cambria Math"/>
                <w:i/>
              </w:rPr>
            </m:ctrlPr>
          </m:accPr>
          <m:e>
            <m:r>
              <w:rPr>
                <w:rFonts w:ascii="Cambria Math" w:hAnsi="Cambria Math"/>
              </w:rPr>
              <m:t>σ</m:t>
            </m:r>
          </m:e>
        </m:acc>
      </m:oMath>
      <w:r w:rsidR="00CF6ADA">
        <w:rPr>
          <w:rFonts w:hint="eastAsia"/>
        </w:rPr>
        <w:t xml:space="preserve"> </w:t>
      </w:r>
      <w:r w:rsidR="004A285B">
        <w:t xml:space="preserve">of the </w:t>
      </w:r>
      <w:r w:rsidR="00AE5BA0">
        <w:t>log-transformed</w:t>
      </w:r>
      <w:r w:rsidR="009A42FC">
        <w:t xml:space="preserve"> scores</w:t>
      </w:r>
      <w:r w:rsidR="00F64D8E">
        <w:t xml:space="preserve"> of all genes</w:t>
      </w:r>
      <w:r w:rsidR="009A42FC">
        <w:t xml:space="preserve">, and </w:t>
      </w:r>
      <w:r w:rsidR="00F64D8E">
        <w:t>selected genes whose score</w:t>
      </w:r>
      <w:r w:rsidR="00AB5E79">
        <w:t xml:space="preserve">s are greater than </w:t>
      </w:r>
      <m:oMath>
        <m:acc>
          <m:accPr>
            <m:ctrlPr>
              <w:rPr>
                <w:rFonts w:ascii="Cambria Math" w:hAnsi="Cambria Math"/>
                <w:i/>
              </w:rPr>
            </m:ctrlPr>
          </m:accPr>
          <m:e>
            <m:r>
              <w:rPr>
                <w:rFonts w:ascii="Cambria Math" w:hAnsi="Cambria Math"/>
              </w:rPr>
              <m:t>μ</m:t>
            </m:r>
          </m:e>
        </m:acc>
        <m:r>
          <w:rPr>
            <w:rFonts w:ascii="Cambria Math" w:hAnsi="Cambria Math"/>
          </w:rPr>
          <m:t>+α</m:t>
        </m:r>
        <m:r>
          <w:ins w:id="572" w:author="Zhang Chihao" w:date="2023-02-10T15:53:00Z">
            <w:rPr>
              <w:rFonts w:ascii="Cambria Math" w:hAnsi="Cambria Math"/>
            </w:rPr>
            <m:t>σ</m:t>
          </w:ins>
        </m:r>
        <m:acc>
          <m:accPr>
            <m:ctrlPr>
              <w:del w:id="573" w:author="Zhang Chihao" w:date="2023-02-10T14:22:00Z">
                <w:rPr>
                  <w:rFonts w:ascii="Cambria Math" w:hAnsi="Cambria Math"/>
                  <w:i/>
                </w:rPr>
              </w:del>
            </m:ctrlPr>
          </m:accPr>
          <m:e>
            <m:r>
              <w:del w:id="574" w:author="Zhang Chihao" w:date="2023-02-10T14:22:00Z">
                <w:rPr>
                  <w:rFonts w:ascii="Cambria Math" w:hAnsi="Cambria Math"/>
                </w:rPr>
                <m:t>μ</m:t>
              </w:del>
            </m:r>
          </m:e>
        </m:acc>
      </m:oMath>
      <w:r w:rsidR="00B67108">
        <w:t xml:space="preserve">, </w:t>
      </w:r>
      <w:r w:rsidR="00BF74B5">
        <w:t xml:space="preserve">where </w:t>
      </w:r>
      <m:oMath>
        <m:r>
          <w:rPr>
            <w:rFonts w:ascii="Cambria Math" w:hAnsi="Cambria Math"/>
          </w:rPr>
          <m:t>α</m:t>
        </m:r>
      </m:oMath>
      <w:r w:rsidR="00EC4980">
        <w:rPr>
          <w:rFonts w:hint="eastAsia"/>
        </w:rPr>
        <w:t xml:space="preserve"> </w:t>
      </w:r>
      <w:r w:rsidR="00EC4980">
        <w:t xml:space="preserve">is a </w:t>
      </w:r>
      <w:r w:rsidR="003D0F1C">
        <w:t>user-</w:t>
      </w:r>
      <w:r w:rsidR="00EC4980">
        <w:t xml:space="preserve">defined parameter to control the number of </w:t>
      </w:r>
      <w:r w:rsidR="00F94B6D">
        <w:t>selected</w:t>
      </w:r>
      <w:r w:rsidR="00D55411">
        <w:t xml:space="preserve"> </w:t>
      </w:r>
      <w:r w:rsidR="00EC4980">
        <w:t>SVGs.</w:t>
      </w:r>
      <w:r w:rsidR="006C660A">
        <w:t xml:space="preserve"> </w:t>
      </w:r>
      <w:r w:rsidR="00DC5E57">
        <w:t xml:space="preserve">Larger </w:t>
      </w:r>
      <m:oMath>
        <m:r>
          <w:rPr>
            <w:rFonts w:ascii="Cambria Math" w:hAnsi="Cambria Math"/>
          </w:rPr>
          <m:t>α</m:t>
        </m:r>
      </m:oMath>
      <w:r w:rsidR="00DC5E57">
        <w:rPr>
          <w:rFonts w:hint="eastAsia"/>
        </w:rPr>
        <w:t xml:space="preserve"> </w:t>
      </w:r>
      <w:r w:rsidR="00DC5E57">
        <w:t xml:space="preserve">results in </w:t>
      </w:r>
      <w:r w:rsidR="001B622F">
        <w:t xml:space="preserve">fewer </w:t>
      </w:r>
      <w:r w:rsidR="00DC5E57">
        <w:t xml:space="preserve">identified SVGs. </w:t>
      </w:r>
      <w:r w:rsidR="0001549E">
        <w:t xml:space="preserve">We typically set </w:t>
      </w:r>
      <m:oMath>
        <m:r>
          <w:rPr>
            <w:rFonts w:ascii="Cambria Math" w:hAnsi="Cambria Math"/>
          </w:rPr>
          <m:t>α=1.5</m:t>
        </m:r>
      </m:oMath>
      <w:r w:rsidR="00E8584B">
        <w:t xml:space="preserve">. </w:t>
      </w:r>
    </w:p>
    <w:p w14:paraId="518DFFA3" w14:textId="2E47FD16" w:rsidR="00F94B6D" w:rsidRDefault="003B1EE5">
      <w:pPr>
        <w:ind w:firstLine="220"/>
        <w:pPrChange w:id="575" w:author="Zhang Chihao" w:date="2023-05-16T21:13:00Z">
          <w:pPr>
            <w:ind w:firstLineChars="0" w:firstLine="0"/>
          </w:pPr>
        </w:pPrChange>
      </w:pPr>
      <w:ins w:id="576" w:author="Zhang Chihao" w:date="2023-05-16T21:12:00Z">
        <w:r w:rsidRPr="00B37FDF">
          <w:t>In addition to gene selection based on saliency scores, we provide an alternative option for selecting SVGs</w:t>
        </w:r>
      </w:ins>
      <w:ins w:id="577" w:author="Zhang Chihao" w:date="2023-05-16T21:13:00Z">
        <w:r w:rsidR="005E58CA">
          <w:t xml:space="preserve"> </w:t>
        </w:r>
      </w:ins>
      <w:ins w:id="578" w:author="Zhang Chihao" w:date="2023-05-16T21:12:00Z">
        <w:r w:rsidRPr="00B37FDF">
          <w:t>based on a permutation test. This approach allows for the calculation of p-values, albeit with the trade-off of increased computational cos</w:t>
        </w:r>
      </w:ins>
      <w:ins w:id="579" w:author="Zhang Chihao" w:date="2023-05-16T21:14:00Z">
        <w:r w:rsidR="00720F3E">
          <w:t>t</w:t>
        </w:r>
      </w:ins>
      <w:ins w:id="580" w:author="Zhang Chihao" w:date="2023-05-16T21:15:00Z">
        <w:r w:rsidR="00720F3E">
          <w:t xml:space="preserve"> see </w:t>
        </w:r>
        <w:r w:rsidR="00720F3E" w:rsidRPr="00BE288F">
          <w:rPr>
            <w:b/>
            <w:bCs/>
          </w:rPr>
          <w:t>Supplementary Notes</w:t>
        </w:r>
        <w:r w:rsidR="00720F3E">
          <w:t xml:space="preserve"> section </w:t>
        </w:r>
        <w:r w:rsidR="00720F3E" w:rsidRPr="00BE288F">
          <w:rPr>
            <w:b/>
            <w:bCs/>
          </w:rPr>
          <w:t>“Identifying spatial domain-specific SVGs by permutation test”</w:t>
        </w:r>
        <w:r w:rsidR="00720F3E" w:rsidRPr="005E7592">
          <w:rPr>
            <w:rPrChange w:id="581" w:author="Zhang Chihao" w:date="2023-05-16T21:15:00Z">
              <w:rPr>
                <w:b/>
                <w:bCs/>
              </w:rPr>
            </w:rPrChange>
          </w:rPr>
          <w:t>.</w:t>
        </w:r>
      </w:ins>
      <w:ins w:id="582" w:author="Zhang Chihao" w:date="2023-05-17T13:41:00Z">
        <w:r w:rsidR="00F62B78">
          <w:t xml:space="preserve"> </w:t>
        </w:r>
      </w:ins>
      <w:ins w:id="583" w:author="Zhang Chihao" w:date="2023-05-17T14:55:00Z">
        <w:r w:rsidR="00F62B78" w:rsidRPr="00F62B78">
          <w:t xml:space="preserve">Notably, when applying a threshold of </w:t>
        </w:r>
        <w:r w:rsidR="00F62B78" w:rsidRPr="00F62B78">
          <w:rPr>
            <w:i/>
            <w:iCs/>
            <w:rPrChange w:id="584" w:author="Zhang Chihao" w:date="2023-05-17T14:55:00Z">
              <w:rPr/>
            </w:rPrChange>
          </w:rPr>
          <w:t>p</w:t>
        </w:r>
        <w:r w:rsidR="00F62B78" w:rsidRPr="00F62B78">
          <w:t xml:space="preserve"> value &lt; 0.05, the SVGs identified based on </w:t>
        </w:r>
        <w:r w:rsidR="00F62B78" w:rsidRPr="00F62B78">
          <w:rPr>
            <w:i/>
            <w:iCs/>
            <w:rPrChange w:id="585" w:author="Zhang Chihao" w:date="2023-05-17T14:55:00Z">
              <w:rPr/>
            </w:rPrChange>
          </w:rPr>
          <w:t>p</w:t>
        </w:r>
        <w:r w:rsidR="00F62B78">
          <w:t xml:space="preserve"> </w:t>
        </w:r>
        <w:r w:rsidR="00F62B78" w:rsidRPr="00F62B78">
          <w:t>values exhibit significant overlap with those identified using saliency scores</w:t>
        </w:r>
      </w:ins>
      <w:ins w:id="586" w:author="Zhang Chihao" w:date="2023-05-17T13:41:00Z">
        <w:r w:rsidR="00F62B78">
          <w:t xml:space="preserve"> </w:t>
        </w:r>
      </w:ins>
      <w:ins w:id="587" w:author="Zhang Chihao" w:date="2023-05-17T14:56:00Z">
        <w:r w:rsidR="00F62B78" w:rsidRPr="00F62B78">
          <w:t xml:space="preserve">(see </w:t>
        </w:r>
        <w:r w:rsidR="00F62B78" w:rsidRPr="00F62B78">
          <w:rPr>
            <w:b/>
            <w:bCs/>
          </w:rPr>
          <w:t>Supplementary Notes</w:t>
        </w:r>
        <w:r w:rsidR="00F62B78" w:rsidRPr="00F62B78">
          <w:t xml:space="preserve"> section </w:t>
        </w:r>
        <w:r w:rsidR="00F62B78" w:rsidRPr="00F62B78">
          <w:rPr>
            <w:b/>
            <w:bCs/>
          </w:rPr>
          <w:t xml:space="preserve">“Identifying spatial </w:t>
        </w:r>
        <w:proofErr w:type="gramStart"/>
        <w:r w:rsidR="00F62B78" w:rsidRPr="00F62B78">
          <w:rPr>
            <w:b/>
            <w:bCs/>
          </w:rPr>
          <w:t>domain-specific</w:t>
        </w:r>
        <w:proofErr w:type="gramEnd"/>
        <w:r w:rsidR="00F62B78" w:rsidRPr="00F62B78">
          <w:rPr>
            <w:b/>
            <w:bCs/>
          </w:rPr>
          <w:t xml:space="preserve"> SVGs by permutation test”</w:t>
        </w:r>
        <w:r w:rsidR="00F62B78" w:rsidRPr="00F62B78">
          <w:t>).</w:t>
        </w:r>
      </w:ins>
    </w:p>
    <w:p w14:paraId="7B8C92E6" w14:textId="77777777" w:rsidR="00F94B6D" w:rsidRDefault="00F94B6D" w:rsidP="00907130">
      <w:pPr>
        <w:ind w:firstLineChars="0" w:firstLine="0"/>
      </w:pPr>
    </w:p>
    <w:p w14:paraId="2FC8259E" w14:textId="24F41DCB" w:rsidR="00C509DF" w:rsidRPr="001F09BC" w:rsidRDefault="006436AC" w:rsidP="00C509DF">
      <w:pPr>
        <w:pStyle w:val="31"/>
        <w:adjustRightInd w:val="0"/>
        <w:rPr>
          <w:sz w:val="22"/>
        </w:rPr>
      </w:pPr>
      <w:r w:rsidRPr="001F09BC">
        <w:rPr>
          <w:sz w:val="22"/>
        </w:rPr>
        <w:t xml:space="preserve">Identifying </w:t>
      </w:r>
      <w:r w:rsidR="005C328D" w:rsidRPr="001F09BC">
        <w:rPr>
          <w:sz w:val="22"/>
        </w:rPr>
        <w:t xml:space="preserve">spatial </w:t>
      </w:r>
      <w:proofErr w:type="gramStart"/>
      <w:r w:rsidR="0064576D" w:rsidRPr="001F09BC">
        <w:rPr>
          <w:sz w:val="22"/>
        </w:rPr>
        <w:t>d</w:t>
      </w:r>
      <w:r w:rsidR="00C509DF" w:rsidRPr="001F09BC">
        <w:rPr>
          <w:sz w:val="22"/>
        </w:rPr>
        <w:t>omain-specific</w:t>
      </w:r>
      <w:proofErr w:type="gramEnd"/>
      <w:r w:rsidR="00C509DF" w:rsidRPr="001F09BC">
        <w:rPr>
          <w:sz w:val="22"/>
        </w:rPr>
        <w:t xml:space="preserve"> SVG</w:t>
      </w:r>
      <w:r w:rsidR="002B7936" w:rsidRPr="001F09BC">
        <w:rPr>
          <w:sz w:val="22"/>
        </w:rPr>
        <w:t xml:space="preserve"> modules</w:t>
      </w:r>
    </w:p>
    <w:p w14:paraId="4FCB531E" w14:textId="69A29964" w:rsidR="00D37D03" w:rsidRDefault="0026729B" w:rsidP="00596CF2">
      <w:pPr>
        <w:ind w:firstLineChars="0" w:firstLine="0"/>
      </w:pPr>
      <w:r>
        <w:rPr>
          <w:rFonts w:hint="eastAsia"/>
        </w:rPr>
        <w:t>W</w:t>
      </w:r>
      <w:r>
        <w:t xml:space="preserve">e constructed the spatial </w:t>
      </w:r>
      <w:proofErr w:type="gramStart"/>
      <w:r>
        <w:t>domain-specific</w:t>
      </w:r>
      <w:proofErr w:type="gramEnd"/>
      <w:r>
        <w:t xml:space="preserve"> SVG modules</w:t>
      </w:r>
      <w:r w:rsidR="00E200E5">
        <w:t xml:space="preserve"> </w:t>
      </w:r>
      <w:r w:rsidR="00FA189F">
        <w:t xml:space="preserve">by the </w:t>
      </w:r>
      <w:r w:rsidR="00321436">
        <w:t>saliency score matrix.</w:t>
      </w:r>
      <w:r w:rsidR="0024092C">
        <w:t xml:space="preserve"> </w:t>
      </w:r>
      <w:r w:rsidR="00010C49">
        <w:t>First</w:t>
      </w:r>
      <w:r w:rsidR="00E37B71">
        <w:t xml:space="preserve">, we </w:t>
      </w:r>
      <w:r w:rsidR="00E3016F">
        <w:t>selected</w:t>
      </w:r>
      <w:r w:rsidR="00E37B71">
        <w:t xml:space="preserve"> genes that </w:t>
      </w:r>
      <w:r w:rsidR="00FC01DC">
        <w:t xml:space="preserve">are SVGs in less than </w:t>
      </w:r>
      <w:r w:rsidR="00707CCF">
        <w:t>two</w:t>
      </w:r>
      <w:r w:rsidR="00FC01DC">
        <w:t xml:space="preserve"> spatial domains</w:t>
      </w:r>
      <w:r w:rsidR="00FD166B">
        <w:t>.</w:t>
      </w:r>
      <w:r w:rsidR="0016166B">
        <w:t xml:space="preserve"> Then we evaluated the </w:t>
      </w:r>
      <w:r w:rsidR="00E10F0B">
        <w:t>pair-wise gene correlation by</w:t>
      </w:r>
      <w:r w:rsidR="00A81EA0">
        <w:t xml:space="preserve"> the saliency matrix, i.e., </w:t>
      </w:r>
      <w:r w:rsidR="00E213E2">
        <w:t xml:space="preserve">the Pearson correlation betwee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S</m:t>
                </m:r>
              </m:e>
            </m:acc>
          </m:e>
          <m:sub>
            <m:r>
              <w:rPr>
                <w:rFonts w:ascii="Cambria Math" w:hAnsi="Cambria Math"/>
              </w:rPr>
              <m:t>:i</m:t>
            </m:r>
          </m:sub>
        </m:sSub>
      </m:oMath>
      <w:r w:rsidR="00924599">
        <w:rPr>
          <w:rFonts w:hint="eastAsia"/>
        </w:rPr>
        <w:t xml:space="preserve"> </w:t>
      </w:r>
      <w:r w:rsidR="00924599">
        <w:t xml:space="preserve">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S</m:t>
                </m:r>
              </m:e>
            </m:acc>
          </m:e>
          <m:sub>
            <m:r>
              <w:rPr>
                <w:rFonts w:ascii="Cambria Math" w:hAnsi="Cambria Math"/>
              </w:rPr>
              <m:t>:j</m:t>
            </m:r>
          </m:sub>
        </m:sSub>
      </m:oMath>
      <w:r w:rsidR="00645404">
        <w:rPr>
          <w:rFonts w:hint="eastAsia"/>
        </w:rPr>
        <w:t>.</w:t>
      </w:r>
      <w:r w:rsidR="00556ECE">
        <w:t xml:space="preserve"> We then clustered the resulting affinity matrix into </w:t>
      </w:r>
      <m:oMath>
        <m:r>
          <w:rPr>
            <w:rFonts w:ascii="Cambria Math" w:hAnsi="Cambria Math"/>
          </w:rPr>
          <m:t>K</m:t>
        </m:r>
      </m:oMath>
      <w:r w:rsidR="00556ECE">
        <w:rPr>
          <w:rFonts w:hint="eastAsia"/>
        </w:rPr>
        <w:t xml:space="preserve"> </w:t>
      </w:r>
      <w:r w:rsidR="00556ECE">
        <w:t>clusters.</w:t>
      </w:r>
      <w:r w:rsidR="00625302">
        <w:t xml:space="preserve"> </w:t>
      </w:r>
      <w:r w:rsidR="000A65B8">
        <w:t>W</w:t>
      </w:r>
      <w:r w:rsidR="0082218F">
        <w:t xml:space="preserve">e </w:t>
      </w:r>
      <w:r w:rsidR="00625302">
        <w:t>applied PCA to the</w:t>
      </w:r>
      <w:r w:rsidR="009955AB">
        <w:t xml:space="preserve"> saliency score </w:t>
      </w:r>
      <w:r w:rsidR="00AC2350">
        <w:rPr>
          <w:rFonts w:hint="eastAsia"/>
        </w:rPr>
        <w:t>matrix</w:t>
      </w:r>
      <w:r w:rsidR="00AC2350">
        <w:t xml:space="preserve"> </w:t>
      </w:r>
      <w:r w:rsidR="009955AB">
        <w:t xml:space="preserve">of the </w:t>
      </w:r>
      <w:r w:rsidR="000A65B8">
        <w:t>gene modules and visualized the gene modules by the first principal component.</w:t>
      </w:r>
    </w:p>
    <w:p w14:paraId="1DE387F1" w14:textId="3CE2F0A2" w:rsidR="00C4132C" w:rsidRDefault="00C4132C" w:rsidP="00596CF2">
      <w:pPr>
        <w:ind w:firstLineChars="0" w:firstLine="0"/>
      </w:pPr>
    </w:p>
    <w:p w14:paraId="68540391" w14:textId="77777777" w:rsidR="00C4132C" w:rsidRPr="001F09BC" w:rsidRDefault="00C4132C" w:rsidP="00C4132C">
      <w:pPr>
        <w:pStyle w:val="31"/>
        <w:adjustRightInd w:val="0"/>
        <w:rPr>
          <w:sz w:val="22"/>
        </w:rPr>
      </w:pPr>
      <w:r w:rsidRPr="001F09BC">
        <w:rPr>
          <w:sz w:val="22"/>
        </w:rPr>
        <w:t>Gene enrichment analysis</w:t>
      </w:r>
    </w:p>
    <w:p w14:paraId="7B40277F" w14:textId="69A80C04" w:rsidR="00C4132C" w:rsidRPr="00625302" w:rsidRDefault="00C4132C" w:rsidP="00C4132C">
      <w:pPr>
        <w:ind w:firstLineChars="0" w:firstLine="0"/>
      </w:pPr>
      <w:r>
        <w:t>We used the g</w:t>
      </w:r>
      <w:r w:rsidR="00FC1573">
        <w:t>:</w:t>
      </w:r>
      <w:r>
        <w:t>pf</w:t>
      </w:r>
      <w:r w:rsidRPr="001F09BC">
        <w:t>orfie</w:t>
      </w:r>
      <w:sdt>
        <w:sdtPr>
          <w:alias w:val="To edit, see citavi.com/edit"/>
          <w:tag w:val="CitaviPlaceholder#6ece7bfc-b197-44a4-a754-399a264bae73"/>
          <w:id w:val="1385833778"/>
          <w:placeholder>
            <w:docPart w:val="DefaultPlaceholder_-1854013440"/>
          </w:placeholder>
        </w:sdtPr>
        <w:sdtContent>
          <w:r w:rsidR="002E5A2D" w:rsidRPr="001F09BC">
            <w:rPr>
              <w:noProof/>
            </w:rPr>
            <w:fldChar w:fldCharType="begin"/>
          </w:r>
          <w:r w:rsidR="007A3413">
            <w:rPr>
              <w:noProof/>
            </w:rPr>
            <w:instrText>ADDIN CitaviPlaceholder{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HJcblxcKlxccGFub3NlIDA1MDUwMTAyMDEwNzA2MDIwNTA3fVN5bWJvbDt9e1xcZjJcXGZzd2lzc1xcZmNoYXJzZXQwXFxmcHJxMntcXCpcXHBhbm9zZSAwMjBiMDYwNDAyMDIwMjAyMDIwNH1BcmlhbDt9e1xcZjNcXGZuaWxcXGZjaGFyc2V0MCBNaWNyb3NvZnQgWWFIZWk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yMDUy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yMjQwXFxwZ2hzeG4xNTg0M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}</w:instrText>
          </w:r>
          <w:r w:rsidR="002E5A2D" w:rsidRPr="001F09BC">
            <w:rPr>
              <w:noProof/>
            </w:rPr>
            <w:fldChar w:fldCharType="separate"/>
          </w:r>
          <w:r w:rsidR="007A3413">
            <w:rPr>
              <w:noProof/>
            </w:rPr>
            <w:t>(50)</w:t>
          </w:r>
          <w:r w:rsidR="002E5A2D" w:rsidRPr="001F09BC">
            <w:rPr>
              <w:noProof/>
            </w:rPr>
            <w:fldChar w:fldCharType="end"/>
          </w:r>
        </w:sdtContent>
      </w:sdt>
      <w:r w:rsidRPr="001F09BC">
        <w:t xml:space="preserve"> API</w:t>
      </w:r>
      <w:r w:rsidR="009A2B84" w:rsidRPr="001F09BC">
        <w:t xml:space="preserve"> provided by SCANPY</w:t>
      </w:r>
      <w:sdt>
        <w:sdtPr>
          <w:alias w:val="To edit, see citavi.com/edit"/>
          <w:tag w:val="CitaviPlaceholder#bb61b0fc-7741-4f8a-b7dc-483fdd2ab5f4"/>
          <w:id w:val="-169103444"/>
          <w:placeholder>
            <w:docPart w:val="22C20A44FD494AC19AC0B53BD896F3F3"/>
          </w:placeholder>
        </w:sdtPr>
        <w:sdtContent>
          <w:r w:rsidR="009A2B84" w:rsidRPr="001F09BC">
            <w:rPr>
              <w:noProof/>
            </w:rPr>
            <w:fldChar w:fldCharType="begin"/>
          </w:r>
          <w:r w:rsidR="007A3413">
            <w:rPr>
              <w:noProof/>
            </w:rPr>
            <w:instrText>ADDIN CitaviPlaceholder{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E1pY3Jvc29mdCBZYUhlaSBVSTt9fXtcXGNvbG9ydGJsO317XFxzdHlsZXNoZWV0e1xcczBcXHNuZXh0MFxcc3Fmb3JtYXRcXHNwcmlvcml0eTBcXHNhMTIwXFxhc3BhbHBoYVxcYXNwbnVtXFxhZGp1c3RyaWdodFxcbHRycGFyXFxsaTBcXGxpbjBcXHJpMFxccmluMFxyXG5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IwNTJ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IyNDBcXHBnaHN4bjE1ODQw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}</w:instrText>
          </w:r>
          <w:r w:rsidR="009A2B84" w:rsidRPr="001F09BC">
            <w:rPr>
              <w:noProof/>
            </w:rPr>
            <w:fldChar w:fldCharType="separate"/>
          </w:r>
          <w:r w:rsidR="007A3413">
            <w:rPr>
              <w:noProof/>
            </w:rPr>
            <w:t>(51)</w:t>
          </w:r>
          <w:r w:rsidR="009A2B84" w:rsidRPr="001F09BC">
            <w:rPr>
              <w:noProof/>
            </w:rPr>
            <w:fldChar w:fldCharType="end"/>
          </w:r>
        </w:sdtContent>
      </w:sdt>
      <w:r>
        <w:t xml:space="preserve"> to perform gene enrichment analysis. </w:t>
      </w:r>
    </w:p>
    <w:p w14:paraId="304781D1" w14:textId="2EC5C763" w:rsidR="00437559" w:rsidRPr="00C509DF" w:rsidRDefault="00437559" w:rsidP="0026729B">
      <w:pPr>
        <w:ind w:firstLineChars="0" w:firstLine="0"/>
      </w:pPr>
    </w:p>
    <w:p w14:paraId="3064E77B" w14:textId="4DDC3F14" w:rsidR="004A6819" w:rsidRPr="001F09BC" w:rsidRDefault="00BD4FF2" w:rsidP="00CA172E">
      <w:pPr>
        <w:pStyle w:val="21"/>
        <w:adjustRightInd w:val="0"/>
        <w:rPr>
          <w:sz w:val="22"/>
        </w:rPr>
      </w:pPr>
      <w:r w:rsidRPr="001F09BC">
        <w:rPr>
          <w:sz w:val="22"/>
        </w:rPr>
        <w:t>Data availability</w:t>
      </w:r>
    </w:p>
    <w:p w14:paraId="3CE86568" w14:textId="2A2026AA" w:rsidR="00B30E40" w:rsidRPr="000F5899" w:rsidRDefault="001A214A" w:rsidP="003E61DE">
      <w:pPr>
        <w:pStyle w:val="maintextfollowingheading"/>
        <w:rPr>
          <w:rFonts w:cs="Arial"/>
          <w:color w:val="000000" w:themeColor="text1"/>
        </w:rPr>
      </w:pPr>
      <w:r>
        <w:rPr>
          <w:rFonts w:eastAsiaTheme="minorEastAsia" w:hint="eastAsia"/>
        </w:rPr>
        <w:t>A</w:t>
      </w:r>
      <w:r>
        <w:rPr>
          <w:rFonts w:eastAsiaTheme="minorEastAsia"/>
        </w:rPr>
        <w:t>ll data used in this paper are available in raw f</w:t>
      </w:r>
      <w:r w:rsidR="00EC4BFF">
        <w:rPr>
          <w:rFonts w:eastAsiaTheme="minorEastAsia"/>
        </w:rPr>
        <w:t>ro</w:t>
      </w:r>
      <w:r>
        <w:rPr>
          <w:rFonts w:eastAsiaTheme="minorEastAsia"/>
        </w:rPr>
        <w:t>m the corresponding papers’ authors.</w:t>
      </w:r>
      <w:r w:rsidR="0062169F">
        <w:rPr>
          <w:rFonts w:eastAsiaTheme="minorEastAsia"/>
        </w:rPr>
        <w:t xml:space="preserve"> </w:t>
      </w:r>
      <w:r w:rsidR="002E36AB">
        <w:rPr>
          <w:rFonts w:eastAsiaTheme="minorEastAsia"/>
        </w:rPr>
        <w:t>Specifically</w:t>
      </w:r>
      <w:r w:rsidR="00D96BED">
        <w:rPr>
          <w:rFonts w:eastAsiaTheme="minorEastAsia"/>
        </w:rPr>
        <w:t>, t</w:t>
      </w:r>
      <w:r w:rsidR="0062169F">
        <w:rPr>
          <w:rFonts w:eastAsiaTheme="minorEastAsia"/>
        </w:rPr>
        <w:t xml:space="preserve">he DLPFC dataset </w:t>
      </w:r>
      <w:r w:rsidR="006D3B71">
        <w:rPr>
          <w:rFonts w:eastAsiaTheme="minorEastAsia"/>
        </w:rPr>
        <w:t xml:space="preserve">generated by </w:t>
      </w:r>
      <w:r w:rsidR="00DF7213">
        <w:rPr>
          <w:rFonts w:eastAsiaTheme="minorEastAsia"/>
        </w:rPr>
        <w:t>10</w:t>
      </w:r>
      <w:r w:rsidR="00620DCA">
        <w:rPr>
          <w:rFonts w:eastAsiaTheme="minorEastAsia" w:hint="eastAsia"/>
        </w:rPr>
        <w:t>x</w:t>
      </w:r>
      <w:r w:rsidR="00620DCA">
        <w:rPr>
          <w:rFonts w:eastAsiaTheme="minorEastAsia"/>
        </w:rPr>
        <w:t xml:space="preserve"> Visium</w:t>
      </w:r>
      <w:r w:rsidR="00DF7213">
        <w:rPr>
          <w:rFonts w:eastAsiaTheme="minorEastAsia"/>
        </w:rPr>
        <w:t xml:space="preserve"> </w:t>
      </w:r>
      <w:r w:rsidR="0062169F">
        <w:rPr>
          <w:rFonts w:eastAsiaTheme="minorEastAsia"/>
        </w:rPr>
        <w:t xml:space="preserve">is available at </w:t>
      </w:r>
      <w:hyperlink r:id="rId11" w:history="1">
        <w:r w:rsidR="003E61DE" w:rsidRPr="000F5899">
          <w:rPr>
            <w:rStyle w:val="af4"/>
            <w:rFonts w:cs="Arial"/>
          </w:rPr>
          <w:t>http://spatial.libd.org/spatialLIBD</w:t>
        </w:r>
      </w:hyperlink>
      <w:r w:rsidR="003E61DE">
        <w:rPr>
          <w:rStyle w:val="af4"/>
          <w:rFonts w:cs="Arial"/>
          <w:color w:val="000000" w:themeColor="text1"/>
        </w:rPr>
        <w:t>.</w:t>
      </w:r>
      <w:r w:rsidR="003E61DE">
        <w:rPr>
          <w:rStyle w:val="af4"/>
          <w:rFonts w:cs="Arial"/>
          <w:color w:val="000000" w:themeColor="text1"/>
          <w:u w:val="none"/>
        </w:rPr>
        <w:t xml:space="preserve"> </w:t>
      </w:r>
      <w:ins w:id="588" w:author="Zhang Chihao" w:date="2023-05-15T21:44:00Z">
        <w:r w:rsidR="009F7B03">
          <w:rPr>
            <w:rStyle w:val="af4"/>
            <w:rFonts w:cs="Arial"/>
            <w:color w:val="000000" w:themeColor="text1"/>
            <w:u w:val="none"/>
          </w:rPr>
          <w:t xml:space="preserve"> The human lymph node and mouse olfactory bulb datasets are available at</w:t>
        </w:r>
      </w:ins>
      <w:ins w:id="589" w:author="Zhang Chihao" w:date="2023-05-15T21:45:00Z">
        <w:r w:rsidR="009F7B03">
          <w:rPr>
            <w:rStyle w:val="af4"/>
            <w:rFonts w:cs="Arial"/>
            <w:color w:val="000000" w:themeColor="text1"/>
            <w:u w:val="none"/>
          </w:rPr>
          <w:t xml:space="preserve"> 10x </w:t>
        </w:r>
      </w:ins>
      <w:ins w:id="590" w:author="Zhang Chihao" w:date="2023-05-15T21:46:00Z">
        <w:r w:rsidR="009F7B03">
          <w:rPr>
            <w:rStyle w:val="af4"/>
            <w:rFonts w:cs="Arial"/>
            <w:color w:val="000000" w:themeColor="text1"/>
            <w:u w:val="none"/>
          </w:rPr>
          <w:t xml:space="preserve">genomics website </w:t>
        </w:r>
        <w:r w:rsidR="009F7B03" w:rsidRPr="009F7B03">
          <w:rPr>
            <w:rStyle w:val="af4"/>
            <w:rFonts w:cs="Arial"/>
            <w:color w:val="000000" w:themeColor="text1"/>
            <w:u w:val="none"/>
          </w:rPr>
          <w:t>10xgenomics.com/resources/</w:t>
        </w:r>
        <w:proofErr w:type="spellStart"/>
        <w:r w:rsidR="009F7B03" w:rsidRPr="009F7B03">
          <w:rPr>
            <w:rStyle w:val="af4"/>
            <w:rFonts w:cs="Arial"/>
            <w:color w:val="000000" w:themeColor="text1"/>
            <w:u w:val="none"/>
          </w:rPr>
          <w:t>datasets</w:t>
        </w:r>
        <w:r w:rsidR="009F7B03">
          <w:rPr>
            <w:rStyle w:val="af4"/>
            <w:rFonts w:cs="Arial"/>
            <w:color w:val="000000" w:themeColor="text1"/>
            <w:u w:val="none"/>
          </w:rPr>
          <w:t>s</w:t>
        </w:r>
      </w:ins>
      <w:ins w:id="591" w:author="Zhang Chihao" w:date="2023-05-15T21:44:00Z">
        <w:r w:rsidR="009F7B03">
          <w:rPr>
            <w:rStyle w:val="af4"/>
            <w:rFonts w:cs="Arial"/>
            <w:color w:val="000000" w:themeColor="text1"/>
            <w:u w:val="none"/>
          </w:rPr>
          <w:t>.</w:t>
        </w:r>
      </w:ins>
      <w:r w:rsidR="003E61DE" w:rsidRPr="003E61DE">
        <w:rPr>
          <w:rStyle w:val="af4"/>
          <w:rFonts w:cs="Arial"/>
          <w:color w:val="000000" w:themeColor="text1"/>
          <w:u w:val="none"/>
        </w:rPr>
        <w:t>The</w:t>
      </w:r>
      <w:proofErr w:type="spellEnd"/>
      <w:r w:rsidR="003E61DE">
        <w:rPr>
          <w:rStyle w:val="af4"/>
          <w:rFonts w:cs="Arial"/>
          <w:color w:val="000000" w:themeColor="text1"/>
          <w:u w:val="none"/>
        </w:rPr>
        <w:t xml:space="preserve"> </w:t>
      </w:r>
      <w:r w:rsidR="00DF7213">
        <w:rPr>
          <w:rStyle w:val="af4"/>
          <w:rFonts w:cs="Arial"/>
          <w:color w:val="000000" w:themeColor="text1"/>
          <w:u w:val="none"/>
        </w:rPr>
        <w:t xml:space="preserve">hippocampus dataset of </w:t>
      </w:r>
      <w:r w:rsidR="001B622F">
        <w:rPr>
          <w:rStyle w:val="af4"/>
          <w:rFonts w:cs="Arial"/>
          <w:color w:val="000000" w:themeColor="text1"/>
          <w:u w:val="none"/>
        </w:rPr>
        <w:t xml:space="preserve">the </w:t>
      </w:r>
      <w:r w:rsidR="00DF7213">
        <w:rPr>
          <w:rStyle w:val="af4"/>
          <w:rFonts w:cs="Arial"/>
          <w:color w:val="000000" w:themeColor="text1"/>
          <w:u w:val="none"/>
        </w:rPr>
        <w:t xml:space="preserve">J20 mouse model </w:t>
      </w:r>
      <w:r w:rsidR="001B7B77">
        <w:rPr>
          <w:rStyle w:val="af4"/>
          <w:rFonts w:cs="Arial"/>
          <w:color w:val="000000" w:themeColor="text1"/>
          <w:u w:val="none"/>
        </w:rPr>
        <w:t xml:space="preserve">generated by Slide-seq V2 </w:t>
      </w:r>
      <w:r w:rsidR="009A2B84">
        <w:rPr>
          <w:rStyle w:val="af4"/>
          <w:rFonts w:cs="Arial"/>
          <w:color w:val="000000" w:themeColor="text1"/>
          <w:u w:val="none"/>
        </w:rPr>
        <w:t xml:space="preserve">is </w:t>
      </w:r>
      <w:r w:rsidR="00905966">
        <w:rPr>
          <w:rStyle w:val="af4"/>
          <w:rFonts w:cs="Arial"/>
          <w:color w:val="000000" w:themeColor="text1"/>
          <w:u w:val="none"/>
        </w:rPr>
        <w:t xml:space="preserve">accessible at </w:t>
      </w:r>
      <w:r w:rsidR="0034778B" w:rsidRPr="00E00C6A">
        <w:rPr>
          <w:rFonts w:cs="Arial"/>
          <w:color w:val="000000" w:themeColor="text1"/>
        </w:rPr>
        <w:t xml:space="preserve"> </w:t>
      </w:r>
      <w:hyperlink r:id="rId12" w:history="1">
        <w:r w:rsidR="00025A2F" w:rsidRPr="00360365">
          <w:rPr>
            <w:rStyle w:val="af4"/>
            <w:rFonts w:cs="Arial"/>
          </w:rPr>
          <w:t>https://singlecell.broadinstitute.org/single_cell/study/SCP1663/cell-type-specific-inference-of-differential-expression-in-spatial-transcriptomics</w:t>
        </w:r>
      </w:hyperlink>
      <w:r w:rsidR="0034778B" w:rsidRPr="00E00C6A">
        <w:rPr>
          <w:rFonts w:cs="Arial"/>
          <w:color w:val="000000" w:themeColor="text1"/>
        </w:rPr>
        <w:t>.</w:t>
      </w:r>
      <w:r w:rsidR="00025A2F">
        <w:rPr>
          <w:rFonts w:cs="Arial"/>
          <w:color w:val="000000" w:themeColor="text1"/>
        </w:rPr>
        <w:t xml:space="preserve"> </w:t>
      </w:r>
      <w:r w:rsidR="0070497C" w:rsidRPr="00E00C6A">
        <w:rPr>
          <w:rFonts w:cs="Arial"/>
          <w:color w:val="000000" w:themeColor="text1"/>
        </w:rPr>
        <w:t>The processed Stereo-seq data</w:t>
      </w:r>
      <w:r w:rsidR="0070497C" w:rsidRPr="001313A1">
        <w:rPr>
          <w:rFonts w:cs="Arial"/>
          <w:color w:val="000000" w:themeColor="text1"/>
        </w:rPr>
        <w:t xml:space="preserve"> </w:t>
      </w:r>
      <w:r w:rsidR="0070497C" w:rsidRPr="001F09BC">
        <w:rPr>
          <w:rFonts w:cs="Arial"/>
          <w:color w:val="000000" w:themeColor="text1"/>
        </w:rPr>
        <w:t>fo</w:t>
      </w:r>
      <w:r w:rsidR="004B14B3" w:rsidRPr="001F09BC">
        <w:rPr>
          <w:rFonts w:cs="Arial"/>
          <w:color w:val="000000" w:themeColor="text1"/>
        </w:rPr>
        <w:t>r</w:t>
      </w:r>
      <w:r w:rsidR="0070497C" w:rsidRPr="001F09BC">
        <w:rPr>
          <w:rFonts w:cs="Arial"/>
          <w:color w:val="000000" w:themeColor="text1"/>
        </w:rPr>
        <w:t xml:space="preserve"> mouse olfactory bulb tissue is </w:t>
      </w:r>
      <w:r w:rsidR="00B667CF" w:rsidRPr="001F09BC">
        <w:rPr>
          <w:rFonts w:cs="Arial"/>
          <w:color w:val="000000" w:themeColor="text1"/>
        </w:rPr>
        <w:t xml:space="preserve">available at </w:t>
      </w:r>
      <w:hyperlink r:id="rId13" w:history="1">
        <w:r w:rsidR="004F1F19" w:rsidRPr="001F09BC">
          <w:rPr>
            <w:rStyle w:val="af4"/>
            <w:rFonts w:cs="Arial"/>
            <w:color w:val="000000" w:themeColor="text1"/>
          </w:rPr>
          <w:t>https://github.com/JinmiaoChenLab/SEDR_analyses</w:t>
        </w:r>
      </w:hyperlink>
      <w:r w:rsidR="004F1F19" w:rsidRPr="001F09BC">
        <w:rPr>
          <w:rFonts w:cs="Arial"/>
          <w:color w:val="000000" w:themeColor="text1"/>
        </w:rPr>
        <w:t>.</w:t>
      </w:r>
      <w:r w:rsidR="000F5899" w:rsidRPr="001F09BC">
        <w:rPr>
          <w:rFonts w:cs="Arial"/>
          <w:color w:val="000000" w:themeColor="text1"/>
        </w:rPr>
        <w:t xml:space="preserve"> The </w:t>
      </w:r>
      <w:r w:rsidR="006555C7" w:rsidRPr="001F09BC">
        <w:rPr>
          <w:rFonts w:cs="Arial"/>
          <w:color w:val="000000" w:themeColor="text1"/>
        </w:rPr>
        <w:t xml:space="preserve">processed </w:t>
      </w:r>
      <w:r w:rsidR="000F5899" w:rsidRPr="001F09BC">
        <w:rPr>
          <w:rFonts w:cs="Arial"/>
          <w:color w:val="000000" w:themeColor="text1"/>
        </w:rPr>
        <w:t>S</w:t>
      </w:r>
      <w:r w:rsidR="006555C7" w:rsidRPr="001F09BC">
        <w:rPr>
          <w:rFonts w:cs="Arial"/>
          <w:color w:val="000000" w:themeColor="text1"/>
        </w:rPr>
        <w:t>lide-seq</w:t>
      </w:r>
      <w:r w:rsidR="000F5899" w:rsidRPr="001F09BC">
        <w:rPr>
          <w:rFonts w:cs="Arial"/>
          <w:color w:val="000000" w:themeColor="text1"/>
        </w:rPr>
        <w:t xml:space="preserve"> data for mouse </w:t>
      </w:r>
      <w:r w:rsidR="006555C7" w:rsidRPr="001F09BC">
        <w:rPr>
          <w:rFonts w:cs="Arial"/>
          <w:color w:val="000000" w:themeColor="text1"/>
        </w:rPr>
        <w:t>cerebellum</w:t>
      </w:r>
      <w:r w:rsidR="000F5899" w:rsidRPr="001F09BC">
        <w:rPr>
          <w:rFonts w:cs="Arial"/>
          <w:color w:val="000000" w:themeColor="text1"/>
        </w:rPr>
        <w:t xml:space="preserve"> is available at</w:t>
      </w:r>
      <w:r w:rsidR="000F5899">
        <w:rPr>
          <w:rFonts w:cs="Arial"/>
          <w:color w:val="000000" w:themeColor="text1"/>
        </w:rPr>
        <w:t xml:space="preserve"> </w:t>
      </w:r>
      <w:ins w:id="592" w:author="Zhang Chihao" w:date="2023-05-15T21:44:00Z">
        <w:r w:rsidR="009F7B03">
          <w:rPr>
            <w:rStyle w:val="af4"/>
          </w:rPr>
          <w:fldChar w:fldCharType="begin"/>
        </w:r>
        <w:r w:rsidR="009F7B03">
          <w:rPr>
            <w:rStyle w:val="af4"/>
          </w:rPr>
          <w:instrText xml:space="preserve"> HYPERLINK "</w:instrText>
        </w:r>
      </w:ins>
      <w:r w:rsidR="009F7B03" w:rsidRPr="006555C7">
        <w:rPr>
          <w:rStyle w:val="af4"/>
        </w:rPr>
        <w:instrText>https://singlecell.broadinstitute.org/single_cell/study/SCP354/slide-seq-study</w:instrText>
      </w:r>
      <w:ins w:id="593" w:author="Zhang Chihao" w:date="2023-05-15T21:44:00Z">
        <w:r w:rsidR="009F7B03">
          <w:rPr>
            <w:rStyle w:val="af4"/>
          </w:rPr>
          <w:instrText xml:space="preserve">" </w:instrText>
        </w:r>
        <w:r w:rsidR="009F7B03">
          <w:rPr>
            <w:rStyle w:val="af4"/>
          </w:rPr>
        </w:r>
        <w:r w:rsidR="009F7B03">
          <w:rPr>
            <w:rStyle w:val="af4"/>
          </w:rPr>
          <w:fldChar w:fldCharType="separate"/>
        </w:r>
      </w:ins>
      <w:r w:rsidR="009F7B03" w:rsidRPr="00392CFC">
        <w:rPr>
          <w:rStyle w:val="af4"/>
        </w:rPr>
        <w:t>https://singlecell.broadinstitute.org/single_cell/study/SCP354/slide-seq-study</w:t>
      </w:r>
      <w:ins w:id="594" w:author="Zhang Chihao" w:date="2023-05-15T21:44:00Z">
        <w:r w:rsidR="009F7B03">
          <w:rPr>
            <w:rStyle w:val="af4"/>
          </w:rPr>
          <w:fldChar w:fldCharType="end"/>
        </w:r>
      </w:ins>
      <w:r w:rsidR="000F5899">
        <w:rPr>
          <w:rStyle w:val="af4"/>
          <w:u w:val="none"/>
        </w:rPr>
        <w:t>.</w:t>
      </w:r>
    </w:p>
    <w:p w14:paraId="4F906909" w14:textId="3F87B176" w:rsidR="00AD3675" w:rsidRPr="00AD3675" w:rsidRDefault="00AD3675" w:rsidP="001F09BC">
      <w:pPr>
        <w:ind w:firstLineChars="0" w:firstLine="0"/>
      </w:pPr>
    </w:p>
    <w:p w14:paraId="7615EB1F" w14:textId="749EFEA0" w:rsidR="003957EA" w:rsidRPr="001F09BC" w:rsidRDefault="00BD4FF2" w:rsidP="003957EA">
      <w:pPr>
        <w:pStyle w:val="21"/>
        <w:rPr>
          <w:sz w:val="22"/>
        </w:rPr>
      </w:pPr>
      <w:r w:rsidRPr="001F09BC">
        <w:rPr>
          <w:sz w:val="22"/>
        </w:rPr>
        <w:t>Code availability</w:t>
      </w:r>
    </w:p>
    <w:p w14:paraId="75DB4277" w14:textId="0C51E54E" w:rsidR="006B7E1B" w:rsidRDefault="003957EA" w:rsidP="004F2356">
      <w:pPr>
        <w:pStyle w:val="maintextfollowingheading"/>
        <w:rPr>
          <w:rFonts w:eastAsiaTheme="minorEastAsia"/>
        </w:rPr>
      </w:pPr>
      <w:r>
        <w:rPr>
          <w:rFonts w:eastAsiaTheme="minorEastAsia"/>
        </w:rPr>
        <w:t xml:space="preserve">The STAMarker algorithm is implemented with Python and is available at </w:t>
      </w:r>
      <w:hyperlink r:id="rId14" w:history="1">
        <w:r w:rsidR="006555C7" w:rsidRPr="00360365">
          <w:rPr>
            <w:rStyle w:val="af4"/>
            <w:rFonts w:eastAsiaTheme="minorEastAsia"/>
          </w:rPr>
          <w:t>http://github.com/zhanglabtools/STAMarker</w:t>
        </w:r>
      </w:hyperlink>
      <w:r w:rsidR="00F23820">
        <w:rPr>
          <w:rFonts w:eastAsiaTheme="minorEastAsia"/>
        </w:rPr>
        <w:t>.</w:t>
      </w:r>
      <w:r w:rsidR="003D1AC6" w:rsidDel="003D1AC6">
        <w:rPr>
          <w:rFonts w:eastAsiaTheme="minorEastAsia"/>
        </w:rPr>
        <w:t xml:space="preserve"> </w:t>
      </w:r>
    </w:p>
    <w:bookmarkEnd w:id="310"/>
    <w:p w14:paraId="1BC8EE8D" w14:textId="77777777" w:rsidR="00620DCA" w:rsidRPr="00013EEA" w:rsidRDefault="00620DCA" w:rsidP="003D1AC6">
      <w:pPr>
        <w:pStyle w:val="maintextfollowingheading"/>
      </w:pPr>
    </w:p>
    <w:p w14:paraId="4F76B6F2" w14:textId="53AFC2D3" w:rsidR="00A22EE0" w:rsidRPr="001F09BC" w:rsidRDefault="00BC240A" w:rsidP="00527BBD">
      <w:pPr>
        <w:pStyle w:val="21"/>
        <w:adjustRightInd w:val="0"/>
        <w:rPr>
          <w:sz w:val="22"/>
        </w:rPr>
      </w:pPr>
      <w:bookmarkStart w:id="595" w:name="_Hlk120659544"/>
      <w:r w:rsidRPr="001F09BC">
        <w:rPr>
          <w:sz w:val="22"/>
        </w:rPr>
        <w:t>Acknowledgments</w:t>
      </w:r>
    </w:p>
    <w:p w14:paraId="2D35774B" w14:textId="7AFE734D" w:rsidR="00620DCA" w:rsidRPr="001F09BC" w:rsidRDefault="00642340" w:rsidP="001F09BC">
      <w:pPr>
        <w:widowControl/>
        <w:ind w:firstLineChars="0" w:firstLine="0"/>
        <w:rPr>
          <w:rFonts w:eastAsia="Times New Roman" w:cs="Arial"/>
          <w:color w:val="222222"/>
          <w:kern w:val="0"/>
          <w:szCs w:val="24"/>
        </w:rPr>
      </w:pPr>
      <w:r w:rsidRPr="001F09BC">
        <w:rPr>
          <w:rFonts w:cs="Arial"/>
          <w:color w:val="000000" w:themeColor="text1"/>
        </w:rPr>
        <w:t xml:space="preserve">This work was supported </w:t>
      </w:r>
      <w:r w:rsidR="001F09BC" w:rsidRPr="001F09BC">
        <w:rPr>
          <w:rFonts w:cs="Arial"/>
          <w:color w:val="000000" w:themeColor="text1"/>
        </w:rPr>
        <w:t>by</w:t>
      </w:r>
      <w:r w:rsidR="001F09BC">
        <w:rPr>
          <w:rFonts w:cs="Arial"/>
          <w:color w:val="000000" w:themeColor="text1"/>
        </w:rPr>
        <w:t xml:space="preserve"> </w:t>
      </w:r>
      <w:r w:rsidR="009A2B84">
        <w:rPr>
          <w:rFonts w:cs="Arial"/>
          <w:color w:val="000000" w:themeColor="text1"/>
        </w:rPr>
        <w:t xml:space="preserve">the </w:t>
      </w:r>
      <w:r w:rsidR="009A2B84" w:rsidRPr="00E00C6A">
        <w:rPr>
          <w:rFonts w:cs="Arial"/>
          <w:color w:val="000000" w:themeColor="text1"/>
        </w:rPr>
        <w:t xml:space="preserve">National Key Research and Development Program of China [No. 2019YFA0709501], </w:t>
      </w:r>
      <w:r w:rsidR="001F09BC" w:rsidRPr="001F09BC">
        <w:rPr>
          <w:rFonts w:cs="Arial"/>
          <w:color w:val="000000" w:themeColor="text1"/>
        </w:rPr>
        <w:t xml:space="preserve">JST Moonshot R&amp;D Grant </w:t>
      </w:r>
      <w:r w:rsidR="001F09BC">
        <w:rPr>
          <w:rFonts w:cs="Arial" w:hint="eastAsia"/>
          <w:color w:val="000000" w:themeColor="text1"/>
        </w:rPr>
        <w:t>[</w:t>
      </w:r>
      <w:r w:rsidR="001F09BC">
        <w:rPr>
          <w:rFonts w:cs="Arial"/>
          <w:color w:val="000000" w:themeColor="text1"/>
        </w:rPr>
        <w:t xml:space="preserve">No. </w:t>
      </w:r>
      <w:r w:rsidR="001F09BC" w:rsidRPr="001F09BC">
        <w:rPr>
          <w:rFonts w:cs="Arial"/>
          <w:color w:val="000000" w:themeColor="text1"/>
        </w:rPr>
        <w:t>JPMJMS2021</w:t>
      </w:r>
      <w:r w:rsidR="001F09BC">
        <w:rPr>
          <w:rFonts w:cs="Arial"/>
          <w:color w:val="000000" w:themeColor="text1"/>
        </w:rPr>
        <w:t>]</w:t>
      </w:r>
      <w:r w:rsidR="001F09BC" w:rsidRPr="001F09BC">
        <w:rPr>
          <w:rFonts w:cs="Arial"/>
          <w:color w:val="000000" w:themeColor="text1"/>
        </w:rPr>
        <w:t>,</w:t>
      </w:r>
      <w:r w:rsidR="001F09BC">
        <w:rPr>
          <w:rFonts w:cs="Arial"/>
          <w:color w:val="000000" w:themeColor="text1"/>
        </w:rPr>
        <w:t xml:space="preserve"> </w:t>
      </w:r>
      <w:r w:rsidR="001F09BC" w:rsidRPr="001F09BC">
        <w:rPr>
          <w:rFonts w:cs="Arial"/>
          <w:color w:val="000000" w:themeColor="text1"/>
        </w:rPr>
        <w:t xml:space="preserve">AMED </w:t>
      </w:r>
      <w:r w:rsidR="001F09BC">
        <w:rPr>
          <w:rFonts w:cs="Arial"/>
          <w:color w:val="000000" w:themeColor="text1"/>
        </w:rPr>
        <w:t xml:space="preserve">[No. </w:t>
      </w:r>
      <w:r w:rsidR="001F09BC" w:rsidRPr="001F09BC">
        <w:rPr>
          <w:rFonts w:cs="Arial"/>
          <w:color w:val="000000" w:themeColor="text1"/>
        </w:rPr>
        <w:t>JP22dm0307009</w:t>
      </w:r>
      <w:r w:rsidR="001F09BC">
        <w:rPr>
          <w:rFonts w:cs="Arial"/>
          <w:color w:val="000000" w:themeColor="text1"/>
        </w:rPr>
        <w:t>]</w:t>
      </w:r>
      <w:r w:rsidR="001F09BC" w:rsidRPr="001F09BC">
        <w:rPr>
          <w:rFonts w:cs="Arial"/>
          <w:color w:val="000000" w:themeColor="text1"/>
        </w:rPr>
        <w:t xml:space="preserve">, JSPS KAKENHI </w:t>
      </w:r>
      <w:r w:rsidR="001F09BC">
        <w:rPr>
          <w:rFonts w:cs="Arial"/>
          <w:color w:val="000000" w:themeColor="text1"/>
        </w:rPr>
        <w:t xml:space="preserve">[No. </w:t>
      </w:r>
      <w:r w:rsidR="001F09BC" w:rsidRPr="001F09BC">
        <w:rPr>
          <w:rFonts w:cs="Arial"/>
          <w:color w:val="000000" w:themeColor="text1"/>
        </w:rPr>
        <w:t>JP20H05921</w:t>
      </w:r>
      <w:r w:rsidR="001F09BC">
        <w:rPr>
          <w:rFonts w:cs="Arial"/>
          <w:color w:val="000000" w:themeColor="text1"/>
        </w:rPr>
        <w:t>]</w:t>
      </w:r>
      <w:r w:rsidR="001F09BC" w:rsidRPr="001F09BC">
        <w:rPr>
          <w:rFonts w:cs="Arial"/>
          <w:color w:val="000000" w:themeColor="text1"/>
        </w:rPr>
        <w:t>,</w:t>
      </w:r>
      <w:r w:rsidR="001F09BC">
        <w:rPr>
          <w:rFonts w:cs="Arial"/>
          <w:color w:val="000000" w:themeColor="text1"/>
        </w:rPr>
        <w:t xml:space="preserve"> </w:t>
      </w:r>
      <w:r w:rsidR="001F09BC" w:rsidRPr="001F09BC">
        <w:rPr>
          <w:rFonts w:cs="Arial"/>
          <w:color w:val="000000" w:themeColor="text1"/>
        </w:rPr>
        <w:t>Institute of AI and Beyond at the University of Tokyo,</w:t>
      </w:r>
      <w:r w:rsidR="001F09BC">
        <w:rPr>
          <w:rFonts w:cs="Arial"/>
          <w:color w:val="000000" w:themeColor="text1"/>
        </w:rPr>
        <w:t xml:space="preserve"> </w:t>
      </w:r>
      <w:r w:rsidR="009F5091">
        <w:rPr>
          <w:rFonts w:cs="Arial"/>
          <w:color w:val="000000" w:themeColor="text1"/>
        </w:rPr>
        <w:t xml:space="preserve">the </w:t>
      </w:r>
      <w:r w:rsidR="001F09BC" w:rsidRPr="001F09BC">
        <w:rPr>
          <w:rFonts w:cs="Arial"/>
          <w:color w:val="000000" w:themeColor="text1"/>
        </w:rPr>
        <w:t>Intelligent Mobility Society Design Social Cooperation Program at the University of Tokyo</w:t>
      </w:r>
      <w:r w:rsidR="009F5091">
        <w:rPr>
          <w:rFonts w:cs="Arial" w:hint="eastAsia"/>
          <w:color w:val="000000" w:themeColor="text1"/>
        </w:rPr>
        <w:t>,</w:t>
      </w:r>
      <w:r w:rsidR="001F09BC" w:rsidRPr="00E00C6A">
        <w:rPr>
          <w:rFonts w:cs="Arial"/>
          <w:color w:val="000000" w:themeColor="text1"/>
        </w:rPr>
        <w:t xml:space="preserve"> </w:t>
      </w:r>
      <w:r w:rsidR="009A2B84" w:rsidRPr="00E00C6A">
        <w:rPr>
          <w:rFonts w:cs="Arial"/>
          <w:color w:val="000000" w:themeColor="text1"/>
        </w:rPr>
        <w:t>the Strategic Priority Research Program of the Chinese Academy of Sciences (CAS) [Nos. XDA16021400</w:t>
      </w:r>
      <w:r w:rsidR="009A2B84" w:rsidRPr="00E00C6A">
        <w:rPr>
          <w:rFonts w:cs="Arial" w:hint="eastAsia"/>
          <w:color w:val="000000" w:themeColor="text1"/>
        </w:rPr>
        <w:t>,</w:t>
      </w:r>
      <w:r w:rsidR="009A2B84" w:rsidRPr="00E00C6A">
        <w:rPr>
          <w:rFonts w:cs="Arial"/>
          <w:color w:val="000000" w:themeColor="text1"/>
        </w:rPr>
        <w:t xml:space="preserve"> XDPB17], the National Natural Science Foundation of China [Nos. 12126605, 61621003]</w:t>
      </w:r>
      <w:r w:rsidR="009A2B84">
        <w:rPr>
          <w:rFonts w:cs="Arial"/>
          <w:color w:val="000000" w:themeColor="text1"/>
        </w:rPr>
        <w:t xml:space="preserve">, </w:t>
      </w:r>
      <w:r w:rsidR="009A2B84" w:rsidRPr="00E00C6A">
        <w:rPr>
          <w:rFonts w:cs="Arial"/>
          <w:color w:val="000000" w:themeColor="text1"/>
        </w:rPr>
        <w:t>the Key-Area Research and Development of Guangdong Province [No. 2020B1111190001]</w:t>
      </w:r>
      <w:r w:rsidR="009F5091">
        <w:rPr>
          <w:rFonts w:cs="Arial" w:hint="eastAsia"/>
          <w:color w:val="000000" w:themeColor="text1"/>
        </w:rPr>
        <w:t>,</w:t>
      </w:r>
      <w:r w:rsidR="009F5091">
        <w:rPr>
          <w:rFonts w:cs="Arial"/>
          <w:color w:val="000000" w:themeColor="text1"/>
        </w:rPr>
        <w:t xml:space="preserve"> </w:t>
      </w:r>
      <w:r w:rsidR="009F5091" w:rsidRPr="00E00C6A">
        <w:rPr>
          <w:rFonts w:cs="Arial"/>
          <w:color w:val="000000" w:themeColor="text1"/>
        </w:rPr>
        <w:t xml:space="preserve">and the </w:t>
      </w:r>
      <w:r w:rsidR="009F5091" w:rsidRPr="0080616B">
        <w:rPr>
          <w:rFonts w:cs="Arial" w:hint="eastAsia"/>
          <w:color w:val="000000" w:themeColor="text1"/>
        </w:rPr>
        <w:t xml:space="preserve">CAS Project for Young Scientists in Basic Research </w:t>
      </w:r>
      <w:r w:rsidR="009F5091" w:rsidRPr="00E00C6A">
        <w:rPr>
          <w:rFonts w:cs="Arial"/>
          <w:color w:val="000000" w:themeColor="text1"/>
        </w:rPr>
        <w:t xml:space="preserve">[No. </w:t>
      </w:r>
      <w:r w:rsidR="009F5091" w:rsidRPr="0080616B">
        <w:rPr>
          <w:rFonts w:cs="Arial" w:hint="eastAsia"/>
          <w:color w:val="000000" w:themeColor="text1"/>
        </w:rPr>
        <w:t>YSBR-034</w:t>
      </w:r>
      <w:r w:rsidR="009F5091" w:rsidRPr="00E00C6A">
        <w:rPr>
          <w:rFonts w:cs="Arial"/>
          <w:color w:val="000000" w:themeColor="text1"/>
        </w:rPr>
        <w:t>]</w:t>
      </w:r>
      <w:r w:rsidR="009A2B84" w:rsidRPr="00E00C6A">
        <w:rPr>
          <w:rFonts w:cs="Arial"/>
          <w:color w:val="000000" w:themeColor="text1"/>
        </w:rPr>
        <w:t>.</w:t>
      </w:r>
    </w:p>
    <w:bookmarkEnd w:id="595"/>
    <w:p w14:paraId="5B0D89C1" w14:textId="77777777" w:rsidR="009A2B84" w:rsidRPr="00013EEA" w:rsidRDefault="009A2B84" w:rsidP="001F09BC">
      <w:pPr>
        <w:ind w:firstLineChars="0" w:firstLine="0"/>
      </w:pPr>
    </w:p>
    <w:p w14:paraId="540CD6BD" w14:textId="4280DC2C" w:rsidR="00A22EE0" w:rsidRPr="001F09BC" w:rsidRDefault="00BC240A" w:rsidP="00527BBD">
      <w:pPr>
        <w:pStyle w:val="21"/>
        <w:adjustRightInd w:val="0"/>
        <w:rPr>
          <w:sz w:val="22"/>
        </w:rPr>
      </w:pPr>
      <w:bookmarkStart w:id="596" w:name="_Hlk120659486"/>
      <w:r w:rsidRPr="001F09BC">
        <w:rPr>
          <w:color w:val="000000" w:themeColor="text1"/>
          <w:sz w:val="22"/>
        </w:rPr>
        <w:t>A</w:t>
      </w:r>
      <w:r w:rsidRPr="001F09BC">
        <w:rPr>
          <w:sz w:val="22"/>
        </w:rPr>
        <w:t>uthor contributions</w:t>
      </w:r>
    </w:p>
    <w:p w14:paraId="32B0CD13" w14:textId="6C2E73FB" w:rsidR="009A2B84" w:rsidRPr="00022448" w:rsidRDefault="009A2B84" w:rsidP="001F09BC">
      <w:pPr>
        <w:widowControl/>
        <w:ind w:firstLineChars="0" w:firstLine="0"/>
        <w:rPr>
          <w:rFonts w:cs="Arial"/>
        </w:rPr>
      </w:pPr>
      <w:r>
        <w:rPr>
          <w:rFonts w:cs="Arial"/>
        </w:rPr>
        <w:t>S</w:t>
      </w:r>
      <w:r>
        <w:rPr>
          <w:rFonts w:cs="Arial" w:hint="eastAsia"/>
        </w:rPr>
        <w:t>.</w:t>
      </w:r>
      <w:r w:rsidRPr="00022448">
        <w:rPr>
          <w:rFonts w:cs="Arial"/>
        </w:rPr>
        <w:t>Z</w:t>
      </w:r>
      <w:r>
        <w:rPr>
          <w:rFonts w:cs="Arial"/>
        </w:rPr>
        <w:t>.</w:t>
      </w:r>
      <w:r w:rsidRPr="00022448">
        <w:rPr>
          <w:rFonts w:cs="Arial"/>
        </w:rPr>
        <w:t xml:space="preserve"> conceived</w:t>
      </w:r>
      <w:r>
        <w:rPr>
          <w:rFonts w:cs="Arial"/>
        </w:rPr>
        <w:t xml:space="preserve"> </w:t>
      </w:r>
      <w:r w:rsidRPr="00022448">
        <w:rPr>
          <w:rFonts w:cs="Arial"/>
        </w:rPr>
        <w:t xml:space="preserve">and </w:t>
      </w:r>
      <w:r>
        <w:rPr>
          <w:rFonts w:cs="Arial"/>
        </w:rPr>
        <w:t>supervised the project. C.Z. developed and</w:t>
      </w:r>
      <w:r w:rsidRPr="00022448">
        <w:rPr>
          <w:rFonts w:cs="Arial"/>
        </w:rPr>
        <w:t xml:space="preserve"> implemented </w:t>
      </w:r>
      <w:r>
        <w:rPr>
          <w:rFonts w:cs="Arial"/>
        </w:rPr>
        <w:t xml:space="preserve">the </w:t>
      </w:r>
      <w:r>
        <w:t>STAMarker</w:t>
      </w:r>
      <w:r w:rsidRPr="00022448">
        <w:rPr>
          <w:rFonts w:cs="Arial"/>
        </w:rPr>
        <w:t xml:space="preserve"> </w:t>
      </w:r>
      <w:r>
        <w:rPr>
          <w:rFonts w:cs="Arial"/>
        </w:rPr>
        <w:t>package</w:t>
      </w:r>
      <w:r w:rsidRPr="00022448">
        <w:rPr>
          <w:rFonts w:cs="Arial"/>
        </w:rPr>
        <w:t xml:space="preserve">. </w:t>
      </w:r>
      <w:r>
        <w:rPr>
          <w:rFonts w:cs="Arial"/>
        </w:rPr>
        <w:t xml:space="preserve">C.Z., </w:t>
      </w:r>
      <w:r w:rsidRPr="00022448">
        <w:rPr>
          <w:rFonts w:cs="Arial"/>
        </w:rPr>
        <w:t>K</w:t>
      </w:r>
      <w:r>
        <w:rPr>
          <w:rFonts w:cs="Arial"/>
        </w:rPr>
        <w:t>.</w:t>
      </w:r>
      <w:r w:rsidRPr="00022448">
        <w:rPr>
          <w:rFonts w:cs="Arial"/>
        </w:rPr>
        <w:t>D</w:t>
      </w:r>
      <w:r>
        <w:rPr>
          <w:rFonts w:cs="Arial"/>
        </w:rPr>
        <w:t xml:space="preserve">., </w:t>
      </w:r>
      <w:r w:rsidR="00227289">
        <w:rPr>
          <w:rFonts w:cs="Arial"/>
        </w:rPr>
        <w:t>A.K., L.C.</w:t>
      </w:r>
      <w:r w:rsidR="009F5091">
        <w:rPr>
          <w:rFonts w:cs="Arial"/>
        </w:rPr>
        <w:t>,</w:t>
      </w:r>
      <w:r w:rsidRPr="00022448">
        <w:rPr>
          <w:rFonts w:cs="Arial"/>
        </w:rPr>
        <w:t xml:space="preserve"> and </w:t>
      </w:r>
      <w:r>
        <w:rPr>
          <w:rFonts w:cs="Arial"/>
        </w:rPr>
        <w:t>S</w:t>
      </w:r>
      <w:r>
        <w:rPr>
          <w:rFonts w:cs="Arial" w:hint="eastAsia"/>
        </w:rPr>
        <w:t>.</w:t>
      </w:r>
      <w:r w:rsidRPr="00022448">
        <w:rPr>
          <w:rFonts w:cs="Arial"/>
        </w:rPr>
        <w:t>Z</w:t>
      </w:r>
      <w:r>
        <w:rPr>
          <w:rFonts w:cs="Arial"/>
        </w:rPr>
        <w:t xml:space="preserve">. </w:t>
      </w:r>
      <w:r w:rsidRPr="00022448">
        <w:rPr>
          <w:rFonts w:cs="Arial"/>
        </w:rPr>
        <w:t>validated</w:t>
      </w:r>
      <w:r>
        <w:rPr>
          <w:rFonts w:cs="Arial"/>
        </w:rPr>
        <w:t xml:space="preserve"> the methods and</w:t>
      </w:r>
      <w:r w:rsidRPr="00022448">
        <w:rPr>
          <w:rFonts w:cs="Arial"/>
        </w:rPr>
        <w:t xml:space="preserve"> wrote the manuscript. All authors read and approved the final manuscript.</w:t>
      </w:r>
    </w:p>
    <w:bookmarkEnd w:id="596"/>
    <w:p w14:paraId="4E1C6739" w14:textId="43B823CD" w:rsidR="009A2B84" w:rsidRPr="003B3875" w:rsidRDefault="009A2B84" w:rsidP="001F09BC">
      <w:pPr>
        <w:ind w:firstLineChars="0" w:firstLine="0"/>
      </w:pPr>
    </w:p>
    <w:p w14:paraId="2399FF55" w14:textId="57577986" w:rsidR="00BC240A" w:rsidRPr="001F09BC" w:rsidRDefault="00BC240A" w:rsidP="00CA172E">
      <w:pPr>
        <w:pStyle w:val="21"/>
        <w:adjustRightInd w:val="0"/>
        <w:rPr>
          <w:sz w:val="21"/>
        </w:rPr>
      </w:pPr>
      <w:bookmarkStart w:id="597" w:name="_Hlk120659511"/>
      <w:r w:rsidRPr="001F09BC">
        <w:rPr>
          <w:sz w:val="22"/>
        </w:rPr>
        <w:t>Competing interests</w:t>
      </w:r>
    </w:p>
    <w:p w14:paraId="4B3716EA" w14:textId="77777777" w:rsidR="00D356ED" w:rsidRPr="00022448" w:rsidRDefault="00D356ED" w:rsidP="00D356ED">
      <w:pPr>
        <w:widowControl/>
        <w:adjustRightInd w:val="0"/>
        <w:ind w:firstLineChars="0" w:firstLine="0"/>
        <w:rPr>
          <w:rFonts w:cs="Arial"/>
        </w:rPr>
      </w:pPr>
      <w:r w:rsidRPr="00022448">
        <w:rPr>
          <w:rFonts w:cs="Arial"/>
        </w:rPr>
        <w:t xml:space="preserve">The authors declare no competing interests.  </w:t>
      </w:r>
      <w:bookmarkEnd w:id="597"/>
      <w:r w:rsidRPr="00022448">
        <w:rPr>
          <w:rFonts w:cs="Arial"/>
        </w:rPr>
        <w:t xml:space="preserve"> </w:t>
      </w:r>
    </w:p>
    <w:p w14:paraId="51DDF61A" w14:textId="77777777" w:rsidR="00D356ED" w:rsidRPr="00D356ED" w:rsidRDefault="00D356ED" w:rsidP="00D356ED">
      <w:pPr>
        <w:pStyle w:val="maintextfollowingheading"/>
        <w:rPr>
          <w:rFonts w:eastAsiaTheme="minorEastAsia"/>
        </w:rPr>
      </w:pPr>
    </w:p>
    <w:p w14:paraId="7604D8B4" w14:textId="41F163FE" w:rsidR="00803EB5" w:rsidRPr="00022448" w:rsidRDefault="00BC240A" w:rsidP="00CA172E">
      <w:pPr>
        <w:widowControl/>
        <w:adjustRightInd w:val="0"/>
        <w:ind w:firstLineChars="45" w:firstLine="99"/>
        <w:rPr>
          <w:rFonts w:cs="Arial"/>
        </w:rPr>
      </w:pPr>
      <w:r w:rsidRPr="00022448">
        <w:rPr>
          <w:rFonts w:cs="Arial"/>
        </w:rPr>
        <w:br w:type="page"/>
      </w:r>
    </w:p>
    <w:bookmarkStart w:id="598" w:name="_Hlk120659253" w:displacedByCustomXml="next"/>
    <w:sdt>
      <w:sdtPr>
        <w:rPr>
          <w:b w:val="0"/>
          <w:bCs w:val="0"/>
          <w:kern w:val="2"/>
          <w:sz w:val="20"/>
          <w:szCs w:val="22"/>
        </w:rPr>
        <w:tag w:val="CitaviBibliography"/>
        <w:id w:val="-1980295785"/>
        <w:placeholder>
          <w:docPart w:val="DefaultPlaceholder_-1854013440"/>
        </w:placeholder>
      </w:sdtPr>
      <w:sdtContent>
        <w:p w14:paraId="57A42D28" w14:textId="77777777" w:rsidR="007A3413" w:rsidRDefault="00CE3427" w:rsidP="007A3413">
          <w:pPr>
            <w:pStyle w:val="CitaviBibliographyHeading"/>
            <w:ind w:firstLine="200"/>
          </w:pPr>
          <w:r w:rsidRPr="00CA172E">
            <w:fldChar w:fldCharType="begin"/>
          </w:r>
          <w:r w:rsidRPr="00CA172E">
            <w:instrText>ADDIN CitaviBibliography</w:instrText>
          </w:r>
          <w:r w:rsidRPr="00CA172E">
            <w:fldChar w:fldCharType="separate"/>
          </w:r>
          <w:r w:rsidR="007A3413">
            <w:t>REFERENCES</w:t>
          </w:r>
        </w:p>
        <w:p w14:paraId="1B67E939" w14:textId="77777777" w:rsidR="007A3413" w:rsidRDefault="007A3413" w:rsidP="007A3413">
          <w:pPr>
            <w:pStyle w:val="CitaviBibliographyEntry"/>
            <w:ind w:left="400" w:hanging="400"/>
          </w:pPr>
          <w:r>
            <w:t>1.</w:t>
          </w:r>
          <w:r>
            <w:tab/>
          </w:r>
          <w:bookmarkStart w:id="599" w:name="_CTVL001445cece5e9e24feb8f846fca5a0e5133"/>
          <w:r>
            <w:t xml:space="preserve">Moses, L. and </w:t>
          </w:r>
          <w:proofErr w:type="spellStart"/>
          <w:r>
            <w:t>Pachter</w:t>
          </w:r>
          <w:proofErr w:type="spellEnd"/>
          <w:r>
            <w:t>, L. (2022) Museum of spatial transcriptomics,</w:t>
          </w:r>
          <w:bookmarkEnd w:id="599"/>
          <w:r>
            <w:t xml:space="preserve"> </w:t>
          </w:r>
          <w:r w:rsidRPr="007A3413">
            <w:rPr>
              <w:i/>
            </w:rPr>
            <w:t xml:space="preserve">Nat Methods, </w:t>
          </w:r>
          <w:r w:rsidRPr="007A3413">
            <w:rPr>
              <w:b/>
            </w:rPr>
            <w:t xml:space="preserve">19, </w:t>
          </w:r>
          <w:r w:rsidRPr="007A3413">
            <w:t>534–546. First published on Mar 10, 2022, https://www.nature.com/articles/s41592-022-01409-2.</w:t>
          </w:r>
        </w:p>
        <w:p w14:paraId="2B1ACF1B" w14:textId="77777777" w:rsidR="007A3413" w:rsidRDefault="007A3413" w:rsidP="007A3413">
          <w:pPr>
            <w:pStyle w:val="CitaviBibliographyEntry"/>
            <w:ind w:left="400" w:hanging="400"/>
          </w:pPr>
          <w:r>
            <w:t>2.</w:t>
          </w:r>
          <w:r>
            <w:tab/>
          </w:r>
          <w:bookmarkStart w:id="600" w:name="_CTVL001bf989b4cd29c4dd3808a3759fe86bf39"/>
          <w:r>
            <w:t xml:space="preserve">Ji, A.L., Rubin, A.J., </w:t>
          </w:r>
          <w:proofErr w:type="spellStart"/>
          <w:r>
            <w:t>Thrane</w:t>
          </w:r>
          <w:proofErr w:type="spellEnd"/>
          <w:r>
            <w:t xml:space="preserve">, K., Jiang, S., Reynolds, D.L., Meyers, R.M., Guo, M.G., George, B.M., </w:t>
          </w:r>
          <w:proofErr w:type="spellStart"/>
          <w:r>
            <w:t>Mollbrink</w:t>
          </w:r>
          <w:proofErr w:type="spellEnd"/>
          <w:r>
            <w:t xml:space="preserve">, A. and </w:t>
          </w:r>
          <w:proofErr w:type="spellStart"/>
          <w:r>
            <w:t>Bergenstråhle</w:t>
          </w:r>
          <w:proofErr w:type="spellEnd"/>
          <w:r>
            <w:t>, J</w:t>
          </w:r>
          <w:bookmarkEnd w:id="600"/>
          <w:r>
            <w:t>.</w:t>
          </w:r>
          <w:r w:rsidRPr="007A3413">
            <w:rPr>
              <w:i/>
            </w:rPr>
            <w:t xml:space="preserve"> et al. </w:t>
          </w:r>
          <w:r w:rsidRPr="007A3413">
            <w:t xml:space="preserve">(2020) Multimodal Analysis of Composition and Spatial Architecture in Human Squamous Cell Carcinoma, </w:t>
          </w:r>
          <w:r w:rsidRPr="007A3413">
            <w:rPr>
              <w:i/>
            </w:rPr>
            <w:t xml:space="preserve">Cell, </w:t>
          </w:r>
          <w:r w:rsidRPr="007A3413">
            <w:rPr>
              <w:b/>
            </w:rPr>
            <w:t xml:space="preserve">182, </w:t>
          </w:r>
          <w:r w:rsidRPr="007A3413">
            <w:t>497-514.e22. First published on Jun 23, 2020, https://www.sciencedirect.com/science/article/pii/s0092867420306723.</w:t>
          </w:r>
        </w:p>
        <w:p w14:paraId="6EFB429F" w14:textId="77777777" w:rsidR="007A3413" w:rsidRDefault="007A3413" w:rsidP="007A3413">
          <w:pPr>
            <w:pStyle w:val="CitaviBibliographyEntry"/>
            <w:ind w:left="400" w:hanging="400"/>
          </w:pPr>
          <w:r>
            <w:t>3.</w:t>
          </w:r>
          <w:r>
            <w:tab/>
          </w:r>
          <w:bookmarkStart w:id="601" w:name="_CTVL00159892701dd124b1297f7aa8bcc6d6455"/>
          <w:proofErr w:type="spellStart"/>
          <w:r>
            <w:t>Rodriques</w:t>
          </w:r>
          <w:proofErr w:type="spellEnd"/>
          <w:r>
            <w:t xml:space="preserve">, S.G., </w:t>
          </w:r>
          <w:proofErr w:type="spellStart"/>
          <w:r>
            <w:t>Stickels</w:t>
          </w:r>
          <w:proofErr w:type="spellEnd"/>
          <w:r>
            <w:t xml:space="preserve">, R.R., </w:t>
          </w:r>
          <w:proofErr w:type="spellStart"/>
          <w:r>
            <w:t>Goeva</w:t>
          </w:r>
          <w:proofErr w:type="spellEnd"/>
          <w:r>
            <w:t xml:space="preserve">, A., Martin, C.A., Murray, E., Vanderburg, C.R., Welch, J., Chen, L.M., Chen, F. and </w:t>
          </w:r>
          <w:proofErr w:type="spellStart"/>
          <w:r>
            <w:t>Macosko</w:t>
          </w:r>
          <w:proofErr w:type="spellEnd"/>
          <w:r>
            <w:t>, E.Z. (2019) Slide-seq: A scalable technology for measuring genome-wide expression at high spatial resolution,</w:t>
          </w:r>
          <w:bookmarkEnd w:id="601"/>
          <w:r>
            <w:t xml:space="preserve"> </w:t>
          </w:r>
          <w:r w:rsidRPr="007A3413">
            <w:rPr>
              <w:i/>
            </w:rPr>
            <w:t xml:space="preserve">Science, </w:t>
          </w:r>
          <w:r w:rsidRPr="007A3413">
            <w:rPr>
              <w:b/>
            </w:rPr>
            <w:t xml:space="preserve">363, </w:t>
          </w:r>
          <w:r w:rsidRPr="007A3413">
            <w:t>1463–1467. First published on Mar 28, 2019.</w:t>
          </w:r>
        </w:p>
        <w:p w14:paraId="15605CE3" w14:textId="77777777" w:rsidR="007A3413" w:rsidRDefault="007A3413" w:rsidP="007A3413">
          <w:pPr>
            <w:pStyle w:val="CitaviBibliographyEntry"/>
            <w:ind w:left="400" w:hanging="400"/>
          </w:pPr>
          <w:r>
            <w:t>4.</w:t>
          </w:r>
          <w:r>
            <w:tab/>
          </w:r>
          <w:bookmarkStart w:id="602" w:name="_CTVL001f0c4c2d4d6ff4572a8c31ad7556adf21"/>
          <w:proofErr w:type="spellStart"/>
          <w:r>
            <w:t>Stickels</w:t>
          </w:r>
          <w:proofErr w:type="spellEnd"/>
          <w:r>
            <w:t xml:space="preserve">, R.R., Murray, E., Kumar, P., Li, J., Marshall, J.L., Di Bella, D.J., </w:t>
          </w:r>
          <w:proofErr w:type="spellStart"/>
          <w:r>
            <w:t>Arlotta</w:t>
          </w:r>
          <w:proofErr w:type="spellEnd"/>
          <w:r>
            <w:t xml:space="preserve">, P., </w:t>
          </w:r>
          <w:proofErr w:type="spellStart"/>
          <w:r>
            <w:t>Macosko</w:t>
          </w:r>
          <w:proofErr w:type="spellEnd"/>
          <w:r>
            <w:t>, E.Z. and Chen, F. (2021) Highly sensitive spatial transcriptomics at near-cellular resolution with Slide-seqV2,</w:t>
          </w:r>
          <w:bookmarkEnd w:id="602"/>
          <w:r>
            <w:t xml:space="preserve"> </w:t>
          </w:r>
          <w:r w:rsidRPr="007A3413">
            <w:rPr>
              <w:i/>
            </w:rPr>
            <w:t xml:space="preserve">Nat </w:t>
          </w:r>
          <w:proofErr w:type="spellStart"/>
          <w:r w:rsidRPr="007A3413">
            <w:rPr>
              <w:i/>
            </w:rPr>
            <w:t>Biotechnol</w:t>
          </w:r>
          <w:proofErr w:type="spellEnd"/>
          <w:r w:rsidRPr="007A3413">
            <w:rPr>
              <w:i/>
            </w:rPr>
            <w:t xml:space="preserve">, </w:t>
          </w:r>
          <w:r w:rsidRPr="007A3413">
            <w:rPr>
              <w:b/>
            </w:rPr>
            <w:t xml:space="preserve">39, </w:t>
          </w:r>
          <w:r w:rsidRPr="007A3413">
            <w:t>313–319. First published on Dec 7, 2020, https://www.nature.com/articles/s41587-020-0739-1.</w:t>
          </w:r>
        </w:p>
        <w:p w14:paraId="04F468F6" w14:textId="77777777" w:rsidR="007A3413" w:rsidRDefault="007A3413" w:rsidP="007A3413">
          <w:pPr>
            <w:pStyle w:val="CitaviBibliographyEntry"/>
            <w:ind w:left="400" w:hanging="400"/>
          </w:pPr>
          <w:r>
            <w:t>5.</w:t>
          </w:r>
          <w:r>
            <w:tab/>
          </w:r>
          <w:bookmarkStart w:id="603" w:name="_CTVL001107035bc39aa4c349c206224695ac071"/>
          <w:r>
            <w:t>Chen, A., Liao, S., Cheng, M., Ma, K., Wu, L., Lai, Y., Qiu, X., Yang, J., Xu, J. and Hao, S</w:t>
          </w:r>
          <w:bookmarkEnd w:id="603"/>
          <w:r>
            <w:t>.</w:t>
          </w:r>
          <w:r w:rsidRPr="007A3413">
            <w:rPr>
              <w:i/>
            </w:rPr>
            <w:t xml:space="preserve"> et al. </w:t>
          </w:r>
          <w:r w:rsidRPr="007A3413">
            <w:t xml:space="preserve">(2022) Spatiotemporal transcriptomic atlas of mouse organogenesis using DNA nanoball-patterned arrays, </w:t>
          </w:r>
          <w:r w:rsidRPr="007A3413">
            <w:rPr>
              <w:i/>
            </w:rPr>
            <w:t xml:space="preserve">Cell, </w:t>
          </w:r>
          <w:r w:rsidRPr="007A3413">
            <w:rPr>
              <w:b/>
            </w:rPr>
            <w:t xml:space="preserve">185, </w:t>
          </w:r>
          <w:r w:rsidRPr="007A3413">
            <w:t>1777-1792.e21. First published on May 4, 2022.</w:t>
          </w:r>
        </w:p>
        <w:p w14:paraId="5129999F" w14:textId="77777777" w:rsidR="007A3413" w:rsidRDefault="007A3413" w:rsidP="007A3413">
          <w:pPr>
            <w:pStyle w:val="CitaviBibliographyEntry"/>
            <w:ind w:left="400" w:hanging="400"/>
          </w:pPr>
          <w:r>
            <w:t>6.</w:t>
          </w:r>
          <w:r>
            <w:tab/>
          </w:r>
          <w:bookmarkStart w:id="604" w:name="_CTVL001c64257c6fd474db5880ba9b6fab050b3"/>
          <w:proofErr w:type="spellStart"/>
          <w:r>
            <w:t>Edsgärd</w:t>
          </w:r>
          <w:proofErr w:type="spellEnd"/>
          <w:r>
            <w:t xml:space="preserve">, D., </w:t>
          </w:r>
          <w:proofErr w:type="spellStart"/>
          <w:r>
            <w:t>Johnsson</w:t>
          </w:r>
          <w:proofErr w:type="spellEnd"/>
          <w:r>
            <w:t>, P. and Sandberg, R. (2018) Identification of spatial expression trends in single-cell gene expression data,</w:t>
          </w:r>
          <w:bookmarkEnd w:id="604"/>
          <w:r>
            <w:t xml:space="preserve"> </w:t>
          </w:r>
          <w:r w:rsidRPr="007A3413">
            <w:rPr>
              <w:i/>
            </w:rPr>
            <w:t xml:space="preserve">Nat Methods, </w:t>
          </w:r>
          <w:r w:rsidRPr="007A3413">
            <w:rPr>
              <w:b/>
            </w:rPr>
            <w:t xml:space="preserve">15, </w:t>
          </w:r>
          <w:r w:rsidRPr="007A3413">
            <w:t>339–342. First published on Mar 19, 2018, https://www.nature.com/articles/nmeth.4634?ref=https://githubhelp.com.</w:t>
          </w:r>
        </w:p>
        <w:p w14:paraId="7951B55A" w14:textId="77777777" w:rsidR="007A3413" w:rsidRDefault="007A3413" w:rsidP="007A3413">
          <w:pPr>
            <w:pStyle w:val="CitaviBibliographyEntry"/>
            <w:ind w:left="400" w:hanging="400"/>
          </w:pPr>
          <w:r>
            <w:t>7.</w:t>
          </w:r>
          <w:r>
            <w:tab/>
          </w:r>
          <w:bookmarkStart w:id="605" w:name="_CTVL001ebbe80d0a86c45c4a9db71ad824c208c"/>
          <w:r>
            <w:t xml:space="preserve">Svensson, V., </w:t>
          </w:r>
          <w:proofErr w:type="spellStart"/>
          <w:r>
            <w:t>Teichmann</w:t>
          </w:r>
          <w:proofErr w:type="spellEnd"/>
          <w:r>
            <w:t xml:space="preserve">, S.A. and </w:t>
          </w:r>
          <w:proofErr w:type="spellStart"/>
          <w:r>
            <w:t>Stegle</w:t>
          </w:r>
          <w:proofErr w:type="spellEnd"/>
          <w:r>
            <w:t>, O. (2018) SpatialDE: identification of spatially variable genes,</w:t>
          </w:r>
          <w:bookmarkEnd w:id="605"/>
          <w:r>
            <w:t xml:space="preserve"> </w:t>
          </w:r>
          <w:r w:rsidRPr="007A3413">
            <w:rPr>
              <w:i/>
            </w:rPr>
            <w:t xml:space="preserve">Nature methods, </w:t>
          </w:r>
          <w:r w:rsidRPr="007A3413">
            <w:rPr>
              <w:b/>
            </w:rPr>
            <w:t xml:space="preserve">15, </w:t>
          </w:r>
          <w:r w:rsidRPr="007A3413">
            <w:t>343–346. First published on Mar 19, 2018.</w:t>
          </w:r>
        </w:p>
        <w:p w14:paraId="7E54D7B4" w14:textId="77777777" w:rsidR="007A3413" w:rsidRDefault="007A3413" w:rsidP="007A3413">
          <w:pPr>
            <w:pStyle w:val="CitaviBibliographyEntry"/>
            <w:ind w:left="400" w:hanging="400"/>
          </w:pPr>
          <w:r>
            <w:t>8.</w:t>
          </w:r>
          <w:r>
            <w:tab/>
          </w:r>
          <w:bookmarkStart w:id="606" w:name="_CTVL001e70e35d74a3f485598c7abb437210996"/>
          <w:r>
            <w:t>Sun, S., Zhu, J. and Zhou, X. (2020) Statistical analysis of spatial expression patterns for spatially resolved transcriptomic studies,</w:t>
          </w:r>
          <w:bookmarkEnd w:id="606"/>
          <w:r>
            <w:t xml:space="preserve"> </w:t>
          </w:r>
          <w:r w:rsidRPr="007A3413">
            <w:rPr>
              <w:i/>
            </w:rPr>
            <w:t xml:space="preserve">Nature methods, </w:t>
          </w:r>
          <w:r w:rsidRPr="007A3413">
            <w:rPr>
              <w:b/>
            </w:rPr>
            <w:t xml:space="preserve">17, </w:t>
          </w:r>
          <w:r w:rsidRPr="007A3413">
            <w:t>193–200. First published on Jan 27, 2020.</w:t>
          </w:r>
        </w:p>
        <w:p w14:paraId="2B7B5D91" w14:textId="77777777" w:rsidR="007A3413" w:rsidRDefault="007A3413" w:rsidP="007A3413">
          <w:pPr>
            <w:pStyle w:val="CitaviBibliographyEntry"/>
            <w:ind w:left="400" w:hanging="400"/>
          </w:pPr>
          <w:r>
            <w:t>9.</w:t>
          </w:r>
          <w:r>
            <w:tab/>
          </w:r>
          <w:bookmarkStart w:id="607" w:name="_CTVL0016e8aa7471c194c7cb5c8827926fd65a2"/>
          <w:r>
            <w:t>Hu, J., Li, X., Coleman, K., Schroeder, A., Ma, N., Irwin, D.J., Lee, E.B., Shinohara, R.T. and Li, M. (2021) SpaGCN: Integrating gene expression, spatial location and histology to identify spatial domains and spatially variable genes by graph convolutional network,</w:t>
          </w:r>
          <w:bookmarkEnd w:id="607"/>
          <w:r>
            <w:t xml:space="preserve"> </w:t>
          </w:r>
          <w:r w:rsidRPr="007A3413">
            <w:rPr>
              <w:i/>
            </w:rPr>
            <w:t xml:space="preserve">Nat Methods, </w:t>
          </w:r>
          <w:r w:rsidRPr="007A3413">
            <w:rPr>
              <w:b/>
            </w:rPr>
            <w:t xml:space="preserve">18, </w:t>
          </w:r>
          <w:r w:rsidRPr="007A3413">
            <w:t>1342–1351. First published on Oct 28, 2021, https://www.nature.com/articles/s41592-021-01255-8.</w:t>
          </w:r>
        </w:p>
        <w:p w14:paraId="5E47F168" w14:textId="77777777" w:rsidR="007A3413" w:rsidRDefault="007A3413" w:rsidP="007A3413">
          <w:pPr>
            <w:pStyle w:val="CitaviBibliographyEntry"/>
            <w:ind w:left="400" w:hanging="400"/>
          </w:pPr>
          <w:r>
            <w:t>10.</w:t>
          </w:r>
          <w:r>
            <w:tab/>
          </w:r>
          <w:bookmarkStart w:id="608" w:name="_CTVL0014c0e1564a83c4c7fb632ca25d2318558"/>
          <w:r>
            <w:t>Dong, K. and Zhang, S. (2022) Deciphering spatial domains from spatially resolved transcriptomics with an adaptive graph attention auto-encoder,</w:t>
          </w:r>
          <w:bookmarkEnd w:id="608"/>
          <w:r>
            <w:t xml:space="preserve"> </w:t>
          </w:r>
          <w:r w:rsidRPr="007A3413">
            <w:rPr>
              <w:i/>
            </w:rPr>
            <w:t xml:space="preserve">Nat </w:t>
          </w:r>
          <w:proofErr w:type="spellStart"/>
          <w:r w:rsidRPr="007A3413">
            <w:rPr>
              <w:i/>
            </w:rPr>
            <w:t>Commun</w:t>
          </w:r>
          <w:proofErr w:type="spellEnd"/>
          <w:r w:rsidRPr="007A3413">
            <w:rPr>
              <w:i/>
            </w:rPr>
            <w:t xml:space="preserve">, </w:t>
          </w:r>
          <w:r w:rsidRPr="007A3413">
            <w:rPr>
              <w:b/>
            </w:rPr>
            <w:t xml:space="preserve">13, </w:t>
          </w:r>
          <w:r w:rsidRPr="007A3413">
            <w:t>1739. First published on Apr 1, 2022, https://www.nature.com/articles/s41467-022-29439-6.</w:t>
          </w:r>
        </w:p>
        <w:p w14:paraId="3A4AE53B" w14:textId="77777777" w:rsidR="007A3413" w:rsidRDefault="007A3413" w:rsidP="007A3413">
          <w:pPr>
            <w:pStyle w:val="CitaviBibliographyEntry"/>
            <w:ind w:left="400" w:hanging="400"/>
          </w:pPr>
          <w:r>
            <w:t>11.</w:t>
          </w:r>
          <w:r>
            <w:tab/>
          </w:r>
          <w:bookmarkStart w:id="609" w:name="_CTVL0016073a7b2002749d386ffac1e36aacb64"/>
          <w:r>
            <w:t xml:space="preserve">Zhao, E., Stone, M.R., Ren, X., </w:t>
          </w:r>
          <w:proofErr w:type="spellStart"/>
          <w:r>
            <w:t>Guenthoer</w:t>
          </w:r>
          <w:proofErr w:type="spellEnd"/>
          <w:r>
            <w:t xml:space="preserve">, J., Smythe, K.S., Pulliam, T., Williams, S.R., </w:t>
          </w:r>
          <w:proofErr w:type="spellStart"/>
          <w:r>
            <w:t>Uytingco</w:t>
          </w:r>
          <w:proofErr w:type="spellEnd"/>
          <w:r>
            <w:t>, C.R., Taylor, S.E.B. and Nghiem, P</w:t>
          </w:r>
          <w:bookmarkEnd w:id="609"/>
          <w:r>
            <w:t>.</w:t>
          </w:r>
          <w:r w:rsidRPr="007A3413">
            <w:rPr>
              <w:i/>
            </w:rPr>
            <w:t xml:space="preserve"> et al. </w:t>
          </w:r>
          <w:r w:rsidRPr="007A3413">
            <w:t xml:space="preserve">(2021) Spatial transcriptomics at </w:t>
          </w:r>
          <w:proofErr w:type="spellStart"/>
          <w:r w:rsidRPr="007A3413">
            <w:t>subspot</w:t>
          </w:r>
          <w:proofErr w:type="spellEnd"/>
          <w:r w:rsidRPr="007A3413">
            <w:t xml:space="preserve"> resolution with </w:t>
          </w:r>
          <w:proofErr w:type="spellStart"/>
          <w:r w:rsidRPr="007A3413">
            <w:t>BayesSpace</w:t>
          </w:r>
          <w:proofErr w:type="spellEnd"/>
          <w:r w:rsidRPr="007A3413">
            <w:t xml:space="preserve">, </w:t>
          </w:r>
          <w:r w:rsidRPr="007A3413">
            <w:rPr>
              <w:i/>
            </w:rPr>
            <w:t xml:space="preserve">Nat </w:t>
          </w:r>
          <w:proofErr w:type="spellStart"/>
          <w:r w:rsidRPr="007A3413">
            <w:rPr>
              <w:i/>
            </w:rPr>
            <w:t>Biotechnol</w:t>
          </w:r>
          <w:proofErr w:type="spellEnd"/>
          <w:r w:rsidRPr="007A3413">
            <w:rPr>
              <w:i/>
            </w:rPr>
            <w:t xml:space="preserve">, </w:t>
          </w:r>
          <w:r w:rsidRPr="007A3413">
            <w:rPr>
              <w:b/>
            </w:rPr>
            <w:t xml:space="preserve">39, </w:t>
          </w:r>
          <w:r w:rsidRPr="007A3413">
            <w:t>1375–1384. First published on Jun 3, 2021, https://www.nature.com/articles/s41587-021-00935-2.</w:t>
          </w:r>
        </w:p>
        <w:p w14:paraId="4DE8AF63" w14:textId="77777777" w:rsidR="007A3413" w:rsidRDefault="007A3413" w:rsidP="007A3413">
          <w:pPr>
            <w:pStyle w:val="CitaviBibliographyEntry"/>
            <w:ind w:left="400" w:hanging="400"/>
          </w:pPr>
          <w:r>
            <w:lastRenderedPageBreak/>
            <w:t>12.</w:t>
          </w:r>
          <w:r>
            <w:tab/>
          </w:r>
          <w:bookmarkStart w:id="610" w:name="_CTVL001524971b44e924f8c9ae3412de6b2f15e"/>
          <w:proofErr w:type="spellStart"/>
          <w:r>
            <w:t>Elosua</w:t>
          </w:r>
          <w:proofErr w:type="spellEnd"/>
          <w:r>
            <w:t xml:space="preserve">-Bayes, M., Nieto, P., </w:t>
          </w:r>
          <w:proofErr w:type="spellStart"/>
          <w:r>
            <w:t>Mereu</w:t>
          </w:r>
          <w:proofErr w:type="spellEnd"/>
          <w:r>
            <w:t xml:space="preserve">, E., Gut, I. and </w:t>
          </w:r>
          <w:proofErr w:type="spellStart"/>
          <w:r>
            <w:t>Heyn</w:t>
          </w:r>
          <w:proofErr w:type="spellEnd"/>
          <w:r>
            <w:t xml:space="preserve">, H. (2021) </w:t>
          </w:r>
          <w:proofErr w:type="spellStart"/>
          <w:r>
            <w:t>SPOTlight</w:t>
          </w:r>
          <w:proofErr w:type="spellEnd"/>
          <w:r>
            <w:t>: seeded NMF regression to deconvolute spatial transcriptomics spots with single-cell transcriptomes,</w:t>
          </w:r>
          <w:bookmarkEnd w:id="610"/>
          <w:r>
            <w:t xml:space="preserve"> </w:t>
          </w:r>
          <w:r w:rsidRPr="007A3413">
            <w:rPr>
              <w:i/>
            </w:rPr>
            <w:t xml:space="preserve">Nucleic Acids Res, </w:t>
          </w:r>
          <w:r w:rsidRPr="007A3413">
            <w:rPr>
              <w:b/>
            </w:rPr>
            <w:t xml:space="preserve">49, </w:t>
          </w:r>
          <w:r w:rsidRPr="007A3413">
            <w:t>e50.</w:t>
          </w:r>
        </w:p>
        <w:p w14:paraId="6031DB25" w14:textId="77777777" w:rsidR="007A3413" w:rsidRDefault="007A3413" w:rsidP="007A3413">
          <w:pPr>
            <w:pStyle w:val="CitaviBibliographyEntry"/>
            <w:ind w:left="400" w:hanging="400"/>
          </w:pPr>
          <w:r>
            <w:t>13.</w:t>
          </w:r>
          <w:r>
            <w:tab/>
          </w:r>
          <w:bookmarkStart w:id="611" w:name="_CTVL0013756bce23e9b4129873e5cf08842d40d"/>
          <w:r>
            <w:t>Shan, X., Chen, J., Dong, K., Zhou, W. and Zhang, S. (2022) Deciphering the Spatial Modular Patterns of Tissues by Integrating Spatial and Single-Cell Transcriptomic Data,</w:t>
          </w:r>
          <w:bookmarkEnd w:id="611"/>
          <w:r>
            <w:t xml:space="preserve"> </w:t>
          </w:r>
          <w:r w:rsidRPr="007A3413">
            <w:rPr>
              <w:i/>
            </w:rPr>
            <w:t xml:space="preserve">Journal of computational </w:t>
          </w:r>
          <w:proofErr w:type="gramStart"/>
          <w:r w:rsidRPr="007A3413">
            <w:rPr>
              <w:i/>
            </w:rPr>
            <w:t>biology :</w:t>
          </w:r>
          <w:proofErr w:type="gramEnd"/>
          <w:r w:rsidRPr="007A3413">
            <w:rPr>
              <w:i/>
            </w:rPr>
            <w:t xml:space="preserve"> a journal of computational molecular cell biology, </w:t>
          </w:r>
          <w:r w:rsidRPr="007A3413">
            <w:rPr>
              <w:b/>
            </w:rPr>
            <w:t xml:space="preserve">29, </w:t>
          </w:r>
          <w:r w:rsidRPr="007A3413">
            <w:t>650–663. First published on Jun 21, 2022.</w:t>
          </w:r>
        </w:p>
        <w:p w14:paraId="0E05EC7D" w14:textId="77777777" w:rsidR="007A3413" w:rsidRDefault="007A3413" w:rsidP="007A3413">
          <w:pPr>
            <w:pStyle w:val="CitaviBibliographyEntry"/>
            <w:ind w:left="400" w:hanging="400"/>
          </w:pPr>
          <w:r>
            <w:t>14.</w:t>
          </w:r>
          <w:r>
            <w:tab/>
          </w:r>
          <w:bookmarkStart w:id="612" w:name="_CTVL00112dc39370fef465b9d06e4b4ffa1a421"/>
          <w:proofErr w:type="spellStart"/>
          <w:r>
            <w:t>Arnol</w:t>
          </w:r>
          <w:proofErr w:type="spellEnd"/>
          <w:r>
            <w:t xml:space="preserve">, D., Schapiro, D., </w:t>
          </w:r>
          <w:proofErr w:type="spellStart"/>
          <w:r>
            <w:t>Bodenmiller</w:t>
          </w:r>
          <w:proofErr w:type="spellEnd"/>
          <w:r>
            <w:t xml:space="preserve">, B., </w:t>
          </w:r>
          <w:proofErr w:type="spellStart"/>
          <w:r>
            <w:t>Saez</w:t>
          </w:r>
          <w:proofErr w:type="spellEnd"/>
          <w:r>
            <w:t xml:space="preserve">-Rodriguez, J. and </w:t>
          </w:r>
          <w:proofErr w:type="spellStart"/>
          <w:r>
            <w:t>Stegle</w:t>
          </w:r>
          <w:proofErr w:type="spellEnd"/>
          <w:r>
            <w:t>, O. (2019) Modeling Cell-Cell Interactions from Spatial Molecular Data with Spatial Variance Component Analysis,</w:t>
          </w:r>
          <w:bookmarkEnd w:id="612"/>
          <w:r>
            <w:t xml:space="preserve"> </w:t>
          </w:r>
          <w:r w:rsidRPr="007A3413">
            <w:rPr>
              <w:i/>
            </w:rPr>
            <w:t xml:space="preserve">Cell Reports, </w:t>
          </w:r>
          <w:r w:rsidRPr="007A3413">
            <w:rPr>
              <w:b/>
            </w:rPr>
            <w:t xml:space="preserve">29, </w:t>
          </w:r>
          <w:r w:rsidRPr="007A3413">
            <w:t>202-211.e6, https://www.sciencedirect.com/science/article/pii/s2211124719311325.</w:t>
          </w:r>
        </w:p>
        <w:p w14:paraId="614A9B42" w14:textId="77777777" w:rsidR="007A3413" w:rsidRDefault="007A3413" w:rsidP="007A3413">
          <w:pPr>
            <w:pStyle w:val="CitaviBibliographyEntry"/>
            <w:ind w:left="400" w:hanging="400"/>
          </w:pPr>
          <w:r>
            <w:t>15.</w:t>
          </w:r>
          <w:r>
            <w:tab/>
          </w:r>
          <w:bookmarkStart w:id="613" w:name="_CTVL0017b938b01cc2c48cd9b58ec6298fc468c"/>
          <w:r>
            <w:t xml:space="preserve">Ghazanfar, S., Lin, Y., </w:t>
          </w:r>
          <w:proofErr w:type="spellStart"/>
          <w:r>
            <w:t>Su</w:t>
          </w:r>
          <w:proofErr w:type="spellEnd"/>
          <w:r>
            <w:t xml:space="preserve">, X., Lin, D.M., Patrick, E., Han, Z.-G., </w:t>
          </w:r>
          <w:proofErr w:type="spellStart"/>
          <w:r>
            <w:t>Marioni</w:t>
          </w:r>
          <w:proofErr w:type="spellEnd"/>
          <w:r>
            <w:t xml:space="preserve">, J.C. and Yang, J.Y.H. (2020) Investigating higher-order interactions in single-cell data with </w:t>
          </w:r>
          <w:proofErr w:type="spellStart"/>
          <w:r>
            <w:t>scHOT</w:t>
          </w:r>
          <w:proofErr w:type="spellEnd"/>
          <w:r>
            <w:t>,</w:t>
          </w:r>
          <w:bookmarkEnd w:id="613"/>
          <w:r>
            <w:t xml:space="preserve"> </w:t>
          </w:r>
          <w:r w:rsidRPr="007A3413">
            <w:rPr>
              <w:i/>
            </w:rPr>
            <w:t xml:space="preserve">Nat Methods, </w:t>
          </w:r>
          <w:r w:rsidRPr="007A3413">
            <w:rPr>
              <w:b/>
            </w:rPr>
            <w:t xml:space="preserve">17, </w:t>
          </w:r>
          <w:r w:rsidRPr="007A3413">
            <w:t>799–806. First published on Jul 13, 2020, https://www.nature.com/articles/s41592-020-0885-x.</w:t>
          </w:r>
        </w:p>
        <w:p w14:paraId="2C64A004" w14:textId="77777777" w:rsidR="007A3413" w:rsidRDefault="007A3413" w:rsidP="007A3413">
          <w:pPr>
            <w:pStyle w:val="CitaviBibliographyEntry"/>
            <w:ind w:left="400" w:hanging="400"/>
          </w:pPr>
          <w:r>
            <w:t>16.</w:t>
          </w:r>
          <w:r>
            <w:tab/>
          </w:r>
          <w:bookmarkStart w:id="614" w:name="_CTVL001e68f461aee8f4943b06db4f1843ef30b"/>
          <w:r>
            <w:t>Zhu, J., Sun, S. and Zhou, X. (2021) SPARK-X: non-parametric modeling enables scalable and robust detection of spatial expression patterns for large spatial transcriptomic studies,</w:t>
          </w:r>
          <w:bookmarkEnd w:id="614"/>
          <w:r>
            <w:t xml:space="preserve"> </w:t>
          </w:r>
          <w:r w:rsidRPr="007A3413">
            <w:rPr>
              <w:i/>
            </w:rPr>
            <w:t xml:space="preserve">Genome biology, </w:t>
          </w:r>
          <w:r w:rsidRPr="007A3413">
            <w:rPr>
              <w:b/>
            </w:rPr>
            <w:t xml:space="preserve">22, </w:t>
          </w:r>
          <w:r w:rsidRPr="007A3413">
            <w:t>184. First published on Jun 21, 2021.</w:t>
          </w:r>
        </w:p>
        <w:p w14:paraId="78EC50DA" w14:textId="77777777" w:rsidR="007A3413" w:rsidRDefault="007A3413" w:rsidP="007A3413">
          <w:pPr>
            <w:pStyle w:val="CitaviBibliographyEntry"/>
            <w:ind w:left="400" w:hanging="400"/>
          </w:pPr>
          <w:r>
            <w:t>17.</w:t>
          </w:r>
          <w:r>
            <w:tab/>
          </w:r>
          <w:bookmarkStart w:id="615" w:name="_CTVL001dfbe159f99484ca7b8c6870d3841f497"/>
          <w:proofErr w:type="spellStart"/>
          <w:r>
            <w:t>DeTomaso</w:t>
          </w:r>
          <w:proofErr w:type="spellEnd"/>
          <w:r>
            <w:t>, D. and Yosef, N. (2021) Hotspot identifies informative gene modules across modalities of single-cell genomics,</w:t>
          </w:r>
          <w:bookmarkEnd w:id="615"/>
          <w:r>
            <w:t xml:space="preserve"> </w:t>
          </w:r>
          <w:r w:rsidRPr="007A3413">
            <w:rPr>
              <w:i/>
            </w:rPr>
            <w:t xml:space="preserve">Cell systems, </w:t>
          </w:r>
          <w:r w:rsidRPr="007A3413">
            <w:rPr>
              <w:b/>
            </w:rPr>
            <w:t xml:space="preserve">12, </w:t>
          </w:r>
          <w:r w:rsidRPr="007A3413">
            <w:t>446-456.e9. First published on May 4, 2021.</w:t>
          </w:r>
        </w:p>
        <w:p w14:paraId="42CF2B67" w14:textId="77777777" w:rsidR="007A3413" w:rsidRDefault="007A3413" w:rsidP="007A3413">
          <w:pPr>
            <w:pStyle w:val="CitaviBibliographyEntry"/>
            <w:ind w:left="400" w:hanging="400"/>
          </w:pPr>
          <w:r>
            <w:t>18.</w:t>
          </w:r>
          <w:r>
            <w:tab/>
          </w:r>
          <w:bookmarkStart w:id="616" w:name="_CTVL0014460ccea115c4903ae0a108425bb8511"/>
          <w:r>
            <w:t xml:space="preserve">Miller, B.F., </w:t>
          </w:r>
          <w:proofErr w:type="spellStart"/>
          <w:r>
            <w:t>Bambah-Mukku</w:t>
          </w:r>
          <w:proofErr w:type="spellEnd"/>
          <w:r>
            <w:t xml:space="preserve">, D., </w:t>
          </w:r>
          <w:proofErr w:type="spellStart"/>
          <w:r>
            <w:t>Dulac</w:t>
          </w:r>
          <w:proofErr w:type="spellEnd"/>
          <w:r>
            <w:t>, C., Zhuang, X. and Fan, J. (2021) Characterizing spatial gene expression heterogeneity in spatially resolved single-cell transcriptomic data with nonuniform cellular densities,</w:t>
          </w:r>
          <w:bookmarkEnd w:id="616"/>
          <w:r>
            <w:t xml:space="preserve"> </w:t>
          </w:r>
          <w:r w:rsidRPr="007A3413">
            <w:rPr>
              <w:i/>
            </w:rPr>
            <w:t xml:space="preserve">Genome research, </w:t>
          </w:r>
          <w:r w:rsidRPr="007A3413">
            <w:rPr>
              <w:b/>
            </w:rPr>
            <w:t xml:space="preserve">31, </w:t>
          </w:r>
          <w:r w:rsidRPr="007A3413">
            <w:t>1843–1855. First published on May 25, 2021.</w:t>
          </w:r>
        </w:p>
        <w:p w14:paraId="4D0CA5BF" w14:textId="77777777" w:rsidR="007A3413" w:rsidRDefault="007A3413" w:rsidP="007A3413">
          <w:pPr>
            <w:pStyle w:val="CitaviBibliographyEntry"/>
            <w:ind w:left="400" w:hanging="400"/>
          </w:pPr>
          <w:r>
            <w:t>19.</w:t>
          </w:r>
          <w:r>
            <w:tab/>
          </w:r>
          <w:bookmarkStart w:id="617" w:name="_CTVL001c50ea2ce9e6a4912a00997fc534cc64a"/>
          <w:proofErr w:type="spellStart"/>
          <w:r>
            <w:t>Yuzhou</w:t>
          </w:r>
          <w:proofErr w:type="spellEnd"/>
          <w:r>
            <w:t xml:space="preserve"> Chang, </w:t>
          </w:r>
          <w:proofErr w:type="spellStart"/>
          <w:r>
            <w:t>Jixin</w:t>
          </w:r>
          <w:proofErr w:type="spellEnd"/>
          <w:r>
            <w:t xml:space="preserve"> Liu, </w:t>
          </w:r>
          <w:proofErr w:type="spellStart"/>
          <w:r>
            <w:t>Anjun</w:t>
          </w:r>
          <w:proofErr w:type="spellEnd"/>
          <w:r>
            <w:t xml:space="preserve"> Ma, </w:t>
          </w:r>
          <w:proofErr w:type="spellStart"/>
          <w:r>
            <w:t>Zihai</w:t>
          </w:r>
          <w:proofErr w:type="spellEnd"/>
          <w:r>
            <w:t xml:space="preserve"> Li, </w:t>
          </w:r>
          <w:proofErr w:type="spellStart"/>
          <w:r>
            <w:t>Bingqiang</w:t>
          </w:r>
          <w:proofErr w:type="spellEnd"/>
          <w:r>
            <w:t xml:space="preserve"> Liu and Qin Ma (2022) SpaGFT is a graph Fourier transform for tissue module identification from spatially resolved transcriptomics,</w:t>
          </w:r>
          <w:bookmarkEnd w:id="617"/>
          <w:r>
            <w:t xml:space="preserve"> </w:t>
          </w:r>
          <w:proofErr w:type="spellStart"/>
          <w:r w:rsidRPr="007A3413">
            <w:rPr>
              <w:i/>
            </w:rPr>
            <w:t>bioRxiv</w:t>
          </w:r>
          <w:proofErr w:type="spellEnd"/>
          <w:r w:rsidRPr="007A3413">
            <w:rPr>
              <w:i/>
            </w:rPr>
            <w:t xml:space="preserve">, </w:t>
          </w:r>
          <w:r w:rsidRPr="007A3413">
            <w:t>https://www.biorxiv.org/content/early/2022/12/13/2022.12.10.519929.</w:t>
          </w:r>
        </w:p>
        <w:p w14:paraId="480FA62B" w14:textId="77777777" w:rsidR="007A3413" w:rsidRDefault="007A3413" w:rsidP="007A3413">
          <w:pPr>
            <w:pStyle w:val="CitaviBibliographyEntry"/>
            <w:ind w:left="400" w:hanging="400"/>
          </w:pPr>
          <w:r>
            <w:t>20.</w:t>
          </w:r>
          <w:r>
            <w:tab/>
          </w:r>
          <w:bookmarkStart w:id="618" w:name="_CTVL001226c331e608648979ac6a0368b774e93"/>
          <w:r>
            <w:t xml:space="preserve">Blondel, V.D., Guillaume, J.-L., </w:t>
          </w:r>
          <w:proofErr w:type="spellStart"/>
          <w:r>
            <w:t>Lambiotte</w:t>
          </w:r>
          <w:proofErr w:type="spellEnd"/>
          <w:r>
            <w:t>, R. and Lefebvre, E. (2008) Fast unfolding of communities in large networks,</w:t>
          </w:r>
          <w:bookmarkEnd w:id="618"/>
          <w:r>
            <w:t xml:space="preserve"> </w:t>
          </w:r>
          <w:r w:rsidRPr="007A3413">
            <w:rPr>
              <w:i/>
            </w:rPr>
            <w:t xml:space="preserve">J. Stat. Mech., </w:t>
          </w:r>
          <w:r w:rsidRPr="007A3413">
            <w:rPr>
              <w:b/>
            </w:rPr>
            <w:t xml:space="preserve">2008, </w:t>
          </w:r>
          <w:r w:rsidRPr="007A3413">
            <w:t>P10008.</w:t>
          </w:r>
        </w:p>
        <w:p w14:paraId="53F2C41E" w14:textId="77777777" w:rsidR="007A3413" w:rsidRDefault="007A3413" w:rsidP="007A3413">
          <w:pPr>
            <w:pStyle w:val="CitaviBibliographyEntry"/>
            <w:ind w:left="400" w:hanging="400"/>
          </w:pPr>
          <w:r>
            <w:t>21.</w:t>
          </w:r>
          <w:r>
            <w:tab/>
          </w:r>
          <w:bookmarkStart w:id="619" w:name="_CTVL00165192df63cf4410eb32efa85b67963cd"/>
          <w:r>
            <w:t xml:space="preserve">(2012) </w:t>
          </w:r>
          <w:proofErr w:type="spellStart"/>
          <w:r>
            <w:t>mclust</w:t>
          </w:r>
          <w:proofErr w:type="spellEnd"/>
          <w:r>
            <w:t xml:space="preserve"> version 4 for R: normal mixture modeling for model-based clustering, classification, and density estimation.</w:t>
          </w:r>
        </w:p>
        <w:bookmarkEnd w:id="619"/>
        <w:p w14:paraId="4DF7C9B9" w14:textId="77777777" w:rsidR="007A3413" w:rsidRDefault="007A3413" w:rsidP="007A3413">
          <w:pPr>
            <w:pStyle w:val="CitaviBibliographyEntry"/>
            <w:ind w:left="400" w:hanging="400"/>
          </w:pPr>
          <w:r>
            <w:t>22.</w:t>
          </w:r>
          <w:r>
            <w:tab/>
          </w:r>
          <w:bookmarkStart w:id="620" w:name="_CTVL0016ef91f248cd941c798e4974b91470ebb"/>
          <w:r>
            <w:t xml:space="preserve">Maynard, K.R., </w:t>
          </w:r>
          <w:proofErr w:type="spellStart"/>
          <w:r>
            <w:t>Collado</w:t>
          </w:r>
          <w:proofErr w:type="spellEnd"/>
          <w:r>
            <w:t xml:space="preserve">-Torres, L., Weber, L.M., </w:t>
          </w:r>
          <w:proofErr w:type="spellStart"/>
          <w:r>
            <w:t>Uytingco</w:t>
          </w:r>
          <w:proofErr w:type="spellEnd"/>
          <w:r>
            <w:t xml:space="preserve">, C., Barry, B.K., Williams, S.R., </w:t>
          </w:r>
          <w:proofErr w:type="spellStart"/>
          <w:r>
            <w:t>Catallini</w:t>
          </w:r>
          <w:proofErr w:type="spellEnd"/>
          <w:r>
            <w:t xml:space="preserve">, J.L., Tran, M.N., </w:t>
          </w:r>
          <w:proofErr w:type="spellStart"/>
          <w:r>
            <w:t>Besich</w:t>
          </w:r>
          <w:proofErr w:type="spellEnd"/>
          <w:r>
            <w:t xml:space="preserve">, Z. and </w:t>
          </w:r>
          <w:proofErr w:type="spellStart"/>
          <w:r>
            <w:t>Tippani</w:t>
          </w:r>
          <w:proofErr w:type="spellEnd"/>
          <w:r>
            <w:t>, M</w:t>
          </w:r>
          <w:bookmarkEnd w:id="620"/>
          <w:r>
            <w:t>.</w:t>
          </w:r>
          <w:r w:rsidRPr="007A3413">
            <w:rPr>
              <w:i/>
            </w:rPr>
            <w:t xml:space="preserve"> et al. </w:t>
          </w:r>
          <w:r w:rsidRPr="007A3413">
            <w:t xml:space="preserve">(2021) Transcriptome-scale spatial gene expression in the human dorsolateral prefrontal cortex, </w:t>
          </w:r>
          <w:r w:rsidRPr="007A3413">
            <w:rPr>
              <w:i/>
            </w:rPr>
            <w:t xml:space="preserve">Nat </w:t>
          </w:r>
          <w:proofErr w:type="spellStart"/>
          <w:r w:rsidRPr="007A3413">
            <w:rPr>
              <w:i/>
            </w:rPr>
            <w:t>Neurosci</w:t>
          </w:r>
          <w:proofErr w:type="spellEnd"/>
          <w:r w:rsidRPr="007A3413">
            <w:rPr>
              <w:i/>
            </w:rPr>
            <w:t xml:space="preserve">, </w:t>
          </w:r>
          <w:r w:rsidRPr="007A3413">
            <w:rPr>
              <w:b/>
            </w:rPr>
            <w:t xml:space="preserve">24, </w:t>
          </w:r>
          <w:r w:rsidRPr="007A3413">
            <w:t>425–436. First published on Feb 8, 2021, https://www.nature.com/articles/s41593-020-00787-0.</w:t>
          </w:r>
        </w:p>
        <w:p w14:paraId="7BEA047A" w14:textId="77777777" w:rsidR="007A3413" w:rsidRDefault="007A3413" w:rsidP="007A3413">
          <w:pPr>
            <w:pStyle w:val="CitaviBibliographyEntry"/>
            <w:ind w:left="400" w:hanging="400"/>
          </w:pPr>
          <w:r>
            <w:t>23.</w:t>
          </w:r>
          <w:r>
            <w:tab/>
          </w:r>
          <w:bookmarkStart w:id="621" w:name="_CTVL001349a67a115104e8b99f2c092d428da33"/>
          <w:proofErr w:type="spellStart"/>
          <w:r>
            <w:t>Matozaki</w:t>
          </w:r>
          <w:proofErr w:type="spellEnd"/>
          <w:r>
            <w:t xml:space="preserve">, T., Murata, Y., </w:t>
          </w:r>
          <w:proofErr w:type="spellStart"/>
          <w:r>
            <w:t>Okazawa</w:t>
          </w:r>
          <w:proofErr w:type="spellEnd"/>
          <w:r>
            <w:t xml:space="preserve">, H. and Ohnishi, H. (2009) Functions and molecular mechanisms of the CD47-SIRPalpha </w:t>
          </w:r>
          <w:proofErr w:type="spellStart"/>
          <w:r>
            <w:t>signalling</w:t>
          </w:r>
          <w:proofErr w:type="spellEnd"/>
          <w:r>
            <w:t xml:space="preserve"> pathway,</w:t>
          </w:r>
          <w:bookmarkEnd w:id="621"/>
          <w:r>
            <w:t xml:space="preserve"> </w:t>
          </w:r>
          <w:r w:rsidRPr="007A3413">
            <w:rPr>
              <w:i/>
            </w:rPr>
            <w:t xml:space="preserve">Trends in Cell Biology, </w:t>
          </w:r>
          <w:r w:rsidRPr="007A3413">
            <w:rPr>
              <w:b/>
            </w:rPr>
            <w:t xml:space="preserve">19, </w:t>
          </w:r>
          <w:r w:rsidRPr="007A3413">
            <w:t>72–</w:t>
          </w:r>
          <w:r w:rsidRPr="007A3413">
            <w:lastRenderedPageBreak/>
            <w:t>80. First published on Jan 12, 2009, https://www.sciencedirect.com/science/article/pii/s0962892408002869.</w:t>
          </w:r>
        </w:p>
        <w:p w14:paraId="275CA4D9" w14:textId="77777777" w:rsidR="007A3413" w:rsidRDefault="007A3413" w:rsidP="007A3413">
          <w:pPr>
            <w:pStyle w:val="CitaviBibliographyEntry"/>
            <w:ind w:left="400" w:hanging="400"/>
          </w:pPr>
          <w:r>
            <w:t>24.</w:t>
          </w:r>
          <w:r>
            <w:tab/>
          </w:r>
          <w:bookmarkStart w:id="622" w:name="_CTVL0015bace8a827e04177ba84e4f86a0382a5"/>
          <w:proofErr w:type="spellStart"/>
          <w:r>
            <w:t>Phongpreecha</w:t>
          </w:r>
          <w:proofErr w:type="spellEnd"/>
          <w:r>
            <w:t xml:space="preserve">, T., </w:t>
          </w:r>
          <w:proofErr w:type="spellStart"/>
          <w:r>
            <w:t>Gajera</w:t>
          </w:r>
          <w:proofErr w:type="spellEnd"/>
          <w:r>
            <w:t xml:space="preserve">, C.R., Liu, C.C., </w:t>
          </w:r>
          <w:proofErr w:type="spellStart"/>
          <w:r>
            <w:t>Vijayaragavan</w:t>
          </w:r>
          <w:proofErr w:type="spellEnd"/>
          <w:r>
            <w:t xml:space="preserve">, K., Chang, A.L., Becker, M., </w:t>
          </w:r>
          <w:proofErr w:type="spellStart"/>
          <w:r>
            <w:t>Fallahzadeh</w:t>
          </w:r>
          <w:proofErr w:type="spellEnd"/>
          <w:r>
            <w:t xml:space="preserve">, R., Fernandez, R., </w:t>
          </w:r>
          <w:proofErr w:type="spellStart"/>
          <w:r>
            <w:t>Postupna</w:t>
          </w:r>
          <w:proofErr w:type="spellEnd"/>
          <w:r>
            <w:t xml:space="preserve">, N. and </w:t>
          </w:r>
          <w:proofErr w:type="spellStart"/>
          <w:r>
            <w:t>Sherfield</w:t>
          </w:r>
          <w:proofErr w:type="spellEnd"/>
          <w:r>
            <w:t>, E</w:t>
          </w:r>
          <w:bookmarkEnd w:id="622"/>
          <w:r>
            <w:t>.</w:t>
          </w:r>
          <w:r w:rsidRPr="007A3413">
            <w:rPr>
              <w:i/>
            </w:rPr>
            <w:t xml:space="preserve"> et al. </w:t>
          </w:r>
          <w:r w:rsidRPr="007A3413">
            <w:t xml:space="preserve">(2021) Single-synapse analyses of Alzheimer's disease implicate pathologic tau, DJ1, CD47, and </w:t>
          </w:r>
          <w:proofErr w:type="spellStart"/>
          <w:r w:rsidRPr="007A3413">
            <w:t>ApoE</w:t>
          </w:r>
          <w:proofErr w:type="spellEnd"/>
          <w:r w:rsidRPr="007A3413">
            <w:t xml:space="preserve">, </w:t>
          </w:r>
          <w:r w:rsidRPr="007A3413">
            <w:rPr>
              <w:i/>
            </w:rPr>
            <w:t xml:space="preserve">Science Advances, </w:t>
          </w:r>
          <w:r w:rsidRPr="007A3413">
            <w:rPr>
              <w:b/>
            </w:rPr>
            <w:t xml:space="preserve">7, </w:t>
          </w:r>
          <w:r w:rsidRPr="007A3413">
            <w:t>eabk0473. First published on Dec 15, 2021.</w:t>
          </w:r>
        </w:p>
        <w:p w14:paraId="0B8C1763" w14:textId="77777777" w:rsidR="007A3413" w:rsidRDefault="007A3413" w:rsidP="007A3413">
          <w:pPr>
            <w:pStyle w:val="CitaviBibliographyEntry"/>
            <w:ind w:left="400" w:hanging="400"/>
          </w:pPr>
          <w:r>
            <w:t>25.</w:t>
          </w:r>
          <w:r>
            <w:tab/>
          </w:r>
          <w:bookmarkStart w:id="623" w:name="_CTVL001471536110c504136a9a7753195976d19"/>
          <w:proofErr w:type="spellStart"/>
          <w:r>
            <w:t>Ziffra</w:t>
          </w:r>
          <w:proofErr w:type="spellEnd"/>
          <w:r>
            <w:t xml:space="preserve">, R.S., Kim, C.N., Ross, J.M., </w:t>
          </w:r>
          <w:proofErr w:type="spellStart"/>
          <w:r>
            <w:t>Wilfert</w:t>
          </w:r>
          <w:proofErr w:type="spellEnd"/>
          <w:r>
            <w:t xml:space="preserve">, A., Turner, T.N., </w:t>
          </w:r>
          <w:proofErr w:type="spellStart"/>
          <w:r>
            <w:t>Haeussler</w:t>
          </w:r>
          <w:proofErr w:type="spellEnd"/>
          <w:r>
            <w:t xml:space="preserve">, M., Casella, A.M., </w:t>
          </w:r>
          <w:proofErr w:type="spellStart"/>
          <w:r>
            <w:t>Przytycki</w:t>
          </w:r>
          <w:proofErr w:type="spellEnd"/>
          <w:r>
            <w:t>, P.F., Keough, K.C. and Shin, D</w:t>
          </w:r>
          <w:bookmarkEnd w:id="623"/>
          <w:r>
            <w:t>.</w:t>
          </w:r>
          <w:r w:rsidRPr="007A3413">
            <w:rPr>
              <w:i/>
            </w:rPr>
            <w:t xml:space="preserve"> et al. </w:t>
          </w:r>
          <w:r w:rsidRPr="007A3413">
            <w:t xml:space="preserve">(2021) Single-cell epigenomics reveals mechanisms of human cortical development, </w:t>
          </w:r>
          <w:r w:rsidRPr="007A3413">
            <w:rPr>
              <w:i/>
            </w:rPr>
            <w:t xml:space="preserve">Nature, </w:t>
          </w:r>
          <w:r w:rsidRPr="007A3413">
            <w:rPr>
              <w:b/>
            </w:rPr>
            <w:t xml:space="preserve">598, </w:t>
          </w:r>
          <w:r w:rsidRPr="007A3413">
            <w:t>205–213. First published on Oct 6, 2021, https://www.nature.com/articles/s41586-021-03209-8.</w:t>
          </w:r>
        </w:p>
        <w:p w14:paraId="16D9D5C2" w14:textId="77777777" w:rsidR="007A3413" w:rsidRDefault="007A3413" w:rsidP="007A3413">
          <w:pPr>
            <w:pStyle w:val="CitaviBibliographyEntry"/>
            <w:ind w:left="400" w:hanging="400"/>
          </w:pPr>
          <w:r>
            <w:t>26.</w:t>
          </w:r>
          <w:r>
            <w:tab/>
          </w:r>
          <w:bookmarkStart w:id="624" w:name="_CTVL001fe76b61fa2684cf0ab89caf6fe11cd8e"/>
          <w:r>
            <w:t>Wang, Q., Zhou, Q., Zhang, S., Shao, W., Yin, Y., Li, Y., Hou, J., Zhang, X., Guo, Y. and Wang, X</w:t>
          </w:r>
          <w:bookmarkEnd w:id="624"/>
          <w:r>
            <w:t>.</w:t>
          </w:r>
          <w:r w:rsidRPr="007A3413">
            <w:rPr>
              <w:i/>
            </w:rPr>
            <w:t xml:space="preserve"> et al. </w:t>
          </w:r>
          <w:r w:rsidRPr="007A3413">
            <w:t xml:space="preserve">(2016) Elevated Hapln2 Expression Contributes to Protein Aggregation and Neurodegeneration in an Animal Model of Parkinson's Disease, </w:t>
          </w:r>
          <w:r w:rsidRPr="007A3413">
            <w:rPr>
              <w:i/>
            </w:rPr>
            <w:t xml:space="preserve">Frontiers in aging neuroscience, </w:t>
          </w:r>
          <w:r w:rsidRPr="007A3413">
            <w:rPr>
              <w:b/>
            </w:rPr>
            <w:t xml:space="preserve">8, </w:t>
          </w:r>
          <w:r w:rsidRPr="007A3413">
            <w:t>197. First published on Aug 23, 2016.</w:t>
          </w:r>
        </w:p>
        <w:p w14:paraId="1C8671A1" w14:textId="77777777" w:rsidR="007A3413" w:rsidRDefault="007A3413" w:rsidP="007A3413">
          <w:pPr>
            <w:pStyle w:val="CitaviBibliographyEntry"/>
            <w:ind w:left="400" w:hanging="400"/>
          </w:pPr>
          <w:r>
            <w:t>27.</w:t>
          </w:r>
          <w:r>
            <w:tab/>
          </w:r>
          <w:bookmarkStart w:id="625" w:name="_CTVL0015714bf7c338c4e1b96abb396939b5388"/>
          <w:r>
            <w:t xml:space="preserve">Cable, D.M., Murray, E., Shanmugam, V., Zhang, S., Diao, M., Chen, H., </w:t>
          </w:r>
          <w:proofErr w:type="spellStart"/>
          <w:r>
            <w:t>Macosko</w:t>
          </w:r>
          <w:proofErr w:type="spellEnd"/>
          <w:r>
            <w:t>, E.Z., Irizarry, R.A. and Chen, F. (2021) Cell type-specific inference of differential expression in spatial transcriptomics,</w:t>
          </w:r>
          <w:bookmarkEnd w:id="625"/>
          <w:r>
            <w:t xml:space="preserve"> </w:t>
          </w:r>
          <w:proofErr w:type="spellStart"/>
          <w:r w:rsidRPr="007A3413">
            <w:rPr>
              <w:i/>
            </w:rPr>
            <w:t>bioRxiv</w:t>
          </w:r>
          <w:proofErr w:type="spellEnd"/>
          <w:r w:rsidRPr="007A3413">
            <w:rPr>
              <w:i/>
            </w:rPr>
            <w:t xml:space="preserve">, </w:t>
          </w:r>
          <w:r w:rsidRPr="007A3413">
            <w:t>2021.12.26.474183.</w:t>
          </w:r>
        </w:p>
        <w:p w14:paraId="7578A2AA" w14:textId="77777777" w:rsidR="007A3413" w:rsidRDefault="007A3413" w:rsidP="007A3413">
          <w:pPr>
            <w:pStyle w:val="CitaviBibliographyEntry"/>
            <w:ind w:left="400" w:hanging="400"/>
          </w:pPr>
          <w:r>
            <w:t>28.</w:t>
          </w:r>
          <w:r>
            <w:tab/>
          </w:r>
          <w:bookmarkStart w:id="626" w:name="_CTVL0010af6c1c340d44ca783b9ced5fb2e3c7a"/>
          <w:proofErr w:type="spellStart"/>
          <w:r>
            <w:t>Sarlus</w:t>
          </w:r>
          <w:proofErr w:type="spellEnd"/>
          <w:r>
            <w:t xml:space="preserve">, H. and </w:t>
          </w:r>
          <w:proofErr w:type="spellStart"/>
          <w:r>
            <w:t>Heneka</w:t>
          </w:r>
          <w:proofErr w:type="spellEnd"/>
          <w:r>
            <w:t>, M.T. (2017) Microglia in Alzheimer's disease,</w:t>
          </w:r>
          <w:bookmarkEnd w:id="626"/>
          <w:r>
            <w:t xml:space="preserve"> </w:t>
          </w:r>
          <w:r w:rsidRPr="007A3413">
            <w:rPr>
              <w:i/>
            </w:rPr>
            <w:t xml:space="preserve">J Clin Invest, </w:t>
          </w:r>
          <w:r w:rsidRPr="007A3413">
            <w:rPr>
              <w:b/>
            </w:rPr>
            <w:t xml:space="preserve">127, </w:t>
          </w:r>
          <w:r w:rsidRPr="007A3413">
            <w:t>3240–3249. First published on Sep 1, 2017, https://www.jci.org/articles/view/90606.</w:t>
          </w:r>
        </w:p>
        <w:p w14:paraId="04160DAB" w14:textId="77777777" w:rsidR="007A3413" w:rsidRDefault="007A3413" w:rsidP="007A3413">
          <w:pPr>
            <w:pStyle w:val="CitaviBibliographyEntry"/>
            <w:ind w:left="400" w:hanging="400"/>
          </w:pPr>
          <w:r>
            <w:t>29.</w:t>
          </w:r>
          <w:r>
            <w:tab/>
          </w:r>
          <w:bookmarkStart w:id="627" w:name="_CTVL001e763cb3483c34933a0ff6ddf129fb022"/>
          <w:r>
            <w:t>Hansen, D.V., Hanson, J.E. and Sheng, M. (2018) Microglia in Alzheimer's disease,</w:t>
          </w:r>
          <w:bookmarkEnd w:id="627"/>
          <w:r>
            <w:t xml:space="preserve"> </w:t>
          </w:r>
          <w:r w:rsidRPr="007A3413">
            <w:rPr>
              <w:i/>
            </w:rPr>
            <w:t xml:space="preserve">J Cell Biol, </w:t>
          </w:r>
          <w:r w:rsidRPr="007A3413">
            <w:rPr>
              <w:b/>
            </w:rPr>
            <w:t xml:space="preserve">217, </w:t>
          </w:r>
          <w:r w:rsidRPr="007A3413">
            <w:t>459–472. First published on Dec 1, 2017, https://rupress.org/jcb/article/217/2/459/52543/Microglia-in-Alzheimer-s-diseaseAlzheimer-s.</w:t>
          </w:r>
        </w:p>
        <w:p w14:paraId="60DB2AE5" w14:textId="77777777" w:rsidR="007A3413" w:rsidRDefault="007A3413" w:rsidP="007A3413">
          <w:pPr>
            <w:pStyle w:val="CitaviBibliographyEntry"/>
            <w:ind w:left="400" w:hanging="400"/>
          </w:pPr>
          <w:r>
            <w:t>30.</w:t>
          </w:r>
          <w:r>
            <w:tab/>
          </w:r>
          <w:bookmarkStart w:id="628" w:name="_CTVL00133cda0fc6a5746a6809245812d14c597"/>
          <w:r>
            <w:t xml:space="preserve">Gómez Morillas, A., Besson, V.C. and </w:t>
          </w:r>
          <w:proofErr w:type="spellStart"/>
          <w:r>
            <w:t>Lerouet</w:t>
          </w:r>
          <w:proofErr w:type="spellEnd"/>
          <w:r>
            <w:t>, D. (2021) Microglia and Neuroinflammation: What Place for P2RY</w:t>
          </w:r>
          <w:proofErr w:type="gramStart"/>
          <w:r>
            <w:t>12?,</w:t>
          </w:r>
          <w:bookmarkEnd w:id="628"/>
          <w:proofErr w:type="gramEnd"/>
          <w:r>
            <w:t xml:space="preserve"> </w:t>
          </w:r>
          <w:r w:rsidRPr="007A3413">
            <w:rPr>
              <w:i/>
            </w:rPr>
            <w:t xml:space="preserve">International Journal of Molecular Sciences, </w:t>
          </w:r>
          <w:r w:rsidRPr="007A3413">
            <w:rPr>
              <w:b/>
            </w:rPr>
            <w:t xml:space="preserve">22. </w:t>
          </w:r>
          <w:r w:rsidRPr="007A3413">
            <w:t>First published on Feb 6, 2021, https://www.ncbi.nlm.nih.gov/pmc/articles/PMC7915979/.</w:t>
          </w:r>
        </w:p>
        <w:p w14:paraId="1A7EB30B" w14:textId="77777777" w:rsidR="007A3413" w:rsidRDefault="007A3413" w:rsidP="007A3413">
          <w:pPr>
            <w:pStyle w:val="CitaviBibliographyEntry"/>
            <w:ind w:left="400" w:hanging="400"/>
          </w:pPr>
          <w:r>
            <w:t>31.</w:t>
          </w:r>
          <w:r>
            <w:tab/>
          </w:r>
          <w:bookmarkStart w:id="629" w:name="_CTVL0014cd0f9e00c244d849c0eb36b543b9952"/>
          <w:proofErr w:type="spellStart"/>
          <w:r>
            <w:t>Guerreiro</w:t>
          </w:r>
          <w:proofErr w:type="spellEnd"/>
          <w:r>
            <w:t xml:space="preserve">, R., </w:t>
          </w:r>
          <w:proofErr w:type="spellStart"/>
          <w:r>
            <w:t>Wojtas</w:t>
          </w:r>
          <w:proofErr w:type="spellEnd"/>
          <w:r>
            <w:t xml:space="preserve">, A., Bras, J., Carrasquillo, M., </w:t>
          </w:r>
          <w:proofErr w:type="spellStart"/>
          <w:r>
            <w:t>Rogaeva</w:t>
          </w:r>
          <w:proofErr w:type="spellEnd"/>
          <w:r>
            <w:t xml:space="preserve">, E., </w:t>
          </w:r>
          <w:proofErr w:type="spellStart"/>
          <w:r>
            <w:t>Majounie</w:t>
          </w:r>
          <w:proofErr w:type="spellEnd"/>
          <w:r>
            <w:t xml:space="preserve">, E., </w:t>
          </w:r>
          <w:proofErr w:type="spellStart"/>
          <w:r>
            <w:t>Cruchaga</w:t>
          </w:r>
          <w:proofErr w:type="spellEnd"/>
          <w:r>
            <w:t xml:space="preserve">, C., Sassi, C., </w:t>
          </w:r>
          <w:proofErr w:type="spellStart"/>
          <w:r>
            <w:t>Kauwe</w:t>
          </w:r>
          <w:proofErr w:type="spellEnd"/>
          <w:r>
            <w:t>, J.S.K. and Younkin, S</w:t>
          </w:r>
          <w:bookmarkEnd w:id="629"/>
          <w:r>
            <w:t>.</w:t>
          </w:r>
          <w:r w:rsidRPr="007A3413">
            <w:rPr>
              <w:i/>
            </w:rPr>
            <w:t xml:space="preserve"> et al. </w:t>
          </w:r>
          <w:r w:rsidRPr="007A3413">
            <w:t xml:space="preserve">(2013) TREM2 variants in Alzheimer's disease, </w:t>
          </w:r>
          <w:r w:rsidRPr="007A3413">
            <w:rPr>
              <w:i/>
            </w:rPr>
            <w:t xml:space="preserve">The New England journal of medicine, </w:t>
          </w:r>
          <w:r w:rsidRPr="007A3413">
            <w:rPr>
              <w:b/>
            </w:rPr>
            <w:t xml:space="preserve">368, </w:t>
          </w:r>
          <w:r w:rsidRPr="007A3413">
            <w:t>117–127. First published on Nov 14, 2012.</w:t>
          </w:r>
        </w:p>
        <w:p w14:paraId="41BB2222" w14:textId="77777777" w:rsidR="007A3413" w:rsidRDefault="007A3413" w:rsidP="007A3413">
          <w:pPr>
            <w:pStyle w:val="CitaviBibliographyEntry"/>
            <w:ind w:left="400" w:hanging="400"/>
          </w:pPr>
          <w:r>
            <w:t>32.</w:t>
          </w:r>
          <w:r>
            <w:tab/>
          </w:r>
          <w:bookmarkStart w:id="630" w:name="_CTVL001d2741b8779844da9916aecd0d85d11d1"/>
          <w:r>
            <w:t xml:space="preserve">Jonsson, T., Stefansson, H., Steinberg, S., </w:t>
          </w:r>
          <w:proofErr w:type="spellStart"/>
          <w:r>
            <w:t>Jonsdottir</w:t>
          </w:r>
          <w:proofErr w:type="spellEnd"/>
          <w:r>
            <w:t xml:space="preserve">, I., Jonsson, P.V., </w:t>
          </w:r>
          <w:proofErr w:type="spellStart"/>
          <w:r>
            <w:t>Snaedal</w:t>
          </w:r>
          <w:proofErr w:type="spellEnd"/>
          <w:r>
            <w:t xml:space="preserve">, J., Bjornsson, S., </w:t>
          </w:r>
          <w:proofErr w:type="spellStart"/>
          <w:r>
            <w:t>Huttenlocher</w:t>
          </w:r>
          <w:proofErr w:type="spellEnd"/>
          <w:r>
            <w:t>, J., Levey, A.I. and Lah, J.J</w:t>
          </w:r>
          <w:bookmarkEnd w:id="630"/>
          <w:r>
            <w:t>.</w:t>
          </w:r>
          <w:r w:rsidRPr="007A3413">
            <w:rPr>
              <w:i/>
            </w:rPr>
            <w:t xml:space="preserve"> et al. </w:t>
          </w:r>
          <w:r w:rsidRPr="007A3413">
            <w:t xml:space="preserve">(2013) Variant of TREM2 associated with the risk of Alzheimer's disease, </w:t>
          </w:r>
          <w:r w:rsidRPr="007A3413">
            <w:rPr>
              <w:i/>
            </w:rPr>
            <w:t xml:space="preserve">The New England journal of medicine, </w:t>
          </w:r>
          <w:r w:rsidRPr="007A3413">
            <w:rPr>
              <w:b/>
            </w:rPr>
            <w:t xml:space="preserve">368, </w:t>
          </w:r>
          <w:r w:rsidRPr="007A3413">
            <w:t>107–116. First published on Nov 14, 2012.</w:t>
          </w:r>
        </w:p>
        <w:p w14:paraId="434D56B5" w14:textId="77777777" w:rsidR="007A3413" w:rsidRDefault="007A3413" w:rsidP="007A3413">
          <w:pPr>
            <w:pStyle w:val="CitaviBibliographyEntry"/>
            <w:ind w:left="400" w:hanging="400"/>
          </w:pPr>
          <w:r>
            <w:t>33.</w:t>
          </w:r>
          <w:r>
            <w:tab/>
          </w:r>
          <w:bookmarkStart w:id="631" w:name="_CTVL001bfd92b85b36f459bb2ba684915f87c94"/>
          <w:r>
            <w:t>Keren-</w:t>
          </w:r>
          <w:proofErr w:type="spellStart"/>
          <w:r>
            <w:t>Shaul</w:t>
          </w:r>
          <w:proofErr w:type="spellEnd"/>
          <w:r>
            <w:t xml:space="preserve">, H., </w:t>
          </w:r>
          <w:proofErr w:type="spellStart"/>
          <w:r>
            <w:t>Spinrad</w:t>
          </w:r>
          <w:proofErr w:type="spellEnd"/>
          <w:r>
            <w:t xml:space="preserve">, A., Weiner, A., </w:t>
          </w:r>
          <w:proofErr w:type="spellStart"/>
          <w:r>
            <w:t>Matcovitch-Natan</w:t>
          </w:r>
          <w:proofErr w:type="spellEnd"/>
          <w:r>
            <w:t xml:space="preserve">, O., </w:t>
          </w:r>
          <w:proofErr w:type="spellStart"/>
          <w:r>
            <w:t>Dvir-Szternfeld</w:t>
          </w:r>
          <w:proofErr w:type="spellEnd"/>
          <w:r>
            <w:t xml:space="preserve">, R., </w:t>
          </w:r>
          <w:proofErr w:type="spellStart"/>
          <w:r>
            <w:t>Ulland</w:t>
          </w:r>
          <w:proofErr w:type="spellEnd"/>
          <w:r>
            <w:t>, T.K., David, E., Baruch, K., Lara-</w:t>
          </w:r>
          <w:proofErr w:type="spellStart"/>
          <w:r>
            <w:t>Astaiso</w:t>
          </w:r>
          <w:proofErr w:type="spellEnd"/>
          <w:r>
            <w:t>, D. and Toth, B</w:t>
          </w:r>
          <w:bookmarkEnd w:id="631"/>
          <w:r>
            <w:t>.</w:t>
          </w:r>
          <w:r w:rsidRPr="007A3413">
            <w:rPr>
              <w:i/>
            </w:rPr>
            <w:t xml:space="preserve"> et al. </w:t>
          </w:r>
          <w:r w:rsidRPr="007A3413">
            <w:t xml:space="preserve">(2017) A Unique Microglia Type Associated with Restricting Development of Alzheimer's Disease, </w:t>
          </w:r>
          <w:r w:rsidRPr="007A3413">
            <w:rPr>
              <w:i/>
            </w:rPr>
            <w:t xml:space="preserve">Cell, </w:t>
          </w:r>
          <w:r w:rsidRPr="007A3413">
            <w:rPr>
              <w:b/>
            </w:rPr>
            <w:t xml:space="preserve">169, </w:t>
          </w:r>
          <w:r w:rsidRPr="007A3413">
            <w:t>1276-1290.e17. First published on Jun 8, 2017, https://www.sciencedirect.com/science/article/pii/S0092867417305780.</w:t>
          </w:r>
        </w:p>
        <w:p w14:paraId="73B1E4C3" w14:textId="77777777" w:rsidR="007A3413" w:rsidRDefault="007A3413" w:rsidP="007A3413">
          <w:pPr>
            <w:pStyle w:val="CitaviBibliographyEntry"/>
            <w:ind w:left="400" w:hanging="400"/>
          </w:pPr>
          <w:r>
            <w:lastRenderedPageBreak/>
            <w:t>34.</w:t>
          </w:r>
          <w:r>
            <w:tab/>
          </w:r>
          <w:bookmarkStart w:id="632" w:name="_CTVL001b7a54c9753de43a682b1907a235a1448"/>
          <w:proofErr w:type="spellStart"/>
          <w:r>
            <w:t>Canchi</w:t>
          </w:r>
          <w:proofErr w:type="spellEnd"/>
          <w:r>
            <w:t xml:space="preserve">, S., </w:t>
          </w:r>
          <w:proofErr w:type="spellStart"/>
          <w:r>
            <w:t>Raao</w:t>
          </w:r>
          <w:proofErr w:type="spellEnd"/>
          <w:r>
            <w:t xml:space="preserve">, B., </w:t>
          </w:r>
          <w:proofErr w:type="spellStart"/>
          <w:r>
            <w:t>Masliah</w:t>
          </w:r>
          <w:proofErr w:type="spellEnd"/>
          <w:r>
            <w:t xml:space="preserve">, D., Rosenthal, S.B., </w:t>
          </w:r>
          <w:proofErr w:type="spellStart"/>
          <w:r>
            <w:t>Sasik</w:t>
          </w:r>
          <w:proofErr w:type="spellEnd"/>
          <w:r>
            <w:t xml:space="preserve">, R., Fisch, K.M., Jager, P.L. de, Bennett, D.A. and </w:t>
          </w:r>
          <w:proofErr w:type="spellStart"/>
          <w:r>
            <w:t>Rissman</w:t>
          </w:r>
          <w:proofErr w:type="spellEnd"/>
          <w:r>
            <w:t>, R.A. (2019) Integrating Gene and Protein Expression Reveals Perturbed Functional Networks in Alzheimer's Disease,</w:t>
          </w:r>
          <w:bookmarkEnd w:id="632"/>
          <w:r>
            <w:t xml:space="preserve"> </w:t>
          </w:r>
          <w:r w:rsidRPr="007A3413">
            <w:rPr>
              <w:i/>
            </w:rPr>
            <w:t xml:space="preserve">Cell Reports, </w:t>
          </w:r>
          <w:r w:rsidRPr="007A3413">
            <w:rPr>
              <w:b/>
            </w:rPr>
            <w:t xml:space="preserve">28, </w:t>
          </w:r>
          <w:r w:rsidRPr="007A3413">
            <w:t>1103-1116.e4.</w:t>
          </w:r>
        </w:p>
        <w:p w14:paraId="2AC51695" w14:textId="77777777" w:rsidR="007A3413" w:rsidRDefault="007A3413" w:rsidP="007A3413">
          <w:pPr>
            <w:pStyle w:val="CitaviBibliographyEntry"/>
            <w:ind w:left="400" w:hanging="400"/>
          </w:pPr>
          <w:r>
            <w:t>35.</w:t>
          </w:r>
          <w:r>
            <w:tab/>
          </w:r>
          <w:bookmarkStart w:id="633" w:name="_CTVL00195f5324bf3914afbb2831d0ed88a6996"/>
          <w:r>
            <w:t xml:space="preserve">Yu, W., Zhang, H., Shin, M.R. and </w:t>
          </w:r>
          <w:proofErr w:type="spellStart"/>
          <w:r>
            <w:t>Sesti</w:t>
          </w:r>
          <w:proofErr w:type="spellEnd"/>
          <w:r>
            <w:t>, F. (2019) Oxidation of KCNB1 potassium channels in the murine brain during aging is associated with cognitive impairment,</w:t>
          </w:r>
          <w:bookmarkEnd w:id="633"/>
          <w:r>
            <w:t xml:space="preserve"> </w:t>
          </w:r>
          <w:r w:rsidRPr="007A3413">
            <w:rPr>
              <w:i/>
            </w:rPr>
            <w:t xml:space="preserve">Biochemical and biophysical research communications, </w:t>
          </w:r>
          <w:r w:rsidRPr="007A3413">
            <w:rPr>
              <w:b/>
            </w:rPr>
            <w:t xml:space="preserve">512, </w:t>
          </w:r>
          <w:r w:rsidRPr="007A3413">
            <w:t>665–669. First published on Mar 25, 2019.</w:t>
          </w:r>
        </w:p>
        <w:p w14:paraId="43A7DF79" w14:textId="77777777" w:rsidR="007A3413" w:rsidRDefault="007A3413" w:rsidP="007A3413">
          <w:pPr>
            <w:pStyle w:val="CitaviBibliographyEntry"/>
            <w:ind w:left="400" w:hanging="400"/>
          </w:pPr>
          <w:r>
            <w:t>36.</w:t>
          </w:r>
          <w:r>
            <w:tab/>
          </w:r>
          <w:bookmarkStart w:id="634" w:name="_CTVL0012e518d37786a45f99d8c57f95bfe4418"/>
          <w:proofErr w:type="spellStart"/>
          <w:r>
            <w:t>Sunkin</w:t>
          </w:r>
          <w:proofErr w:type="spellEnd"/>
          <w:r>
            <w:t xml:space="preserve">, S.M., Ng, L., Lau, C., </w:t>
          </w:r>
          <w:proofErr w:type="spellStart"/>
          <w:r>
            <w:t>Dolbeare</w:t>
          </w:r>
          <w:proofErr w:type="spellEnd"/>
          <w:r>
            <w:t xml:space="preserve">, T., Gilbert, T.L., Thompson, C.L., </w:t>
          </w:r>
          <w:proofErr w:type="spellStart"/>
          <w:r>
            <w:t>Hawrylycz</w:t>
          </w:r>
          <w:proofErr w:type="spellEnd"/>
          <w:r>
            <w:t xml:space="preserve">, M. and Dang, C. (2013) Allen Brain Atlas: an integrated </w:t>
          </w:r>
          <w:proofErr w:type="spellStart"/>
          <w:r>
            <w:t>spatio</w:t>
          </w:r>
          <w:proofErr w:type="spellEnd"/>
          <w:r>
            <w:t>-temporal portal for exploring the central nervous system,</w:t>
          </w:r>
          <w:bookmarkEnd w:id="634"/>
          <w:r>
            <w:t xml:space="preserve"> </w:t>
          </w:r>
          <w:r w:rsidRPr="007A3413">
            <w:rPr>
              <w:i/>
            </w:rPr>
            <w:t xml:space="preserve">Nucleic Acids Res, </w:t>
          </w:r>
          <w:r w:rsidRPr="007A3413">
            <w:rPr>
              <w:b/>
            </w:rPr>
            <w:t xml:space="preserve">41, </w:t>
          </w:r>
          <w:r w:rsidRPr="007A3413">
            <w:t>D996-D1008. First published on Nov 28, 2012, https://academic.oup.com/nar/article/41/D1/D996/1052578?login=false.</w:t>
          </w:r>
        </w:p>
        <w:p w14:paraId="182D0D19" w14:textId="77777777" w:rsidR="007A3413" w:rsidRDefault="007A3413" w:rsidP="007A3413">
          <w:pPr>
            <w:pStyle w:val="CitaviBibliographyEntry"/>
            <w:ind w:left="400" w:hanging="400"/>
          </w:pPr>
          <w:r>
            <w:t>37.</w:t>
          </w:r>
          <w:r>
            <w:tab/>
          </w:r>
          <w:bookmarkStart w:id="635" w:name="_CTVL001e353d55647e5468bbf39f0712128b917"/>
          <w:r>
            <w:t xml:space="preserve">Hammond, D.R. and </w:t>
          </w:r>
          <w:proofErr w:type="spellStart"/>
          <w:r>
            <w:t>Udvadia</w:t>
          </w:r>
          <w:proofErr w:type="spellEnd"/>
          <w:r>
            <w:t>, A.J. (2010) Cabin1 expression suggests roles in neuronal development,</w:t>
          </w:r>
          <w:bookmarkEnd w:id="635"/>
          <w:r>
            <w:t xml:space="preserve"> </w:t>
          </w:r>
          <w:r w:rsidRPr="007A3413">
            <w:rPr>
              <w:i/>
            </w:rPr>
            <w:t xml:space="preserve">Developmental </w:t>
          </w:r>
          <w:proofErr w:type="gramStart"/>
          <w:r w:rsidRPr="007A3413">
            <w:rPr>
              <w:i/>
            </w:rPr>
            <w:t>dynamics :</w:t>
          </w:r>
          <w:proofErr w:type="gramEnd"/>
          <w:r w:rsidRPr="007A3413">
            <w:rPr>
              <w:i/>
            </w:rPr>
            <w:t xml:space="preserve"> an official publication of the American Association of Anatomists, </w:t>
          </w:r>
          <w:r w:rsidRPr="007A3413">
            <w:rPr>
              <w:b/>
            </w:rPr>
            <w:t xml:space="preserve">239, </w:t>
          </w:r>
          <w:r w:rsidRPr="007A3413">
            <w:t>2443–2451.</w:t>
          </w:r>
        </w:p>
        <w:p w14:paraId="2F712CD4" w14:textId="77777777" w:rsidR="007A3413" w:rsidRDefault="007A3413" w:rsidP="007A3413">
          <w:pPr>
            <w:pStyle w:val="CitaviBibliographyEntry"/>
            <w:ind w:left="400" w:hanging="400"/>
          </w:pPr>
          <w:r>
            <w:t>38.</w:t>
          </w:r>
          <w:r>
            <w:tab/>
          </w:r>
          <w:bookmarkStart w:id="636" w:name="_CTVL0010f1fc0a6963845e7bc37a3fba531366f"/>
          <w:r>
            <w:t>Banerjee, K., Akiba, Y., Baker, H. and Cave, J.W. (2013) Epigenetic control of neurotransmitter expression in olfactory bulb interneurons,</w:t>
          </w:r>
          <w:bookmarkEnd w:id="636"/>
          <w:r>
            <w:t xml:space="preserve"> </w:t>
          </w:r>
          <w:r w:rsidRPr="007A3413">
            <w:rPr>
              <w:i/>
            </w:rPr>
            <w:t xml:space="preserve">International journal of developmental </w:t>
          </w:r>
          <w:proofErr w:type="gramStart"/>
          <w:r w:rsidRPr="007A3413">
            <w:rPr>
              <w:i/>
            </w:rPr>
            <w:t>neuroscience :</w:t>
          </w:r>
          <w:proofErr w:type="gramEnd"/>
          <w:r w:rsidRPr="007A3413">
            <w:rPr>
              <w:i/>
            </w:rPr>
            <w:t xml:space="preserve"> the official journal of the International Society for Developmental Neuroscience, </w:t>
          </w:r>
          <w:r w:rsidRPr="007A3413">
            <w:rPr>
              <w:b/>
            </w:rPr>
            <w:t xml:space="preserve">31, </w:t>
          </w:r>
          <w:r w:rsidRPr="007A3413">
            <w:t>415–423. First published on Dec 3, 2012.</w:t>
          </w:r>
        </w:p>
        <w:p w14:paraId="12CD8CD5" w14:textId="77777777" w:rsidR="007A3413" w:rsidRDefault="007A3413" w:rsidP="007A3413">
          <w:pPr>
            <w:pStyle w:val="CitaviBibliographyEntry"/>
            <w:ind w:left="400" w:hanging="400"/>
          </w:pPr>
          <w:r>
            <w:t>39.</w:t>
          </w:r>
          <w:r>
            <w:tab/>
          </w:r>
          <w:bookmarkStart w:id="637" w:name="_CTVL001850ea5a95ea84766b509f962c4dc1d5c"/>
          <w:proofErr w:type="spellStart"/>
          <w:r>
            <w:t>Bulfone</w:t>
          </w:r>
          <w:proofErr w:type="spellEnd"/>
          <w:r>
            <w:t xml:space="preserve">, A., </w:t>
          </w:r>
          <w:proofErr w:type="spellStart"/>
          <w:r>
            <w:t>Caccioppoli</w:t>
          </w:r>
          <w:proofErr w:type="spellEnd"/>
          <w:r>
            <w:t xml:space="preserve">, C., </w:t>
          </w:r>
          <w:proofErr w:type="spellStart"/>
          <w:r>
            <w:t>Pardini</w:t>
          </w:r>
          <w:proofErr w:type="spellEnd"/>
          <w:r>
            <w:t xml:space="preserve">, C., Faedo, A., Martinez, S. and </w:t>
          </w:r>
          <w:proofErr w:type="spellStart"/>
          <w:r>
            <w:t>Banfi</w:t>
          </w:r>
          <w:proofErr w:type="spellEnd"/>
          <w:r>
            <w:t>, S. (2004) Pcp4l1, a novel gene encoding a Pcp4-like polypeptide, is expressed in specific domains of the developing brain,</w:t>
          </w:r>
          <w:bookmarkEnd w:id="637"/>
          <w:r>
            <w:t xml:space="preserve"> </w:t>
          </w:r>
          <w:r w:rsidRPr="007A3413">
            <w:rPr>
              <w:i/>
            </w:rPr>
            <w:t xml:space="preserve">Gene expression </w:t>
          </w:r>
          <w:proofErr w:type="gramStart"/>
          <w:r w:rsidRPr="007A3413">
            <w:rPr>
              <w:i/>
            </w:rPr>
            <w:t>patterns :</w:t>
          </w:r>
          <w:proofErr w:type="gramEnd"/>
          <w:r w:rsidRPr="007A3413">
            <w:rPr>
              <w:i/>
            </w:rPr>
            <w:t xml:space="preserve"> GEP, </w:t>
          </w:r>
          <w:r w:rsidRPr="007A3413">
            <w:rPr>
              <w:b/>
            </w:rPr>
            <w:t xml:space="preserve">4, </w:t>
          </w:r>
          <w:r w:rsidRPr="007A3413">
            <w:t>297–301.</w:t>
          </w:r>
        </w:p>
        <w:p w14:paraId="11D18035" w14:textId="77777777" w:rsidR="007A3413" w:rsidRDefault="007A3413" w:rsidP="007A3413">
          <w:pPr>
            <w:pStyle w:val="CitaviBibliographyEntry"/>
            <w:ind w:left="400" w:hanging="400"/>
          </w:pPr>
          <w:r>
            <w:t>40.</w:t>
          </w:r>
          <w:r>
            <w:tab/>
          </w:r>
          <w:bookmarkStart w:id="638" w:name="_CTVL001bfcfbb88784e4149a6c825c0e3af4a2e"/>
          <w:proofErr w:type="spellStart"/>
          <w:r>
            <w:t>Rodriques</w:t>
          </w:r>
          <w:proofErr w:type="spellEnd"/>
          <w:r>
            <w:t xml:space="preserve">, S.G., </w:t>
          </w:r>
          <w:proofErr w:type="spellStart"/>
          <w:r>
            <w:t>Stickels</w:t>
          </w:r>
          <w:proofErr w:type="spellEnd"/>
          <w:r>
            <w:t xml:space="preserve">, R.R., </w:t>
          </w:r>
          <w:proofErr w:type="spellStart"/>
          <w:r>
            <w:t>Goeva</w:t>
          </w:r>
          <w:proofErr w:type="spellEnd"/>
          <w:r>
            <w:t xml:space="preserve">, A., Martin, C.A., Murray, E., Vanderburg, C.R., Welch, J., Chen, L.M., Chen, F. and </w:t>
          </w:r>
          <w:proofErr w:type="spellStart"/>
          <w:r>
            <w:t>Macosko</w:t>
          </w:r>
          <w:proofErr w:type="spellEnd"/>
          <w:r>
            <w:t>, E.Z. (2019) Slide-seq: A scalable technology for measuring genome-wide expression at high spatial resolution,</w:t>
          </w:r>
          <w:bookmarkEnd w:id="638"/>
          <w:r>
            <w:t xml:space="preserve"> </w:t>
          </w:r>
          <w:r w:rsidRPr="007A3413">
            <w:rPr>
              <w:i/>
            </w:rPr>
            <w:t xml:space="preserve">Science, </w:t>
          </w:r>
          <w:r w:rsidRPr="007A3413">
            <w:rPr>
              <w:b/>
            </w:rPr>
            <w:t xml:space="preserve">363, </w:t>
          </w:r>
          <w:r w:rsidRPr="007A3413">
            <w:t>1463–1467. First published on Mar 28, 2019.</w:t>
          </w:r>
        </w:p>
        <w:p w14:paraId="1015E619" w14:textId="77777777" w:rsidR="007A3413" w:rsidRDefault="007A3413" w:rsidP="007A3413">
          <w:pPr>
            <w:pStyle w:val="CitaviBibliographyEntry"/>
            <w:ind w:left="400" w:hanging="400"/>
          </w:pPr>
          <w:r>
            <w:t>41.</w:t>
          </w:r>
          <w:r>
            <w:tab/>
          </w:r>
          <w:bookmarkStart w:id="639" w:name="_CTVL0017434a34a10e74769ae8fd76c6405e1e5"/>
          <w:r>
            <w:t xml:space="preserve">Rouillard, A.D., Gundersen, G.W., Fernandez, N.F., Wang, Z., Monteiro, C.D., McDermott, M.G. and </w:t>
          </w:r>
          <w:proofErr w:type="spellStart"/>
          <w:r>
            <w:t>Ma'ayan</w:t>
          </w:r>
          <w:proofErr w:type="spellEnd"/>
          <w:r>
            <w:t xml:space="preserve">, A. (2016) The </w:t>
          </w:r>
          <w:proofErr w:type="spellStart"/>
          <w:r>
            <w:t>harmonizome</w:t>
          </w:r>
          <w:proofErr w:type="spellEnd"/>
          <w:r>
            <w:t>: a collection of processed datasets gathered to serve and mine knowledge about genes and proteins,</w:t>
          </w:r>
          <w:bookmarkEnd w:id="639"/>
          <w:r>
            <w:t xml:space="preserve"> </w:t>
          </w:r>
          <w:proofErr w:type="gramStart"/>
          <w:r w:rsidRPr="007A3413">
            <w:rPr>
              <w:i/>
            </w:rPr>
            <w:t>Database :</w:t>
          </w:r>
          <w:proofErr w:type="gramEnd"/>
          <w:r w:rsidRPr="007A3413">
            <w:rPr>
              <w:i/>
            </w:rPr>
            <w:t xml:space="preserve"> the journal of biological databases and curation, </w:t>
          </w:r>
          <w:r w:rsidRPr="007A3413">
            <w:rPr>
              <w:b/>
            </w:rPr>
            <w:t xml:space="preserve">2016. </w:t>
          </w:r>
          <w:r w:rsidRPr="007A3413">
            <w:t>First published on Jul 3, 2016.</w:t>
          </w:r>
        </w:p>
        <w:p w14:paraId="327C4F38" w14:textId="77777777" w:rsidR="007A3413" w:rsidRDefault="007A3413" w:rsidP="007A3413">
          <w:pPr>
            <w:pStyle w:val="CitaviBibliographyEntry"/>
            <w:ind w:left="400" w:hanging="400"/>
          </w:pPr>
          <w:r>
            <w:t>42.</w:t>
          </w:r>
          <w:r>
            <w:tab/>
          </w:r>
          <w:bookmarkStart w:id="640" w:name="_CTVL001a90c455987c94ffbaaf7e777e3f51fae"/>
          <w:proofErr w:type="spellStart"/>
          <w:r>
            <w:t>Franzén</w:t>
          </w:r>
          <w:proofErr w:type="spellEnd"/>
          <w:r>
            <w:t xml:space="preserve">, O., Gan, L.-M. and </w:t>
          </w:r>
          <w:proofErr w:type="spellStart"/>
          <w:r>
            <w:t>Björkegren</w:t>
          </w:r>
          <w:proofErr w:type="spellEnd"/>
          <w:r>
            <w:t>, J.L.M. (2019) PanglaoDB: a web server for exploration of mouse and human single-cell RNA sequencing data,</w:t>
          </w:r>
          <w:bookmarkEnd w:id="640"/>
          <w:r>
            <w:t xml:space="preserve"> </w:t>
          </w:r>
          <w:proofErr w:type="gramStart"/>
          <w:r w:rsidRPr="007A3413">
            <w:rPr>
              <w:i/>
            </w:rPr>
            <w:t>Database :</w:t>
          </w:r>
          <w:proofErr w:type="gramEnd"/>
          <w:r w:rsidRPr="007A3413">
            <w:rPr>
              <w:i/>
            </w:rPr>
            <w:t xml:space="preserve"> the journal of biological databases and curation, </w:t>
          </w:r>
          <w:r w:rsidRPr="007A3413">
            <w:rPr>
              <w:b/>
            </w:rPr>
            <w:t>2019</w:t>
          </w:r>
          <w:r w:rsidRPr="007A3413">
            <w:t>.</w:t>
          </w:r>
        </w:p>
        <w:p w14:paraId="592B9EC2" w14:textId="77777777" w:rsidR="007A3413" w:rsidRDefault="007A3413" w:rsidP="007A3413">
          <w:pPr>
            <w:pStyle w:val="CitaviBibliographyEntry"/>
            <w:ind w:left="400" w:hanging="400"/>
          </w:pPr>
          <w:r>
            <w:t>43.</w:t>
          </w:r>
          <w:r>
            <w:tab/>
          </w:r>
          <w:bookmarkStart w:id="641" w:name="_CTVL0015317934d10f1492ab5e28ac81557e99f"/>
          <w:r>
            <w:t xml:space="preserve">Hirai, H., Pang, Z., Bao, D., Miyazaki, T., Li, L., Miura, E., Parris, J., Rong, Y., Watanabe, M. and </w:t>
          </w:r>
          <w:proofErr w:type="spellStart"/>
          <w:r>
            <w:t>Yuzaki</w:t>
          </w:r>
          <w:proofErr w:type="spellEnd"/>
          <w:r>
            <w:t>, M</w:t>
          </w:r>
          <w:bookmarkEnd w:id="641"/>
          <w:r>
            <w:t>.</w:t>
          </w:r>
          <w:r w:rsidRPr="007A3413">
            <w:rPr>
              <w:i/>
            </w:rPr>
            <w:t xml:space="preserve"> et al. </w:t>
          </w:r>
          <w:r w:rsidRPr="007A3413">
            <w:t xml:space="preserve">(2005) Cbln1 is essential for synaptic integrity and plasticity in the cerebellum, </w:t>
          </w:r>
          <w:r w:rsidRPr="007A3413">
            <w:rPr>
              <w:i/>
            </w:rPr>
            <w:t xml:space="preserve">Nat </w:t>
          </w:r>
          <w:proofErr w:type="spellStart"/>
          <w:r w:rsidRPr="007A3413">
            <w:rPr>
              <w:i/>
            </w:rPr>
            <w:t>Neurosci</w:t>
          </w:r>
          <w:proofErr w:type="spellEnd"/>
          <w:r w:rsidRPr="007A3413">
            <w:rPr>
              <w:i/>
            </w:rPr>
            <w:t xml:space="preserve">, </w:t>
          </w:r>
          <w:r w:rsidRPr="007A3413">
            <w:rPr>
              <w:b/>
            </w:rPr>
            <w:t xml:space="preserve">8, </w:t>
          </w:r>
          <w:r w:rsidRPr="007A3413">
            <w:t>1534–1541. First published on Oct 23, 2005, https://www.nature.com/articles/nn1576.</w:t>
          </w:r>
        </w:p>
        <w:p w14:paraId="695E4B56" w14:textId="77777777" w:rsidR="007A3413" w:rsidRDefault="007A3413" w:rsidP="007A3413">
          <w:pPr>
            <w:pStyle w:val="CitaviBibliographyEntry"/>
            <w:ind w:left="400" w:hanging="400"/>
          </w:pPr>
          <w:r>
            <w:t>44.</w:t>
          </w:r>
          <w:r>
            <w:tab/>
          </w:r>
          <w:bookmarkStart w:id="642" w:name="_CTVL001222ee6ef3713483ea4d78a44da1054c4"/>
          <w:proofErr w:type="spellStart"/>
          <w:r>
            <w:t>Kleshchevnikov</w:t>
          </w:r>
          <w:proofErr w:type="spellEnd"/>
          <w:r>
            <w:t xml:space="preserve">, V., Shmatko, A., Dann, E., </w:t>
          </w:r>
          <w:proofErr w:type="spellStart"/>
          <w:r>
            <w:t>Aivazidis</w:t>
          </w:r>
          <w:proofErr w:type="spellEnd"/>
          <w:r>
            <w:t xml:space="preserve">, A., King, H.W., Li, T., </w:t>
          </w:r>
          <w:proofErr w:type="spellStart"/>
          <w:r>
            <w:t>Elmentaite</w:t>
          </w:r>
          <w:proofErr w:type="spellEnd"/>
          <w:r>
            <w:t xml:space="preserve">, R., </w:t>
          </w:r>
          <w:proofErr w:type="spellStart"/>
          <w:r>
            <w:t>Lomakin</w:t>
          </w:r>
          <w:proofErr w:type="spellEnd"/>
          <w:r>
            <w:t xml:space="preserve">, A., </w:t>
          </w:r>
          <w:proofErr w:type="spellStart"/>
          <w:r>
            <w:t>Kedlian</w:t>
          </w:r>
          <w:proofErr w:type="spellEnd"/>
          <w:r>
            <w:t xml:space="preserve">, V. and </w:t>
          </w:r>
          <w:proofErr w:type="spellStart"/>
          <w:r>
            <w:t>Gayoso</w:t>
          </w:r>
          <w:proofErr w:type="spellEnd"/>
          <w:r>
            <w:t>, A</w:t>
          </w:r>
          <w:bookmarkEnd w:id="642"/>
          <w:r>
            <w:t>.</w:t>
          </w:r>
          <w:r w:rsidRPr="007A3413">
            <w:rPr>
              <w:i/>
            </w:rPr>
            <w:t xml:space="preserve"> et al. </w:t>
          </w:r>
          <w:r w:rsidRPr="007A3413">
            <w:t xml:space="preserve">(2022) Cell2location maps fine-grained cell types in spatial transcriptomics, </w:t>
          </w:r>
          <w:r w:rsidRPr="007A3413">
            <w:rPr>
              <w:i/>
            </w:rPr>
            <w:t xml:space="preserve">Nat </w:t>
          </w:r>
          <w:proofErr w:type="spellStart"/>
          <w:r w:rsidRPr="007A3413">
            <w:rPr>
              <w:i/>
            </w:rPr>
            <w:t>Biotechnol</w:t>
          </w:r>
          <w:proofErr w:type="spellEnd"/>
          <w:r w:rsidRPr="007A3413">
            <w:rPr>
              <w:i/>
            </w:rPr>
            <w:t xml:space="preserve">, </w:t>
          </w:r>
          <w:r w:rsidRPr="007A3413">
            <w:rPr>
              <w:b/>
            </w:rPr>
            <w:t xml:space="preserve">40, </w:t>
          </w:r>
          <w:r w:rsidRPr="007A3413">
            <w:t>661–671.</w:t>
          </w:r>
        </w:p>
        <w:p w14:paraId="397459B2" w14:textId="77777777" w:rsidR="007A3413" w:rsidRDefault="007A3413" w:rsidP="007A3413">
          <w:pPr>
            <w:pStyle w:val="CitaviBibliographyEntry"/>
            <w:ind w:left="400" w:hanging="400"/>
          </w:pPr>
          <w:r>
            <w:lastRenderedPageBreak/>
            <w:t>45.</w:t>
          </w:r>
          <w:r>
            <w:tab/>
          </w:r>
          <w:bookmarkStart w:id="643" w:name="_CTVL001695abc0f61d54701b485eba5212c2c95"/>
          <w:r>
            <w:t xml:space="preserve">Wang, X., Allen, W.E., Wright, M.A., </w:t>
          </w:r>
          <w:proofErr w:type="spellStart"/>
          <w:r>
            <w:t>Sylwestrak</w:t>
          </w:r>
          <w:proofErr w:type="spellEnd"/>
          <w:r>
            <w:t xml:space="preserve">, E.L., </w:t>
          </w:r>
          <w:proofErr w:type="spellStart"/>
          <w:r>
            <w:t>Samusik</w:t>
          </w:r>
          <w:proofErr w:type="spellEnd"/>
          <w:r>
            <w:t xml:space="preserve">, N., </w:t>
          </w:r>
          <w:proofErr w:type="spellStart"/>
          <w:r>
            <w:t>Vesuna</w:t>
          </w:r>
          <w:proofErr w:type="spellEnd"/>
          <w:r>
            <w:t>, S., Evans, K., Liu, C., Ramakrishnan, C. and Liu, J</w:t>
          </w:r>
          <w:bookmarkEnd w:id="643"/>
          <w:r>
            <w:t>.</w:t>
          </w:r>
          <w:r w:rsidRPr="007A3413">
            <w:rPr>
              <w:i/>
            </w:rPr>
            <w:t xml:space="preserve"> et al. </w:t>
          </w:r>
          <w:r w:rsidRPr="007A3413">
            <w:t xml:space="preserve">(2018) Three-dimensional intact-tissue sequencing of single-cell transcriptional states, </w:t>
          </w:r>
          <w:r w:rsidRPr="007A3413">
            <w:rPr>
              <w:i/>
            </w:rPr>
            <w:t xml:space="preserve">Science (New York, N.Y.), </w:t>
          </w:r>
          <w:r w:rsidRPr="007A3413">
            <w:rPr>
              <w:b/>
            </w:rPr>
            <w:t xml:space="preserve">361. </w:t>
          </w:r>
          <w:r w:rsidRPr="007A3413">
            <w:t>First published on Jun 21, 2018.</w:t>
          </w:r>
        </w:p>
        <w:p w14:paraId="2E383289" w14:textId="77777777" w:rsidR="007A3413" w:rsidRDefault="007A3413" w:rsidP="007A3413">
          <w:pPr>
            <w:pStyle w:val="CitaviBibliographyEntry"/>
            <w:ind w:left="400" w:hanging="400"/>
          </w:pPr>
          <w:r>
            <w:t>46.</w:t>
          </w:r>
          <w:r>
            <w:tab/>
          </w:r>
          <w:bookmarkStart w:id="644" w:name="_CTVL001c4e0811b595b43afbbbd6b84e9d8da7d"/>
          <w:r>
            <w:t xml:space="preserve">Xiao, K., Wang, Y., Dong, K. and Zhang, S. (2022) </w:t>
          </w:r>
          <w:proofErr w:type="spellStart"/>
          <w:r>
            <w:t>SmartGate</w:t>
          </w:r>
          <w:proofErr w:type="spellEnd"/>
          <w:r>
            <w:t xml:space="preserve"> is a spatial metabolomics tool for resolving tissue structures,</w:t>
          </w:r>
          <w:bookmarkEnd w:id="644"/>
          <w:r>
            <w:t xml:space="preserve"> </w:t>
          </w:r>
          <w:proofErr w:type="spellStart"/>
          <w:r w:rsidRPr="007A3413">
            <w:rPr>
              <w:i/>
            </w:rPr>
            <w:t>bioRxiv</w:t>
          </w:r>
          <w:proofErr w:type="spellEnd"/>
          <w:r w:rsidRPr="007A3413">
            <w:rPr>
              <w:i/>
            </w:rPr>
            <w:t xml:space="preserve">, </w:t>
          </w:r>
          <w:r w:rsidRPr="007A3413">
            <w:t>2022.09.25.509375, https://www.biorxiv.org/content/10.1101/2022.09.25.509375v1.</w:t>
          </w:r>
        </w:p>
        <w:p w14:paraId="54B38CC5" w14:textId="77777777" w:rsidR="007A3413" w:rsidRDefault="007A3413" w:rsidP="007A3413">
          <w:pPr>
            <w:pStyle w:val="CitaviBibliographyEntry"/>
            <w:ind w:left="400" w:hanging="400"/>
          </w:pPr>
          <w:r>
            <w:t>47.</w:t>
          </w:r>
          <w:r>
            <w:tab/>
          </w:r>
          <w:bookmarkStart w:id="645" w:name="_CTVL0012eb3a180162f4f59b1e88f41f9234db8"/>
          <w:r>
            <w:t xml:space="preserve">Simonyan, K., </w:t>
          </w:r>
          <w:proofErr w:type="spellStart"/>
          <w:r>
            <w:t>Vedaldi</w:t>
          </w:r>
          <w:proofErr w:type="spellEnd"/>
          <w:r>
            <w:t xml:space="preserve">, A. and Zisserman, A. (2014) Deep Inside Convolutional Networks: </w:t>
          </w:r>
          <w:proofErr w:type="spellStart"/>
          <w:r>
            <w:t>Visualising</w:t>
          </w:r>
          <w:proofErr w:type="spellEnd"/>
          <w:r>
            <w:t xml:space="preserve"> Image Classification Models and Saliency Maps,</w:t>
          </w:r>
          <w:bookmarkEnd w:id="645"/>
          <w:r>
            <w:t xml:space="preserve"> </w:t>
          </w:r>
          <w:r w:rsidRPr="007A3413">
            <w:rPr>
              <w:i/>
            </w:rPr>
            <w:t xml:space="preserve">International Conference on Machine Learning, </w:t>
          </w:r>
          <w:r w:rsidRPr="007A3413">
            <w:t>1995–2003, http://proceedings.mlr.press/v48/wangf16.html.</w:t>
          </w:r>
        </w:p>
        <w:p w14:paraId="189B0768" w14:textId="77777777" w:rsidR="007A3413" w:rsidRDefault="007A3413" w:rsidP="007A3413">
          <w:pPr>
            <w:pStyle w:val="CitaviBibliographyEntry"/>
            <w:ind w:left="400" w:hanging="400"/>
          </w:pPr>
          <w:r>
            <w:t>48.</w:t>
          </w:r>
          <w:r>
            <w:tab/>
          </w:r>
          <w:bookmarkStart w:id="646" w:name="_CTVL001aabdeb83bada42ec98f6a55494144b88"/>
          <w:r>
            <w:t xml:space="preserve">Jiang, P.-T., Zhang, C.-B., Hou, Q., Cheng, M.-M. and Wei, Y. (2021) </w:t>
          </w:r>
          <w:proofErr w:type="spellStart"/>
          <w:r>
            <w:t>LayerCAM</w:t>
          </w:r>
          <w:proofErr w:type="spellEnd"/>
          <w:r>
            <w:t>: Exploring Hierarchical Class Activation Maps for Localization,</w:t>
          </w:r>
          <w:bookmarkEnd w:id="646"/>
          <w:r>
            <w:t xml:space="preserve"> </w:t>
          </w:r>
          <w:r w:rsidRPr="007A3413">
            <w:rPr>
              <w:i/>
            </w:rPr>
            <w:t xml:space="preserve">IEEE transactions on image </w:t>
          </w:r>
          <w:proofErr w:type="gramStart"/>
          <w:r w:rsidRPr="007A3413">
            <w:rPr>
              <w:i/>
            </w:rPr>
            <w:t>processing :</w:t>
          </w:r>
          <w:proofErr w:type="gramEnd"/>
          <w:r w:rsidRPr="007A3413">
            <w:rPr>
              <w:i/>
            </w:rPr>
            <w:t xml:space="preserve"> a publication of the IEEE Signal Processing Society, </w:t>
          </w:r>
          <w:r w:rsidRPr="007A3413">
            <w:rPr>
              <w:b/>
            </w:rPr>
            <w:t xml:space="preserve">30, </w:t>
          </w:r>
          <w:r w:rsidRPr="007A3413">
            <w:t>5875–5888. First published on Jun 28, 2021.</w:t>
          </w:r>
        </w:p>
        <w:p w14:paraId="65287BD6" w14:textId="77777777" w:rsidR="007A3413" w:rsidRDefault="007A3413" w:rsidP="007A3413">
          <w:pPr>
            <w:pStyle w:val="CitaviBibliographyEntry"/>
            <w:ind w:left="400" w:hanging="400"/>
          </w:pPr>
          <w:r>
            <w:t>49.</w:t>
          </w:r>
          <w:r>
            <w:tab/>
          </w:r>
          <w:bookmarkStart w:id="647" w:name="_CTVL001d153a426350549ffa7a8e2da54a336d2"/>
          <w:r>
            <w:t xml:space="preserve">R. R. </w:t>
          </w:r>
          <w:proofErr w:type="spellStart"/>
          <w:r>
            <w:t>Selvaraju</w:t>
          </w:r>
          <w:proofErr w:type="spellEnd"/>
          <w:r>
            <w:t xml:space="preserve">, M. Cogswell, A. Das, R. </w:t>
          </w:r>
          <w:proofErr w:type="spellStart"/>
          <w:r>
            <w:t>Vedantam</w:t>
          </w:r>
          <w:proofErr w:type="spellEnd"/>
          <w:r>
            <w:t>, D. Parikh and D. Batra (2017) Grad-CAM: Visual Explanations from Deep Networks via Gradient-Based Localization,</w:t>
          </w:r>
          <w:bookmarkEnd w:id="647"/>
          <w:r>
            <w:t xml:space="preserve"> </w:t>
          </w:r>
          <w:r w:rsidRPr="007A3413">
            <w:rPr>
              <w:i/>
            </w:rPr>
            <w:t xml:space="preserve">2017 IEEE International Conference on Computer Vision (ICCV), </w:t>
          </w:r>
          <w:r w:rsidRPr="007A3413">
            <w:t>pp. 618–626.</w:t>
          </w:r>
        </w:p>
        <w:p w14:paraId="031C9A42" w14:textId="77777777" w:rsidR="007A3413" w:rsidRDefault="007A3413" w:rsidP="007A3413">
          <w:pPr>
            <w:pStyle w:val="CitaviBibliographyEntry"/>
            <w:ind w:left="400" w:hanging="400"/>
          </w:pPr>
          <w:r>
            <w:t>50.</w:t>
          </w:r>
          <w:r>
            <w:tab/>
          </w:r>
          <w:bookmarkStart w:id="648" w:name="_CTVL0013b5323ab048548588bfdd2f60194265f"/>
          <w:proofErr w:type="spellStart"/>
          <w:r>
            <w:t>Raudvere</w:t>
          </w:r>
          <w:proofErr w:type="spellEnd"/>
          <w:r>
            <w:t xml:space="preserve">, U., </w:t>
          </w:r>
          <w:proofErr w:type="spellStart"/>
          <w:r>
            <w:t>Kolberg</w:t>
          </w:r>
          <w:proofErr w:type="spellEnd"/>
          <w:r>
            <w:t xml:space="preserve">, L., Kuzmin, I., Arak, T., Adler, P., Peterson, H. and </w:t>
          </w:r>
          <w:proofErr w:type="spellStart"/>
          <w:r>
            <w:t>Vilo</w:t>
          </w:r>
          <w:proofErr w:type="spellEnd"/>
          <w:r>
            <w:t xml:space="preserve">, J. (2019) </w:t>
          </w:r>
          <w:proofErr w:type="gramStart"/>
          <w:r>
            <w:t>g:Profiler</w:t>
          </w:r>
          <w:proofErr w:type="gramEnd"/>
          <w:r>
            <w:t>: a web server for functional enrichment analysis and conversions of gene lists (2019 update),</w:t>
          </w:r>
          <w:bookmarkEnd w:id="648"/>
          <w:r>
            <w:t xml:space="preserve"> </w:t>
          </w:r>
          <w:r w:rsidRPr="007A3413">
            <w:rPr>
              <w:i/>
            </w:rPr>
            <w:t xml:space="preserve">Nucleic Acids Res, </w:t>
          </w:r>
          <w:r w:rsidRPr="007A3413">
            <w:rPr>
              <w:b/>
            </w:rPr>
            <w:t xml:space="preserve">47, </w:t>
          </w:r>
          <w:r w:rsidRPr="007A3413">
            <w:t>W191-W198.</w:t>
          </w:r>
        </w:p>
        <w:p w14:paraId="4B96A62C" w14:textId="26833033" w:rsidR="00CE3427" w:rsidRPr="00CA172E" w:rsidRDefault="007A3413" w:rsidP="007A3413">
          <w:pPr>
            <w:pStyle w:val="CitaviBibliographyEntry"/>
            <w:ind w:left="400" w:hanging="400"/>
          </w:pPr>
          <w:r>
            <w:t>51.</w:t>
          </w:r>
          <w:r>
            <w:tab/>
          </w:r>
          <w:bookmarkStart w:id="649" w:name="_CTVL001201dad6af12e4b5788b0c1e1d1201f9b"/>
          <w:r>
            <w:t xml:space="preserve">Wolf, F.A., </w:t>
          </w:r>
          <w:proofErr w:type="spellStart"/>
          <w:r>
            <w:t>Angerer</w:t>
          </w:r>
          <w:proofErr w:type="spellEnd"/>
          <w:r>
            <w:t>, P. and Theis, F.J. (2018) SCANPY: large-scale single-cell gene expression data analysis,</w:t>
          </w:r>
          <w:bookmarkEnd w:id="649"/>
          <w:r>
            <w:t xml:space="preserve"> </w:t>
          </w:r>
          <w:r w:rsidRPr="007A3413">
            <w:rPr>
              <w:i/>
            </w:rPr>
            <w:t xml:space="preserve">Genome Biol, </w:t>
          </w:r>
          <w:r w:rsidRPr="007A3413">
            <w:rPr>
              <w:b/>
            </w:rPr>
            <w:t xml:space="preserve">19, </w:t>
          </w:r>
          <w:r w:rsidRPr="007A3413">
            <w:t>15. First published on Feb 6, 2018, https://genomebiology.biomedcentral.com/articles/10.1186/s13059-017-1382-0?ref=https://githubhelp.com.</w:t>
          </w:r>
          <w:r w:rsidR="00CE3427" w:rsidRPr="00CA172E">
            <w:fldChar w:fldCharType="end"/>
          </w:r>
        </w:p>
      </w:sdtContent>
    </w:sdt>
    <w:bookmarkEnd w:id="598" w:displacedByCustomXml="prev"/>
    <w:p w14:paraId="3B0E31E2" w14:textId="4E6FA902" w:rsidR="00E65B9C" w:rsidRPr="00245B12" w:rsidRDefault="004426CC" w:rsidP="00245B12">
      <w:pPr>
        <w:widowControl/>
        <w:adjustRightInd w:val="0"/>
        <w:ind w:firstLineChars="0" w:firstLine="0"/>
      </w:pPr>
      <w:r>
        <w:br w:type="page"/>
      </w:r>
    </w:p>
    <w:p w14:paraId="4FE19787" w14:textId="4D253D73" w:rsidR="00E65B9C" w:rsidRDefault="00847946" w:rsidP="00325FF9">
      <w:pPr>
        <w:tabs>
          <w:tab w:val="left" w:pos="6248"/>
        </w:tabs>
        <w:ind w:firstLineChars="0" w:firstLine="0"/>
        <w:rPr>
          <w:rFonts w:cs="Arial"/>
          <w:b/>
        </w:rPr>
      </w:pPr>
      <w:r>
        <w:rPr>
          <w:rFonts w:cs="Arial"/>
          <w:b/>
          <w:noProof/>
        </w:rPr>
        <w:lastRenderedPageBreak/>
        <w:drawing>
          <wp:inline distT="0" distB="0" distL="0" distR="0" wp14:anchorId="4F81F4ED" wp14:editId="19D84B49">
            <wp:extent cx="5256482" cy="299062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5"/>
                    <a:stretch>
                      <a:fillRect/>
                    </a:stretch>
                  </pic:blipFill>
                  <pic:spPr bwMode="auto">
                    <a:xfrm>
                      <a:off x="0" y="0"/>
                      <a:ext cx="5256482" cy="2990627"/>
                    </a:xfrm>
                    <a:prstGeom prst="rect">
                      <a:avLst/>
                    </a:prstGeom>
                    <a:noFill/>
                    <a:ln>
                      <a:noFill/>
                    </a:ln>
                  </pic:spPr>
                </pic:pic>
              </a:graphicData>
            </a:graphic>
          </wp:inline>
        </w:drawing>
      </w:r>
    </w:p>
    <w:p w14:paraId="2C3AA5CC" w14:textId="77777777" w:rsidR="004B134E" w:rsidRDefault="004B134E" w:rsidP="004B134E">
      <w:pPr>
        <w:ind w:firstLineChars="0" w:firstLine="0"/>
        <w:rPr>
          <w:rFonts w:cs="Arial"/>
          <w:bCs/>
        </w:rPr>
      </w:pPr>
      <w:bookmarkStart w:id="650" w:name="_Hlk120660446"/>
      <w:r w:rsidRPr="00F35F15">
        <w:rPr>
          <w:rFonts w:cs="Arial" w:hint="eastAsia"/>
          <w:b/>
        </w:rPr>
        <w:t>F</w:t>
      </w:r>
      <w:r w:rsidRPr="00F35F15">
        <w:rPr>
          <w:rFonts w:cs="Arial"/>
          <w:b/>
        </w:rPr>
        <w:t>igure 1. Overview of STAMarker.</w:t>
      </w:r>
      <w:r w:rsidRPr="00F35F15">
        <w:rPr>
          <w:rFonts w:cs="Arial"/>
          <w:bCs/>
        </w:rPr>
        <w:t xml:space="preserve"> </w:t>
      </w:r>
      <w:r>
        <w:rPr>
          <w:rFonts w:cs="Arial"/>
          <w:bCs/>
        </w:rPr>
        <w:t xml:space="preserve">Given the spatial transcriptomics of a tissue </w:t>
      </w:r>
      <w:r w:rsidRPr="00325FF9">
        <w:rPr>
          <w:rFonts w:cs="Arial"/>
          <w:bCs/>
        </w:rPr>
        <w:t>section,</w:t>
      </w:r>
      <w:r>
        <w:rPr>
          <w:rFonts w:cs="Arial"/>
          <w:bCs/>
        </w:rPr>
        <w:t xml:space="preserve"> </w:t>
      </w:r>
      <w:r w:rsidRPr="00F35F15">
        <w:rPr>
          <w:rFonts w:cs="Arial" w:hint="eastAsia"/>
          <w:bCs/>
        </w:rPr>
        <w:t>STAMa</w:t>
      </w:r>
      <w:r>
        <w:rPr>
          <w:rFonts w:cs="Arial"/>
          <w:bCs/>
        </w:rPr>
        <w:t>r</w:t>
      </w:r>
      <w:r w:rsidRPr="00F35F15">
        <w:rPr>
          <w:rFonts w:cs="Arial" w:hint="eastAsia"/>
          <w:bCs/>
        </w:rPr>
        <w:t>k</w:t>
      </w:r>
      <w:r>
        <w:rPr>
          <w:rFonts w:cs="Arial"/>
          <w:bCs/>
        </w:rPr>
        <w:t>er</w:t>
      </w:r>
      <w:r w:rsidRPr="00F35F15">
        <w:rPr>
          <w:rFonts w:cs="Arial"/>
          <w:bCs/>
        </w:rPr>
        <w:t xml:space="preserve"> first train</w:t>
      </w:r>
      <w:r>
        <w:rPr>
          <w:rFonts w:cs="Arial"/>
          <w:bCs/>
        </w:rPr>
        <w:t>s</w:t>
      </w:r>
      <w:r w:rsidRPr="00F35F15">
        <w:rPr>
          <w:rFonts w:cs="Arial"/>
          <w:bCs/>
        </w:rPr>
        <w:t xml:space="preserve"> </w:t>
      </w:r>
      <w:r>
        <w:rPr>
          <w:rFonts w:cs="Arial"/>
          <w:bCs/>
        </w:rPr>
        <w:t xml:space="preserve">an ensemble of graph attention auto-encoders that consists of </w:t>
      </w:r>
      <m:oMath>
        <m:r>
          <w:rPr>
            <w:rFonts w:ascii="Cambria Math" w:hAnsi="Cambria Math" w:cs="Arial"/>
          </w:rPr>
          <m:t>M</m:t>
        </m:r>
      </m:oMath>
      <w:r>
        <w:rPr>
          <w:rFonts w:cs="Arial" w:hint="eastAsia"/>
          <w:bCs/>
        </w:rPr>
        <w:t xml:space="preserve"> </w:t>
      </w:r>
      <w:r w:rsidRPr="00F35F15">
        <w:rPr>
          <w:rFonts w:cs="Arial"/>
          <w:bCs/>
        </w:rPr>
        <w:t xml:space="preserve">STAGATE models </w:t>
      </w:r>
      <w:r>
        <w:rPr>
          <w:rFonts w:cs="Arial"/>
          <w:bCs/>
        </w:rPr>
        <w:t xml:space="preserve">to learn the low-dimensional latent embeddings of spots, cluster them to obtain </w:t>
      </w:r>
      <m:oMath>
        <m:r>
          <w:rPr>
            <w:rFonts w:ascii="Cambria Math" w:hAnsi="Cambria Math" w:cs="Arial"/>
          </w:rPr>
          <m:t>M</m:t>
        </m:r>
      </m:oMath>
      <w:r>
        <w:rPr>
          <w:rFonts w:cs="Arial" w:hint="eastAsia"/>
          <w:bCs/>
        </w:rPr>
        <w:t xml:space="preserve"> </w:t>
      </w:r>
      <w:r>
        <w:rPr>
          <w:rFonts w:cs="Arial"/>
          <w:bCs/>
        </w:rPr>
        <w:t>grouping results</w:t>
      </w:r>
      <w:r>
        <w:rPr>
          <w:rFonts w:cs="Arial" w:hint="eastAsia"/>
          <w:bCs/>
        </w:rPr>
        <w:t>,</w:t>
      </w:r>
      <w:r>
        <w:rPr>
          <w:rFonts w:cs="Arial"/>
          <w:bCs/>
        </w:rPr>
        <w:t xml:space="preserve"> computes the clustering connectivity matrix and applies hierarchical clustering to obtain the spatial domains. </w:t>
      </w:r>
      <w:r w:rsidRPr="00F35F15">
        <w:rPr>
          <w:rFonts w:cs="Arial" w:hint="eastAsia"/>
          <w:bCs/>
        </w:rPr>
        <w:t>STAMa</w:t>
      </w:r>
      <w:r>
        <w:rPr>
          <w:rFonts w:cs="Arial"/>
          <w:bCs/>
        </w:rPr>
        <w:t>r</w:t>
      </w:r>
      <w:r w:rsidRPr="00F35F15">
        <w:rPr>
          <w:rFonts w:cs="Arial" w:hint="eastAsia"/>
          <w:bCs/>
        </w:rPr>
        <w:t>k</w:t>
      </w:r>
      <w:r>
        <w:rPr>
          <w:rFonts w:cs="Arial"/>
          <w:bCs/>
        </w:rPr>
        <w:t>er</w:t>
      </w:r>
      <w:r w:rsidRPr="00F35F15">
        <w:rPr>
          <w:rFonts w:cs="Arial"/>
          <w:bCs/>
        </w:rPr>
        <w:t xml:space="preserve"> </w:t>
      </w:r>
      <w:r>
        <w:rPr>
          <w:rFonts w:cs="Arial"/>
          <w:bCs/>
        </w:rPr>
        <w:t xml:space="preserve">further models the relationships between the embeddings of the </w:t>
      </w:r>
      <m:oMath>
        <m:r>
          <w:rPr>
            <w:rFonts w:ascii="Cambria Math" w:hAnsi="Cambria Math" w:cs="Arial"/>
          </w:rPr>
          <m:t>M</m:t>
        </m:r>
      </m:oMath>
      <w:r>
        <w:rPr>
          <w:rFonts w:cs="Arial" w:hint="eastAsia"/>
          <w:bCs/>
        </w:rPr>
        <w:t xml:space="preserve"> </w:t>
      </w:r>
      <w:r>
        <w:rPr>
          <w:rFonts w:cs="Arial"/>
          <w:bCs/>
        </w:rPr>
        <w:t xml:space="preserve">auto-encoders and the spatial domains by training </w:t>
      </w:r>
      <m:oMath>
        <m:r>
          <w:rPr>
            <w:rFonts w:ascii="Cambria Math" w:hAnsi="Cambria Math" w:cs="Arial"/>
          </w:rPr>
          <m:t>M</m:t>
        </m:r>
      </m:oMath>
      <w:r>
        <w:rPr>
          <w:rFonts w:cs="Arial" w:hint="eastAsia"/>
          <w:bCs/>
        </w:rPr>
        <w:t xml:space="preserve"> </w:t>
      </w:r>
      <w:r>
        <w:rPr>
          <w:rFonts w:cs="Arial"/>
          <w:bCs/>
        </w:rPr>
        <w:t xml:space="preserve">base classifiers. At last, </w:t>
      </w:r>
      <w:r w:rsidRPr="00F35F15">
        <w:rPr>
          <w:rFonts w:cs="Arial" w:hint="eastAsia"/>
          <w:bCs/>
        </w:rPr>
        <w:t>STAMa</w:t>
      </w:r>
      <w:r>
        <w:rPr>
          <w:rFonts w:cs="Arial"/>
          <w:bCs/>
        </w:rPr>
        <w:t>r</w:t>
      </w:r>
      <w:r w:rsidRPr="00F35F15">
        <w:rPr>
          <w:rFonts w:cs="Arial" w:hint="eastAsia"/>
          <w:bCs/>
        </w:rPr>
        <w:t>k</w:t>
      </w:r>
      <w:r>
        <w:rPr>
          <w:rFonts w:cs="Arial"/>
          <w:bCs/>
        </w:rPr>
        <w:t>er</w:t>
      </w:r>
      <w:r w:rsidRPr="00F35F15">
        <w:rPr>
          <w:rFonts w:cs="Arial"/>
          <w:bCs/>
        </w:rPr>
        <w:t xml:space="preserve"> </w:t>
      </w:r>
      <w:r>
        <w:rPr>
          <w:rFonts w:cs="Arial" w:hint="eastAsia"/>
          <w:bCs/>
        </w:rPr>
        <w:t>computes</w:t>
      </w:r>
      <w:r>
        <w:rPr>
          <w:rFonts w:cs="Arial"/>
          <w:bCs/>
        </w:rPr>
        <w:t xml:space="preserve"> </w:t>
      </w:r>
      <w:r>
        <w:rPr>
          <w:rFonts w:cs="Arial" w:hint="eastAsia"/>
          <w:bCs/>
        </w:rPr>
        <w:t>the</w:t>
      </w:r>
      <w:r>
        <w:rPr>
          <w:rFonts w:cs="Arial"/>
          <w:bCs/>
        </w:rPr>
        <w:t xml:space="preserve"> saliency map by first stacking the encoder and the corresponding classifier and then backpropagating the gradient to the </w:t>
      </w:r>
      <w:r>
        <w:rPr>
          <w:rFonts w:cs="Arial" w:hint="eastAsia"/>
          <w:bCs/>
        </w:rPr>
        <w:t>input</w:t>
      </w:r>
      <w:r>
        <w:rPr>
          <w:rFonts w:cs="Arial"/>
          <w:bCs/>
        </w:rPr>
        <w:t xml:space="preserve"> spatial transcriptomics matrix. </w:t>
      </w:r>
      <w:r w:rsidRPr="00F35F15">
        <w:rPr>
          <w:rFonts w:cs="Arial" w:hint="eastAsia"/>
          <w:bCs/>
        </w:rPr>
        <w:t>STAMa</w:t>
      </w:r>
      <w:r>
        <w:rPr>
          <w:rFonts w:cs="Arial"/>
          <w:bCs/>
        </w:rPr>
        <w:t>r</w:t>
      </w:r>
      <w:r w:rsidRPr="00F35F15">
        <w:rPr>
          <w:rFonts w:cs="Arial" w:hint="eastAsia"/>
          <w:bCs/>
        </w:rPr>
        <w:t>k</w:t>
      </w:r>
      <w:r>
        <w:rPr>
          <w:rFonts w:cs="Arial"/>
          <w:bCs/>
        </w:rPr>
        <w:t xml:space="preserve">er selects the </w:t>
      </w:r>
      <w:proofErr w:type="gramStart"/>
      <w:r>
        <w:rPr>
          <w:rFonts w:cs="Arial"/>
          <w:bCs/>
        </w:rPr>
        <w:t>domain-specific</w:t>
      </w:r>
      <w:proofErr w:type="gramEnd"/>
      <w:r>
        <w:rPr>
          <w:rFonts w:cs="Arial"/>
          <w:bCs/>
        </w:rPr>
        <w:t xml:space="preserve"> SVG</w:t>
      </w:r>
      <w:r>
        <w:rPr>
          <w:rFonts w:cs="Arial" w:hint="eastAsia"/>
          <w:bCs/>
        </w:rPr>
        <w:t>s</w:t>
      </w:r>
      <w:r>
        <w:rPr>
          <w:rFonts w:cs="Arial"/>
          <w:bCs/>
        </w:rPr>
        <w:t xml:space="preserve"> </w:t>
      </w:r>
      <w:r>
        <w:rPr>
          <w:rFonts w:cs="Arial" w:hint="eastAsia"/>
          <w:bCs/>
        </w:rPr>
        <w:t>based</w:t>
      </w:r>
      <w:r>
        <w:rPr>
          <w:rFonts w:cs="Arial"/>
          <w:bCs/>
        </w:rPr>
        <w:t xml:space="preserve"> </w:t>
      </w:r>
      <w:r>
        <w:rPr>
          <w:rFonts w:cs="Arial" w:hint="eastAsia"/>
          <w:bCs/>
        </w:rPr>
        <w:t>on</w:t>
      </w:r>
      <w:r>
        <w:rPr>
          <w:rFonts w:cs="Arial"/>
          <w:bCs/>
        </w:rPr>
        <w:t xml:space="preserve"> the genes’ saliency scores in each spatial domain.</w:t>
      </w:r>
    </w:p>
    <w:bookmarkEnd w:id="650"/>
    <w:p w14:paraId="4BEDEC79" w14:textId="60432FCE" w:rsidR="00E65B9C" w:rsidRPr="004B134E" w:rsidRDefault="00E65B9C" w:rsidP="00325FF9">
      <w:pPr>
        <w:tabs>
          <w:tab w:val="left" w:pos="6248"/>
        </w:tabs>
        <w:ind w:firstLineChars="0" w:firstLine="0"/>
        <w:rPr>
          <w:rFonts w:cs="Arial"/>
          <w:b/>
        </w:rPr>
      </w:pPr>
    </w:p>
    <w:p w14:paraId="14A2B82D" w14:textId="48DCD2CA" w:rsidR="00325FF9" w:rsidRPr="00553B9B" w:rsidRDefault="00E65B9C" w:rsidP="00553B9B">
      <w:pPr>
        <w:widowControl/>
        <w:ind w:firstLineChars="0" w:firstLine="0"/>
        <w:rPr>
          <w:rFonts w:cs="Arial"/>
          <w:b/>
        </w:rPr>
      </w:pPr>
      <w:r>
        <w:rPr>
          <w:rFonts w:cs="Arial"/>
          <w:b/>
        </w:rPr>
        <w:br w:type="page"/>
      </w:r>
    </w:p>
    <w:p w14:paraId="52A22D3E" w14:textId="58E05EFC" w:rsidR="00847946" w:rsidRDefault="00847946" w:rsidP="00325FF9">
      <w:pPr>
        <w:tabs>
          <w:tab w:val="left" w:pos="6248"/>
        </w:tabs>
        <w:ind w:firstLineChars="0" w:firstLine="0"/>
        <w:rPr>
          <w:rFonts w:cs="Arial"/>
          <w:b/>
        </w:rPr>
      </w:pPr>
      <w:del w:id="651" w:author="Zhang Chihao" w:date="2023-05-17T15:49:00Z">
        <w:r w:rsidDel="00502A5C">
          <w:rPr>
            <w:rFonts w:cs="Arial" w:hint="eastAsia"/>
            <w:b/>
            <w:noProof/>
          </w:rPr>
          <w:lastRenderedPageBreak/>
          <w:drawing>
            <wp:inline distT="0" distB="0" distL="0" distR="0" wp14:anchorId="11C8F2DA" wp14:editId="2934F2A0">
              <wp:extent cx="5275027" cy="561808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16"/>
                      <a:stretch>
                        <a:fillRect/>
                      </a:stretch>
                    </pic:blipFill>
                    <pic:spPr bwMode="auto">
                      <a:xfrm>
                        <a:off x="0" y="0"/>
                        <a:ext cx="5275027" cy="5618088"/>
                      </a:xfrm>
                      <a:prstGeom prst="rect">
                        <a:avLst/>
                      </a:prstGeom>
                      <a:noFill/>
                      <a:ln>
                        <a:noFill/>
                      </a:ln>
                    </pic:spPr>
                  </pic:pic>
                </a:graphicData>
              </a:graphic>
            </wp:inline>
          </w:drawing>
        </w:r>
      </w:del>
      <w:ins w:id="652" w:author="Zhang Chihao" w:date="2023-05-17T15:49:00Z">
        <w:r w:rsidR="00502A5C" w:rsidRPr="00502A5C">
          <w:rPr>
            <w:noProof/>
          </w:rPr>
          <w:t xml:space="preserve"> </w:t>
        </w:r>
        <w:r w:rsidR="00502A5C">
          <w:rPr>
            <w:noProof/>
          </w:rPr>
          <w:drawing>
            <wp:inline distT="0" distB="0" distL="0" distR="0" wp14:anchorId="2F8323D5" wp14:editId="3C04564F">
              <wp:extent cx="5274310" cy="5661025"/>
              <wp:effectExtent l="0" t="0" r="0" b="0"/>
              <wp:docPr id="143079606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796061" name=""/>
                      <pic:cNvPicPr/>
                    </pic:nvPicPr>
                    <pic:blipFill>
                      <a:blip r:embed="rId17"/>
                      <a:stretch>
                        <a:fillRect/>
                      </a:stretch>
                    </pic:blipFill>
                    <pic:spPr>
                      <a:xfrm>
                        <a:off x="0" y="0"/>
                        <a:ext cx="5274310" cy="5661025"/>
                      </a:xfrm>
                      <a:prstGeom prst="rect">
                        <a:avLst/>
                      </a:prstGeom>
                    </pic:spPr>
                  </pic:pic>
                </a:graphicData>
              </a:graphic>
            </wp:inline>
          </w:drawing>
        </w:r>
      </w:ins>
    </w:p>
    <w:p w14:paraId="2BD48101" w14:textId="4C0B1E9A" w:rsidR="00E65B9C" w:rsidRPr="00DD4240" w:rsidRDefault="00BA0BDF" w:rsidP="00DD4240">
      <w:pPr>
        <w:ind w:firstLineChars="0" w:firstLine="0"/>
      </w:pPr>
      <w:r w:rsidRPr="0004779A">
        <w:rPr>
          <w:rFonts w:cs="Arial" w:hint="eastAsia"/>
          <w:b/>
        </w:rPr>
        <w:t>F</w:t>
      </w:r>
      <w:r w:rsidRPr="0004779A">
        <w:rPr>
          <w:rFonts w:cs="Arial"/>
          <w:b/>
        </w:rPr>
        <w:t>igure 2. STAMarker robustly identif</w:t>
      </w:r>
      <w:r>
        <w:rPr>
          <w:rFonts w:cs="Arial"/>
          <w:b/>
        </w:rPr>
        <w:t>ies</w:t>
      </w:r>
      <w:r w:rsidRPr="0004779A">
        <w:rPr>
          <w:rFonts w:cs="Arial"/>
          <w:b/>
        </w:rPr>
        <w:t xml:space="preserve"> </w:t>
      </w:r>
      <w:r>
        <w:rPr>
          <w:rFonts w:cs="Arial"/>
          <w:b/>
        </w:rPr>
        <w:t>the</w:t>
      </w:r>
      <w:r w:rsidRPr="0004779A">
        <w:rPr>
          <w:rFonts w:cs="Arial"/>
          <w:b/>
        </w:rPr>
        <w:t xml:space="preserve"> spatial </w:t>
      </w:r>
      <w:proofErr w:type="gramStart"/>
      <w:r w:rsidRPr="0004779A">
        <w:rPr>
          <w:rFonts w:cs="Arial"/>
          <w:b/>
        </w:rPr>
        <w:t>domain-specific</w:t>
      </w:r>
      <w:proofErr w:type="gramEnd"/>
      <w:r w:rsidRPr="0004779A">
        <w:rPr>
          <w:rFonts w:cs="Arial"/>
          <w:b/>
        </w:rPr>
        <w:t xml:space="preserve"> SVGs on </w:t>
      </w:r>
      <w:r>
        <w:rPr>
          <w:rFonts w:cs="Arial" w:hint="eastAsia"/>
          <w:b/>
        </w:rPr>
        <w:t>the</w:t>
      </w:r>
      <w:r>
        <w:rPr>
          <w:rFonts w:cs="Arial"/>
          <w:b/>
        </w:rPr>
        <w:t xml:space="preserve"> </w:t>
      </w:r>
      <w:r w:rsidRPr="0004779A">
        <w:rPr>
          <w:rFonts w:cs="Arial"/>
          <w:b/>
        </w:rPr>
        <w:t xml:space="preserve">human dorsolateral prefrontal cortex </w:t>
      </w:r>
      <w:r>
        <w:rPr>
          <w:rFonts w:cs="Arial"/>
          <w:b/>
        </w:rPr>
        <w:t xml:space="preserve">(DLPFC) </w:t>
      </w:r>
      <w:r w:rsidRPr="0004779A">
        <w:rPr>
          <w:rFonts w:cs="Arial"/>
          <w:b/>
        </w:rPr>
        <w:t>dataset</w:t>
      </w:r>
      <w:r>
        <w:rPr>
          <w:rFonts w:cs="Arial"/>
          <w:bCs/>
        </w:rPr>
        <w:t xml:space="preserve">. </w:t>
      </w:r>
      <w:proofErr w:type="gramStart"/>
      <w:r>
        <w:rPr>
          <w:rFonts w:cs="Arial"/>
          <w:b/>
        </w:rPr>
        <w:t>A</w:t>
      </w:r>
      <w:r>
        <w:rPr>
          <w:rFonts w:cs="Arial"/>
          <w:bCs/>
        </w:rPr>
        <w:t>,</w:t>
      </w:r>
      <w:proofErr w:type="gramEnd"/>
      <w:r>
        <w:rPr>
          <w:rFonts w:cs="Arial"/>
          <w:bCs/>
        </w:rPr>
        <w:t xml:space="preserve"> Manual annotation of cortical layers and white matter (WM) in the DLPFC section 151507, and the </w:t>
      </w:r>
      <w:bookmarkStart w:id="653" w:name="_Hlk135230840"/>
      <w:r>
        <w:rPr>
          <w:rFonts w:cs="Arial"/>
          <w:bCs/>
        </w:rPr>
        <w:t>spatial domains identified by STAGATE and STAMarker</w:t>
      </w:r>
      <w:bookmarkEnd w:id="653"/>
      <w:ins w:id="654" w:author="Zhang Chihao" w:date="2023-05-17T15:46:00Z">
        <w:r w:rsidR="00502A5C">
          <w:rPr>
            <w:rFonts w:cs="Arial"/>
            <w:bCs/>
          </w:rPr>
          <w:t xml:space="preserve">, </w:t>
        </w:r>
      </w:ins>
      <w:del w:id="655" w:author="Zhang Chihao" w:date="2023-05-17T15:46:00Z">
        <w:r w:rsidDel="00502A5C">
          <w:rPr>
            <w:rFonts w:cs="Arial"/>
            <w:bCs/>
          </w:rPr>
          <w:delText xml:space="preserve"> </w:delText>
        </w:r>
      </w:del>
      <w:r>
        <w:rPr>
          <w:rFonts w:cs="Arial"/>
          <w:bCs/>
        </w:rPr>
        <w:t xml:space="preserve">respectively. </w:t>
      </w:r>
      <w:r w:rsidRPr="002D4EB9">
        <w:rPr>
          <w:rFonts w:cs="Arial"/>
          <w:b/>
        </w:rPr>
        <w:t>B</w:t>
      </w:r>
      <w:r>
        <w:rPr>
          <w:rFonts w:cs="Arial"/>
          <w:bCs/>
        </w:rPr>
        <w:t xml:space="preserve">, </w:t>
      </w:r>
      <w:r w:rsidRPr="005C0134">
        <w:rPr>
          <w:rFonts w:cs="Arial"/>
          <w:bCs/>
        </w:rPr>
        <w:t>Histogram of the number of spatial domains to which the SVG</w:t>
      </w:r>
      <w:r>
        <w:rPr>
          <w:rFonts w:cs="Arial"/>
          <w:bCs/>
        </w:rPr>
        <w:t>s</w:t>
      </w:r>
      <w:r w:rsidRPr="005C0134">
        <w:rPr>
          <w:rFonts w:cs="Arial"/>
          <w:bCs/>
        </w:rPr>
        <w:t xml:space="preserve"> identified by STAMarker</w:t>
      </w:r>
      <w:r>
        <w:rPr>
          <w:rFonts w:cs="Arial"/>
          <w:bCs/>
        </w:rPr>
        <w:t xml:space="preserve"> </w:t>
      </w:r>
      <w:r w:rsidRPr="005C0134">
        <w:rPr>
          <w:rFonts w:cs="Arial"/>
          <w:bCs/>
        </w:rPr>
        <w:t>belong</w:t>
      </w:r>
      <w:r>
        <w:rPr>
          <w:rFonts w:cs="Arial"/>
          <w:bCs/>
        </w:rPr>
        <w:t xml:space="preserve">. </w:t>
      </w:r>
      <w:bookmarkStart w:id="656" w:name="_Hlk135332928"/>
      <w:r w:rsidRPr="00F02F07">
        <w:rPr>
          <w:rFonts w:cs="Arial"/>
          <w:b/>
        </w:rPr>
        <w:t>C</w:t>
      </w:r>
      <w:r w:rsidRPr="00F02F07">
        <w:rPr>
          <w:rFonts w:cs="Arial"/>
          <w:bCs/>
        </w:rPr>
        <w:t>,</w:t>
      </w:r>
      <w:r>
        <w:rPr>
          <w:rFonts w:cs="Arial"/>
          <w:bCs/>
        </w:rPr>
        <w:t xml:space="preserve"> </w:t>
      </w:r>
      <w:bookmarkStart w:id="657" w:name="_Hlk135230923"/>
      <w:proofErr w:type="gramStart"/>
      <w:r w:rsidRPr="00966626">
        <w:rPr>
          <w:rFonts w:cs="Arial"/>
          <w:bCs/>
        </w:rPr>
        <w:t>UpSet</w:t>
      </w:r>
      <w:proofErr w:type="gramEnd"/>
      <w:r w:rsidRPr="00966626">
        <w:rPr>
          <w:rFonts w:cs="Arial"/>
          <w:bCs/>
        </w:rPr>
        <w:t xml:space="preserve"> plot</w:t>
      </w:r>
      <w:r w:rsidRPr="00325FF9">
        <w:rPr>
          <w:rFonts w:cs="Arial"/>
          <w:bCs/>
        </w:rPr>
        <w:t xml:space="preserve"> o</w:t>
      </w:r>
      <w:r>
        <w:rPr>
          <w:rFonts w:cs="Arial"/>
          <w:bCs/>
        </w:rPr>
        <w:t>f the number</w:t>
      </w:r>
      <w:r>
        <w:rPr>
          <w:rFonts w:cs="Arial" w:hint="eastAsia"/>
          <w:bCs/>
        </w:rPr>
        <w:t>s</w:t>
      </w:r>
      <w:r>
        <w:rPr>
          <w:rFonts w:cs="Arial"/>
          <w:bCs/>
        </w:rPr>
        <w:t xml:space="preserve"> of SVGs identified by </w:t>
      </w:r>
      <w:del w:id="658" w:author="Zhang Chihao" w:date="2023-05-17T09:55:00Z">
        <w:r w:rsidDel="0027114D">
          <w:delText xml:space="preserve">SpatialDE, SPARK-X, Hotspot, </w:delText>
        </w:r>
        <w:r w:rsidDel="0027114D">
          <w:rPr>
            <w:rFonts w:hint="eastAsia"/>
          </w:rPr>
          <w:delText>and</w:delText>
        </w:r>
        <w:r w:rsidDel="0027114D">
          <w:delText xml:space="preserve"> </w:delText>
        </w:r>
      </w:del>
      <w:r>
        <w:rPr>
          <w:rFonts w:cs="Arial"/>
          <w:bCs/>
        </w:rPr>
        <w:t>STAMarker</w:t>
      </w:r>
      <w:ins w:id="659" w:author="Zhang Chihao" w:date="2023-05-17T09:55:00Z">
        <w:r w:rsidR="0027114D">
          <w:rPr>
            <w:rFonts w:cs="Arial"/>
            <w:bCs/>
          </w:rPr>
          <w:t xml:space="preserve"> and </w:t>
        </w:r>
      </w:ins>
      <w:ins w:id="660" w:author="Zhang Chihao" w:date="2023-05-17T09:58:00Z">
        <w:r w:rsidR="0027114D">
          <w:rPr>
            <w:rFonts w:cs="Arial"/>
            <w:bCs/>
          </w:rPr>
          <w:t>five</w:t>
        </w:r>
      </w:ins>
      <w:ins w:id="661" w:author="Zhang Chihao" w:date="2023-05-17T09:55:00Z">
        <w:r w:rsidR="0027114D">
          <w:rPr>
            <w:rFonts w:cs="Arial"/>
            <w:bCs/>
          </w:rPr>
          <w:t xml:space="preserve"> compared methods</w:t>
        </w:r>
      </w:ins>
      <w:r>
        <w:rPr>
          <w:rFonts w:cs="Arial"/>
          <w:bCs/>
        </w:rPr>
        <w:t>.</w:t>
      </w:r>
      <w:bookmarkEnd w:id="657"/>
      <w:r>
        <w:rPr>
          <w:rFonts w:cs="Arial"/>
          <w:bCs/>
        </w:rPr>
        <w:t xml:space="preserve"> </w:t>
      </w:r>
      <w:r w:rsidRPr="00C0180E">
        <w:rPr>
          <w:rFonts w:cs="Arial"/>
          <w:b/>
        </w:rPr>
        <w:t>D</w:t>
      </w:r>
      <w:r>
        <w:rPr>
          <w:rFonts w:cs="Arial"/>
          <w:bCs/>
        </w:rPr>
        <w:t xml:space="preserve">, </w:t>
      </w:r>
      <w:r>
        <w:rPr>
          <w:rFonts w:cs="Arial" w:hint="eastAsia"/>
          <w:bCs/>
        </w:rPr>
        <w:t>Comparison</w:t>
      </w:r>
      <w:r>
        <w:rPr>
          <w:rFonts w:cs="Arial"/>
          <w:bCs/>
        </w:rPr>
        <w:t xml:space="preserve"> </w:t>
      </w:r>
      <w:r>
        <w:rPr>
          <w:rFonts w:cs="Arial" w:hint="eastAsia"/>
          <w:bCs/>
        </w:rPr>
        <w:t>of</w:t>
      </w:r>
      <w:r>
        <w:rPr>
          <w:rFonts w:cs="Arial"/>
          <w:bCs/>
        </w:rPr>
        <w:t xml:space="preserve"> </w:t>
      </w:r>
      <w:r>
        <w:rPr>
          <w:rFonts w:cs="Arial" w:hint="eastAsia"/>
          <w:bCs/>
        </w:rPr>
        <w:t>the</w:t>
      </w:r>
      <w:r>
        <w:rPr>
          <w:rFonts w:cs="Arial"/>
          <w:bCs/>
        </w:rPr>
        <w:t xml:space="preserve"> </w:t>
      </w:r>
      <w:r>
        <w:rPr>
          <w:rFonts w:hint="eastAsia"/>
        </w:rPr>
        <w:t>o</w:t>
      </w:r>
      <w:r>
        <w:t xml:space="preserve">verlap </w:t>
      </w:r>
      <w:r>
        <w:rPr>
          <w:rFonts w:hint="eastAsia"/>
        </w:rPr>
        <w:t>number</w:t>
      </w:r>
      <w:r>
        <w:t xml:space="preserve"> of the identified SVGs with the </w:t>
      </w:r>
      <w:r w:rsidRPr="0027114D">
        <w:rPr>
          <w:i/>
          <w:iCs/>
          <w:rPrChange w:id="662" w:author="Zhang Chihao" w:date="2023-05-17T09:55:00Z">
            <w:rPr/>
          </w:rPrChange>
        </w:rPr>
        <w:t xml:space="preserve">consensus </w:t>
      </w:r>
      <w:del w:id="663" w:author="Zhang Chihao" w:date="2023-05-17T09:55:00Z">
        <w:r w:rsidRPr="0027114D" w:rsidDel="0027114D">
          <w:rPr>
            <w:i/>
            <w:iCs/>
            <w:rPrChange w:id="664" w:author="Zhang Chihao" w:date="2023-05-17T09:55:00Z">
              <w:rPr/>
            </w:rPrChange>
          </w:rPr>
          <w:delText xml:space="preserve">ones </w:delText>
        </w:r>
      </w:del>
      <w:ins w:id="665" w:author="Zhang Chihao" w:date="2023-05-17T09:55:00Z">
        <w:r w:rsidR="0027114D" w:rsidRPr="0027114D">
          <w:rPr>
            <w:i/>
            <w:iCs/>
            <w:rPrChange w:id="666" w:author="Zhang Chihao" w:date="2023-05-17T09:55:00Z">
              <w:rPr/>
            </w:rPrChange>
          </w:rPr>
          <w:t>SVGs</w:t>
        </w:r>
        <w:r w:rsidR="0027114D">
          <w:t xml:space="preserve"> </w:t>
        </w:r>
      </w:ins>
      <w:r>
        <w:rPr>
          <w:rFonts w:hint="eastAsia"/>
        </w:rPr>
        <w:t>by</w:t>
      </w:r>
      <w:r>
        <w:t xml:space="preserve"> the </w:t>
      </w:r>
      <w:ins w:id="667" w:author="Zhang Chihao" w:date="2023-05-17T09:55:00Z">
        <w:r w:rsidR="0027114D">
          <w:t xml:space="preserve">six </w:t>
        </w:r>
      </w:ins>
      <w:del w:id="668" w:author="Zhang Chihao" w:date="2023-05-17T09:55:00Z">
        <w:r w:rsidDel="0027114D">
          <w:delText xml:space="preserve">four </w:delText>
        </w:r>
      </w:del>
      <w:r>
        <w:t>methods on the downsampled datasets. The error bars are computed based on five replicates.</w:t>
      </w:r>
      <w:bookmarkEnd w:id="656"/>
      <w:r>
        <w:t xml:space="preserve"> </w:t>
      </w:r>
      <w:r w:rsidRPr="00910F16">
        <w:rPr>
          <w:b/>
          <w:bCs/>
        </w:rPr>
        <w:t>E</w:t>
      </w:r>
      <w:r>
        <w:rPr>
          <w:b/>
          <w:bCs/>
        </w:rPr>
        <w:t xml:space="preserve">, </w:t>
      </w:r>
      <w:r>
        <w:t xml:space="preserve">Visualization of </w:t>
      </w:r>
      <w:r>
        <w:rPr>
          <w:rFonts w:cs="Arial"/>
          <w:bCs/>
        </w:rPr>
        <w:t xml:space="preserve">the representative spatial </w:t>
      </w:r>
      <w:proofErr w:type="gramStart"/>
      <w:r>
        <w:rPr>
          <w:rFonts w:cs="Arial"/>
          <w:bCs/>
        </w:rPr>
        <w:t>domain-specific</w:t>
      </w:r>
      <w:proofErr w:type="gramEnd"/>
      <w:r>
        <w:rPr>
          <w:rFonts w:cs="Arial"/>
          <w:bCs/>
        </w:rPr>
        <w:t xml:space="preserve"> SVGs</w:t>
      </w:r>
      <w:r>
        <w:rPr>
          <w:rFonts w:cs="Arial" w:hint="eastAsia"/>
          <w:bCs/>
        </w:rPr>
        <w:t>.</w:t>
      </w:r>
      <w:r>
        <w:rPr>
          <w:rFonts w:cs="Arial"/>
          <w:bCs/>
        </w:rPr>
        <w:t xml:space="preserve"> From top to bottom,</w:t>
      </w:r>
      <w:r>
        <w:t xml:space="preserve"> the raw counts, the saliency map (z-score transformation is applied), and the corresponding spatial domains of the SVGs identified by STAMarker.</w:t>
      </w:r>
    </w:p>
    <w:p w14:paraId="35A49693" w14:textId="0C7B4694" w:rsidR="00E65B9C" w:rsidRDefault="00E65B9C" w:rsidP="001508CA">
      <w:pPr>
        <w:widowControl/>
        <w:ind w:firstLineChars="0" w:firstLine="0"/>
        <w:rPr>
          <w:rFonts w:cs="Arial"/>
          <w:b/>
        </w:rPr>
      </w:pPr>
      <w:r>
        <w:rPr>
          <w:rFonts w:cs="Arial"/>
          <w:b/>
        </w:rPr>
        <w:br w:type="page"/>
      </w:r>
    </w:p>
    <w:p w14:paraId="07A64A59" w14:textId="7163F74E" w:rsidR="00E65B9C" w:rsidRDefault="003D1AC6" w:rsidP="00325FF9">
      <w:pPr>
        <w:tabs>
          <w:tab w:val="left" w:pos="6248"/>
        </w:tabs>
        <w:ind w:firstLineChars="0" w:firstLine="0"/>
        <w:rPr>
          <w:rFonts w:cs="Arial"/>
          <w:b/>
        </w:rPr>
      </w:pPr>
      <w:r>
        <w:rPr>
          <w:rFonts w:cs="Arial"/>
          <w:b/>
          <w:noProof/>
        </w:rPr>
        <w:lastRenderedPageBreak/>
        <w:drawing>
          <wp:inline distT="0" distB="0" distL="0" distR="0" wp14:anchorId="0DF5FEF4" wp14:editId="32027137">
            <wp:extent cx="5274945" cy="597789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945" cy="5977890"/>
                    </a:xfrm>
                    <a:prstGeom prst="rect">
                      <a:avLst/>
                    </a:prstGeom>
                    <a:noFill/>
                    <a:ln>
                      <a:noFill/>
                    </a:ln>
                  </pic:spPr>
                </pic:pic>
              </a:graphicData>
            </a:graphic>
          </wp:inline>
        </w:drawing>
      </w:r>
    </w:p>
    <w:p w14:paraId="6A186C4F" w14:textId="2B9D8BD2" w:rsidR="00E65B9C" w:rsidRDefault="00295894" w:rsidP="00826B6F">
      <w:pPr>
        <w:ind w:firstLineChars="0" w:firstLine="0"/>
        <w:rPr>
          <w:rFonts w:cs="Arial"/>
          <w:b/>
        </w:rPr>
      </w:pPr>
      <w:r w:rsidRPr="0004779A">
        <w:rPr>
          <w:rFonts w:cs="Arial" w:hint="eastAsia"/>
          <w:b/>
        </w:rPr>
        <w:t>F</w:t>
      </w:r>
      <w:r w:rsidRPr="0004779A">
        <w:rPr>
          <w:rFonts w:cs="Arial"/>
          <w:b/>
        </w:rPr>
        <w:t xml:space="preserve">igure </w:t>
      </w:r>
      <w:r>
        <w:rPr>
          <w:rFonts w:cs="Arial"/>
          <w:b/>
        </w:rPr>
        <w:t>3</w:t>
      </w:r>
      <w:r w:rsidRPr="0004779A">
        <w:rPr>
          <w:rFonts w:cs="Arial"/>
          <w:b/>
        </w:rPr>
        <w:t xml:space="preserve">. </w:t>
      </w:r>
      <w:r w:rsidRPr="007D0B9D">
        <w:rPr>
          <w:rFonts w:cs="Arial"/>
          <w:b/>
        </w:rPr>
        <w:t xml:space="preserve">STAMarker identifies spatial </w:t>
      </w:r>
      <w:proofErr w:type="gramStart"/>
      <w:r w:rsidRPr="007D0B9D">
        <w:rPr>
          <w:rFonts w:cs="Arial"/>
          <w:b/>
        </w:rPr>
        <w:t>domain-specific</w:t>
      </w:r>
      <w:proofErr w:type="gramEnd"/>
      <w:r w:rsidRPr="007D0B9D">
        <w:rPr>
          <w:rFonts w:cs="Arial"/>
          <w:b/>
        </w:rPr>
        <w:t xml:space="preserve"> SVGs </w:t>
      </w:r>
      <w:r>
        <w:rPr>
          <w:rFonts w:cs="Arial" w:hint="eastAsia"/>
          <w:b/>
        </w:rPr>
        <w:t>on</w:t>
      </w:r>
      <w:r w:rsidRPr="007D0B9D">
        <w:rPr>
          <w:rFonts w:cs="Arial"/>
          <w:b/>
        </w:rPr>
        <w:t xml:space="preserve"> </w:t>
      </w:r>
      <w:r>
        <w:rPr>
          <w:rFonts w:cs="Arial"/>
          <w:b/>
        </w:rPr>
        <w:t xml:space="preserve">the </w:t>
      </w:r>
      <w:r w:rsidRPr="007D0B9D">
        <w:rPr>
          <w:rFonts w:cs="Arial"/>
          <w:b/>
        </w:rPr>
        <w:t>mouse hippocampus data</w:t>
      </w:r>
      <w:r>
        <w:rPr>
          <w:rFonts w:cs="Arial"/>
          <w:b/>
        </w:rPr>
        <w:t>set</w:t>
      </w:r>
      <w:r>
        <w:rPr>
          <w:rFonts w:cs="Arial"/>
          <w:bCs/>
        </w:rPr>
        <w:t xml:space="preserve">. </w:t>
      </w:r>
      <w:proofErr w:type="gramStart"/>
      <w:r w:rsidRPr="0086692D">
        <w:rPr>
          <w:rFonts w:cs="Arial"/>
          <w:b/>
        </w:rPr>
        <w:t>A</w:t>
      </w:r>
      <w:r>
        <w:rPr>
          <w:rFonts w:cs="Arial"/>
          <w:bCs/>
        </w:rPr>
        <w:t>,</w:t>
      </w:r>
      <w:proofErr w:type="gramEnd"/>
      <w:r>
        <w:rPr>
          <w:rFonts w:cs="Arial"/>
          <w:bCs/>
        </w:rPr>
        <w:t xml:space="preserve"> Spatial domains identified by STAMarker. The major subfields of the hippocampal formation, such as </w:t>
      </w:r>
      <w:r>
        <w:rPr>
          <w:rFonts w:cs="Arial" w:hint="eastAsia"/>
          <w:bCs/>
        </w:rPr>
        <w:t>DG</w:t>
      </w:r>
      <w:r>
        <w:rPr>
          <w:rFonts w:cs="Arial"/>
          <w:bCs/>
        </w:rPr>
        <w:t xml:space="preserve"> (spatial domain 2), CA1(spatial domain 6), and CA3 (spatial domain 0), were clearly shown. </w:t>
      </w:r>
      <w:r w:rsidRPr="0086692D">
        <w:rPr>
          <w:rFonts w:cs="Arial"/>
          <w:b/>
        </w:rPr>
        <w:t>B</w:t>
      </w:r>
      <w:r>
        <w:rPr>
          <w:rFonts w:cs="Arial"/>
          <w:bCs/>
        </w:rPr>
        <w:t>, Spatial domain 9 correspond</w:t>
      </w:r>
      <w:r>
        <w:rPr>
          <w:rFonts w:cs="Arial" w:hint="eastAsia"/>
          <w:bCs/>
        </w:rPr>
        <w:t>s</w:t>
      </w:r>
      <w:r>
        <w:rPr>
          <w:rFonts w:cs="Arial"/>
          <w:bCs/>
        </w:rPr>
        <w:t xml:space="preserve"> to the microglial cells which are associated with the </w:t>
      </w:r>
      <w:r w:rsidRPr="001B6250">
        <w:rPr>
          <w:rFonts w:cs="Arial"/>
          <w:bCs/>
        </w:rPr>
        <w:t xml:space="preserve">amyloid plaque </w:t>
      </w:r>
      <w:r>
        <w:rPr>
          <w:rFonts w:cs="Arial"/>
          <w:bCs/>
        </w:rPr>
        <w:t xml:space="preserve">of Alzheimer’s disease. </w:t>
      </w:r>
      <w:r w:rsidRPr="005D5DF2">
        <w:rPr>
          <w:rFonts w:cs="Arial"/>
          <w:b/>
        </w:rPr>
        <w:t>C</w:t>
      </w:r>
      <w:r>
        <w:rPr>
          <w:rFonts w:cs="Arial"/>
          <w:bCs/>
        </w:rPr>
        <w:t xml:space="preserve">, </w:t>
      </w:r>
      <w:r>
        <w:rPr>
          <w:rFonts w:cs="Arial" w:hint="eastAsia"/>
          <w:bCs/>
        </w:rPr>
        <w:t>S</w:t>
      </w:r>
      <w:r>
        <w:rPr>
          <w:rFonts w:cs="Arial"/>
          <w:bCs/>
        </w:rPr>
        <w:t>tacked violin plot show</w:t>
      </w:r>
      <w:r>
        <w:rPr>
          <w:rFonts w:cs="Arial" w:hint="eastAsia"/>
          <w:bCs/>
        </w:rPr>
        <w:t>ing</w:t>
      </w:r>
      <w:r>
        <w:rPr>
          <w:rFonts w:cs="Arial"/>
          <w:bCs/>
        </w:rPr>
        <w:t xml:space="preserve"> the marker genes of microglial cells </w:t>
      </w:r>
      <w:r>
        <w:rPr>
          <w:rFonts w:cs="Arial" w:hint="eastAsia"/>
          <w:bCs/>
        </w:rPr>
        <w:t>that</w:t>
      </w:r>
      <w:r>
        <w:rPr>
          <w:rFonts w:cs="Arial"/>
          <w:bCs/>
        </w:rPr>
        <w:t xml:space="preserve"> </w:t>
      </w:r>
      <w:r>
        <w:rPr>
          <w:rFonts w:cs="Arial" w:hint="eastAsia"/>
          <w:bCs/>
        </w:rPr>
        <w:t>were</w:t>
      </w:r>
      <w:r>
        <w:rPr>
          <w:rFonts w:cs="Arial"/>
          <w:bCs/>
        </w:rPr>
        <w:t xml:space="preserve"> differentially expressed in spatial domain 9 </w:t>
      </w:r>
      <w:r>
        <w:rPr>
          <w:rFonts w:cs="Arial" w:hint="eastAsia"/>
          <w:bCs/>
        </w:rPr>
        <w:t>but</w:t>
      </w:r>
      <w:r>
        <w:rPr>
          <w:rFonts w:cs="Arial"/>
          <w:bCs/>
        </w:rPr>
        <w:t xml:space="preserve"> not others. </w:t>
      </w:r>
      <w:r w:rsidRPr="00C56744">
        <w:rPr>
          <w:rFonts w:cs="Arial"/>
          <w:b/>
        </w:rPr>
        <w:t>D</w:t>
      </w:r>
      <w:r>
        <w:rPr>
          <w:rFonts w:cs="Arial"/>
          <w:bCs/>
        </w:rPr>
        <w:t>, Heatmap show</w:t>
      </w:r>
      <w:r>
        <w:rPr>
          <w:rFonts w:cs="Arial" w:hint="eastAsia"/>
          <w:bCs/>
        </w:rPr>
        <w:t>ing</w:t>
      </w:r>
      <w:r>
        <w:rPr>
          <w:rFonts w:cs="Arial"/>
          <w:bCs/>
        </w:rPr>
        <w:t xml:space="preserve"> the nine clear gene modules </w:t>
      </w:r>
      <w:r>
        <w:rPr>
          <w:rFonts w:cs="Arial" w:hint="eastAsia"/>
          <w:bCs/>
        </w:rPr>
        <w:t>that</w:t>
      </w:r>
      <w:r>
        <w:rPr>
          <w:rFonts w:cs="Arial"/>
          <w:bCs/>
        </w:rPr>
        <w:t xml:space="preserve"> </w:t>
      </w:r>
      <w:r>
        <w:rPr>
          <w:rFonts w:cs="Arial" w:hint="eastAsia"/>
          <w:bCs/>
        </w:rPr>
        <w:t>were</w:t>
      </w:r>
      <w:r>
        <w:rPr>
          <w:rFonts w:cs="Arial"/>
          <w:bCs/>
        </w:rPr>
        <w:t xml:space="preserve"> </w:t>
      </w:r>
      <w:r>
        <w:rPr>
          <w:rFonts w:cs="Arial" w:hint="eastAsia"/>
          <w:bCs/>
        </w:rPr>
        <w:t>clustered</w:t>
      </w:r>
      <w:r>
        <w:rPr>
          <w:rFonts w:cs="Arial"/>
          <w:bCs/>
        </w:rPr>
        <w:t xml:space="preserve"> </w:t>
      </w:r>
      <w:r>
        <w:rPr>
          <w:rFonts w:cs="Arial" w:hint="eastAsia"/>
          <w:bCs/>
        </w:rPr>
        <w:t>by</w:t>
      </w:r>
      <w:r>
        <w:rPr>
          <w:rFonts w:cs="Arial"/>
          <w:bCs/>
        </w:rPr>
        <w:t xml:space="preserve"> </w:t>
      </w:r>
      <w:r>
        <w:rPr>
          <w:rFonts w:cs="Arial" w:hint="eastAsia"/>
          <w:bCs/>
        </w:rPr>
        <w:t>the</w:t>
      </w:r>
      <w:r>
        <w:rPr>
          <w:rFonts w:cs="Arial"/>
          <w:bCs/>
        </w:rPr>
        <w:t xml:space="preserve"> </w:t>
      </w:r>
      <w:r>
        <w:t>154</w:t>
      </w:r>
      <w:r>
        <w:rPr>
          <w:rFonts w:cs="Arial"/>
          <w:bCs/>
        </w:rPr>
        <w:t xml:space="preserve"> spatial </w:t>
      </w:r>
      <w:proofErr w:type="gramStart"/>
      <w:r>
        <w:rPr>
          <w:rFonts w:cs="Arial"/>
          <w:bCs/>
        </w:rPr>
        <w:t>domain-specific</w:t>
      </w:r>
      <w:proofErr w:type="gramEnd"/>
      <w:r>
        <w:rPr>
          <w:rFonts w:cs="Arial"/>
          <w:bCs/>
        </w:rPr>
        <w:t xml:space="preserve"> SVGs. </w:t>
      </w:r>
      <w:r>
        <w:rPr>
          <w:rFonts w:cs="Arial"/>
          <w:b/>
        </w:rPr>
        <w:t>E</w:t>
      </w:r>
      <w:r>
        <w:rPr>
          <w:rFonts w:cs="Arial"/>
          <w:bCs/>
        </w:rPr>
        <w:t xml:space="preserve">, </w:t>
      </w:r>
      <w:r>
        <w:rPr>
          <w:rFonts w:cs="Arial" w:hint="eastAsia"/>
          <w:bCs/>
        </w:rPr>
        <w:t>Vi</w:t>
      </w:r>
      <w:r>
        <w:rPr>
          <w:rFonts w:cs="Arial"/>
          <w:bCs/>
        </w:rPr>
        <w:t xml:space="preserve">sualization of the domain-specific gene modules by the first principal component of the saliency maps. </w:t>
      </w:r>
      <w:r w:rsidRPr="00325FF9">
        <w:rPr>
          <w:rFonts w:cs="Arial"/>
          <w:b/>
        </w:rPr>
        <w:t>F</w:t>
      </w:r>
      <w:r>
        <w:rPr>
          <w:rFonts w:cs="Arial"/>
          <w:bCs/>
        </w:rPr>
        <w:t>, Comparison of the top eight GO BP terms of M1 and M5. “</w:t>
      </w:r>
      <w:proofErr w:type="spellStart"/>
      <w:r>
        <w:rPr>
          <w:rFonts w:cs="Arial"/>
          <w:bCs/>
        </w:rPr>
        <w:t>r.o</w:t>
      </w:r>
      <w:proofErr w:type="spellEnd"/>
      <w:r>
        <w:rPr>
          <w:rFonts w:cs="Arial"/>
          <w:bCs/>
        </w:rPr>
        <w:t xml:space="preserve">.” stands for “regulation of” to avoid clutter. </w:t>
      </w:r>
      <w:r>
        <w:rPr>
          <w:rFonts w:cs="Arial"/>
          <w:b/>
        </w:rPr>
        <w:t>G</w:t>
      </w:r>
      <w:r>
        <w:rPr>
          <w:rFonts w:cs="Arial"/>
          <w:bCs/>
        </w:rPr>
        <w:t xml:space="preserve">, </w:t>
      </w:r>
      <w:r>
        <w:t>Visualization of</w:t>
      </w:r>
      <w:r>
        <w:rPr>
          <w:rFonts w:cs="Arial"/>
          <w:bCs/>
        </w:rPr>
        <w:t xml:space="preserve"> the representative spatial </w:t>
      </w:r>
      <w:proofErr w:type="gramStart"/>
      <w:r>
        <w:rPr>
          <w:rFonts w:cs="Arial"/>
          <w:bCs/>
        </w:rPr>
        <w:t>domain-specific</w:t>
      </w:r>
      <w:proofErr w:type="gramEnd"/>
      <w:r>
        <w:rPr>
          <w:rFonts w:cs="Arial"/>
          <w:bCs/>
        </w:rPr>
        <w:t xml:space="preserve"> SVGs. From top to bottom, the raw counts, the saliency map, and the corresponding spatial domains </w:t>
      </w:r>
      <w:r>
        <w:rPr>
          <w:rFonts w:cs="Arial" w:hint="eastAsia"/>
          <w:bCs/>
        </w:rPr>
        <w:t>of</w:t>
      </w:r>
      <w:r>
        <w:rPr>
          <w:rFonts w:cs="Arial"/>
          <w:bCs/>
        </w:rPr>
        <w:t xml:space="preserve"> SVGs. </w:t>
      </w:r>
      <w:r w:rsidR="00E65B9C">
        <w:rPr>
          <w:rFonts w:cs="Arial"/>
          <w:b/>
        </w:rPr>
        <w:br w:type="page"/>
      </w:r>
    </w:p>
    <w:p w14:paraId="3DA0F5FE" w14:textId="3B697BD9" w:rsidR="007317DD" w:rsidRPr="00FE77C9" w:rsidRDefault="007317DD" w:rsidP="007317DD">
      <w:pPr>
        <w:tabs>
          <w:tab w:val="left" w:pos="6248"/>
        </w:tabs>
        <w:ind w:firstLineChars="0" w:firstLine="0"/>
        <w:rPr>
          <w:rFonts w:cs="Arial"/>
          <w:b/>
          <w:sz w:val="24"/>
        </w:rPr>
      </w:pPr>
      <w:r w:rsidRPr="00FE77C9">
        <w:rPr>
          <w:rFonts w:cs="Arial" w:hint="eastAsia"/>
          <w:b/>
          <w:sz w:val="24"/>
        </w:rPr>
        <w:lastRenderedPageBreak/>
        <w:t>F</w:t>
      </w:r>
      <w:r w:rsidRPr="00FE77C9">
        <w:rPr>
          <w:rFonts w:cs="Arial"/>
          <w:b/>
          <w:sz w:val="24"/>
        </w:rPr>
        <w:t xml:space="preserve">igure </w:t>
      </w:r>
      <w:r>
        <w:rPr>
          <w:rFonts w:cs="Arial"/>
          <w:b/>
          <w:sz w:val="24"/>
        </w:rPr>
        <w:t>4</w:t>
      </w:r>
    </w:p>
    <w:p w14:paraId="6309EF15" w14:textId="22A892DC" w:rsidR="007317DD" w:rsidRDefault="00603566" w:rsidP="007317DD">
      <w:pPr>
        <w:tabs>
          <w:tab w:val="left" w:pos="6248"/>
        </w:tabs>
        <w:ind w:firstLineChars="0" w:firstLine="0"/>
        <w:rPr>
          <w:rFonts w:cs="Arial"/>
          <w:b/>
        </w:rPr>
      </w:pPr>
      <w:ins w:id="669" w:author="Zhang Chihao" w:date="2023-05-17T15:50:00Z">
        <w:r>
          <w:rPr>
            <w:noProof/>
          </w:rPr>
          <w:drawing>
            <wp:inline distT="0" distB="0" distL="0" distR="0" wp14:anchorId="3816DA0A" wp14:editId="42A4F209">
              <wp:extent cx="5274310" cy="5737860"/>
              <wp:effectExtent l="0" t="0" r="0" b="0"/>
              <wp:docPr id="9997096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709667" name=""/>
                      <pic:cNvPicPr/>
                    </pic:nvPicPr>
                    <pic:blipFill>
                      <a:blip r:embed="rId19"/>
                      <a:stretch>
                        <a:fillRect/>
                      </a:stretch>
                    </pic:blipFill>
                    <pic:spPr>
                      <a:xfrm>
                        <a:off x="0" y="0"/>
                        <a:ext cx="5274310" cy="5737860"/>
                      </a:xfrm>
                      <a:prstGeom prst="rect">
                        <a:avLst/>
                      </a:prstGeom>
                    </pic:spPr>
                  </pic:pic>
                </a:graphicData>
              </a:graphic>
            </wp:inline>
          </w:drawing>
        </w:r>
      </w:ins>
    </w:p>
    <w:p w14:paraId="6A4A57C9" w14:textId="73C34CB2" w:rsidR="00E65B9C" w:rsidRDefault="00FE47A1" w:rsidP="00325FF9">
      <w:pPr>
        <w:tabs>
          <w:tab w:val="left" w:pos="6248"/>
        </w:tabs>
        <w:ind w:firstLineChars="0" w:firstLine="0"/>
        <w:rPr>
          <w:rFonts w:cs="Arial"/>
          <w:b/>
        </w:rPr>
      </w:pPr>
      <w:del w:id="670" w:author="Zhang Chihao" w:date="2023-05-17T15:50:00Z">
        <w:r w:rsidDel="00603566">
          <w:rPr>
            <w:rFonts w:cs="Arial"/>
            <w:b/>
            <w:noProof/>
          </w:rPr>
          <w:drawing>
            <wp:inline distT="0" distB="0" distL="0" distR="0" wp14:anchorId="0BD78A01" wp14:editId="26622F9E">
              <wp:extent cx="5253459" cy="554228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20"/>
                      <a:stretch>
                        <a:fillRect/>
                      </a:stretch>
                    </pic:blipFill>
                    <pic:spPr bwMode="auto">
                      <a:xfrm>
                        <a:off x="0" y="0"/>
                        <a:ext cx="5253459" cy="5542280"/>
                      </a:xfrm>
                      <a:prstGeom prst="rect">
                        <a:avLst/>
                      </a:prstGeom>
                      <a:noFill/>
                      <a:ln>
                        <a:noFill/>
                      </a:ln>
                    </pic:spPr>
                  </pic:pic>
                </a:graphicData>
              </a:graphic>
            </wp:inline>
          </w:drawing>
        </w:r>
      </w:del>
    </w:p>
    <w:p w14:paraId="3477B6A6" w14:textId="5442DCB8" w:rsidR="007317DD" w:rsidRPr="001F5DB0" w:rsidRDefault="00C87607" w:rsidP="001F5DB0">
      <w:pPr>
        <w:ind w:firstLineChars="0" w:firstLine="0"/>
        <w:rPr>
          <w:rFonts w:cs="Arial"/>
          <w:bCs/>
        </w:rPr>
      </w:pPr>
      <w:r w:rsidRPr="00574339">
        <w:rPr>
          <w:rFonts w:cs="Arial" w:hint="eastAsia"/>
          <w:b/>
        </w:rPr>
        <w:t>F</w:t>
      </w:r>
      <w:r w:rsidRPr="00574339">
        <w:rPr>
          <w:rFonts w:cs="Arial"/>
          <w:b/>
        </w:rPr>
        <w:t xml:space="preserve">igure 4. STAMarker </w:t>
      </w:r>
      <w:r w:rsidRPr="00574339">
        <w:rPr>
          <w:rFonts w:cs="Arial" w:hint="eastAsia"/>
          <w:b/>
        </w:rPr>
        <w:t>reveals</w:t>
      </w:r>
      <w:r w:rsidRPr="00574339">
        <w:rPr>
          <w:rFonts w:cs="Arial"/>
          <w:b/>
        </w:rPr>
        <w:t xml:space="preserve"> </w:t>
      </w:r>
      <w:r w:rsidRPr="00574339">
        <w:rPr>
          <w:rFonts w:cs="Arial" w:hint="eastAsia"/>
          <w:b/>
        </w:rPr>
        <w:t>the</w:t>
      </w:r>
      <w:r w:rsidRPr="00574339">
        <w:rPr>
          <w:rFonts w:cs="Arial"/>
          <w:b/>
        </w:rPr>
        <w:t xml:space="preserve"> </w:t>
      </w:r>
      <w:proofErr w:type="gramStart"/>
      <w:r w:rsidRPr="00574339">
        <w:rPr>
          <w:rFonts w:cs="Arial"/>
          <w:b/>
        </w:rPr>
        <w:t>domain-specific</w:t>
      </w:r>
      <w:proofErr w:type="gramEnd"/>
      <w:r w:rsidRPr="00574339">
        <w:rPr>
          <w:rFonts w:cs="Arial"/>
          <w:b/>
        </w:rPr>
        <w:t xml:space="preserve"> </w:t>
      </w:r>
      <w:r>
        <w:rPr>
          <w:rFonts w:cs="Arial"/>
          <w:b/>
        </w:rPr>
        <w:t>SVG</w:t>
      </w:r>
      <w:r w:rsidRPr="00574339">
        <w:rPr>
          <w:rFonts w:cs="Arial"/>
          <w:b/>
        </w:rPr>
        <w:t xml:space="preserve">s </w:t>
      </w:r>
      <w:r>
        <w:rPr>
          <w:rFonts w:cs="Arial"/>
          <w:b/>
        </w:rPr>
        <w:t>on the</w:t>
      </w:r>
      <w:r w:rsidRPr="00574339">
        <w:rPr>
          <w:rFonts w:cs="Arial"/>
          <w:b/>
        </w:rPr>
        <w:t xml:space="preserve"> mouse olfactory bulb</w:t>
      </w:r>
      <w:r>
        <w:rPr>
          <w:rFonts w:cs="Arial"/>
          <w:b/>
        </w:rPr>
        <w:t xml:space="preserve"> dataset</w:t>
      </w:r>
      <w:r w:rsidRPr="00574339">
        <w:rPr>
          <w:rFonts w:cs="Arial"/>
          <w:b/>
        </w:rPr>
        <w:t>.</w:t>
      </w:r>
      <w:r>
        <w:rPr>
          <w:rFonts w:cs="Arial"/>
          <w:b/>
        </w:rPr>
        <w:t xml:space="preserve"> </w:t>
      </w:r>
      <w:proofErr w:type="gramStart"/>
      <w:r>
        <w:rPr>
          <w:rFonts w:cs="Arial"/>
          <w:b/>
        </w:rPr>
        <w:t>A,</w:t>
      </w:r>
      <w:proofErr w:type="gramEnd"/>
      <w:r>
        <w:rPr>
          <w:rFonts w:cs="Arial"/>
          <w:b/>
        </w:rPr>
        <w:t xml:space="preserve"> </w:t>
      </w:r>
      <w:r w:rsidRPr="005F71E0">
        <w:rPr>
          <w:rFonts w:cs="Arial"/>
          <w:bCs/>
        </w:rPr>
        <w:t>Spatial</w:t>
      </w:r>
      <w:r>
        <w:rPr>
          <w:rFonts w:cs="Arial"/>
          <w:bCs/>
        </w:rPr>
        <w:t xml:space="preserve"> domains identified by STAMarker. The laminar organization of the mouse olfactory bulb is clearly shown. The identified spatial domains were annotated by the Allen Referenc</w:t>
      </w:r>
      <w:r>
        <w:rPr>
          <w:rFonts w:cs="Arial" w:hint="eastAsia"/>
          <w:bCs/>
        </w:rPr>
        <w:t>e</w:t>
      </w:r>
      <w:r>
        <w:rPr>
          <w:rFonts w:cs="Arial"/>
          <w:bCs/>
        </w:rPr>
        <w:t xml:space="preserve"> Atlas. </w:t>
      </w:r>
      <w:r>
        <w:rPr>
          <w:rFonts w:cs="Arial"/>
          <w:b/>
        </w:rPr>
        <w:t>B</w:t>
      </w:r>
      <w:r>
        <w:rPr>
          <w:rFonts w:cs="Arial"/>
          <w:bCs/>
        </w:rPr>
        <w:t xml:space="preserve">, </w:t>
      </w:r>
      <w:r w:rsidRPr="005C0134">
        <w:rPr>
          <w:rFonts w:cs="Arial"/>
          <w:bCs/>
        </w:rPr>
        <w:t>Histogram of the number of spatial domains to which the SVG</w:t>
      </w:r>
      <w:r>
        <w:rPr>
          <w:rFonts w:cs="Arial"/>
          <w:bCs/>
        </w:rPr>
        <w:t>s</w:t>
      </w:r>
      <w:r w:rsidRPr="005C0134">
        <w:rPr>
          <w:rFonts w:cs="Arial"/>
          <w:bCs/>
        </w:rPr>
        <w:t xml:space="preserve"> identified by STAMarker</w:t>
      </w:r>
      <w:r>
        <w:rPr>
          <w:rFonts w:cs="Arial"/>
          <w:bCs/>
        </w:rPr>
        <w:t xml:space="preserve"> </w:t>
      </w:r>
      <w:r w:rsidRPr="005C0134">
        <w:rPr>
          <w:rFonts w:cs="Arial"/>
          <w:bCs/>
        </w:rPr>
        <w:t>belong</w:t>
      </w:r>
      <w:r>
        <w:rPr>
          <w:rFonts w:cs="Arial"/>
          <w:bCs/>
        </w:rPr>
        <w:t xml:space="preserve">. </w:t>
      </w:r>
      <w:r>
        <w:rPr>
          <w:rFonts w:cs="Arial"/>
          <w:b/>
        </w:rPr>
        <w:t>C</w:t>
      </w:r>
      <w:r>
        <w:rPr>
          <w:rFonts w:cs="Arial"/>
          <w:bCs/>
        </w:rPr>
        <w:t xml:space="preserve">, </w:t>
      </w:r>
      <w:proofErr w:type="gramStart"/>
      <w:r>
        <w:rPr>
          <w:rFonts w:cs="Arial"/>
          <w:bCs/>
        </w:rPr>
        <w:t>UpSet</w:t>
      </w:r>
      <w:proofErr w:type="gramEnd"/>
      <w:r w:rsidRPr="00325FF9">
        <w:rPr>
          <w:rFonts w:cs="Arial"/>
          <w:bCs/>
        </w:rPr>
        <w:t xml:space="preserve"> plot</w:t>
      </w:r>
      <w:r w:rsidRPr="0043285D">
        <w:rPr>
          <w:rFonts w:cs="Arial"/>
          <w:bCs/>
        </w:rPr>
        <w:t xml:space="preserve"> o</w:t>
      </w:r>
      <w:r>
        <w:rPr>
          <w:rFonts w:cs="Arial"/>
          <w:bCs/>
        </w:rPr>
        <w:t>f the number</w:t>
      </w:r>
      <w:r>
        <w:rPr>
          <w:rFonts w:cs="Arial" w:hint="eastAsia"/>
          <w:bCs/>
        </w:rPr>
        <w:t>s</w:t>
      </w:r>
      <w:r>
        <w:rPr>
          <w:rFonts w:cs="Arial"/>
          <w:bCs/>
        </w:rPr>
        <w:t xml:space="preserve"> of SVGs identified by</w:t>
      </w:r>
      <w:del w:id="671" w:author="Zhang Chihao" w:date="2023-05-17T09:56:00Z">
        <w:r w:rsidDel="0027114D">
          <w:rPr>
            <w:rFonts w:cs="Arial"/>
            <w:bCs/>
          </w:rPr>
          <w:delText xml:space="preserve"> </w:delText>
        </w:r>
        <w:r w:rsidDel="0027114D">
          <w:delText xml:space="preserve">SpatialDE, SPARK-X, Hotspot, </w:delText>
        </w:r>
        <w:r w:rsidDel="0027114D">
          <w:rPr>
            <w:rFonts w:hint="eastAsia"/>
          </w:rPr>
          <w:delText>and</w:delText>
        </w:r>
      </w:del>
      <w:r>
        <w:t xml:space="preserve"> </w:t>
      </w:r>
      <w:r>
        <w:rPr>
          <w:rFonts w:cs="Arial"/>
          <w:bCs/>
        </w:rPr>
        <w:t>STAMarker</w:t>
      </w:r>
      <w:ins w:id="672" w:author="Zhang Chihao" w:date="2023-05-17T09:56:00Z">
        <w:r w:rsidR="0027114D">
          <w:rPr>
            <w:rFonts w:cs="Arial"/>
            <w:bCs/>
          </w:rPr>
          <w:t xml:space="preserve"> and six compared methods</w:t>
        </w:r>
      </w:ins>
      <w:r>
        <w:rPr>
          <w:rFonts w:cs="Arial"/>
          <w:bCs/>
        </w:rPr>
        <w:t xml:space="preserve">. </w:t>
      </w:r>
      <w:r>
        <w:rPr>
          <w:rFonts w:cs="Arial" w:hint="eastAsia"/>
          <w:bCs/>
        </w:rPr>
        <w:t>STAMarker</w:t>
      </w:r>
      <w:r>
        <w:rPr>
          <w:rFonts w:cs="Arial"/>
          <w:bCs/>
        </w:rPr>
        <w:t xml:space="preserve"> identified 311 SVGs. </w:t>
      </w:r>
      <w:r w:rsidRPr="00EF2838">
        <w:rPr>
          <w:rFonts w:cs="Arial"/>
          <w:b/>
        </w:rPr>
        <w:t>D</w:t>
      </w:r>
      <w:r>
        <w:rPr>
          <w:rFonts w:cs="Arial"/>
          <w:bCs/>
        </w:rPr>
        <w:t>, Heatmap show</w:t>
      </w:r>
      <w:r>
        <w:rPr>
          <w:rFonts w:cs="Arial" w:hint="eastAsia"/>
          <w:bCs/>
        </w:rPr>
        <w:t>ing</w:t>
      </w:r>
      <w:r>
        <w:rPr>
          <w:rFonts w:cs="Arial"/>
          <w:bCs/>
        </w:rPr>
        <w:t xml:space="preserve"> </w:t>
      </w:r>
      <w:r>
        <w:rPr>
          <w:rFonts w:cs="Arial" w:hint="eastAsia"/>
          <w:bCs/>
        </w:rPr>
        <w:t>the</w:t>
      </w:r>
      <w:r>
        <w:rPr>
          <w:rFonts w:cs="Arial"/>
          <w:bCs/>
        </w:rPr>
        <w:t xml:space="preserve"> eight modules </w:t>
      </w:r>
      <w:r>
        <w:rPr>
          <w:rFonts w:cs="Arial" w:hint="eastAsia"/>
          <w:bCs/>
        </w:rPr>
        <w:t>that</w:t>
      </w:r>
      <w:r>
        <w:rPr>
          <w:rFonts w:cs="Arial"/>
          <w:bCs/>
        </w:rPr>
        <w:t xml:space="preserve"> </w:t>
      </w:r>
      <w:r>
        <w:rPr>
          <w:rFonts w:cs="Arial" w:hint="eastAsia"/>
          <w:bCs/>
        </w:rPr>
        <w:t>were</w:t>
      </w:r>
      <w:r>
        <w:rPr>
          <w:rFonts w:cs="Arial"/>
          <w:bCs/>
        </w:rPr>
        <w:t xml:space="preserve"> </w:t>
      </w:r>
      <w:r>
        <w:rPr>
          <w:rFonts w:cs="Arial" w:hint="eastAsia"/>
          <w:bCs/>
        </w:rPr>
        <w:t>clustered</w:t>
      </w:r>
      <w:r>
        <w:rPr>
          <w:rFonts w:cs="Arial"/>
          <w:bCs/>
        </w:rPr>
        <w:t xml:space="preserve"> </w:t>
      </w:r>
      <w:r>
        <w:rPr>
          <w:rFonts w:cs="Arial" w:hint="eastAsia"/>
          <w:bCs/>
        </w:rPr>
        <w:t>by</w:t>
      </w:r>
      <w:r>
        <w:rPr>
          <w:rFonts w:cs="Arial"/>
          <w:bCs/>
        </w:rPr>
        <w:t xml:space="preserve"> the </w:t>
      </w:r>
      <w:r w:rsidRPr="003D1AC6">
        <w:rPr>
          <w:rFonts w:cs="Arial"/>
          <w:bCs/>
        </w:rPr>
        <w:t xml:space="preserve">67 </w:t>
      </w:r>
      <w:proofErr w:type="gramStart"/>
      <w:r w:rsidRPr="003D1AC6">
        <w:rPr>
          <w:rFonts w:cs="Arial"/>
          <w:bCs/>
        </w:rPr>
        <w:t>domain-specific</w:t>
      </w:r>
      <w:proofErr w:type="gramEnd"/>
      <w:r w:rsidRPr="003D1AC6">
        <w:rPr>
          <w:rFonts w:cs="Arial"/>
          <w:bCs/>
        </w:rPr>
        <w:t xml:space="preserve"> SVGs</w:t>
      </w:r>
      <w:r>
        <w:rPr>
          <w:rFonts w:cs="Arial"/>
          <w:bCs/>
        </w:rPr>
        <w:t xml:space="preserve">. </w:t>
      </w:r>
      <w:r>
        <w:rPr>
          <w:rFonts w:cs="Arial"/>
          <w:b/>
        </w:rPr>
        <w:t>E</w:t>
      </w:r>
      <w:r>
        <w:rPr>
          <w:rFonts w:cs="Arial"/>
          <w:bCs/>
        </w:rPr>
        <w:t xml:space="preserve">, </w:t>
      </w:r>
      <w:r>
        <w:rPr>
          <w:rFonts w:cs="Arial" w:hint="eastAsia"/>
          <w:bCs/>
        </w:rPr>
        <w:t>Visualization</w:t>
      </w:r>
      <w:r>
        <w:rPr>
          <w:rFonts w:cs="Arial"/>
          <w:bCs/>
        </w:rPr>
        <w:t xml:space="preserve"> </w:t>
      </w:r>
      <w:r>
        <w:rPr>
          <w:rFonts w:cs="Arial" w:hint="eastAsia"/>
          <w:bCs/>
        </w:rPr>
        <w:t>of</w:t>
      </w:r>
      <w:r>
        <w:rPr>
          <w:rFonts w:cs="Arial"/>
          <w:bCs/>
        </w:rPr>
        <w:t xml:space="preserve"> </w:t>
      </w:r>
      <w:r>
        <w:rPr>
          <w:rFonts w:cs="Arial" w:hint="eastAsia"/>
          <w:bCs/>
        </w:rPr>
        <w:t>the</w:t>
      </w:r>
      <w:r>
        <w:rPr>
          <w:rFonts w:cs="Arial"/>
          <w:bCs/>
        </w:rPr>
        <w:t xml:space="preserve"> </w:t>
      </w:r>
      <w:r>
        <w:rPr>
          <w:rFonts w:cs="Arial" w:hint="eastAsia"/>
          <w:bCs/>
        </w:rPr>
        <w:t>d</w:t>
      </w:r>
      <w:r>
        <w:rPr>
          <w:rFonts w:cs="Arial"/>
          <w:bCs/>
        </w:rPr>
        <w:t>omain-specific gene modules by the first principal component of the saliency maps.</w:t>
      </w:r>
      <w:r w:rsidRPr="00200802">
        <w:rPr>
          <w:rFonts w:cs="Arial"/>
          <w:b/>
        </w:rPr>
        <w:t xml:space="preserve"> </w:t>
      </w:r>
      <w:r w:rsidRPr="0049588E">
        <w:rPr>
          <w:rFonts w:cs="Arial"/>
          <w:b/>
        </w:rPr>
        <w:t>F</w:t>
      </w:r>
      <w:r>
        <w:rPr>
          <w:rFonts w:cs="Arial"/>
          <w:bCs/>
        </w:rPr>
        <w:t xml:space="preserve">, </w:t>
      </w:r>
      <w:r>
        <w:t>Visualization of</w:t>
      </w:r>
      <w:r>
        <w:rPr>
          <w:rFonts w:cs="Arial"/>
          <w:bCs/>
        </w:rPr>
        <w:t xml:space="preserve"> the representative spatial </w:t>
      </w:r>
      <w:proofErr w:type="gramStart"/>
      <w:r>
        <w:rPr>
          <w:rFonts w:cs="Arial"/>
          <w:bCs/>
        </w:rPr>
        <w:t>domain-specific</w:t>
      </w:r>
      <w:proofErr w:type="gramEnd"/>
      <w:r>
        <w:rPr>
          <w:rFonts w:cs="Arial"/>
          <w:bCs/>
        </w:rPr>
        <w:t xml:space="preserve"> SVGs. </w:t>
      </w:r>
    </w:p>
    <w:p w14:paraId="56533E71" w14:textId="6D8157A4" w:rsidR="007317DD" w:rsidRPr="00BC5B05" w:rsidRDefault="007317DD" w:rsidP="00BC5B05">
      <w:pPr>
        <w:widowControl/>
        <w:ind w:firstLineChars="0" w:firstLine="0"/>
        <w:rPr>
          <w:rFonts w:cs="Arial"/>
          <w:b/>
        </w:rPr>
      </w:pPr>
      <w:r>
        <w:rPr>
          <w:rFonts w:cs="Arial"/>
          <w:b/>
        </w:rPr>
        <w:br w:type="page"/>
      </w:r>
    </w:p>
    <w:p w14:paraId="4B8E7D7C" w14:textId="19726093" w:rsidR="00E65B9C" w:rsidRDefault="00E70276" w:rsidP="00325FF9">
      <w:pPr>
        <w:tabs>
          <w:tab w:val="left" w:pos="6248"/>
        </w:tabs>
        <w:ind w:firstLineChars="0" w:firstLine="0"/>
        <w:rPr>
          <w:rFonts w:cs="Arial"/>
          <w:b/>
        </w:rPr>
      </w:pPr>
      <w:ins w:id="673" w:author="Zhang Chihao" w:date="2023-05-17T15:51:00Z">
        <w:r>
          <w:rPr>
            <w:noProof/>
          </w:rPr>
          <w:lastRenderedPageBreak/>
          <w:drawing>
            <wp:inline distT="0" distB="0" distL="0" distR="0" wp14:anchorId="53EFB34E" wp14:editId="0E262776">
              <wp:extent cx="5129196" cy="6251864"/>
              <wp:effectExtent l="0" t="0" r="0" b="0"/>
              <wp:docPr id="6589969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996963" name=""/>
                      <pic:cNvPicPr/>
                    </pic:nvPicPr>
                    <pic:blipFill>
                      <a:blip r:embed="rId21"/>
                      <a:stretch>
                        <a:fillRect/>
                      </a:stretch>
                    </pic:blipFill>
                    <pic:spPr>
                      <a:xfrm>
                        <a:off x="0" y="0"/>
                        <a:ext cx="5131955" cy="6255227"/>
                      </a:xfrm>
                      <a:prstGeom prst="rect">
                        <a:avLst/>
                      </a:prstGeom>
                    </pic:spPr>
                  </pic:pic>
                </a:graphicData>
              </a:graphic>
            </wp:inline>
          </w:drawing>
        </w:r>
      </w:ins>
      <w:del w:id="674" w:author="Zhang Chihao" w:date="2023-05-17T15:51:00Z">
        <w:r w:rsidR="003D1AC6" w:rsidDel="00E70276">
          <w:rPr>
            <w:rFonts w:cs="Arial"/>
            <w:b/>
            <w:noProof/>
          </w:rPr>
          <w:drawing>
            <wp:inline distT="0" distB="0" distL="0" distR="0" wp14:anchorId="35FB7F8C" wp14:editId="7C300551">
              <wp:extent cx="5233916" cy="6338397"/>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35276" cy="6340044"/>
                      </a:xfrm>
                      <a:prstGeom prst="rect">
                        <a:avLst/>
                      </a:prstGeom>
                      <a:noFill/>
                      <a:ln>
                        <a:noFill/>
                      </a:ln>
                    </pic:spPr>
                  </pic:pic>
                </a:graphicData>
              </a:graphic>
            </wp:inline>
          </w:drawing>
        </w:r>
      </w:del>
    </w:p>
    <w:p w14:paraId="2CF32370" w14:textId="7A66396A" w:rsidR="00947D8E" w:rsidRPr="00325FF9" w:rsidRDefault="00947D8E" w:rsidP="00FC6BCF">
      <w:pPr>
        <w:ind w:firstLineChars="0" w:firstLine="0"/>
        <w:rPr>
          <w:rFonts w:cs="Arial"/>
          <w:b/>
        </w:rPr>
      </w:pPr>
      <w:r w:rsidRPr="00574339">
        <w:rPr>
          <w:rFonts w:cs="Arial" w:hint="eastAsia"/>
          <w:b/>
        </w:rPr>
        <w:t>F</w:t>
      </w:r>
      <w:r w:rsidRPr="00574339">
        <w:rPr>
          <w:rFonts w:cs="Arial"/>
          <w:b/>
        </w:rPr>
        <w:t xml:space="preserve">igure </w:t>
      </w:r>
      <w:r>
        <w:rPr>
          <w:rFonts w:cs="Arial"/>
          <w:b/>
        </w:rPr>
        <w:t>5</w:t>
      </w:r>
      <w:r w:rsidRPr="00574339">
        <w:rPr>
          <w:rFonts w:cs="Arial"/>
          <w:b/>
        </w:rPr>
        <w:t xml:space="preserve">. </w:t>
      </w:r>
      <w:r w:rsidRPr="00DE152A">
        <w:rPr>
          <w:rFonts w:cs="Arial"/>
          <w:b/>
        </w:rPr>
        <w:t xml:space="preserve">STAMarker uncovers spatial </w:t>
      </w:r>
      <w:proofErr w:type="gramStart"/>
      <w:r w:rsidRPr="00DE152A">
        <w:rPr>
          <w:rFonts w:cs="Arial"/>
          <w:b/>
        </w:rPr>
        <w:t>domain-specific</w:t>
      </w:r>
      <w:proofErr w:type="gramEnd"/>
      <w:r w:rsidRPr="00DE152A">
        <w:rPr>
          <w:rFonts w:cs="Arial"/>
          <w:b/>
        </w:rPr>
        <w:t xml:space="preserve"> SVGs</w:t>
      </w:r>
      <w:r>
        <w:rPr>
          <w:rFonts w:cs="Arial"/>
          <w:b/>
        </w:rPr>
        <w:t xml:space="preserve"> </w:t>
      </w:r>
      <w:r>
        <w:rPr>
          <w:rFonts w:cs="Arial" w:hint="eastAsia"/>
          <w:b/>
        </w:rPr>
        <w:t>on</w:t>
      </w:r>
      <w:r>
        <w:rPr>
          <w:rFonts w:cs="Arial"/>
          <w:b/>
        </w:rPr>
        <w:t xml:space="preserve"> </w:t>
      </w:r>
      <w:r>
        <w:rPr>
          <w:rFonts w:cs="Arial" w:hint="eastAsia"/>
          <w:b/>
        </w:rPr>
        <w:t>the</w:t>
      </w:r>
      <w:r>
        <w:rPr>
          <w:rFonts w:cs="Arial"/>
          <w:b/>
        </w:rPr>
        <w:t xml:space="preserve"> </w:t>
      </w:r>
      <w:r w:rsidRPr="00DE152A">
        <w:rPr>
          <w:rFonts w:cs="Arial"/>
          <w:b/>
        </w:rPr>
        <w:t>mouse cerebellum data</w:t>
      </w:r>
      <w:r w:rsidRPr="00574339">
        <w:rPr>
          <w:rFonts w:cs="Arial"/>
          <w:b/>
        </w:rPr>
        <w:t>.</w:t>
      </w:r>
      <w:r>
        <w:rPr>
          <w:rFonts w:cs="Arial"/>
          <w:b/>
        </w:rPr>
        <w:t xml:space="preserve"> </w:t>
      </w:r>
      <w:proofErr w:type="gramStart"/>
      <w:r>
        <w:rPr>
          <w:rFonts w:cs="Arial"/>
          <w:b/>
        </w:rPr>
        <w:t>A,</w:t>
      </w:r>
      <w:proofErr w:type="gramEnd"/>
      <w:r>
        <w:rPr>
          <w:rFonts w:cs="Arial"/>
          <w:b/>
        </w:rPr>
        <w:t xml:space="preserve"> </w:t>
      </w:r>
      <w:r w:rsidRPr="005F71E0">
        <w:rPr>
          <w:rFonts w:cs="Arial"/>
          <w:bCs/>
        </w:rPr>
        <w:t>Spatial</w:t>
      </w:r>
      <w:r>
        <w:rPr>
          <w:rFonts w:cs="Arial"/>
          <w:bCs/>
        </w:rPr>
        <w:t xml:space="preserve"> domains iden</w:t>
      </w:r>
      <w:r w:rsidRPr="00325FF9">
        <w:rPr>
          <w:rFonts w:cs="Arial"/>
          <w:bCs/>
        </w:rPr>
        <w:t xml:space="preserve">tified by STAMarker. The identified spatial domains </w:t>
      </w:r>
      <w:r w:rsidRPr="00325FF9">
        <w:rPr>
          <w:rFonts w:cs="Arial" w:hint="eastAsia"/>
          <w:bCs/>
        </w:rPr>
        <w:t>were</w:t>
      </w:r>
      <w:r w:rsidRPr="00325FF9">
        <w:rPr>
          <w:rFonts w:cs="Arial"/>
          <w:bCs/>
        </w:rPr>
        <w:t xml:space="preserve"> annotated by</w:t>
      </w:r>
      <w:r>
        <w:rPr>
          <w:rFonts w:cs="Arial"/>
          <w:bCs/>
        </w:rPr>
        <w:t xml:space="preserve"> the</w:t>
      </w:r>
      <w:r w:rsidRPr="00325FF9">
        <w:rPr>
          <w:rFonts w:cs="Arial"/>
          <w:bCs/>
        </w:rPr>
        <w:t xml:space="preserve"> Allen Referenc</w:t>
      </w:r>
      <w:r w:rsidRPr="00325FF9">
        <w:rPr>
          <w:rFonts w:cs="Arial" w:hint="eastAsia"/>
          <w:bCs/>
        </w:rPr>
        <w:t>e</w:t>
      </w:r>
      <w:r w:rsidRPr="00325FF9">
        <w:rPr>
          <w:rFonts w:cs="Arial"/>
          <w:bCs/>
        </w:rPr>
        <w:t xml:space="preserve"> Atlas. </w:t>
      </w:r>
      <w:r w:rsidRPr="00325FF9">
        <w:rPr>
          <w:rFonts w:cs="Arial"/>
          <w:b/>
          <w:bCs/>
        </w:rPr>
        <w:t>B</w:t>
      </w:r>
      <w:r w:rsidRPr="00325FF9">
        <w:rPr>
          <w:rFonts w:cs="Arial"/>
          <w:bCs/>
        </w:rPr>
        <w:t xml:space="preserve">, GO enrichment analysis of the SVGs in the named spatial domains. The selected enriched GO terms show distinct significance levels. </w:t>
      </w:r>
      <w:r w:rsidRPr="00325FF9">
        <w:rPr>
          <w:rFonts w:cs="Arial"/>
          <w:b/>
        </w:rPr>
        <w:t>C</w:t>
      </w:r>
      <w:r w:rsidRPr="00325FF9">
        <w:rPr>
          <w:rFonts w:cs="Arial"/>
          <w:bCs/>
        </w:rPr>
        <w:t>, Bar plot display</w:t>
      </w:r>
      <w:r w:rsidRPr="00325FF9">
        <w:rPr>
          <w:rFonts w:cs="Arial" w:hint="eastAsia"/>
          <w:bCs/>
        </w:rPr>
        <w:t>ing</w:t>
      </w:r>
      <w:r w:rsidRPr="00325FF9">
        <w:rPr>
          <w:rFonts w:cs="Arial"/>
          <w:bCs/>
        </w:rPr>
        <w:t xml:space="preserve"> t</w:t>
      </w:r>
      <w:r>
        <w:rPr>
          <w:rFonts w:cs="Arial"/>
          <w:bCs/>
        </w:rPr>
        <w:t xml:space="preserve">he overlap of the identified SVGs </w:t>
      </w:r>
      <w:r>
        <w:rPr>
          <w:rFonts w:cs="Arial" w:hint="eastAsia"/>
          <w:bCs/>
        </w:rPr>
        <w:t>with</w:t>
      </w:r>
      <w:r>
        <w:rPr>
          <w:rFonts w:cs="Arial"/>
          <w:bCs/>
        </w:rPr>
        <w:t xml:space="preserve"> reference gene list (261 genes, obtained from the Harmonizome database). The </w:t>
      </w:r>
      <w:r w:rsidRPr="009F5091">
        <w:rPr>
          <w:rFonts w:cs="Arial" w:hint="eastAsia"/>
          <w:bCs/>
          <w:i/>
        </w:rPr>
        <w:t>p</w:t>
      </w:r>
      <w:r>
        <w:rPr>
          <w:rFonts w:cs="Arial"/>
          <w:bCs/>
        </w:rPr>
        <w:t xml:space="preserve"> values of the hypergeometric test were shown above the bars (ns indicates not significant, i.e., </w:t>
      </w:r>
      <w:r w:rsidRPr="009F5091">
        <w:rPr>
          <w:rFonts w:cs="Arial" w:hint="eastAsia"/>
          <w:bCs/>
          <w:i/>
        </w:rPr>
        <w:t>p</w:t>
      </w:r>
      <w:r>
        <w:rPr>
          <w:rFonts w:cs="Arial"/>
          <w:bCs/>
        </w:rPr>
        <w:t xml:space="preserve"> values &gt; 0.05). </w:t>
      </w:r>
      <w:r w:rsidRPr="00B01030">
        <w:rPr>
          <w:rFonts w:cs="Arial"/>
          <w:b/>
        </w:rPr>
        <w:t>D</w:t>
      </w:r>
      <w:r>
        <w:rPr>
          <w:rFonts w:cs="Arial"/>
          <w:bCs/>
        </w:rPr>
        <w:t>, Heatmap show</w:t>
      </w:r>
      <w:r>
        <w:rPr>
          <w:rFonts w:cs="Arial" w:hint="eastAsia"/>
          <w:bCs/>
        </w:rPr>
        <w:t>ing</w:t>
      </w:r>
      <w:r>
        <w:rPr>
          <w:rFonts w:cs="Arial"/>
          <w:bCs/>
        </w:rPr>
        <w:t xml:space="preserve"> the </w:t>
      </w:r>
      <w:r>
        <w:rPr>
          <w:rFonts w:cs="Arial" w:hint="eastAsia"/>
          <w:bCs/>
        </w:rPr>
        <w:t>five</w:t>
      </w:r>
      <w:r>
        <w:rPr>
          <w:rFonts w:cs="Arial"/>
          <w:bCs/>
        </w:rPr>
        <w:t xml:space="preserve"> </w:t>
      </w:r>
      <w:r>
        <w:rPr>
          <w:rFonts w:cs="Arial" w:hint="eastAsia"/>
          <w:bCs/>
        </w:rPr>
        <w:t>gene</w:t>
      </w:r>
      <w:r>
        <w:rPr>
          <w:rFonts w:cs="Arial"/>
          <w:bCs/>
        </w:rPr>
        <w:t xml:space="preserve"> </w:t>
      </w:r>
      <w:r>
        <w:rPr>
          <w:rFonts w:cs="Arial" w:hint="eastAsia"/>
          <w:bCs/>
        </w:rPr>
        <w:t>modules</w:t>
      </w:r>
      <w:r>
        <w:rPr>
          <w:rFonts w:cs="Arial"/>
          <w:bCs/>
        </w:rPr>
        <w:t xml:space="preserve"> </w:t>
      </w:r>
      <w:r>
        <w:rPr>
          <w:rFonts w:cs="Arial" w:hint="eastAsia"/>
          <w:bCs/>
        </w:rPr>
        <w:t>that</w:t>
      </w:r>
      <w:r>
        <w:rPr>
          <w:rFonts w:cs="Arial"/>
          <w:bCs/>
        </w:rPr>
        <w:t xml:space="preserve"> </w:t>
      </w:r>
      <w:r>
        <w:rPr>
          <w:rFonts w:cs="Arial" w:hint="eastAsia"/>
          <w:bCs/>
        </w:rPr>
        <w:t>were</w:t>
      </w:r>
      <w:r>
        <w:rPr>
          <w:rFonts w:cs="Arial"/>
          <w:bCs/>
        </w:rPr>
        <w:t xml:space="preserve"> </w:t>
      </w:r>
      <w:r>
        <w:rPr>
          <w:rFonts w:cs="Arial" w:hint="eastAsia"/>
          <w:bCs/>
        </w:rPr>
        <w:t>clustered</w:t>
      </w:r>
      <w:r>
        <w:rPr>
          <w:rFonts w:cs="Arial"/>
          <w:bCs/>
        </w:rPr>
        <w:t xml:space="preserve"> </w:t>
      </w:r>
      <w:r>
        <w:rPr>
          <w:rFonts w:cs="Arial" w:hint="eastAsia"/>
          <w:bCs/>
        </w:rPr>
        <w:t>by</w:t>
      </w:r>
      <w:r>
        <w:rPr>
          <w:rFonts w:cs="Arial"/>
          <w:bCs/>
        </w:rPr>
        <w:t xml:space="preserve"> </w:t>
      </w:r>
      <w:r>
        <w:rPr>
          <w:rFonts w:cs="Arial" w:hint="eastAsia"/>
          <w:bCs/>
        </w:rPr>
        <w:t>the</w:t>
      </w:r>
      <w:r>
        <w:rPr>
          <w:rFonts w:cs="Arial"/>
          <w:bCs/>
        </w:rPr>
        <w:t xml:space="preserve"> </w:t>
      </w:r>
      <w:r w:rsidRPr="003D1AC6">
        <w:rPr>
          <w:rFonts w:cs="Arial"/>
          <w:bCs/>
        </w:rPr>
        <w:t>369</w:t>
      </w:r>
      <w:r>
        <w:rPr>
          <w:rFonts w:cs="Arial"/>
          <w:bCs/>
        </w:rPr>
        <w:t xml:space="preserve"> </w:t>
      </w:r>
      <w:proofErr w:type="gramStart"/>
      <w:r>
        <w:rPr>
          <w:rFonts w:cs="Arial"/>
          <w:bCs/>
        </w:rPr>
        <w:t>domain-specific</w:t>
      </w:r>
      <w:proofErr w:type="gramEnd"/>
      <w:r>
        <w:rPr>
          <w:rFonts w:cs="Arial"/>
          <w:bCs/>
        </w:rPr>
        <w:t xml:space="preserve"> SVGs. </w:t>
      </w:r>
      <w:r w:rsidRPr="00CB5328">
        <w:rPr>
          <w:rFonts w:cs="Arial"/>
          <w:b/>
        </w:rPr>
        <w:t>E</w:t>
      </w:r>
      <w:r>
        <w:rPr>
          <w:rFonts w:cs="Arial"/>
          <w:bCs/>
        </w:rPr>
        <w:t xml:space="preserve">, </w:t>
      </w:r>
      <w:r>
        <w:rPr>
          <w:rFonts w:cs="Arial" w:hint="eastAsia"/>
          <w:bCs/>
        </w:rPr>
        <w:t>Visualization</w:t>
      </w:r>
      <w:r>
        <w:rPr>
          <w:rFonts w:cs="Arial"/>
          <w:bCs/>
        </w:rPr>
        <w:t xml:space="preserve"> </w:t>
      </w:r>
      <w:r>
        <w:rPr>
          <w:rFonts w:cs="Arial" w:hint="eastAsia"/>
          <w:bCs/>
        </w:rPr>
        <w:t>of</w:t>
      </w:r>
      <w:r>
        <w:rPr>
          <w:rFonts w:cs="Arial"/>
          <w:bCs/>
        </w:rPr>
        <w:t xml:space="preserve"> </w:t>
      </w:r>
      <w:r>
        <w:rPr>
          <w:rFonts w:cs="Arial" w:hint="eastAsia"/>
          <w:bCs/>
        </w:rPr>
        <w:t>the</w:t>
      </w:r>
      <w:r>
        <w:rPr>
          <w:rFonts w:cs="Arial"/>
          <w:bCs/>
        </w:rPr>
        <w:t xml:space="preserve"> </w:t>
      </w:r>
      <w:r>
        <w:rPr>
          <w:rFonts w:cs="Arial" w:hint="eastAsia"/>
          <w:bCs/>
        </w:rPr>
        <w:t>d</w:t>
      </w:r>
      <w:r>
        <w:rPr>
          <w:rFonts w:cs="Arial"/>
          <w:bCs/>
        </w:rPr>
        <w:t>omain-specific gene modules by the first principal component of the saliency maps.</w:t>
      </w:r>
      <w:r w:rsidRPr="00200802">
        <w:rPr>
          <w:rFonts w:cs="Arial"/>
          <w:b/>
        </w:rPr>
        <w:t xml:space="preserve"> </w:t>
      </w:r>
      <w:r w:rsidRPr="00CB5328">
        <w:rPr>
          <w:rFonts w:cs="Arial"/>
          <w:b/>
        </w:rPr>
        <w:t>F</w:t>
      </w:r>
      <w:r>
        <w:rPr>
          <w:rFonts w:cs="Arial" w:hint="eastAsia"/>
          <w:bCs/>
          <w:lang w:eastAsia="ja-JP"/>
        </w:rPr>
        <w:t>,</w:t>
      </w:r>
      <w:r>
        <w:rPr>
          <w:rFonts w:cs="Arial"/>
          <w:bCs/>
        </w:rPr>
        <w:t xml:space="preserve"> </w:t>
      </w:r>
      <w:r>
        <w:rPr>
          <w:rFonts w:cs="Arial" w:hint="eastAsia"/>
          <w:bCs/>
        </w:rPr>
        <w:t>Enrichment</w:t>
      </w:r>
      <w:r>
        <w:rPr>
          <w:rFonts w:cs="Arial"/>
          <w:bCs/>
        </w:rPr>
        <w:t xml:space="preserve"> </w:t>
      </w:r>
      <w:r>
        <w:rPr>
          <w:rFonts w:cs="Arial" w:hint="eastAsia"/>
          <w:bCs/>
        </w:rPr>
        <w:t>analysis</w:t>
      </w:r>
      <w:r>
        <w:rPr>
          <w:rFonts w:cs="Arial"/>
          <w:bCs/>
        </w:rPr>
        <w:t xml:space="preserve"> </w:t>
      </w:r>
      <w:r>
        <w:rPr>
          <w:rFonts w:cs="Arial" w:hint="eastAsia"/>
          <w:bCs/>
        </w:rPr>
        <w:t>of</w:t>
      </w:r>
      <w:r>
        <w:rPr>
          <w:rFonts w:cs="Arial"/>
          <w:bCs/>
        </w:rPr>
        <w:t xml:space="preserve"> </w:t>
      </w:r>
      <w:r>
        <w:rPr>
          <w:rFonts w:cs="Arial" w:hint="eastAsia"/>
          <w:bCs/>
        </w:rPr>
        <w:t>t</w:t>
      </w:r>
      <w:r>
        <w:rPr>
          <w:rFonts w:cs="Arial"/>
          <w:bCs/>
        </w:rPr>
        <w:t>he i</w:t>
      </w:r>
      <w:r>
        <w:rPr>
          <w:rFonts w:cs="Arial" w:hint="eastAsia"/>
          <w:bCs/>
        </w:rPr>
        <w:t>dentified</w:t>
      </w:r>
      <w:r>
        <w:rPr>
          <w:rFonts w:cs="Arial"/>
          <w:bCs/>
        </w:rPr>
        <w:t xml:space="preserve"> spatial modules </w:t>
      </w:r>
      <w:r>
        <w:rPr>
          <w:rFonts w:cs="Arial" w:hint="eastAsia"/>
          <w:bCs/>
        </w:rPr>
        <w:t>with</w:t>
      </w:r>
      <w:r>
        <w:rPr>
          <w:rFonts w:cs="Arial"/>
          <w:bCs/>
        </w:rPr>
        <w:t xml:space="preserve"> </w:t>
      </w:r>
      <w:r>
        <w:rPr>
          <w:rFonts w:cs="Arial" w:hint="eastAsia"/>
          <w:bCs/>
        </w:rPr>
        <w:t>diverse</w:t>
      </w:r>
      <w:r>
        <w:rPr>
          <w:rFonts w:cs="Arial"/>
          <w:bCs/>
        </w:rPr>
        <w:t xml:space="preserve"> cell types related to the cerebellum. </w:t>
      </w:r>
      <w:r>
        <w:rPr>
          <w:rFonts w:cs="Arial"/>
          <w:b/>
        </w:rPr>
        <w:t>G</w:t>
      </w:r>
      <w:r>
        <w:rPr>
          <w:rFonts w:cs="Arial"/>
          <w:bCs/>
        </w:rPr>
        <w:t xml:space="preserve">, </w:t>
      </w:r>
      <w:r>
        <w:t>Visualization of</w:t>
      </w:r>
      <w:r>
        <w:rPr>
          <w:rFonts w:cs="Arial"/>
          <w:bCs/>
        </w:rPr>
        <w:t xml:space="preserve"> the representative spatial </w:t>
      </w:r>
      <w:proofErr w:type="gramStart"/>
      <w:r>
        <w:rPr>
          <w:rFonts w:cs="Arial"/>
          <w:bCs/>
        </w:rPr>
        <w:t>domain-specific</w:t>
      </w:r>
      <w:proofErr w:type="gramEnd"/>
      <w:r>
        <w:rPr>
          <w:rFonts w:cs="Arial"/>
          <w:bCs/>
        </w:rPr>
        <w:t xml:space="preserve"> SVGs. </w:t>
      </w:r>
    </w:p>
    <w:sectPr w:rsidR="00947D8E" w:rsidRPr="00325FF9">
      <w:headerReference w:type="even" r:id="rId23"/>
      <w:headerReference w:type="default" r:id="rId24"/>
      <w:footerReference w:type="even" r:id="rId25"/>
      <w:footerReference w:type="default" r:id="rId26"/>
      <w:headerReference w:type="first" r:id="rId27"/>
      <w:footerReference w:type="first" r:id="rId2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FA711E" w14:textId="77777777" w:rsidR="00AF4F6F" w:rsidRDefault="00AF4F6F" w:rsidP="006B31D1">
      <w:pPr>
        <w:ind w:firstLine="220"/>
      </w:pPr>
      <w:r>
        <w:separator/>
      </w:r>
    </w:p>
  </w:endnote>
  <w:endnote w:type="continuationSeparator" w:id="0">
    <w:p w14:paraId="51D874E3" w14:textId="77777777" w:rsidR="00AF4F6F" w:rsidRDefault="00AF4F6F" w:rsidP="006B31D1">
      <w:pPr>
        <w:ind w:firstLine="2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Helvetica-Light">
    <w:altName w:val="Arial"/>
    <w:charset w:val="00"/>
    <w:family w:val="swiss"/>
    <w:pitch w:val="variable"/>
    <w:sig w:usb0="800000AF" w:usb1="4000204A" w:usb2="00000000" w:usb3="00000000" w:csb0="00000001" w:csb1="00000000"/>
  </w:font>
  <w:font w:name="Courier New">
    <w:panose1 w:val="02070309020205020404"/>
    <w:charset w:val="00"/>
    <w:family w:val="modern"/>
    <w:pitch w:val="fixed"/>
    <w:sig w:usb0="E0002EFF" w:usb1="C0007843"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EAACE" w14:textId="77777777" w:rsidR="003D1AC6" w:rsidRDefault="003D1AC6">
    <w:pPr>
      <w:pStyle w:val="a9"/>
      <w:ind w:firstLine="1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C955D6" w14:textId="77777777" w:rsidR="003D1AC6" w:rsidRDefault="003D1AC6">
    <w:pPr>
      <w:pStyle w:val="a9"/>
      <w:ind w:firstLine="18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3E735" w14:textId="77777777" w:rsidR="003D1AC6" w:rsidRDefault="003D1AC6">
    <w:pPr>
      <w:pStyle w:val="a9"/>
      <w:ind w:firstLine="1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D30DF8" w14:textId="77777777" w:rsidR="00AF4F6F" w:rsidRDefault="00AF4F6F" w:rsidP="006B31D1">
      <w:pPr>
        <w:ind w:firstLine="220"/>
      </w:pPr>
      <w:r>
        <w:separator/>
      </w:r>
    </w:p>
  </w:footnote>
  <w:footnote w:type="continuationSeparator" w:id="0">
    <w:p w14:paraId="789E4DBC" w14:textId="77777777" w:rsidR="00AF4F6F" w:rsidRDefault="00AF4F6F" w:rsidP="006B31D1">
      <w:pPr>
        <w:ind w:firstLine="2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5EE45A" w14:textId="77777777" w:rsidR="003D1AC6" w:rsidRDefault="003D1AC6">
    <w:pPr>
      <w:pStyle w:val="a7"/>
      <w:ind w:firstLine="1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1E770F" w14:textId="77777777" w:rsidR="003D1AC6" w:rsidRDefault="003D1AC6">
    <w:pPr>
      <w:pStyle w:val="a7"/>
      <w:ind w:firstLine="1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6CDC5E" w14:textId="77777777" w:rsidR="003D1AC6" w:rsidRDefault="003D1AC6">
    <w:pPr>
      <w:pStyle w:val="a7"/>
      <w:ind w:firstLine="1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2E3F82"/>
    <w:lvl w:ilvl="0">
      <w:start w:val="1"/>
      <w:numFmt w:val="decimal"/>
      <w:pStyle w:val="5"/>
      <w:lvlText w:val="%1."/>
      <w:lvlJc w:val="left"/>
      <w:pPr>
        <w:tabs>
          <w:tab w:val="num" w:pos="2040"/>
        </w:tabs>
        <w:ind w:leftChars="800" w:left="2040" w:hangingChars="200" w:hanging="360"/>
      </w:pPr>
    </w:lvl>
  </w:abstractNum>
  <w:abstractNum w:abstractNumId="1" w15:restartNumberingAfterBreak="0">
    <w:nsid w:val="FFFFFF7D"/>
    <w:multiLevelType w:val="singleLevel"/>
    <w:tmpl w:val="6B44747A"/>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D39A5ED4"/>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99A62522"/>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D18464BC"/>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6E9858C8"/>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34CCE27A"/>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78B89712"/>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8A986920"/>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28047E1E"/>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2BAF0403"/>
    <w:multiLevelType w:val="hybridMultilevel"/>
    <w:tmpl w:val="B6AA09E4"/>
    <w:lvl w:ilvl="0" w:tplc="9D646EA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3E0451F"/>
    <w:multiLevelType w:val="hybridMultilevel"/>
    <w:tmpl w:val="D19E472C"/>
    <w:lvl w:ilvl="0" w:tplc="BC188A8C">
      <w:start w:val="1"/>
      <w:numFmt w:val="upperLetter"/>
      <w:lvlText w:val="(%1)"/>
      <w:lvlJc w:val="left"/>
      <w:pPr>
        <w:tabs>
          <w:tab w:val="num" w:pos="720"/>
        </w:tabs>
        <w:ind w:left="720" w:hanging="360"/>
      </w:pPr>
    </w:lvl>
    <w:lvl w:ilvl="1" w:tplc="A2B23848" w:tentative="1">
      <w:start w:val="1"/>
      <w:numFmt w:val="upperLetter"/>
      <w:lvlText w:val="(%2)"/>
      <w:lvlJc w:val="left"/>
      <w:pPr>
        <w:tabs>
          <w:tab w:val="num" w:pos="1440"/>
        </w:tabs>
        <w:ind w:left="1440" w:hanging="360"/>
      </w:pPr>
    </w:lvl>
    <w:lvl w:ilvl="2" w:tplc="B4640DAA" w:tentative="1">
      <w:start w:val="1"/>
      <w:numFmt w:val="upperLetter"/>
      <w:lvlText w:val="(%3)"/>
      <w:lvlJc w:val="left"/>
      <w:pPr>
        <w:tabs>
          <w:tab w:val="num" w:pos="2160"/>
        </w:tabs>
        <w:ind w:left="2160" w:hanging="360"/>
      </w:pPr>
    </w:lvl>
    <w:lvl w:ilvl="3" w:tplc="AD5AC014" w:tentative="1">
      <w:start w:val="1"/>
      <w:numFmt w:val="upperLetter"/>
      <w:lvlText w:val="(%4)"/>
      <w:lvlJc w:val="left"/>
      <w:pPr>
        <w:tabs>
          <w:tab w:val="num" w:pos="2880"/>
        </w:tabs>
        <w:ind w:left="2880" w:hanging="360"/>
      </w:pPr>
    </w:lvl>
    <w:lvl w:ilvl="4" w:tplc="42E841B4" w:tentative="1">
      <w:start w:val="1"/>
      <w:numFmt w:val="upperLetter"/>
      <w:lvlText w:val="(%5)"/>
      <w:lvlJc w:val="left"/>
      <w:pPr>
        <w:tabs>
          <w:tab w:val="num" w:pos="3600"/>
        </w:tabs>
        <w:ind w:left="3600" w:hanging="360"/>
      </w:pPr>
    </w:lvl>
    <w:lvl w:ilvl="5" w:tplc="F2740EE0" w:tentative="1">
      <w:start w:val="1"/>
      <w:numFmt w:val="upperLetter"/>
      <w:lvlText w:val="(%6)"/>
      <w:lvlJc w:val="left"/>
      <w:pPr>
        <w:tabs>
          <w:tab w:val="num" w:pos="4320"/>
        </w:tabs>
        <w:ind w:left="4320" w:hanging="360"/>
      </w:pPr>
    </w:lvl>
    <w:lvl w:ilvl="6" w:tplc="142C4AEE" w:tentative="1">
      <w:start w:val="1"/>
      <w:numFmt w:val="upperLetter"/>
      <w:lvlText w:val="(%7)"/>
      <w:lvlJc w:val="left"/>
      <w:pPr>
        <w:tabs>
          <w:tab w:val="num" w:pos="5040"/>
        </w:tabs>
        <w:ind w:left="5040" w:hanging="360"/>
      </w:pPr>
    </w:lvl>
    <w:lvl w:ilvl="7" w:tplc="1A1614DA" w:tentative="1">
      <w:start w:val="1"/>
      <w:numFmt w:val="upperLetter"/>
      <w:lvlText w:val="(%8)"/>
      <w:lvlJc w:val="left"/>
      <w:pPr>
        <w:tabs>
          <w:tab w:val="num" w:pos="5760"/>
        </w:tabs>
        <w:ind w:left="5760" w:hanging="360"/>
      </w:pPr>
    </w:lvl>
    <w:lvl w:ilvl="8" w:tplc="62B2CA1C" w:tentative="1">
      <w:start w:val="1"/>
      <w:numFmt w:val="upperLetter"/>
      <w:lvlText w:val="(%9)"/>
      <w:lvlJc w:val="left"/>
      <w:pPr>
        <w:tabs>
          <w:tab w:val="num" w:pos="6480"/>
        </w:tabs>
        <w:ind w:left="6480" w:hanging="360"/>
      </w:pPr>
    </w:lvl>
  </w:abstractNum>
  <w:abstractNum w:abstractNumId="12" w15:restartNumberingAfterBreak="0">
    <w:nsid w:val="3C1833E1"/>
    <w:multiLevelType w:val="hybridMultilevel"/>
    <w:tmpl w:val="E5B0178A"/>
    <w:lvl w:ilvl="0" w:tplc="9EF6BEF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3346F7E"/>
    <w:multiLevelType w:val="hybridMultilevel"/>
    <w:tmpl w:val="0CD8114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5C740A53"/>
    <w:multiLevelType w:val="hybridMultilevel"/>
    <w:tmpl w:val="8F984B38"/>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15:restartNumberingAfterBreak="0">
    <w:nsid w:val="62897D2F"/>
    <w:multiLevelType w:val="hybridMultilevel"/>
    <w:tmpl w:val="803CE9B4"/>
    <w:lvl w:ilvl="0" w:tplc="F3FA45B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6453CF5"/>
    <w:multiLevelType w:val="hybridMultilevel"/>
    <w:tmpl w:val="7F8C957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7" w15:restartNumberingAfterBreak="0">
    <w:nsid w:val="729877CD"/>
    <w:multiLevelType w:val="hybridMultilevel"/>
    <w:tmpl w:val="7F6E377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78065235"/>
    <w:multiLevelType w:val="hybridMultilevel"/>
    <w:tmpl w:val="15AE245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854493174">
    <w:abstractNumId w:val="13"/>
  </w:num>
  <w:num w:numId="2" w16cid:durableId="774983705">
    <w:abstractNumId w:val="18"/>
  </w:num>
  <w:num w:numId="3" w16cid:durableId="1542591490">
    <w:abstractNumId w:val="17"/>
  </w:num>
  <w:num w:numId="4" w16cid:durableId="319120463">
    <w:abstractNumId w:val="14"/>
  </w:num>
  <w:num w:numId="5" w16cid:durableId="1519663595">
    <w:abstractNumId w:val="16"/>
  </w:num>
  <w:num w:numId="6" w16cid:durableId="1936785970">
    <w:abstractNumId w:val="11"/>
  </w:num>
  <w:num w:numId="7" w16cid:durableId="64493007">
    <w:abstractNumId w:val="12"/>
  </w:num>
  <w:num w:numId="8" w16cid:durableId="434788637">
    <w:abstractNumId w:val="10"/>
  </w:num>
  <w:num w:numId="9" w16cid:durableId="539821625">
    <w:abstractNumId w:val="15"/>
  </w:num>
  <w:num w:numId="10" w16cid:durableId="1797872910">
    <w:abstractNumId w:val="0"/>
  </w:num>
  <w:num w:numId="11" w16cid:durableId="571505481">
    <w:abstractNumId w:val="1"/>
  </w:num>
  <w:num w:numId="12" w16cid:durableId="1058550868">
    <w:abstractNumId w:val="2"/>
  </w:num>
  <w:num w:numId="13" w16cid:durableId="113646262">
    <w:abstractNumId w:val="3"/>
  </w:num>
  <w:num w:numId="14" w16cid:durableId="1147088182">
    <w:abstractNumId w:val="4"/>
  </w:num>
  <w:num w:numId="15" w16cid:durableId="933322418">
    <w:abstractNumId w:val="5"/>
  </w:num>
  <w:num w:numId="16" w16cid:durableId="1342583609">
    <w:abstractNumId w:val="6"/>
  </w:num>
  <w:num w:numId="17" w16cid:durableId="151678945">
    <w:abstractNumId w:val="7"/>
  </w:num>
  <w:num w:numId="18" w16cid:durableId="1408071098">
    <w:abstractNumId w:val="8"/>
  </w:num>
  <w:num w:numId="19" w16cid:durableId="876510697">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hang Chihao">
    <w15:presenceInfo w15:providerId="Windows Live" w15:userId="7ac4218f513848d9"/>
  </w15:person>
  <w15:person w15:author="Chihao Zhang">
    <w15:presenceInfo w15:providerId="Windows Live" w15:userId="7ac4218f513848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proofState w:spelling="clean" w:grammar="clean"/>
  <w:trackRevisions/>
  <w:defaultTabStop w:val="4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sDA3NTMzMDMxtTCwNDJW0lEKTi0uzszPAykwNKoFACKQfQMtAAAA"/>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a2xzeaox50v5ewadw5ptp155w0r09z029t&quot;&gt;My EndNote Library&lt;record-ids&gt;&lt;item&gt;1&lt;/item&gt;&lt;item&gt;2&lt;/item&gt;&lt;item&gt;3&lt;/item&gt;&lt;item&gt;4&lt;/item&gt;&lt;item&gt;5&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4&lt;/item&gt;&lt;item&gt;39&lt;/item&gt;&lt;item&gt;41&lt;/item&gt;&lt;item&gt;42&lt;/item&gt;&lt;item&gt;43&lt;/item&gt;&lt;item&gt;44&lt;/item&gt;&lt;item&gt;45&lt;/item&gt;&lt;item&gt;46&lt;/item&gt;&lt;item&gt;49&lt;/item&gt;&lt;item&gt;50&lt;/item&gt;&lt;item&gt;51&lt;/item&gt;&lt;item&gt;52&lt;/item&gt;&lt;item&gt;53&lt;/item&gt;&lt;item&gt;54&lt;/item&gt;&lt;item&gt;55&lt;/item&gt;&lt;item&gt;56&lt;/item&gt;&lt;item&gt;57&lt;/item&gt;&lt;/record-ids&gt;&lt;/item&gt;&lt;/Libraries&gt;"/>
  </w:docVars>
  <w:rsids>
    <w:rsidRoot w:val="00AD4605"/>
    <w:rsid w:val="000001DB"/>
    <w:rsid w:val="00000B61"/>
    <w:rsid w:val="00000D5F"/>
    <w:rsid w:val="00002321"/>
    <w:rsid w:val="00003980"/>
    <w:rsid w:val="00003B45"/>
    <w:rsid w:val="000041C5"/>
    <w:rsid w:val="00004FE0"/>
    <w:rsid w:val="00005319"/>
    <w:rsid w:val="00005855"/>
    <w:rsid w:val="00005BF9"/>
    <w:rsid w:val="00005C64"/>
    <w:rsid w:val="00006F1C"/>
    <w:rsid w:val="00010682"/>
    <w:rsid w:val="00010C49"/>
    <w:rsid w:val="00012B02"/>
    <w:rsid w:val="00012B5E"/>
    <w:rsid w:val="00012FE1"/>
    <w:rsid w:val="0001343A"/>
    <w:rsid w:val="000134E7"/>
    <w:rsid w:val="00013B47"/>
    <w:rsid w:val="00013DF3"/>
    <w:rsid w:val="00013EEA"/>
    <w:rsid w:val="00013F5A"/>
    <w:rsid w:val="00014136"/>
    <w:rsid w:val="000143A0"/>
    <w:rsid w:val="00014577"/>
    <w:rsid w:val="00014EF1"/>
    <w:rsid w:val="00015143"/>
    <w:rsid w:val="0001549E"/>
    <w:rsid w:val="0001550A"/>
    <w:rsid w:val="0001591C"/>
    <w:rsid w:val="00015FD5"/>
    <w:rsid w:val="0001690F"/>
    <w:rsid w:val="00016965"/>
    <w:rsid w:val="00017191"/>
    <w:rsid w:val="000201BA"/>
    <w:rsid w:val="0002054A"/>
    <w:rsid w:val="00020A13"/>
    <w:rsid w:val="00020B2D"/>
    <w:rsid w:val="000210B6"/>
    <w:rsid w:val="00021161"/>
    <w:rsid w:val="00021C65"/>
    <w:rsid w:val="00021D78"/>
    <w:rsid w:val="00022448"/>
    <w:rsid w:val="00023092"/>
    <w:rsid w:val="00023093"/>
    <w:rsid w:val="0002419F"/>
    <w:rsid w:val="00025534"/>
    <w:rsid w:val="00025739"/>
    <w:rsid w:val="000257D4"/>
    <w:rsid w:val="00025A2F"/>
    <w:rsid w:val="00025B84"/>
    <w:rsid w:val="00026A0A"/>
    <w:rsid w:val="000277A6"/>
    <w:rsid w:val="000314F8"/>
    <w:rsid w:val="00031531"/>
    <w:rsid w:val="000316ED"/>
    <w:rsid w:val="0003346A"/>
    <w:rsid w:val="00033926"/>
    <w:rsid w:val="00033CB8"/>
    <w:rsid w:val="0003484D"/>
    <w:rsid w:val="00034BCB"/>
    <w:rsid w:val="00034E06"/>
    <w:rsid w:val="00035C40"/>
    <w:rsid w:val="000367B8"/>
    <w:rsid w:val="000368E7"/>
    <w:rsid w:val="00036C83"/>
    <w:rsid w:val="00037712"/>
    <w:rsid w:val="0004034A"/>
    <w:rsid w:val="0004058E"/>
    <w:rsid w:val="000405D7"/>
    <w:rsid w:val="0004077D"/>
    <w:rsid w:val="00041EE3"/>
    <w:rsid w:val="0004294C"/>
    <w:rsid w:val="0004294E"/>
    <w:rsid w:val="00042955"/>
    <w:rsid w:val="00043A09"/>
    <w:rsid w:val="000441EA"/>
    <w:rsid w:val="000446C2"/>
    <w:rsid w:val="000451EF"/>
    <w:rsid w:val="00045B42"/>
    <w:rsid w:val="000467FA"/>
    <w:rsid w:val="00046E6E"/>
    <w:rsid w:val="00046F06"/>
    <w:rsid w:val="0004779A"/>
    <w:rsid w:val="0005085B"/>
    <w:rsid w:val="0005086D"/>
    <w:rsid w:val="00050920"/>
    <w:rsid w:val="0005098A"/>
    <w:rsid w:val="0005177D"/>
    <w:rsid w:val="000525C1"/>
    <w:rsid w:val="00053735"/>
    <w:rsid w:val="00053AD4"/>
    <w:rsid w:val="000542F2"/>
    <w:rsid w:val="00054561"/>
    <w:rsid w:val="000547A5"/>
    <w:rsid w:val="00055B0C"/>
    <w:rsid w:val="0005621C"/>
    <w:rsid w:val="00056392"/>
    <w:rsid w:val="00056445"/>
    <w:rsid w:val="00057330"/>
    <w:rsid w:val="000574BB"/>
    <w:rsid w:val="0005764D"/>
    <w:rsid w:val="000611EE"/>
    <w:rsid w:val="00061405"/>
    <w:rsid w:val="000614E4"/>
    <w:rsid w:val="00061D59"/>
    <w:rsid w:val="000627F4"/>
    <w:rsid w:val="0006342F"/>
    <w:rsid w:val="00063510"/>
    <w:rsid w:val="000635E2"/>
    <w:rsid w:val="00063B10"/>
    <w:rsid w:val="00063F7E"/>
    <w:rsid w:val="00064044"/>
    <w:rsid w:val="00064550"/>
    <w:rsid w:val="000645E4"/>
    <w:rsid w:val="000659BC"/>
    <w:rsid w:val="00065BA7"/>
    <w:rsid w:val="00066329"/>
    <w:rsid w:val="00066AB5"/>
    <w:rsid w:val="00066F8D"/>
    <w:rsid w:val="00067EAE"/>
    <w:rsid w:val="000709E8"/>
    <w:rsid w:val="000714DB"/>
    <w:rsid w:val="00072245"/>
    <w:rsid w:val="000725E3"/>
    <w:rsid w:val="000728F0"/>
    <w:rsid w:val="000733B1"/>
    <w:rsid w:val="000740EA"/>
    <w:rsid w:val="000746B6"/>
    <w:rsid w:val="000748B9"/>
    <w:rsid w:val="000749D1"/>
    <w:rsid w:val="00074DA4"/>
    <w:rsid w:val="00075A4A"/>
    <w:rsid w:val="00076779"/>
    <w:rsid w:val="00077085"/>
    <w:rsid w:val="0007730B"/>
    <w:rsid w:val="000775DE"/>
    <w:rsid w:val="0008029B"/>
    <w:rsid w:val="00080456"/>
    <w:rsid w:val="00080908"/>
    <w:rsid w:val="00080E2A"/>
    <w:rsid w:val="00081010"/>
    <w:rsid w:val="00081981"/>
    <w:rsid w:val="0008279E"/>
    <w:rsid w:val="00082E59"/>
    <w:rsid w:val="00083476"/>
    <w:rsid w:val="000849E9"/>
    <w:rsid w:val="00084BE5"/>
    <w:rsid w:val="00084D18"/>
    <w:rsid w:val="00084E29"/>
    <w:rsid w:val="0008571E"/>
    <w:rsid w:val="00086296"/>
    <w:rsid w:val="000862E1"/>
    <w:rsid w:val="000871FE"/>
    <w:rsid w:val="00087A25"/>
    <w:rsid w:val="00087B6C"/>
    <w:rsid w:val="0009007A"/>
    <w:rsid w:val="00090298"/>
    <w:rsid w:val="00090C49"/>
    <w:rsid w:val="00091100"/>
    <w:rsid w:val="00091BBE"/>
    <w:rsid w:val="00093814"/>
    <w:rsid w:val="00093B5B"/>
    <w:rsid w:val="000940F0"/>
    <w:rsid w:val="000944B9"/>
    <w:rsid w:val="00094CD4"/>
    <w:rsid w:val="00094EBE"/>
    <w:rsid w:val="00095904"/>
    <w:rsid w:val="000959DC"/>
    <w:rsid w:val="00096124"/>
    <w:rsid w:val="0009614F"/>
    <w:rsid w:val="0009620B"/>
    <w:rsid w:val="00096330"/>
    <w:rsid w:val="00097050"/>
    <w:rsid w:val="000973C6"/>
    <w:rsid w:val="00097A1B"/>
    <w:rsid w:val="000A042E"/>
    <w:rsid w:val="000A05C2"/>
    <w:rsid w:val="000A07EC"/>
    <w:rsid w:val="000A09C6"/>
    <w:rsid w:val="000A133B"/>
    <w:rsid w:val="000A1382"/>
    <w:rsid w:val="000A1486"/>
    <w:rsid w:val="000A186A"/>
    <w:rsid w:val="000A258E"/>
    <w:rsid w:val="000A2961"/>
    <w:rsid w:val="000A3198"/>
    <w:rsid w:val="000A350D"/>
    <w:rsid w:val="000A43B7"/>
    <w:rsid w:val="000A4419"/>
    <w:rsid w:val="000A4E52"/>
    <w:rsid w:val="000A55C5"/>
    <w:rsid w:val="000A5A66"/>
    <w:rsid w:val="000A5E66"/>
    <w:rsid w:val="000A65B8"/>
    <w:rsid w:val="000A666C"/>
    <w:rsid w:val="000A66E4"/>
    <w:rsid w:val="000A6BC5"/>
    <w:rsid w:val="000A7B0C"/>
    <w:rsid w:val="000A7E09"/>
    <w:rsid w:val="000B0446"/>
    <w:rsid w:val="000B0814"/>
    <w:rsid w:val="000B0C1E"/>
    <w:rsid w:val="000B0C23"/>
    <w:rsid w:val="000B134A"/>
    <w:rsid w:val="000B2120"/>
    <w:rsid w:val="000B3419"/>
    <w:rsid w:val="000B39DA"/>
    <w:rsid w:val="000B3D0A"/>
    <w:rsid w:val="000B3F2A"/>
    <w:rsid w:val="000B4176"/>
    <w:rsid w:val="000B4928"/>
    <w:rsid w:val="000B4D19"/>
    <w:rsid w:val="000B4E1A"/>
    <w:rsid w:val="000B53DF"/>
    <w:rsid w:val="000B5C4B"/>
    <w:rsid w:val="000B6B8F"/>
    <w:rsid w:val="000B714F"/>
    <w:rsid w:val="000B72F4"/>
    <w:rsid w:val="000C0981"/>
    <w:rsid w:val="000C10A3"/>
    <w:rsid w:val="000C21CC"/>
    <w:rsid w:val="000C265F"/>
    <w:rsid w:val="000C3A2B"/>
    <w:rsid w:val="000C3D42"/>
    <w:rsid w:val="000C5183"/>
    <w:rsid w:val="000C5323"/>
    <w:rsid w:val="000C5916"/>
    <w:rsid w:val="000C609E"/>
    <w:rsid w:val="000C6C04"/>
    <w:rsid w:val="000C77BB"/>
    <w:rsid w:val="000D04DA"/>
    <w:rsid w:val="000D066B"/>
    <w:rsid w:val="000D0B92"/>
    <w:rsid w:val="000D0BAD"/>
    <w:rsid w:val="000D1800"/>
    <w:rsid w:val="000D1CFE"/>
    <w:rsid w:val="000D25B1"/>
    <w:rsid w:val="000D2A16"/>
    <w:rsid w:val="000D30E8"/>
    <w:rsid w:val="000D351D"/>
    <w:rsid w:val="000D3FD0"/>
    <w:rsid w:val="000D538A"/>
    <w:rsid w:val="000D5641"/>
    <w:rsid w:val="000D5BE3"/>
    <w:rsid w:val="000D6005"/>
    <w:rsid w:val="000D608E"/>
    <w:rsid w:val="000D66D5"/>
    <w:rsid w:val="000D6757"/>
    <w:rsid w:val="000D68F4"/>
    <w:rsid w:val="000D6E6E"/>
    <w:rsid w:val="000D71D9"/>
    <w:rsid w:val="000E08A6"/>
    <w:rsid w:val="000E1390"/>
    <w:rsid w:val="000E1FAD"/>
    <w:rsid w:val="000E2031"/>
    <w:rsid w:val="000E2AC2"/>
    <w:rsid w:val="000E2B68"/>
    <w:rsid w:val="000E2D10"/>
    <w:rsid w:val="000E3980"/>
    <w:rsid w:val="000E3D09"/>
    <w:rsid w:val="000E3E37"/>
    <w:rsid w:val="000E4195"/>
    <w:rsid w:val="000E517D"/>
    <w:rsid w:val="000E53B4"/>
    <w:rsid w:val="000E7D47"/>
    <w:rsid w:val="000E7F02"/>
    <w:rsid w:val="000F04A7"/>
    <w:rsid w:val="000F0CA0"/>
    <w:rsid w:val="000F143E"/>
    <w:rsid w:val="000F1815"/>
    <w:rsid w:val="000F1CAF"/>
    <w:rsid w:val="000F1CD1"/>
    <w:rsid w:val="000F2359"/>
    <w:rsid w:val="000F333B"/>
    <w:rsid w:val="000F347E"/>
    <w:rsid w:val="000F3CB9"/>
    <w:rsid w:val="000F4109"/>
    <w:rsid w:val="000F437B"/>
    <w:rsid w:val="000F4521"/>
    <w:rsid w:val="000F457B"/>
    <w:rsid w:val="000F4DBB"/>
    <w:rsid w:val="000F5294"/>
    <w:rsid w:val="000F5308"/>
    <w:rsid w:val="000F53CA"/>
    <w:rsid w:val="000F5899"/>
    <w:rsid w:val="000F5A0A"/>
    <w:rsid w:val="000F5F66"/>
    <w:rsid w:val="000F6593"/>
    <w:rsid w:val="000F689C"/>
    <w:rsid w:val="000F6F44"/>
    <w:rsid w:val="000F7817"/>
    <w:rsid w:val="000F7D00"/>
    <w:rsid w:val="000F7E0B"/>
    <w:rsid w:val="001000B5"/>
    <w:rsid w:val="00101778"/>
    <w:rsid w:val="00101859"/>
    <w:rsid w:val="0010238D"/>
    <w:rsid w:val="00102961"/>
    <w:rsid w:val="001030FC"/>
    <w:rsid w:val="00103106"/>
    <w:rsid w:val="001033BF"/>
    <w:rsid w:val="0010345D"/>
    <w:rsid w:val="001035F2"/>
    <w:rsid w:val="0010394B"/>
    <w:rsid w:val="0010396B"/>
    <w:rsid w:val="001040D3"/>
    <w:rsid w:val="001048A6"/>
    <w:rsid w:val="001048CD"/>
    <w:rsid w:val="001049D2"/>
    <w:rsid w:val="00104BDE"/>
    <w:rsid w:val="00104FEB"/>
    <w:rsid w:val="00105D1C"/>
    <w:rsid w:val="001062D6"/>
    <w:rsid w:val="00106330"/>
    <w:rsid w:val="00106632"/>
    <w:rsid w:val="001069BD"/>
    <w:rsid w:val="00106E7E"/>
    <w:rsid w:val="00107337"/>
    <w:rsid w:val="0010779B"/>
    <w:rsid w:val="00107AF1"/>
    <w:rsid w:val="00107DF2"/>
    <w:rsid w:val="00107EF4"/>
    <w:rsid w:val="00110479"/>
    <w:rsid w:val="001104B5"/>
    <w:rsid w:val="00110A58"/>
    <w:rsid w:val="00110DB5"/>
    <w:rsid w:val="00110E70"/>
    <w:rsid w:val="001117D7"/>
    <w:rsid w:val="0011214B"/>
    <w:rsid w:val="001121CC"/>
    <w:rsid w:val="00112516"/>
    <w:rsid w:val="00113316"/>
    <w:rsid w:val="00113421"/>
    <w:rsid w:val="00115517"/>
    <w:rsid w:val="00115698"/>
    <w:rsid w:val="001178DB"/>
    <w:rsid w:val="00117D49"/>
    <w:rsid w:val="00120004"/>
    <w:rsid w:val="00121374"/>
    <w:rsid w:val="001218A1"/>
    <w:rsid w:val="001218A5"/>
    <w:rsid w:val="00121AB6"/>
    <w:rsid w:val="00122766"/>
    <w:rsid w:val="001238F5"/>
    <w:rsid w:val="00123934"/>
    <w:rsid w:val="00123F56"/>
    <w:rsid w:val="001254B3"/>
    <w:rsid w:val="00126721"/>
    <w:rsid w:val="00127743"/>
    <w:rsid w:val="00127A5D"/>
    <w:rsid w:val="001303F4"/>
    <w:rsid w:val="00130B2B"/>
    <w:rsid w:val="00130BC4"/>
    <w:rsid w:val="001313A1"/>
    <w:rsid w:val="0013190A"/>
    <w:rsid w:val="00131A18"/>
    <w:rsid w:val="00131C3B"/>
    <w:rsid w:val="00131DDF"/>
    <w:rsid w:val="00132EB3"/>
    <w:rsid w:val="00133BA2"/>
    <w:rsid w:val="00134684"/>
    <w:rsid w:val="00135332"/>
    <w:rsid w:val="00135718"/>
    <w:rsid w:val="00135AEC"/>
    <w:rsid w:val="00135B7B"/>
    <w:rsid w:val="00135E99"/>
    <w:rsid w:val="00136334"/>
    <w:rsid w:val="001365C7"/>
    <w:rsid w:val="00137DE1"/>
    <w:rsid w:val="00137FFB"/>
    <w:rsid w:val="001406E4"/>
    <w:rsid w:val="00140721"/>
    <w:rsid w:val="00140CE8"/>
    <w:rsid w:val="0014110F"/>
    <w:rsid w:val="001413C9"/>
    <w:rsid w:val="001413FA"/>
    <w:rsid w:val="001416B5"/>
    <w:rsid w:val="00142282"/>
    <w:rsid w:val="001423D5"/>
    <w:rsid w:val="0014274F"/>
    <w:rsid w:val="0014293F"/>
    <w:rsid w:val="00142B99"/>
    <w:rsid w:val="00143984"/>
    <w:rsid w:val="001442F0"/>
    <w:rsid w:val="0014443B"/>
    <w:rsid w:val="00144DF9"/>
    <w:rsid w:val="00144E4E"/>
    <w:rsid w:val="00144EC2"/>
    <w:rsid w:val="001452C3"/>
    <w:rsid w:val="00145AA8"/>
    <w:rsid w:val="00145F68"/>
    <w:rsid w:val="0014663D"/>
    <w:rsid w:val="001468F5"/>
    <w:rsid w:val="00146A1D"/>
    <w:rsid w:val="0014711E"/>
    <w:rsid w:val="001479F8"/>
    <w:rsid w:val="00147D84"/>
    <w:rsid w:val="00150092"/>
    <w:rsid w:val="001508CA"/>
    <w:rsid w:val="00150A05"/>
    <w:rsid w:val="00150F4E"/>
    <w:rsid w:val="0015175D"/>
    <w:rsid w:val="00151A4E"/>
    <w:rsid w:val="001527AB"/>
    <w:rsid w:val="00152FA1"/>
    <w:rsid w:val="00153EC1"/>
    <w:rsid w:val="00154758"/>
    <w:rsid w:val="00154FEA"/>
    <w:rsid w:val="00155416"/>
    <w:rsid w:val="00155EF8"/>
    <w:rsid w:val="00156240"/>
    <w:rsid w:val="0015674B"/>
    <w:rsid w:val="001567D3"/>
    <w:rsid w:val="00157436"/>
    <w:rsid w:val="00157A34"/>
    <w:rsid w:val="00157ED9"/>
    <w:rsid w:val="001606E7"/>
    <w:rsid w:val="00160818"/>
    <w:rsid w:val="00160AF0"/>
    <w:rsid w:val="00160B20"/>
    <w:rsid w:val="00160D81"/>
    <w:rsid w:val="00161261"/>
    <w:rsid w:val="0016166B"/>
    <w:rsid w:val="00161C2B"/>
    <w:rsid w:val="00161E95"/>
    <w:rsid w:val="00161EF0"/>
    <w:rsid w:val="001622EF"/>
    <w:rsid w:val="00162861"/>
    <w:rsid w:val="00164E80"/>
    <w:rsid w:val="00165070"/>
    <w:rsid w:val="0016567A"/>
    <w:rsid w:val="001656A4"/>
    <w:rsid w:val="00166500"/>
    <w:rsid w:val="00166674"/>
    <w:rsid w:val="00166E9C"/>
    <w:rsid w:val="00167846"/>
    <w:rsid w:val="001701B6"/>
    <w:rsid w:val="001703BE"/>
    <w:rsid w:val="0017117F"/>
    <w:rsid w:val="00171B7E"/>
    <w:rsid w:val="00171F2F"/>
    <w:rsid w:val="00171FB6"/>
    <w:rsid w:val="001723B1"/>
    <w:rsid w:val="00172D0B"/>
    <w:rsid w:val="00173361"/>
    <w:rsid w:val="00173B5C"/>
    <w:rsid w:val="00174853"/>
    <w:rsid w:val="001748F9"/>
    <w:rsid w:val="00174EE7"/>
    <w:rsid w:val="00174F18"/>
    <w:rsid w:val="001752EC"/>
    <w:rsid w:val="00175A84"/>
    <w:rsid w:val="00175AC0"/>
    <w:rsid w:val="00175CB0"/>
    <w:rsid w:val="0017639F"/>
    <w:rsid w:val="0017647B"/>
    <w:rsid w:val="001766C5"/>
    <w:rsid w:val="00176E24"/>
    <w:rsid w:val="001778AB"/>
    <w:rsid w:val="00177F19"/>
    <w:rsid w:val="001800FA"/>
    <w:rsid w:val="00180132"/>
    <w:rsid w:val="00180336"/>
    <w:rsid w:val="001808CD"/>
    <w:rsid w:val="00180B70"/>
    <w:rsid w:val="00180F23"/>
    <w:rsid w:val="001814A8"/>
    <w:rsid w:val="001817B1"/>
    <w:rsid w:val="00181AAF"/>
    <w:rsid w:val="001822F6"/>
    <w:rsid w:val="00182557"/>
    <w:rsid w:val="00182592"/>
    <w:rsid w:val="00182B7C"/>
    <w:rsid w:val="00183694"/>
    <w:rsid w:val="00184076"/>
    <w:rsid w:val="001843A0"/>
    <w:rsid w:val="00185236"/>
    <w:rsid w:val="00185292"/>
    <w:rsid w:val="001856C4"/>
    <w:rsid w:val="00186923"/>
    <w:rsid w:val="00186A43"/>
    <w:rsid w:val="0018706C"/>
    <w:rsid w:val="00187C14"/>
    <w:rsid w:val="001902B8"/>
    <w:rsid w:val="001911A4"/>
    <w:rsid w:val="0019153C"/>
    <w:rsid w:val="001919E7"/>
    <w:rsid w:val="001927AC"/>
    <w:rsid w:val="00192F1F"/>
    <w:rsid w:val="00193AE6"/>
    <w:rsid w:val="00193D93"/>
    <w:rsid w:val="00193F02"/>
    <w:rsid w:val="00194072"/>
    <w:rsid w:val="00194324"/>
    <w:rsid w:val="00194B6A"/>
    <w:rsid w:val="0019579A"/>
    <w:rsid w:val="00195B1A"/>
    <w:rsid w:val="00195CE3"/>
    <w:rsid w:val="0019602B"/>
    <w:rsid w:val="00196801"/>
    <w:rsid w:val="00196C64"/>
    <w:rsid w:val="0019707B"/>
    <w:rsid w:val="001977ED"/>
    <w:rsid w:val="001A03E4"/>
    <w:rsid w:val="001A0866"/>
    <w:rsid w:val="001A0F45"/>
    <w:rsid w:val="001A1563"/>
    <w:rsid w:val="001A214A"/>
    <w:rsid w:val="001A22DC"/>
    <w:rsid w:val="001A3B24"/>
    <w:rsid w:val="001A412E"/>
    <w:rsid w:val="001A42D3"/>
    <w:rsid w:val="001A4361"/>
    <w:rsid w:val="001A44ED"/>
    <w:rsid w:val="001A45D1"/>
    <w:rsid w:val="001A5132"/>
    <w:rsid w:val="001A521D"/>
    <w:rsid w:val="001A59EC"/>
    <w:rsid w:val="001A659F"/>
    <w:rsid w:val="001A6901"/>
    <w:rsid w:val="001A6A0F"/>
    <w:rsid w:val="001A75A8"/>
    <w:rsid w:val="001A7778"/>
    <w:rsid w:val="001A7894"/>
    <w:rsid w:val="001B01A0"/>
    <w:rsid w:val="001B01A3"/>
    <w:rsid w:val="001B05BD"/>
    <w:rsid w:val="001B08F8"/>
    <w:rsid w:val="001B106A"/>
    <w:rsid w:val="001B26E6"/>
    <w:rsid w:val="001B4162"/>
    <w:rsid w:val="001B4407"/>
    <w:rsid w:val="001B6136"/>
    <w:rsid w:val="001B622F"/>
    <w:rsid w:val="001B6250"/>
    <w:rsid w:val="001B6602"/>
    <w:rsid w:val="001B67D3"/>
    <w:rsid w:val="001B7B77"/>
    <w:rsid w:val="001B7F98"/>
    <w:rsid w:val="001C0386"/>
    <w:rsid w:val="001C04FD"/>
    <w:rsid w:val="001C0F54"/>
    <w:rsid w:val="001C14EA"/>
    <w:rsid w:val="001C22DC"/>
    <w:rsid w:val="001C3AFA"/>
    <w:rsid w:val="001C412F"/>
    <w:rsid w:val="001C4663"/>
    <w:rsid w:val="001C49CF"/>
    <w:rsid w:val="001C4DAE"/>
    <w:rsid w:val="001C50AB"/>
    <w:rsid w:val="001C720D"/>
    <w:rsid w:val="001C7512"/>
    <w:rsid w:val="001D0094"/>
    <w:rsid w:val="001D0200"/>
    <w:rsid w:val="001D0220"/>
    <w:rsid w:val="001D04CE"/>
    <w:rsid w:val="001D1452"/>
    <w:rsid w:val="001D161B"/>
    <w:rsid w:val="001D1A3B"/>
    <w:rsid w:val="001D1C03"/>
    <w:rsid w:val="001D1E9D"/>
    <w:rsid w:val="001D29B1"/>
    <w:rsid w:val="001D2F61"/>
    <w:rsid w:val="001D3012"/>
    <w:rsid w:val="001D35DF"/>
    <w:rsid w:val="001D481A"/>
    <w:rsid w:val="001D4B96"/>
    <w:rsid w:val="001D6D2B"/>
    <w:rsid w:val="001D7076"/>
    <w:rsid w:val="001D7271"/>
    <w:rsid w:val="001D7A0A"/>
    <w:rsid w:val="001D7AFA"/>
    <w:rsid w:val="001E0116"/>
    <w:rsid w:val="001E0CB1"/>
    <w:rsid w:val="001E0D29"/>
    <w:rsid w:val="001E0D7F"/>
    <w:rsid w:val="001E0D94"/>
    <w:rsid w:val="001E0E63"/>
    <w:rsid w:val="001E107C"/>
    <w:rsid w:val="001E13E4"/>
    <w:rsid w:val="001E1ADE"/>
    <w:rsid w:val="001E298C"/>
    <w:rsid w:val="001E29BC"/>
    <w:rsid w:val="001E29C1"/>
    <w:rsid w:val="001E2F9F"/>
    <w:rsid w:val="001E3F60"/>
    <w:rsid w:val="001E3F83"/>
    <w:rsid w:val="001E491A"/>
    <w:rsid w:val="001E588E"/>
    <w:rsid w:val="001E5FE6"/>
    <w:rsid w:val="001E63DC"/>
    <w:rsid w:val="001E6628"/>
    <w:rsid w:val="001E6B13"/>
    <w:rsid w:val="001E757B"/>
    <w:rsid w:val="001E7B57"/>
    <w:rsid w:val="001F01EC"/>
    <w:rsid w:val="001F09BC"/>
    <w:rsid w:val="001F0CAB"/>
    <w:rsid w:val="001F1444"/>
    <w:rsid w:val="001F15DC"/>
    <w:rsid w:val="001F1792"/>
    <w:rsid w:val="001F2B54"/>
    <w:rsid w:val="001F2C4A"/>
    <w:rsid w:val="001F3ACB"/>
    <w:rsid w:val="001F43A9"/>
    <w:rsid w:val="001F45E2"/>
    <w:rsid w:val="001F46E5"/>
    <w:rsid w:val="001F4777"/>
    <w:rsid w:val="001F4DA9"/>
    <w:rsid w:val="001F5BC2"/>
    <w:rsid w:val="001F5DB0"/>
    <w:rsid w:val="001F6BB3"/>
    <w:rsid w:val="001F70B0"/>
    <w:rsid w:val="001F794B"/>
    <w:rsid w:val="001F7D6C"/>
    <w:rsid w:val="001F7E19"/>
    <w:rsid w:val="00200252"/>
    <w:rsid w:val="0020053A"/>
    <w:rsid w:val="00200802"/>
    <w:rsid w:val="00201698"/>
    <w:rsid w:val="00201E32"/>
    <w:rsid w:val="002025F1"/>
    <w:rsid w:val="0020265C"/>
    <w:rsid w:val="00202AF7"/>
    <w:rsid w:val="00202C6C"/>
    <w:rsid w:val="00202E5E"/>
    <w:rsid w:val="00203918"/>
    <w:rsid w:val="00204266"/>
    <w:rsid w:val="0020456A"/>
    <w:rsid w:val="002058AD"/>
    <w:rsid w:val="002059F8"/>
    <w:rsid w:val="00205A36"/>
    <w:rsid w:val="00207826"/>
    <w:rsid w:val="00207D56"/>
    <w:rsid w:val="002107BB"/>
    <w:rsid w:val="00210B4F"/>
    <w:rsid w:val="00210C6E"/>
    <w:rsid w:val="002110C2"/>
    <w:rsid w:val="002115DE"/>
    <w:rsid w:val="00211697"/>
    <w:rsid w:val="0021176F"/>
    <w:rsid w:val="00211E53"/>
    <w:rsid w:val="00211FAA"/>
    <w:rsid w:val="00212106"/>
    <w:rsid w:val="002121FC"/>
    <w:rsid w:val="00213170"/>
    <w:rsid w:val="0021359F"/>
    <w:rsid w:val="002138BC"/>
    <w:rsid w:val="00214D59"/>
    <w:rsid w:val="002154DE"/>
    <w:rsid w:val="002154F8"/>
    <w:rsid w:val="00215F52"/>
    <w:rsid w:val="00216D3F"/>
    <w:rsid w:val="0022006A"/>
    <w:rsid w:val="00220C55"/>
    <w:rsid w:val="00220F5B"/>
    <w:rsid w:val="0022144E"/>
    <w:rsid w:val="00221E02"/>
    <w:rsid w:val="002221F7"/>
    <w:rsid w:val="0022237C"/>
    <w:rsid w:val="00222D52"/>
    <w:rsid w:val="002232F7"/>
    <w:rsid w:val="00223A1F"/>
    <w:rsid w:val="00224526"/>
    <w:rsid w:val="00224D53"/>
    <w:rsid w:val="00225709"/>
    <w:rsid w:val="002257F2"/>
    <w:rsid w:val="00225AEC"/>
    <w:rsid w:val="00226319"/>
    <w:rsid w:val="00226FBE"/>
    <w:rsid w:val="00227289"/>
    <w:rsid w:val="00227385"/>
    <w:rsid w:val="00227EBD"/>
    <w:rsid w:val="00232440"/>
    <w:rsid w:val="002324D1"/>
    <w:rsid w:val="00232EDA"/>
    <w:rsid w:val="002339E1"/>
    <w:rsid w:val="00234182"/>
    <w:rsid w:val="00234545"/>
    <w:rsid w:val="00235733"/>
    <w:rsid w:val="00235C02"/>
    <w:rsid w:val="00235D53"/>
    <w:rsid w:val="00236327"/>
    <w:rsid w:val="002365EF"/>
    <w:rsid w:val="00236626"/>
    <w:rsid w:val="00236748"/>
    <w:rsid w:val="0023689D"/>
    <w:rsid w:val="00236F63"/>
    <w:rsid w:val="002375ED"/>
    <w:rsid w:val="00237997"/>
    <w:rsid w:val="002379C7"/>
    <w:rsid w:val="00240294"/>
    <w:rsid w:val="002403FC"/>
    <w:rsid w:val="002408D9"/>
    <w:rsid w:val="0024092C"/>
    <w:rsid w:val="00240A37"/>
    <w:rsid w:val="00240A39"/>
    <w:rsid w:val="00240A50"/>
    <w:rsid w:val="00240B15"/>
    <w:rsid w:val="00241FB2"/>
    <w:rsid w:val="0024239E"/>
    <w:rsid w:val="00242AF8"/>
    <w:rsid w:val="00242F0F"/>
    <w:rsid w:val="00242F33"/>
    <w:rsid w:val="002431AD"/>
    <w:rsid w:val="00243E59"/>
    <w:rsid w:val="0024405C"/>
    <w:rsid w:val="002440EE"/>
    <w:rsid w:val="00245248"/>
    <w:rsid w:val="0024552A"/>
    <w:rsid w:val="00245643"/>
    <w:rsid w:val="00245651"/>
    <w:rsid w:val="00245B12"/>
    <w:rsid w:val="00245DC4"/>
    <w:rsid w:val="00245DD3"/>
    <w:rsid w:val="00246B0D"/>
    <w:rsid w:val="00247369"/>
    <w:rsid w:val="002478D6"/>
    <w:rsid w:val="00247BDA"/>
    <w:rsid w:val="0025033D"/>
    <w:rsid w:val="00250686"/>
    <w:rsid w:val="00250859"/>
    <w:rsid w:val="00250C12"/>
    <w:rsid w:val="00250C18"/>
    <w:rsid w:val="00251428"/>
    <w:rsid w:val="00251AAE"/>
    <w:rsid w:val="002522BB"/>
    <w:rsid w:val="002523AB"/>
    <w:rsid w:val="002524A1"/>
    <w:rsid w:val="0025282D"/>
    <w:rsid w:val="00253963"/>
    <w:rsid w:val="0025398E"/>
    <w:rsid w:val="0025486C"/>
    <w:rsid w:val="00255B46"/>
    <w:rsid w:val="00255CE9"/>
    <w:rsid w:val="002562E9"/>
    <w:rsid w:val="0025694D"/>
    <w:rsid w:val="00256AE2"/>
    <w:rsid w:val="00256CF3"/>
    <w:rsid w:val="00256DD1"/>
    <w:rsid w:val="00257A46"/>
    <w:rsid w:val="00257DC6"/>
    <w:rsid w:val="00257F22"/>
    <w:rsid w:val="002618DA"/>
    <w:rsid w:val="00261B32"/>
    <w:rsid w:val="00262336"/>
    <w:rsid w:val="00262358"/>
    <w:rsid w:val="002624CC"/>
    <w:rsid w:val="002632F4"/>
    <w:rsid w:val="00263312"/>
    <w:rsid w:val="00263335"/>
    <w:rsid w:val="00264261"/>
    <w:rsid w:val="00264B70"/>
    <w:rsid w:val="00264F9D"/>
    <w:rsid w:val="00265218"/>
    <w:rsid w:val="00265BA6"/>
    <w:rsid w:val="002667F0"/>
    <w:rsid w:val="002669D8"/>
    <w:rsid w:val="00267122"/>
    <w:rsid w:val="0026729B"/>
    <w:rsid w:val="0026753D"/>
    <w:rsid w:val="0027011F"/>
    <w:rsid w:val="00270392"/>
    <w:rsid w:val="0027054F"/>
    <w:rsid w:val="00270BF5"/>
    <w:rsid w:val="0027114D"/>
    <w:rsid w:val="00272116"/>
    <w:rsid w:val="002734AE"/>
    <w:rsid w:val="00273A82"/>
    <w:rsid w:val="00273CE0"/>
    <w:rsid w:val="00274AC4"/>
    <w:rsid w:val="00274C8F"/>
    <w:rsid w:val="00274CC6"/>
    <w:rsid w:val="00275C42"/>
    <w:rsid w:val="00275CF7"/>
    <w:rsid w:val="00276151"/>
    <w:rsid w:val="002762C2"/>
    <w:rsid w:val="00276475"/>
    <w:rsid w:val="00276E1E"/>
    <w:rsid w:val="002775CC"/>
    <w:rsid w:val="002775E7"/>
    <w:rsid w:val="00277BB5"/>
    <w:rsid w:val="00277ED7"/>
    <w:rsid w:val="00280284"/>
    <w:rsid w:val="002802B9"/>
    <w:rsid w:val="0028077F"/>
    <w:rsid w:val="002807B0"/>
    <w:rsid w:val="002821AA"/>
    <w:rsid w:val="002828D2"/>
    <w:rsid w:val="00282CBD"/>
    <w:rsid w:val="00282EAB"/>
    <w:rsid w:val="002830E1"/>
    <w:rsid w:val="00283126"/>
    <w:rsid w:val="00284050"/>
    <w:rsid w:val="002842C9"/>
    <w:rsid w:val="002852F4"/>
    <w:rsid w:val="00285896"/>
    <w:rsid w:val="00285996"/>
    <w:rsid w:val="00285B4B"/>
    <w:rsid w:val="00286050"/>
    <w:rsid w:val="00287CBF"/>
    <w:rsid w:val="0029045D"/>
    <w:rsid w:val="00290571"/>
    <w:rsid w:val="00290714"/>
    <w:rsid w:val="002907A5"/>
    <w:rsid w:val="00290B8A"/>
    <w:rsid w:val="00290ECE"/>
    <w:rsid w:val="00290ED0"/>
    <w:rsid w:val="00290F5F"/>
    <w:rsid w:val="00291BF7"/>
    <w:rsid w:val="00291E96"/>
    <w:rsid w:val="002924E4"/>
    <w:rsid w:val="00292800"/>
    <w:rsid w:val="00292CDC"/>
    <w:rsid w:val="00292CE6"/>
    <w:rsid w:val="002935A4"/>
    <w:rsid w:val="00293EB3"/>
    <w:rsid w:val="00294396"/>
    <w:rsid w:val="00294988"/>
    <w:rsid w:val="00294FB6"/>
    <w:rsid w:val="00295894"/>
    <w:rsid w:val="00296840"/>
    <w:rsid w:val="002977E8"/>
    <w:rsid w:val="002A05CA"/>
    <w:rsid w:val="002A0655"/>
    <w:rsid w:val="002A1552"/>
    <w:rsid w:val="002A1C81"/>
    <w:rsid w:val="002A2CED"/>
    <w:rsid w:val="002A3DBF"/>
    <w:rsid w:val="002A3DD6"/>
    <w:rsid w:val="002A4456"/>
    <w:rsid w:val="002A44A7"/>
    <w:rsid w:val="002A58B5"/>
    <w:rsid w:val="002A5ADF"/>
    <w:rsid w:val="002A5D77"/>
    <w:rsid w:val="002A5DB5"/>
    <w:rsid w:val="002A6424"/>
    <w:rsid w:val="002A6557"/>
    <w:rsid w:val="002A74D6"/>
    <w:rsid w:val="002A7A31"/>
    <w:rsid w:val="002B0568"/>
    <w:rsid w:val="002B0F0A"/>
    <w:rsid w:val="002B0F82"/>
    <w:rsid w:val="002B0FAC"/>
    <w:rsid w:val="002B1B49"/>
    <w:rsid w:val="002B1C29"/>
    <w:rsid w:val="002B1DD3"/>
    <w:rsid w:val="002B21F0"/>
    <w:rsid w:val="002B2277"/>
    <w:rsid w:val="002B2F86"/>
    <w:rsid w:val="002B36EC"/>
    <w:rsid w:val="002B3BBC"/>
    <w:rsid w:val="002B484F"/>
    <w:rsid w:val="002B509C"/>
    <w:rsid w:val="002B50E4"/>
    <w:rsid w:val="002B51B9"/>
    <w:rsid w:val="002B53C6"/>
    <w:rsid w:val="002B5CC9"/>
    <w:rsid w:val="002B60D6"/>
    <w:rsid w:val="002B61C3"/>
    <w:rsid w:val="002B6441"/>
    <w:rsid w:val="002B6E5E"/>
    <w:rsid w:val="002B6ECD"/>
    <w:rsid w:val="002B76F9"/>
    <w:rsid w:val="002B7869"/>
    <w:rsid w:val="002B7936"/>
    <w:rsid w:val="002B7CD2"/>
    <w:rsid w:val="002C1144"/>
    <w:rsid w:val="002C13E8"/>
    <w:rsid w:val="002C190F"/>
    <w:rsid w:val="002C2313"/>
    <w:rsid w:val="002C316D"/>
    <w:rsid w:val="002C3C5E"/>
    <w:rsid w:val="002C40F7"/>
    <w:rsid w:val="002C4493"/>
    <w:rsid w:val="002C49AE"/>
    <w:rsid w:val="002C4DDD"/>
    <w:rsid w:val="002C4F63"/>
    <w:rsid w:val="002C6090"/>
    <w:rsid w:val="002C62DA"/>
    <w:rsid w:val="002C6567"/>
    <w:rsid w:val="002C673D"/>
    <w:rsid w:val="002C6A38"/>
    <w:rsid w:val="002C6A8F"/>
    <w:rsid w:val="002C76D5"/>
    <w:rsid w:val="002C7749"/>
    <w:rsid w:val="002C7851"/>
    <w:rsid w:val="002D05E4"/>
    <w:rsid w:val="002D0BB9"/>
    <w:rsid w:val="002D0E5E"/>
    <w:rsid w:val="002D118E"/>
    <w:rsid w:val="002D13A3"/>
    <w:rsid w:val="002D13BA"/>
    <w:rsid w:val="002D14BB"/>
    <w:rsid w:val="002D1909"/>
    <w:rsid w:val="002D24CA"/>
    <w:rsid w:val="002D2A5D"/>
    <w:rsid w:val="002D3291"/>
    <w:rsid w:val="002D33E2"/>
    <w:rsid w:val="002D36D1"/>
    <w:rsid w:val="002D3E2B"/>
    <w:rsid w:val="002D40FD"/>
    <w:rsid w:val="002D414C"/>
    <w:rsid w:val="002D41B5"/>
    <w:rsid w:val="002D42EA"/>
    <w:rsid w:val="002D4785"/>
    <w:rsid w:val="002D47D3"/>
    <w:rsid w:val="002D4873"/>
    <w:rsid w:val="002D49BC"/>
    <w:rsid w:val="002D4CF6"/>
    <w:rsid w:val="002D4EB9"/>
    <w:rsid w:val="002D51D1"/>
    <w:rsid w:val="002D56AA"/>
    <w:rsid w:val="002D59B6"/>
    <w:rsid w:val="002D5AC8"/>
    <w:rsid w:val="002D5DC3"/>
    <w:rsid w:val="002D6226"/>
    <w:rsid w:val="002D701C"/>
    <w:rsid w:val="002D7355"/>
    <w:rsid w:val="002D77A3"/>
    <w:rsid w:val="002D7C0C"/>
    <w:rsid w:val="002E0A56"/>
    <w:rsid w:val="002E1250"/>
    <w:rsid w:val="002E22D5"/>
    <w:rsid w:val="002E29E3"/>
    <w:rsid w:val="002E2A59"/>
    <w:rsid w:val="002E3076"/>
    <w:rsid w:val="002E36AB"/>
    <w:rsid w:val="002E450D"/>
    <w:rsid w:val="002E4A85"/>
    <w:rsid w:val="002E4FB6"/>
    <w:rsid w:val="002E593E"/>
    <w:rsid w:val="002E5A2D"/>
    <w:rsid w:val="002E5AF9"/>
    <w:rsid w:val="002E6484"/>
    <w:rsid w:val="002E67F0"/>
    <w:rsid w:val="002E6BA3"/>
    <w:rsid w:val="002E7660"/>
    <w:rsid w:val="002F018C"/>
    <w:rsid w:val="002F05D6"/>
    <w:rsid w:val="002F0724"/>
    <w:rsid w:val="002F1989"/>
    <w:rsid w:val="002F1A72"/>
    <w:rsid w:val="002F25ED"/>
    <w:rsid w:val="002F2BCA"/>
    <w:rsid w:val="002F3E28"/>
    <w:rsid w:val="002F473E"/>
    <w:rsid w:val="002F4AB3"/>
    <w:rsid w:val="002F5379"/>
    <w:rsid w:val="002F5A4A"/>
    <w:rsid w:val="002F6034"/>
    <w:rsid w:val="002F6335"/>
    <w:rsid w:val="002F65AE"/>
    <w:rsid w:val="002F6CFE"/>
    <w:rsid w:val="002F6F21"/>
    <w:rsid w:val="002F76E4"/>
    <w:rsid w:val="002F7C11"/>
    <w:rsid w:val="00300037"/>
    <w:rsid w:val="003007BC"/>
    <w:rsid w:val="0030098C"/>
    <w:rsid w:val="00300AE7"/>
    <w:rsid w:val="003011AB"/>
    <w:rsid w:val="00301ED1"/>
    <w:rsid w:val="0030264A"/>
    <w:rsid w:val="00302F49"/>
    <w:rsid w:val="00303A8C"/>
    <w:rsid w:val="00304DDE"/>
    <w:rsid w:val="00305358"/>
    <w:rsid w:val="0030596D"/>
    <w:rsid w:val="00306223"/>
    <w:rsid w:val="00306640"/>
    <w:rsid w:val="0030676B"/>
    <w:rsid w:val="00306900"/>
    <w:rsid w:val="00306BDD"/>
    <w:rsid w:val="00307239"/>
    <w:rsid w:val="00310105"/>
    <w:rsid w:val="00310E62"/>
    <w:rsid w:val="00311072"/>
    <w:rsid w:val="00311460"/>
    <w:rsid w:val="003117EC"/>
    <w:rsid w:val="00311CD1"/>
    <w:rsid w:val="00311F7C"/>
    <w:rsid w:val="00311FAD"/>
    <w:rsid w:val="00312658"/>
    <w:rsid w:val="00312CB2"/>
    <w:rsid w:val="003130C6"/>
    <w:rsid w:val="003136BF"/>
    <w:rsid w:val="00313A22"/>
    <w:rsid w:val="00313AFA"/>
    <w:rsid w:val="00313C87"/>
    <w:rsid w:val="003141C6"/>
    <w:rsid w:val="003142C8"/>
    <w:rsid w:val="0031439B"/>
    <w:rsid w:val="00314A76"/>
    <w:rsid w:val="00314DBF"/>
    <w:rsid w:val="003153D9"/>
    <w:rsid w:val="0031598D"/>
    <w:rsid w:val="00315B9A"/>
    <w:rsid w:val="00316116"/>
    <w:rsid w:val="0031620E"/>
    <w:rsid w:val="00316303"/>
    <w:rsid w:val="0031719D"/>
    <w:rsid w:val="003179D3"/>
    <w:rsid w:val="00317CD1"/>
    <w:rsid w:val="00321064"/>
    <w:rsid w:val="00321436"/>
    <w:rsid w:val="003214A8"/>
    <w:rsid w:val="0032181D"/>
    <w:rsid w:val="00321BEF"/>
    <w:rsid w:val="00322878"/>
    <w:rsid w:val="003229B5"/>
    <w:rsid w:val="0032413C"/>
    <w:rsid w:val="00324323"/>
    <w:rsid w:val="003247B4"/>
    <w:rsid w:val="00324D7C"/>
    <w:rsid w:val="00324F6D"/>
    <w:rsid w:val="003253B8"/>
    <w:rsid w:val="00325AB4"/>
    <w:rsid w:val="00325FF9"/>
    <w:rsid w:val="00326604"/>
    <w:rsid w:val="00326B61"/>
    <w:rsid w:val="00326BFE"/>
    <w:rsid w:val="00326D2B"/>
    <w:rsid w:val="00326E7F"/>
    <w:rsid w:val="00326F37"/>
    <w:rsid w:val="0032704C"/>
    <w:rsid w:val="003277DC"/>
    <w:rsid w:val="00330765"/>
    <w:rsid w:val="00330C53"/>
    <w:rsid w:val="00331398"/>
    <w:rsid w:val="003316E9"/>
    <w:rsid w:val="0033219B"/>
    <w:rsid w:val="0033357B"/>
    <w:rsid w:val="00334F51"/>
    <w:rsid w:val="00334FB2"/>
    <w:rsid w:val="003362D3"/>
    <w:rsid w:val="003373AC"/>
    <w:rsid w:val="00340323"/>
    <w:rsid w:val="00340C80"/>
    <w:rsid w:val="00340DC1"/>
    <w:rsid w:val="00341F93"/>
    <w:rsid w:val="0034252A"/>
    <w:rsid w:val="003426B8"/>
    <w:rsid w:val="00342C34"/>
    <w:rsid w:val="00343889"/>
    <w:rsid w:val="00344EC2"/>
    <w:rsid w:val="00345653"/>
    <w:rsid w:val="003457EE"/>
    <w:rsid w:val="00345DFA"/>
    <w:rsid w:val="003460B8"/>
    <w:rsid w:val="0034610D"/>
    <w:rsid w:val="003464A2"/>
    <w:rsid w:val="00346BDE"/>
    <w:rsid w:val="003470A0"/>
    <w:rsid w:val="0034778B"/>
    <w:rsid w:val="00347E7D"/>
    <w:rsid w:val="003505F5"/>
    <w:rsid w:val="003507C6"/>
    <w:rsid w:val="00350899"/>
    <w:rsid w:val="0035170C"/>
    <w:rsid w:val="00351C9B"/>
    <w:rsid w:val="00352E74"/>
    <w:rsid w:val="003537BC"/>
    <w:rsid w:val="00353C8F"/>
    <w:rsid w:val="00353F0C"/>
    <w:rsid w:val="0035422B"/>
    <w:rsid w:val="00355258"/>
    <w:rsid w:val="0035532E"/>
    <w:rsid w:val="0035569D"/>
    <w:rsid w:val="003556AC"/>
    <w:rsid w:val="0035591A"/>
    <w:rsid w:val="00355C71"/>
    <w:rsid w:val="0035675C"/>
    <w:rsid w:val="003568D8"/>
    <w:rsid w:val="0035696A"/>
    <w:rsid w:val="00356D5C"/>
    <w:rsid w:val="003577EA"/>
    <w:rsid w:val="00360F0E"/>
    <w:rsid w:val="00361890"/>
    <w:rsid w:val="00361A9A"/>
    <w:rsid w:val="00362B24"/>
    <w:rsid w:val="00363385"/>
    <w:rsid w:val="003633C4"/>
    <w:rsid w:val="00363772"/>
    <w:rsid w:val="00363A30"/>
    <w:rsid w:val="00363F20"/>
    <w:rsid w:val="00363F6D"/>
    <w:rsid w:val="00364211"/>
    <w:rsid w:val="00365450"/>
    <w:rsid w:val="00365589"/>
    <w:rsid w:val="00366CD1"/>
    <w:rsid w:val="003674D1"/>
    <w:rsid w:val="00367D67"/>
    <w:rsid w:val="00367D71"/>
    <w:rsid w:val="00367DD0"/>
    <w:rsid w:val="003700B3"/>
    <w:rsid w:val="00370186"/>
    <w:rsid w:val="003701CD"/>
    <w:rsid w:val="003705DE"/>
    <w:rsid w:val="00371395"/>
    <w:rsid w:val="00371BA4"/>
    <w:rsid w:val="00371D4E"/>
    <w:rsid w:val="00372CF1"/>
    <w:rsid w:val="003739E1"/>
    <w:rsid w:val="00374D71"/>
    <w:rsid w:val="00374E30"/>
    <w:rsid w:val="00376504"/>
    <w:rsid w:val="003769C4"/>
    <w:rsid w:val="00376B05"/>
    <w:rsid w:val="00376B77"/>
    <w:rsid w:val="00376BAF"/>
    <w:rsid w:val="00376F1B"/>
    <w:rsid w:val="00377141"/>
    <w:rsid w:val="00377327"/>
    <w:rsid w:val="0037736F"/>
    <w:rsid w:val="00377F3B"/>
    <w:rsid w:val="00380083"/>
    <w:rsid w:val="0038036B"/>
    <w:rsid w:val="0038126C"/>
    <w:rsid w:val="003813A7"/>
    <w:rsid w:val="003813BE"/>
    <w:rsid w:val="00381D37"/>
    <w:rsid w:val="00383F72"/>
    <w:rsid w:val="003845B4"/>
    <w:rsid w:val="00385BE7"/>
    <w:rsid w:val="00386489"/>
    <w:rsid w:val="003865A3"/>
    <w:rsid w:val="003869E5"/>
    <w:rsid w:val="00386A2A"/>
    <w:rsid w:val="00386BA1"/>
    <w:rsid w:val="00387B12"/>
    <w:rsid w:val="00387B34"/>
    <w:rsid w:val="00390577"/>
    <w:rsid w:val="003907F1"/>
    <w:rsid w:val="00390D4F"/>
    <w:rsid w:val="003912B9"/>
    <w:rsid w:val="00391565"/>
    <w:rsid w:val="00391C7B"/>
    <w:rsid w:val="00392D68"/>
    <w:rsid w:val="0039331B"/>
    <w:rsid w:val="003933C3"/>
    <w:rsid w:val="0039382F"/>
    <w:rsid w:val="003948C1"/>
    <w:rsid w:val="00395462"/>
    <w:rsid w:val="003957EA"/>
    <w:rsid w:val="003959CE"/>
    <w:rsid w:val="00396246"/>
    <w:rsid w:val="00396589"/>
    <w:rsid w:val="00396612"/>
    <w:rsid w:val="0039673D"/>
    <w:rsid w:val="00396C7D"/>
    <w:rsid w:val="00396F7E"/>
    <w:rsid w:val="0039711B"/>
    <w:rsid w:val="00397399"/>
    <w:rsid w:val="00397F2C"/>
    <w:rsid w:val="003A0157"/>
    <w:rsid w:val="003A16BD"/>
    <w:rsid w:val="003A18F6"/>
    <w:rsid w:val="003A2DBB"/>
    <w:rsid w:val="003A2F38"/>
    <w:rsid w:val="003A3318"/>
    <w:rsid w:val="003A3CC0"/>
    <w:rsid w:val="003A3D14"/>
    <w:rsid w:val="003A3D45"/>
    <w:rsid w:val="003A438A"/>
    <w:rsid w:val="003A45D7"/>
    <w:rsid w:val="003A4891"/>
    <w:rsid w:val="003A4935"/>
    <w:rsid w:val="003A6B35"/>
    <w:rsid w:val="003A6C06"/>
    <w:rsid w:val="003A71AA"/>
    <w:rsid w:val="003A71F1"/>
    <w:rsid w:val="003A758D"/>
    <w:rsid w:val="003A7733"/>
    <w:rsid w:val="003A7D39"/>
    <w:rsid w:val="003B013B"/>
    <w:rsid w:val="003B0FF8"/>
    <w:rsid w:val="003B122D"/>
    <w:rsid w:val="003B1A9F"/>
    <w:rsid w:val="003B1EE5"/>
    <w:rsid w:val="003B2440"/>
    <w:rsid w:val="003B2494"/>
    <w:rsid w:val="003B25CF"/>
    <w:rsid w:val="003B2796"/>
    <w:rsid w:val="003B3177"/>
    <w:rsid w:val="003B3875"/>
    <w:rsid w:val="003B3F51"/>
    <w:rsid w:val="003B47AB"/>
    <w:rsid w:val="003B5865"/>
    <w:rsid w:val="003B642E"/>
    <w:rsid w:val="003B67E4"/>
    <w:rsid w:val="003B7400"/>
    <w:rsid w:val="003C0098"/>
    <w:rsid w:val="003C031B"/>
    <w:rsid w:val="003C0899"/>
    <w:rsid w:val="003C0B98"/>
    <w:rsid w:val="003C0D42"/>
    <w:rsid w:val="003C0F84"/>
    <w:rsid w:val="003C10E7"/>
    <w:rsid w:val="003C177B"/>
    <w:rsid w:val="003C1D65"/>
    <w:rsid w:val="003C1D94"/>
    <w:rsid w:val="003C2125"/>
    <w:rsid w:val="003C36C3"/>
    <w:rsid w:val="003C3F54"/>
    <w:rsid w:val="003C408C"/>
    <w:rsid w:val="003C40CE"/>
    <w:rsid w:val="003C4300"/>
    <w:rsid w:val="003C48CE"/>
    <w:rsid w:val="003C490B"/>
    <w:rsid w:val="003C4A84"/>
    <w:rsid w:val="003C4B07"/>
    <w:rsid w:val="003C5317"/>
    <w:rsid w:val="003C6004"/>
    <w:rsid w:val="003C6605"/>
    <w:rsid w:val="003C66D4"/>
    <w:rsid w:val="003C70A0"/>
    <w:rsid w:val="003C7655"/>
    <w:rsid w:val="003C77D3"/>
    <w:rsid w:val="003C7B35"/>
    <w:rsid w:val="003C7E4A"/>
    <w:rsid w:val="003C7F71"/>
    <w:rsid w:val="003D054F"/>
    <w:rsid w:val="003D0F1C"/>
    <w:rsid w:val="003D145A"/>
    <w:rsid w:val="003D1AC6"/>
    <w:rsid w:val="003D1FA2"/>
    <w:rsid w:val="003D27D0"/>
    <w:rsid w:val="003D3C48"/>
    <w:rsid w:val="003D4396"/>
    <w:rsid w:val="003D518A"/>
    <w:rsid w:val="003D5DCA"/>
    <w:rsid w:val="003D7374"/>
    <w:rsid w:val="003D7C4E"/>
    <w:rsid w:val="003E0630"/>
    <w:rsid w:val="003E06EA"/>
    <w:rsid w:val="003E2BA3"/>
    <w:rsid w:val="003E2FEF"/>
    <w:rsid w:val="003E36B1"/>
    <w:rsid w:val="003E398B"/>
    <w:rsid w:val="003E3BA5"/>
    <w:rsid w:val="003E4333"/>
    <w:rsid w:val="003E4394"/>
    <w:rsid w:val="003E56FA"/>
    <w:rsid w:val="003E5ACD"/>
    <w:rsid w:val="003E61DE"/>
    <w:rsid w:val="003E745D"/>
    <w:rsid w:val="003E77C6"/>
    <w:rsid w:val="003E78F4"/>
    <w:rsid w:val="003E7AC7"/>
    <w:rsid w:val="003F044E"/>
    <w:rsid w:val="003F08C9"/>
    <w:rsid w:val="003F1510"/>
    <w:rsid w:val="003F18C3"/>
    <w:rsid w:val="003F2215"/>
    <w:rsid w:val="003F233D"/>
    <w:rsid w:val="003F3033"/>
    <w:rsid w:val="003F39F8"/>
    <w:rsid w:val="003F3E9D"/>
    <w:rsid w:val="003F43E9"/>
    <w:rsid w:val="003F49E2"/>
    <w:rsid w:val="003F5097"/>
    <w:rsid w:val="003F5980"/>
    <w:rsid w:val="003F59FB"/>
    <w:rsid w:val="003F5DB7"/>
    <w:rsid w:val="003F6A40"/>
    <w:rsid w:val="003F7C7B"/>
    <w:rsid w:val="00401260"/>
    <w:rsid w:val="004015F8"/>
    <w:rsid w:val="0040240F"/>
    <w:rsid w:val="004035AB"/>
    <w:rsid w:val="00403720"/>
    <w:rsid w:val="00403D83"/>
    <w:rsid w:val="004047BE"/>
    <w:rsid w:val="00404A53"/>
    <w:rsid w:val="00404B1C"/>
    <w:rsid w:val="004055CE"/>
    <w:rsid w:val="004059EC"/>
    <w:rsid w:val="00405D3F"/>
    <w:rsid w:val="00406452"/>
    <w:rsid w:val="00406EF0"/>
    <w:rsid w:val="00406F10"/>
    <w:rsid w:val="004075B5"/>
    <w:rsid w:val="0041002E"/>
    <w:rsid w:val="004107DB"/>
    <w:rsid w:val="00410DC5"/>
    <w:rsid w:val="0041176D"/>
    <w:rsid w:val="004122E3"/>
    <w:rsid w:val="00412D99"/>
    <w:rsid w:val="004132E3"/>
    <w:rsid w:val="004137FC"/>
    <w:rsid w:val="00413BC6"/>
    <w:rsid w:val="004144D0"/>
    <w:rsid w:val="0041463C"/>
    <w:rsid w:val="004149AE"/>
    <w:rsid w:val="00415A2E"/>
    <w:rsid w:val="00415D7C"/>
    <w:rsid w:val="00417025"/>
    <w:rsid w:val="00417188"/>
    <w:rsid w:val="004178C2"/>
    <w:rsid w:val="0042172B"/>
    <w:rsid w:val="00421AEA"/>
    <w:rsid w:val="00422A12"/>
    <w:rsid w:val="0042331E"/>
    <w:rsid w:val="0042334E"/>
    <w:rsid w:val="00424AE0"/>
    <w:rsid w:val="0042513F"/>
    <w:rsid w:val="00425AA9"/>
    <w:rsid w:val="00425AC7"/>
    <w:rsid w:val="00425AE8"/>
    <w:rsid w:val="00425E6C"/>
    <w:rsid w:val="00426117"/>
    <w:rsid w:val="00426245"/>
    <w:rsid w:val="0042635D"/>
    <w:rsid w:val="00426D9A"/>
    <w:rsid w:val="0042755F"/>
    <w:rsid w:val="00427786"/>
    <w:rsid w:val="004278FE"/>
    <w:rsid w:val="00430E88"/>
    <w:rsid w:val="0043189A"/>
    <w:rsid w:val="00431FE6"/>
    <w:rsid w:val="004327E7"/>
    <w:rsid w:val="00432832"/>
    <w:rsid w:val="0043285D"/>
    <w:rsid w:val="00432E01"/>
    <w:rsid w:val="00433448"/>
    <w:rsid w:val="00433F2E"/>
    <w:rsid w:val="0043426D"/>
    <w:rsid w:val="00434872"/>
    <w:rsid w:val="00434DAF"/>
    <w:rsid w:val="00435651"/>
    <w:rsid w:val="00436210"/>
    <w:rsid w:val="0043652C"/>
    <w:rsid w:val="00437559"/>
    <w:rsid w:val="004378A4"/>
    <w:rsid w:val="00437BBA"/>
    <w:rsid w:val="004409F7"/>
    <w:rsid w:val="00440B0F"/>
    <w:rsid w:val="00440CAD"/>
    <w:rsid w:val="004415B3"/>
    <w:rsid w:val="004419DC"/>
    <w:rsid w:val="00441EFF"/>
    <w:rsid w:val="00442188"/>
    <w:rsid w:val="004423FE"/>
    <w:rsid w:val="004426CC"/>
    <w:rsid w:val="00443946"/>
    <w:rsid w:val="004447B9"/>
    <w:rsid w:val="00444DD8"/>
    <w:rsid w:val="00445501"/>
    <w:rsid w:val="00446D82"/>
    <w:rsid w:val="00446F61"/>
    <w:rsid w:val="00447817"/>
    <w:rsid w:val="00450052"/>
    <w:rsid w:val="00450A47"/>
    <w:rsid w:val="00451230"/>
    <w:rsid w:val="00451C8E"/>
    <w:rsid w:val="00452189"/>
    <w:rsid w:val="00452D24"/>
    <w:rsid w:val="00452FAB"/>
    <w:rsid w:val="00453FAC"/>
    <w:rsid w:val="004544FA"/>
    <w:rsid w:val="0045467D"/>
    <w:rsid w:val="00454CC0"/>
    <w:rsid w:val="004552FF"/>
    <w:rsid w:val="00455E88"/>
    <w:rsid w:val="00456364"/>
    <w:rsid w:val="00456B24"/>
    <w:rsid w:val="00456D6F"/>
    <w:rsid w:val="00457483"/>
    <w:rsid w:val="004576F1"/>
    <w:rsid w:val="00460EBF"/>
    <w:rsid w:val="00460ECB"/>
    <w:rsid w:val="00462377"/>
    <w:rsid w:val="00462E0E"/>
    <w:rsid w:val="004647E1"/>
    <w:rsid w:val="00464801"/>
    <w:rsid w:val="00464BB8"/>
    <w:rsid w:val="00464E64"/>
    <w:rsid w:val="00465BDD"/>
    <w:rsid w:val="004661B3"/>
    <w:rsid w:val="00466293"/>
    <w:rsid w:val="00467AA2"/>
    <w:rsid w:val="00467AE0"/>
    <w:rsid w:val="00470778"/>
    <w:rsid w:val="00470A1D"/>
    <w:rsid w:val="00471E7D"/>
    <w:rsid w:val="00472B34"/>
    <w:rsid w:val="0047302B"/>
    <w:rsid w:val="004735B6"/>
    <w:rsid w:val="00473CDC"/>
    <w:rsid w:val="004743DE"/>
    <w:rsid w:val="00474E28"/>
    <w:rsid w:val="004750B8"/>
    <w:rsid w:val="004766C8"/>
    <w:rsid w:val="004767C5"/>
    <w:rsid w:val="0047695F"/>
    <w:rsid w:val="00476AD6"/>
    <w:rsid w:val="00476C16"/>
    <w:rsid w:val="00476C4D"/>
    <w:rsid w:val="00477632"/>
    <w:rsid w:val="00477F89"/>
    <w:rsid w:val="00480B0F"/>
    <w:rsid w:val="00480F60"/>
    <w:rsid w:val="00481097"/>
    <w:rsid w:val="00481255"/>
    <w:rsid w:val="004813B1"/>
    <w:rsid w:val="00482A48"/>
    <w:rsid w:val="00482F7A"/>
    <w:rsid w:val="004838AE"/>
    <w:rsid w:val="00484233"/>
    <w:rsid w:val="00484726"/>
    <w:rsid w:val="00484912"/>
    <w:rsid w:val="004851D4"/>
    <w:rsid w:val="00485724"/>
    <w:rsid w:val="00485992"/>
    <w:rsid w:val="0048634A"/>
    <w:rsid w:val="004863C7"/>
    <w:rsid w:val="00487B3E"/>
    <w:rsid w:val="00490240"/>
    <w:rsid w:val="0049068E"/>
    <w:rsid w:val="00490B9F"/>
    <w:rsid w:val="00490BD1"/>
    <w:rsid w:val="00491435"/>
    <w:rsid w:val="00491987"/>
    <w:rsid w:val="00492B92"/>
    <w:rsid w:val="0049343E"/>
    <w:rsid w:val="0049382A"/>
    <w:rsid w:val="004938DD"/>
    <w:rsid w:val="0049493A"/>
    <w:rsid w:val="004949AD"/>
    <w:rsid w:val="00495149"/>
    <w:rsid w:val="004955F6"/>
    <w:rsid w:val="0049588E"/>
    <w:rsid w:val="00495A28"/>
    <w:rsid w:val="00496C53"/>
    <w:rsid w:val="00497794"/>
    <w:rsid w:val="00497EF9"/>
    <w:rsid w:val="004A0134"/>
    <w:rsid w:val="004A0833"/>
    <w:rsid w:val="004A0947"/>
    <w:rsid w:val="004A0B8F"/>
    <w:rsid w:val="004A12C3"/>
    <w:rsid w:val="004A204A"/>
    <w:rsid w:val="004A2419"/>
    <w:rsid w:val="004A2510"/>
    <w:rsid w:val="004A25C1"/>
    <w:rsid w:val="004A26BA"/>
    <w:rsid w:val="004A285B"/>
    <w:rsid w:val="004A2B07"/>
    <w:rsid w:val="004A3A97"/>
    <w:rsid w:val="004A3D4F"/>
    <w:rsid w:val="004A41DD"/>
    <w:rsid w:val="004A420D"/>
    <w:rsid w:val="004A4491"/>
    <w:rsid w:val="004A4809"/>
    <w:rsid w:val="004A5359"/>
    <w:rsid w:val="004A6819"/>
    <w:rsid w:val="004A7682"/>
    <w:rsid w:val="004A7712"/>
    <w:rsid w:val="004A7EAE"/>
    <w:rsid w:val="004B0623"/>
    <w:rsid w:val="004B0D30"/>
    <w:rsid w:val="004B134E"/>
    <w:rsid w:val="004B1353"/>
    <w:rsid w:val="004B14B3"/>
    <w:rsid w:val="004B15CB"/>
    <w:rsid w:val="004B1898"/>
    <w:rsid w:val="004B1AA0"/>
    <w:rsid w:val="004B2730"/>
    <w:rsid w:val="004B2954"/>
    <w:rsid w:val="004B2989"/>
    <w:rsid w:val="004B2CDE"/>
    <w:rsid w:val="004B3050"/>
    <w:rsid w:val="004B3C35"/>
    <w:rsid w:val="004B41DF"/>
    <w:rsid w:val="004B4AA7"/>
    <w:rsid w:val="004B4E91"/>
    <w:rsid w:val="004B54EB"/>
    <w:rsid w:val="004B5E33"/>
    <w:rsid w:val="004B67B6"/>
    <w:rsid w:val="004B6813"/>
    <w:rsid w:val="004B6836"/>
    <w:rsid w:val="004B6E4C"/>
    <w:rsid w:val="004B7108"/>
    <w:rsid w:val="004B7696"/>
    <w:rsid w:val="004B7827"/>
    <w:rsid w:val="004B78D8"/>
    <w:rsid w:val="004B7914"/>
    <w:rsid w:val="004C04E3"/>
    <w:rsid w:val="004C0858"/>
    <w:rsid w:val="004C0B56"/>
    <w:rsid w:val="004C1ADA"/>
    <w:rsid w:val="004C3972"/>
    <w:rsid w:val="004C3E29"/>
    <w:rsid w:val="004C44FD"/>
    <w:rsid w:val="004C4DFD"/>
    <w:rsid w:val="004C5919"/>
    <w:rsid w:val="004C5B88"/>
    <w:rsid w:val="004C6916"/>
    <w:rsid w:val="004C6A2C"/>
    <w:rsid w:val="004C7E11"/>
    <w:rsid w:val="004D0088"/>
    <w:rsid w:val="004D0A8F"/>
    <w:rsid w:val="004D0E6A"/>
    <w:rsid w:val="004D1ACD"/>
    <w:rsid w:val="004D228D"/>
    <w:rsid w:val="004D26C6"/>
    <w:rsid w:val="004D284F"/>
    <w:rsid w:val="004D32E7"/>
    <w:rsid w:val="004D3468"/>
    <w:rsid w:val="004D3B25"/>
    <w:rsid w:val="004D4E90"/>
    <w:rsid w:val="004D53A4"/>
    <w:rsid w:val="004D5A82"/>
    <w:rsid w:val="004D63F5"/>
    <w:rsid w:val="004D648E"/>
    <w:rsid w:val="004D6CE7"/>
    <w:rsid w:val="004D6D8F"/>
    <w:rsid w:val="004D6FB0"/>
    <w:rsid w:val="004D7B00"/>
    <w:rsid w:val="004E0068"/>
    <w:rsid w:val="004E02CB"/>
    <w:rsid w:val="004E0408"/>
    <w:rsid w:val="004E0BB7"/>
    <w:rsid w:val="004E2366"/>
    <w:rsid w:val="004E3224"/>
    <w:rsid w:val="004E4291"/>
    <w:rsid w:val="004E46BA"/>
    <w:rsid w:val="004E4958"/>
    <w:rsid w:val="004E51BC"/>
    <w:rsid w:val="004E5E47"/>
    <w:rsid w:val="004E62CB"/>
    <w:rsid w:val="004E6865"/>
    <w:rsid w:val="004E7B66"/>
    <w:rsid w:val="004F05B8"/>
    <w:rsid w:val="004F06DC"/>
    <w:rsid w:val="004F075C"/>
    <w:rsid w:val="004F0D06"/>
    <w:rsid w:val="004F11E7"/>
    <w:rsid w:val="004F1529"/>
    <w:rsid w:val="004F1AA0"/>
    <w:rsid w:val="004F1C1A"/>
    <w:rsid w:val="004F1F19"/>
    <w:rsid w:val="004F2301"/>
    <w:rsid w:val="004F2356"/>
    <w:rsid w:val="004F2376"/>
    <w:rsid w:val="004F24C3"/>
    <w:rsid w:val="004F26AC"/>
    <w:rsid w:val="004F2E42"/>
    <w:rsid w:val="004F31CA"/>
    <w:rsid w:val="004F3454"/>
    <w:rsid w:val="004F3C22"/>
    <w:rsid w:val="004F4A41"/>
    <w:rsid w:val="004F5010"/>
    <w:rsid w:val="004F5E88"/>
    <w:rsid w:val="004F63AC"/>
    <w:rsid w:val="004F661A"/>
    <w:rsid w:val="004F6BC2"/>
    <w:rsid w:val="004F7624"/>
    <w:rsid w:val="004F7ABD"/>
    <w:rsid w:val="00500D1B"/>
    <w:rsid w:val="00500F90"/>
    <w:rsid w:val="005016B0"/>
    <w:rsid w:val="00501828"/>
    <w:rsid w:val="00502A5C"/>
    <w:rsid w:val="005034BF"/>
    <w:rsid w:val="00505833"/>
    <w:rsid w:val="00505A31"/>
    <w:rsid w:val="00506B88"/>
    <w:rsid w:val="00507866"/>
    <w:rsid w:val="00507A0F"/>
    <w:rsid w:val="00507EB3"/>
    <w:rsid w:val="00510201"/>
    <w:rsid w:val="00510A00"/>
    <w:rsid w:val="00510E62"/>
    <w:rsid w:val="005110A8"/>
    <w:rsid w:val="005117B1"/>
    <w:rsid w:val="0051306D"/>
    <w:rsid w:val="00514084"/>
    <w:rsid w:val="00514128"/>
    <w:rsid w:val="00514BBF"/>
    <w:rsid w:val="00515071"/>
    <w:rsid w:val="00515531"/>
    <w:rsid w:val="00515AFA"/>
    <w:rsid w:val="00515C86"/>
    <w:rsid w:val="00516943"/>
    <w:rsid w:val="005169FE"/>
    <w:rsid w:val="00516AEE"/>
    <w:rsid w:val="005171B9"/>
    <w:rsid w:val="005174FB"/>
    <w:rsid w:val="00517F36"/>
    <w:rsid w:val="00517F40"/>
    <w:rsid w:val="00517F9A"/>
    <w:rsid w:val="00520439"/>
    <w:rsid w:val="00520C23"/>
    <w:rsid w:val="0052115B"/>
    <w:rsid w:val="0052184D"/>
    <w:rsid w:val="00521977"/>
    <w:rsid w:val="00521A05"/>
    <w:rsid w:val="00521D8C"/>
    <w:rsid w:val="00522DB0"/>
    <w:rsid w:val="005238D4"/>
    <w:rsid w:val="00523A4D"/>
    <w:rsid w:val="00524307"/>
    <w:rsid w:val="00526624"/>
    <w:rsid w:val="0052665D"/>
    <w:rsid w:val="00526681"/>
    <w:rsid w:val="00526B1B"/>
    <w:rsid w:val="00526FAC"/>
    <w:rsid w:val="005278C2"/>
    <w:rsid w:val="00527A12"/>
    <w:rsid w:val="00527BBD"/>
    <w:rsid w:val="005307B9"/>
    <w:rsid w:val="00530F21"/>
    <w:rsid w:val="00530FE2"/>
    <w:rsid w:val="00531100"/>
    <w:rsid w:val="005312BC"/>
    <w:rsid w:val="00531411"/>
    <w:rsid w:val="00531F46"/>
    <w:rsid w:val="0053246C"/>
    <w:rsid w:val="00532AAC"/>
    <w:rsid w:val="00532C6D"/>
    <w:rsid w:val="00533957"/>
    <w:rsid w:val="005340FE"/>
    <w:rsid w:val="0053480A"/>
    <w:rsid w:val="005357E5"/>
    <w:rsid w:val="0053588F"/>
    <w:rsid w:val="00536759"/>
    <w:rsid w:val="00536BFF"/>
    <w:rsid w:val="005373F9"/>
    <w:rsid w:val="005376FA"/>
    <w:rsid w:val="00537CC6"/>
    <w:rsid w:val="00540422"/>
    <w:rsid w:val="00540EBD"/>
    <w:rsid w:val="00540F36"/>
    <w:rsid w:val="00540F77"/>
    <w:rsid w:val="00541595"/>
    <w:rsid w:val="00541723"/>
    <w:rsid w:val="005417BA"/>
    <w:rsid w:val="0054340D"/>
    <w:rsid w:val="00543D01"/>
    <w:rsid w:val="005444FE"/>
    <w:rsid w:val="00544967"/>
    <w:rsid w:val="00546202"/>
    <w:rsid w:val="00546B47"/>
    <w:rsid w:val="00546C75"/>
    <w:rsid w:val="00546EA0"/>
    <w:rsid w:val="00547D81"/>
    <w:rsid w:val="00550BBE"/>
    <w:rsid w:val="00550DEE"/>
    <w:rsid w:val="00551EF1"/>
    <w:rsid w:val="00551F72"/>
    <w:rsid w:val="0055245D"/>
    <w:rsid w:val="0055258C"/>
    <w:rsid w:val="00552FC8"/>
    <w:rsid w:val="00553B9B"/>
    <w:rsid w:val="00553D69"/>
    <w:rsid w:val="00553F96"/>
    <w:rsid w:val="00554205"/>
    <w:rsid w:val="0055457D"/>
    <w:rsid w:val="00554BC9"/>
    <w:rsid w:val="00554E81"/>
    <w:rsid w:val="005550F7"/>
    <w:rsid w:val="005555C0"/>
    <w:rsid w:val="00555A8D"/>
    <w:rsid w:val="00555AB7"/>
    <w:rsid w:val="00555C43"/>
    <w:rsid w:val="00555F53"/>
    <w:rsid w:val="00556012"/>
    <w:rsid w:val="00556437"/>
    <w:rsid w:val="00556ECE"/>
    <w:rsid w:val="005574D0"/>
    <w:rsid w:val="005600FF"/>
    <w:rsid w:val="00561342"/>
    <w:rsid w:val="00561D2A"/>
    <w:rsid w:val="00561E0E"/>
    <w:rsid w:val="00562271"/>
    <w:rsid w:val="00562376"/>
    <w:rsid w:val="005626F7"/>
    <w:rsid w:val="00562B62"/>
    <w:rsid w:val="005634DF"/>
    <w:rsid w:val="00564D67"/>
    <w:rsid w:val="00564F91"/>
    <w:rsid w:val="00565DBF"/>
    <w:rsid w:val="00566255"/>
    <w:rsid w:val="00566657"/>
    <w:rsid w:val="00566CA9"/>
    <w:rsid w:val="005671D9"/>
    <w:rsid w:val="00567226"/>
    <w:rsid w:val="00567887"/>
    <w:rsid w:val="00567B96"/>
    <w:rsid w:val="0057048B"/>
    <w:rsid w:val="00572416"/>
    <w:rsid w:val="00572FB3"/>
    <w:rsid w:val="00574339"/>
    <w:rsid w:val="00575107"/>
    <w:rsid w:val="0057516E"/>
    <w:rsid w:val="00575350"/>
    <w:rsid w:val="00575888"/>
    <w:rsid w:val="00575FA7"/>
    <w:rsid w:val="0057616D"/>
    <w:rsid w:val="00576C5C"/>
    <w:rsid w:val="00577B2E"/>
    <w:rsid w:val="00577FD6"/>
    <w:rsid w:val="0058003A"/>
    <w:rsid w:val="0058210C"/>
    <w:rsid w:val="00582686"/>
    <w:rsid w:val="00582921"/>
    <w:rsid w:val="0058305A"/>
    <w:rsid w:val="0058337A"/>
    <w:rsid w:val="00583415"/>
    <w:rsid w:val="00583987"/>
    <w:rsid w:val="0058400B"/>
    <w:rsid w:val="005843E3"/>
    <w:rsid w:val="005848D3"/>
    <w:rsid w:val="00584A1F"/>
    <w:rsid w:val="00584DC9"/>
    <w:rsid w:val="005852BC"/>
    <w:rsid w:val="005855AD"/>
    <w:rsid w:val="005861D2"/>
    <w:rsid w:val="00586433"/>
    <w:rsid w:val="005865DF"/>
    <w:rsid w:val="0058696E"/>
    <w:rsid w:val="00586DCF"/>
    <w:rsid w:val="00587534"/>
    <w:rsid w:val="00587565"/>
    <w:rsid w:val="00590911"/>
    <w:rsid w:val="00590CAE"/>
    <w:rsid w:val="0059158F"/>
    <w:rsid w:val="00591AF2"/>
    <w:rsid w:val="00591C73"/>
    <w:rsid w:val="00591E14"/>
    <w:rsid w:val="005923CF"/>
    <w:rsid w:val="00592422"/>
    <w:rsid w:val="00592FA2"/>
    <w:rsid w:val="005933D1"/>
    <w:rsid w:val="00594359"/>
    <w:rsid w:val="0059470F"/>
    <w:rsid w:val="00594C50"/>
    <w:rsid w:val="00594FCC"/>
    <w:rsid w:val="00595279"/>
    <w:rsid w:val="00595B74"/>
    <w:rsid w:val="00596A21"/>
    <w:rsid w:val="00596CB6"/>
    <w:rsid w:val="00596CF2"/>
    <w:rsid w:val="005A00C3"/>
    <w:rsid w:val="005A035F"/>
    <w:rsid w:val="005A0AB8"/>
    <w:rsid w:val="005A0E36"/>
    <w:rsid w:val="005A16B8"/>
    <w:rsid w:val="005A17A6"/>
    <w:rsid w:val="005A1FBC"/>
    <w:rsid w:val="005A23A1"/>
    <w:rsid w:val="005A2B36"/>
    <w:rsid w:val="005A3137"/>
    <w:rsid w:val="005A4A2F"/>
    <w:rsid w:val="005A5932"/>
    <w:rsid w:val="005A5BB9"/>
    <w:rsid w:val="005A5F1A"/>
    <w:rsid w:val="005A5FB6"/>
    <w:rsid w:val="005A616D"/>
    <w:rsid w:val="005A63E3"/>
    <w:rsid w:val="005A651E"/>
    <w:rsid w:val="005A6835"/>
    <w:rsid w:val="005A6941"/>
    <w:rsid w:val="005A6F03"/>
    <w:rsid w:val="005A7640"/>
    <w:rsid w:val="005A7723"/>
    <w:rsid w:val="005A7B41"/>
    <w:rsid w:val="005B05BC"/>
    <w:rsid w:val="005B0C94"/>
    <w:rsid w:val="005B1849"/>
    <w:rsid w:val="005B209D"/>
    <w:rsid w:val="005B38A3"/>
    <w:rsid w:val="005B3BDB"/>
    <w:rsid w:val="005B3DBB"/>
    <w:rsid w:val="005B3F68"/>
    <w:rsid w:val="005B4015"/>
    <w:rsid w:val="005B4722"/>
    <w:rsid w:val="005B49EC"/>
    <w:rsid w:val="005B4A32"/>
    <w:rsid w:val="005B6672"/>
    <w:rsid w:val="005B6694"/>
    <w:rsid w:val="005B67E9"/>
    <w:rsid w:val="005B6B81"/>
    <w:rsid w:val="005B6F70"/>
    <w:rsid w:val="005B7F67"/>
    <w:rsid w:val="005C0134"/>
    <w:rsid w:val="005C0C4E"/>
    <w:rsid w:val="005C0C62"/>
    <w:rsid w:val="005C18C7"/>
    <w:rsid w:val="005C1A82"/>
    <w:rsid w:val="005C1B9B"/>
    <w:rsid w:val="005C2C01"/>
    <w:rsid w:val="005C3028"/>
    <w:rsid w:val="005C3047"/>
    <w:rsid w:val="005C328D"/>
    <w:rsid w:val="005C65AF"/>
    <w:rsid w:val="005C679D"/>
    <w:rsid w:val="005C712D"/>
    <w:rsid w:val="005C77A1"/>
    <w:rsid w:val="005C7AD6"/>
    <w:rsid w:val="005D005A"/>
    <w:rsid w:val="005D08C0"/>
    <w:rsid w:val="005D10E0"/>
    <w:rsid w:val="005D253D"/>
    <w:rsid w:val="005D287E"/>
    <w:rsid w:val="005D2B32"/>
    <w:rsid w:val="005D2EAA"/>
    <w:rsid w:val="005D2F04"/>
    <w:rsid w:val="005D2F90"/>
    <w:rsid w:val="005D317E"/>
    <w:rsid w:val="005D32A8"/>
    <w:rsid w:val="005D35A8"/>
    <w:rsid w:val="005D3631"/>
    <w:rsid w:val="005D3757"/>
    <w:rsid w:val="005D3F35"/>
    <w:rsid w:val="005D41FF"/>
    <w:rsid w:val="005D462D"/>
    <w:rsid w:val="005D51DF"/>
    <w:rsid w:val="005D52CC"/>
    <w:rsid w:val="005D564B"/>
    <w:rsid w:val="005D5DF2"/>
    <w:rsid w:val="005D5EC9"/>
    <w:rsid w:val="005D63DC"/>
    <w:rsid w:val="005D6DAD"/>
    <w:rsid w:val="005D6E78"/>
    <w:rsid w:val="005D6EF0"/>
    <w:rsid w:val="005D7AAA"/>
    <w:rsid w:val="005E03CF"/>
    <w:rsid w:val="005E049F"/>
    <w:rsid w:val="005E0A4C"/>
    <w:rsid w:val="005E0C33"/>
    <w:rsid w:val="005E13A2"/>
    <w:rsid w:val="005E2277"/>
    <w:rsid w:val="005E22CC"/>
    <w:rsid w:val="005E31F8"/>
    <w:rsid w:val="005E364E"/>
    <w:rsid w:val="005E3861"/>
    <w:rsid w:val="005E4B91"/>
    <w:rsid w:val="005E4CAC"/>
    <w:rsid w:val="005E4EF7"/>
    <w:rsid w:val="005E553A"/>
    <w:rsid w:val="005E58CA"/>
    <w:rsid w:val="005E662B"/>
    <w:rsid w:val="005E7592"/>
    <w:rsid w:val="005F0C57"/>
    <w:rsid w:val="005F0F01"/>
    <w:rsid w:val="005F16E7"/>
    <w:rsid w:val="005F24BD"/>
    <w:rsid w:val="005F2E5C"/>
    <w:rsid w:val="005F3574"/>
    <w:rsid w:val="005F4BD4"/>
    <w:rsid w:val="005F4C03"/>
    <w:rsid w:val="005F4EFB"/>
    <w:rsid w:val="005F5331"/>
    <w:rsid w:val="005F5467"/>
    <w:rsid w:val="005F54B5"/>
    <w:rsid w:val="005F6FDC"/>
    <w:rsid w:val="005F71E0"/>
    <w:rsid w:val="005F7645"/>
    <w:rsid w:val="00600166"/>
    <w:rsid w:val="00600332"/>
    <w:rsid w:val="00600574"/>
    <w:rsid w:val="00600885"/>
    <w:rsid w:val="006019BD"/>
    <w:rsid w:val="00602404"/>
    <w:rsid w:val="00602AEC"/>
    <w:rsid w:val="00603566"/>
    <w:rsid w:val="00603A7E"/>
    <w:rsid w:val="00603D3C"/>
    <w:rsid w:val="006041B6"/>
    <w:rsid w:val="006044C8"/>
    <w:rsid w:val="00604B41"/>
    <w:rsid w:val="00605BF5"/>
    <w:rsid w:val="0060664E"/>
    <w:rsid w:val="006069F5"/>
    <w:rsid w:val="00607947"/>
    <w:rsid w:val="00607C81"/>
    <w:rsid w:val="00610118"/>
    <w:rsid w:val="006104C9"/>
    <w:rsid w:val="00611CCE"/>
    <w:rsid w:val="00612BFA"/>
    <w:rsid w:val="00613556"/>
    <w:rsid w:val="0061383C"/>
    <w:rsid w:val="00613CD6"/>
    <w:rsid w:val="00613D47"/>
    <w:rsid w:val="00613F90"/>
    <w:rsid w:val="00614079"/>
    <w:rsid w:val="00614EBB"/>
    <w:rsid w:val="00614FE1"/>
    <w:rsid w:val="006159D1"/>
    <w:rsid w:val="00615D6D"/>
    <w:rsid w:val="006160DC"/>
    <w:rsid w:val="00616E43"/>
    <w:rsid w:val="00616EC0"/>
    <w:rsid w:val="00616F25"/>
    <w:rsid w:val="00617F55"/>
    <w:rsid w:val="00620424"/>
    <w:rsid w:val="00620955"/>
    <w:rsid w:val="00620DCA"/>
    <w:rsid w:val="0062169F"/>
    <w:rsid w:val="006228E7"/>
    <w:rsid w:val="00622B95"/>
    <w:rsid w:val="00622C92"/>
    <w:rsid w:val="00623918"/>
    <w:rsid w:val="0062460C"/>
    <w:rsid w:val="00624BC6"/>
    <w:rsid w:val="00624BFA"/>
    <w:rsid w:val="00624D86"/>
    <w:rsid w:val="00625302"/>
    <w:rsid w:val="006256CB"/>
    <w:rsid w:val="00625811"/>
    <w:rsid w:val="006259E2"/>
    <w:rsid w:val="0062611F"/>
    <w:rsid w:val="00626843"/>
    <w:rsid w:val="00626878"/>
    <w:rsid w:val="006271A9"/>
    <w:rsid w:val="0062741E"/>
    <w:rsid w:val="006275B6"/>
    <w:rsid w:val="00627A5F"/>
    <w:rsid w:val="00630C57"/>
    <w:rsid w:val="00630D20"/>
    <w:rsid w:val="006312FA"/>
    <w:rsid w:val="006313AB"/>
    <w:rsid w:val="0063177C"/>
    <w:rsid w:val="00631ABB"/>
    <w:rsid w:val="00631DF6"/>
    <w:rsid w:val="00632374"/>
    <w:rsid w:val="006323F8"/>
    <w:rsid w:val="00632511"/>
    <w:rsid w:val="00632C53"/>
    <w:rsid w:val="00632FEB"/>
    <w:rsid w:val="006339A4"/>
    <w:rsid w:val="00633BD1"/>
    <w:rsid w:val="00634AA9"/>
    <w:rsid w:val="00635383"/>
    <w:rsid w:val="0063567C"/>
    <w:rsid w:val="0063578A"/>
    <w:rsid w:val="00635AB3"/>
    <w:rsid w:val="00635D31"/>
    <w:rsid w:val="00636DDD"/>
    <w:rsid w:val="006371F0"/>
    <w:rsid w:val="006422F7"/>
    <w:rsid w:val="00642340"/>
    <w:rsid w:val="00642910"/>
    <w:rsid w:val="00642FF6"/>
    <w:rsid w:val="006433ED"/>
    <w:rsid w:val="006436AC"/>
    <w:rsid w:val="00643FCE"/>
    <w:rsid w:val="00644114"/>
    <w:rsid w:val="00645152"/>
    <w:rsid w:val="006452CB"/>
    <w:rsid w:val="00645404"/>
    <w:rsid w:val="0064576D"/>
    <w:rsid w:val="0064667D"/>
    <w:rsid w:val="00646F28"/>
    <w:rsid w:val="006472D1"/>
    <w:rsid w:val="006472DB"/>
    <w:rsid w:val="00647537"/>
    <w:rsid w:val="006477A3"/>
    <w:rsid w:val="006501A7"/>
    <w:rsid w:val="00650338"/>
    <w:rsid w:val="00651F4E"/>
    <w:rsid w:val="0065205E"/>
    <w:rsid w:val="006525D5"/>
    <w:rsid w:val="006525FD"/>
    <w:rsid w:val="00652C41"/>
    <w:rsid w:val="006532E2"/>
    <w:rsid w:val="00653C2E"/>
    <w:rsid w:val="00655398"/>
    <w:rsid w:val="0065542C"/>
    <w:rsid w:val="0065559E"/>
    <w:rsid w:val="006555C7"/>
    <w:rsid w:val="00655854"/>
    <w:rsid w:val="00657436"/>
    <w:rsid w:val="006575F4"/>
    <w:rsid w:val="00657672"/>
    <w:rsid w:val="00657767"/>
    <w:rsid w:val="00657DE6"/>
    <w:rsid w:val="006602E6"/>
    <w:rsid w:val="0066066B"/>
    <w:rsid w:val="00660731"/>
    <w:rsid w:val="00660919"/>
    <w:rsid w:val="00660B7A"/>
    <w:rsid w:val="0066106C"/>
    <w:rsid w:val="0066143C"/>
    <w:rsid w:val="0066201C"/>
    <w:rsid w:val="00662844"/>
    <w:rsid w:val="00662972"/>
    <w:rsid w:val="00662DE0"/>
    <w:rsid w:val="006633C5"/>
    <w:rsid w:val="006638C4"/>
    <w:rsid w:val="00663DBF"/>
    <w:rsid w:val="00664AFE"/>
    <w:rsid w:val="00665075"/>
    <w:rsid w:val="00666107"/>
    <w:rsid w:val="0066635A"/>
    <w:rsid w:val="0066659A"/>
    <w:rsid w:val="006676B7"/>
    <w:rsid w:val="00667EA7"/>
    <w:rsid w:val="00671311"/>
    <w:rsid w:val="006733F2"/>
    <w:rsid w:val="006737E1"/>
    <w:rsid w:val="00673BA8"/>
    <w:rsid w:val="00673C3E"/>
    <w:rsid w:val="00673D11"/>
    <w:rsid w:val="00673DB4"/>
    <w:rsid w:val="00674BC6"/>
    <w:rsid w:val="0067512A"/>
    <w:rsid w:val="00675996"/>
    <w:rsid w:val="00675E26"/>
    <w:rsid w:val="00675E82"/>
    <w:rsid w:val="00675F03"/>
    <w:rsid w:val="00676AE7"/>
    <w:rsid w:val="00677179"/>
    <w:rsid w:val="00680500"/>
    <w:rsid w:val="00680BF3"/>
    <w:rsid w:val="00680C13"/>
    <w:rsid w:val="006817A8"/>
    <w:rsid w:val="0068232A"/>
    <w:rsid w:val="0068261D"/>
    <w:rsid w:val="006826BB"/>
    <w:rsid w:val="006835A0"/>
    <w:rsid w:val="00683A80"/>
    <w:rsid w:val="00684D4E"/>
    <w:rsid w:val="00684FBB"/>
    <w:rsid w:val="006856B9"/>
    <w:rsid w:val="00685BC1"/>
    <w:rsid w:val="0068764F"/>
    <w:rsid w:val="006904F9"/>
    <w:rsid w:val="00690C4B"/>
    <w:rsid w:val="00690EDA"/>
    <w:rsid w:val="00690F78"/>
    <w:rsid w:val="00691697"/>
    <w:rsid w:val="006918D9"/>
    <w:rsid w:val="00691EFC"/>
    <w:rsid w:val="006927BF"/>
    <w:rsid w:val="00693B18"/>
    <w:rsid w:val="00694D33"/>
    <w:rsid w:val="00695AB7"/>
    <w:rsid w:val="00695B3D"/>
    <w:rsid w:val="00696704"/>
    <w:rsid w:val="0069696C"/>
    <w:rsid w:val="00696A38"/>
    <w:rsid w:val="00696ABD"/>
    <w:rsid w:val="00697912"/>
    <w:rsid w:val="006A0197"/>
    <w:rsid w:val="006A0359"/>
    <w:rsid w:val="006A06F2"/>
    <w:rsid w:val="006A171C"/>
    <w:rsid w:val="006A18FE"/>
    <w:rsid w:val="006A1BFF"/>
    <w:rsid w:val="006A1CF3"/>
    <w:rsid w:val="006A20CA"/>
    <w:rsid w:val="006A2219"/>
    <w:rsid w:val="006A29AC"/>
    <w:rsid w:val="006A2BF8"/>
    <w:rsid w:val="006A2DE3"/>
    <w:rsid w:val="006A31B4"/>
    <w:rsid w:val="006A3D4D"/>
    <w:rsid w:val="006A434C"/>
    <w:rsid w:val="006A58A8"/>
    <w:rsid w:val="006A5B02"/>
    <w:rsid w:val="006A5F6C"/>
    <w:rsid w:val="006A6E96"/>
    <w:rsid w:val="006A7262"/>
    <w:rsid w:val="006A7316"/>
    <w:rsid w:val="006B0DC5"/>
    <w:rsid w:val="006B10FC"/>
    <w:rsid w:val="006B1C21"/>
    <w:rsid w:val="006B1D5C"/>
    <w:rsid w:val="006B1EE3"/>
    <w:rsid w:val="006B24B1"/>
    <w:rsid w:val="006B27E9"/>
    <w:rsid w:val="006B297B"/>
    <w:rsid w:val="006B31D1"/>
    <w:rsid w:val="006B3338"/>
    <w:rsid w:val="006B4A67"/>
    <w:rsid w:val="006B4B97"/>
    <w:rsid w:val="006B4EDB"/>
    <w:rsid w:val="006B50BF"/>
    <w:rsid w:val="006B56B3"/>
    <w:rsid w:val="006B601E"/>
    <w:rsid w:val="006B6C71"/>
    <w:rsid w:val="006B6D94"/>
    <w:rsid w:val="006B6D99"/>
    <w:rsid w:val="006B6ED8"/>
    <w:rsid w:val="006B7374"/>
    <w:rsid w:val="006B73F4"/>
    <w:rsid w:val="006B772A"/>
    <w:rsid w:val="006B7BCD"/>
    <w:rsid w:val="006B7E1B"/>
    <w:rsid w:val="006C0553"/>
    <w:rsid w:val="006C0797"/>
    <w:rsid w:val="006C090C"/>
    <w:rsid w:val="006C1605"/>
    <w:rsid w:val="006C168B"/>
    <w:rsid w:val="006C1788"/>
    <w:rsid w:val="006C2062"/>
    <w:rsid w:val="006C23BB"/>
    <w:rsid w:val="006C2D62"/>
    <w:rsid w:val="006C31E5"/>
    <w:rsid w:val="006C34F7"/>
    <w:rsid w:val="006C3944"/>
    <w:rsid w:val="006C3ADD"/>
    <w:rsid w:val="006C4132"/>
    <w:rsid w:val="006C43BB"/>
    <w:rsid w:val="006C457A"/>
    <w:rsid w:val="006C4C87"/>
    <w:rsid w:val="006C5201"/>
    <w:rsid w:val="006C537A"/>
    <w:rsid w:val="006C56F5"/>
    <w:rsid w:val="006C5848"/>
    <w:rsid w:val="006C5A19"/>
    <w:rsid w:val="006C6011"/>
    <w:rsid w:val="006C660A"/>
    <w:rsid w:val="006C6BA6"/>
    <w:rsid w:val="006C7BA9"/>
    <w:rsid w:val="006D006E"/>
    <w:rsid w:val="006D044F"/>
    <w:rsid w:val="006D16DD"/>
    <w:rsid w:val="006D2132"/>
    <w:rsid w:val="006D2222"/>
    <w:rsid w:val="006D23E7"/>
    <w:rsid w:val="006D27E6"/>
    <w:rsid w:val="006D28D3"/>
    <w:rsid w:val="006D309A"/>
    <w:rsid w:val="006D3392"/>
    <w:rsid w:val="006D3B71"/>
    <w:rsid w:val="006D3BE3"/>
    <w:rsid w:val="006D3DD9"/>
    <w:rsid w:val="006D44E7"/>
    <w:rsid w:val="006D46FA"/>
    <w:rsid w:val="006D533B"/>
    <w:rsid w:val="006D536E"/>
    <w:rsid w:val="006D554D"/>
    <w:rsid w:val="006D5F87"/>
    <w:rsid w:val="006D6108"/>
    <w:rsid w:val="006D654D"/>
    <w:rsid w:val="006D67E1"/>
    <w:rsid w:val="006D69B5"/>
    <w:rsid w:val="006D6D0E"/>
    <w:rsid w:val="006D72C2"/>
    <w:rsid w:val="006D748E"/>
    <w:rsid w:val="006D74E1"/>
    <w:rsid w:val="006D776F"/>
    <w:rsid w:val="006E00D2"/>
    <w:rsid w:val="006E0612"/>
    <w:rsid w:val="006E0A74"/>
    <w:rsid w:val="006E0E8B"/>
    <w:rsid w:val="006E0FE2"/>
    <w:rsid w:val="006E1109"/>
    <w:rsid w:val="006E1618"/>
    <w:rsid w:val="006E1863"/>
    <w:rsid w:val="006E2256"/>
    <w:rsid w:val="006E254D"/>
    <w:rsid w:val="006E3616"/>
    <w:rsid w:val="006E37DB"/>
    <w:rsid w:val="006E3BA7"/>
    <w:rsid w:val="006E3C6A"/>
    <w:rsid w:val="006E427A"/>
    <w:rsid w:val="006E4289"/>
    <w:rsid w:val="006E538E"/>
    <w:rsid w:val="006E5514"/>
    <w:rsid w:val="006E571B"/>
    <w:rsid w:val="006E6002"/>
    <w:rsid w:val="006E610E"/>
    <w:rsid w:val="006E6AC0"/>
    <w:rsid w:val="006E6AEA"/>
    <w:rsid w:val="006E6F73"/>
    <w:rsid w:val="006E7602"/>
    <w:rsid w:val="006E7AB7"/>
    <w:rsid w:val="006E7FC2"/>
    <w:rsid w:val="006F0322"/>
    <w:rsid w:val="006F03FF"/>
    <w:rsid w:val="006F1146"/>
    <w:rsid w:val="006F131F"/>
    <w:rsid w:val="006F2034"/>
    <w:rsid w:val="006F3210"/>
    <w:rsid w:val="006F3538"/>
    <w:rsid w:val="006F3A3C"/>
    <w:rsid w:val="006F3BF3"/>
    <w:rsid w:val="006F43DF"/>
    <w:rsid w:val="006F43E9"/>
    <w:rsid w:val="006F51F6"/>
    <w:rsid w:val="006F608D"/>
    <w:rsid w:val="006F60AB"/>
    <w:rsid w:val="006F60BD"/>
    <w:rsid w:val="006F7203"/>
    <w:rsid w:val="006F7622"/>
    <w:rsid w:val="006F7687"/>
    <w:rsid w:val="0070009C"/>
    <w:rsid w:val="007019D2"/>
    <w:rsid w:val="00702137"/>
    <w:rsid w:val="007027CD"/>
    <w:rsid w:val="007029B2"/>
    <w:rsid w:val="00703885"/>
    <w:rsid w:val="0070446A"/>
    <w:rsid w:val="0070497C"/>
    <w:rsid w:val="00707257"/>
    <w:rsid w:val="00707A80"/>
    <w:rsid w:val="00707B11"/>
    <w:rsid w:val="00707CCF"/>
    <w:rsid w:val="007106B9"/>
    <w:rsid w:val="007111FF"/>
    <w:rsid w:val="007115D2"/>
    <w:rsid w:val="007117FC"/>
    <w:rsid w:val="00712122"/>
    <w:rsid w:val="0071221A"/>
    <w:rsid w:val="00712D82"/>
    <w:rsid w:val="00713025"/>
    <w:rsid w:val="00715727"/>
    <w:rsid w:val="00715F50"/>
    <w:rsid w:val="00715FCB"/>
    <w:rsid w:val="00716335"/>
    <w:rsid w:val="0071681F"/>
    <w:rsid w:val="00716966"/>
    <w:rsid w:val="00716AC1"/>
    <w:rsid w:val="007170B5"/>
    <w:rsid w:val="00717A19"/>
    <w:rsid w:val="00720748"/>
    <w:rsid w:val="0072090B"/>
    <w:rsid w:val="00720E80"/>
    <w:rsid w:val="00720F3E"/>
    <w:rsid w:val="007218EA"/>
    <w:rsid w:val="00721C01"/>
    <w:rsid w:val="00721D39"/>
    <w:rsid w:val="0072303E"/>
    <w:rsid w:val="00723076"/>
    <w:rsid w:val="00723534"/>
    <w:rsid w:val="0072366E"/>
    <w:rsid w:val="00723FED"/>
    <w:rsid w:val="007255E8"/>
    <w:rsid w:val="0072583D"/>
    <w:rsid w:val="00725E17"/>
    <w:rsid w:val="00725EB7"/>
    <w:rsid w:val="00725F8A"/>
    <w:rsid w:val="007262BC"/>
    <w:rsid w:val="007316E5"/>
    <w:rsid w:val="007317DD"/>
    <w:rsid w:val="007317E2"/>
    <w:rsid w:val="00731CD6"/>
    <w:rsid w:val="00731D1D"/>
    <w:rsid w:val="00732770"/>
    <w:rsid w:val="0073295A"/>
    <w:rsid w:val="00733232"/>
    <w:rsid w:val="0073420B"/>
    <w:rsid w:val="00734984"/>
    <w:rsid w:val="007350EF"/>
    <w:rsid w:val="0073558E"/>
    <w:rsid w:val="00736965"/>
    <w:rsid w:val="00737A26"/>
    <w:rsid w:val="00737C6A"/>
    <w:rsid w:val="00740090"/>
    <w:rsid w:val="00740711"/>
    <w:rsid w:val="007407BA"/>
    <w:rsid w:val="00740A84"/>
    <w:rsid w:val="00740D12"/>
    <w:rsid w:val="007411FC"/>
    <w:rsid w:val="0074180F"/>
    <w:rsid w:val="00742586"/>
    <w:rsid w:val="0074260F"/>
    <w:rsid w:val="00742DA2"/>
    <w:rsid w:val="00743CD1"/>
    <w:rsid w:val="00744757"/>
    <w:rsid w:val="00745A6F"/>
    <w:rsid w:val="00745B1B"/>
    <w:rsid w:val="007464A3"/>
    <w:rsid w:val="0074743E"/>
    <w:rsid w:val="00750129"/>
    <w:rsid w:val="00750205"/>
    <w:rsid w:val="00750C75"/>
    <w:rsid w:val="00750D7E"/>
    <w:rsid w:val="00751CB1"/>
    <w:rsid w:val="007525E4"/>
    <w:rsid w:val="00753238"/>
    <w:rsid w:val="00753A2F"/>
    <w:rsid w:val="00753C6F"/>
    <w:rsid w:val="00754288"/>
    <w:rsid w:val="007542C1"/>
    <w:rsid w:val="00754583"/>
    <w:rsid w:val="007549B2"/>
    <w:rsid w:val="007560FE"/>
    <w:rsid w:val="00756D6B"/>
    <w:rsid w:val="00757B61"/>
    <w:rsid w:val="00757F44"/>
    <w:rsid w:val="00757F50"/>
    <w:rsid w:val="0076083B"/>
    <w:rsid w:val="00760BF2"/>
    <w:rsid w:val="0076104B"/>
    <w:rsid w:val="007610D8"/>
    <w:rsid w:val="007616C2"/>
    <w:rsid w:val="007616DC"/>
    <w:rsid w:val="00761CFE"/>
    <w:rsid w:val="00762A95"/>
    <w:rsid w:val="00762DC5"/>
    <w:rsid w:val="007630A9"/>
    <w:rsid w:val="00764188"/>
    <w:rsid w:val="00764F41"/>
    <w:rsid w:val="007653BE"/>
    <w:rsid w:val="007656DD"/>
    <w:rsid w:val="00765ACA"/>
    <w:rsid w:val="00765F8A"/>
    <w:rsid w:val="00766A70"/>
    <w:rsid w:val="0076716E"/>
    <w:rsid w:val="0076748C"/>
    <w:rsid w:val="00770551"/>
    <w:rsid w:val="00770B14"/>
    <w:rsid w:val="007718A0"/>
    <w:rsid w:val="00771F4D"/>
    <w:rsid w:val="007725E9"/>
    <w:rsid w:val="00772E41"/>
    <w:rsid w:val="00773870"/>
    <w:rsid w:val="00774C24"/>
    <w:rsid w:val="00774C57"/>
    <w:rsid w:val="00774C98"/>
    <w:rsid w:val="00774F25"/>
    <w:rsid w:val="0077529D"/>
    <w:rsid w:val="00775E58"/>
    <w:rsid w:val="00775EC3"/>
    <w:rsid w:val="007765BC"/>
    <w:rsid w:val="00776A3D"/>
    <w:rsid w:val="00776C14"/>
    <w:rsid w:val="00777163"/>
    <w:rsid w:val="00777B74"/>
    <w:rsid w:val="00777C7C"/>
    <w:rsid w:val="00777E2F"/>
    <w:rsid w:val="00780306"/>
    <w:rsid w:val="00781048"/>
    <w:rsid w:val="007818F9"/>
    <w:rsid w:val="00781B90"/>
    <w:rsid w:val="00781C76"/>
    <w:rsid w:val="00781FB7"/>
    <w:rsid w:val="00782468"/>
    <w:rsid w:val="00782638"/>
    <w:rsid w:val="00782DCD"/>
    <w:rsid w:val="00783372"/>
    <w:rsid w:val="007836E2"/>
    <w:rsid w:val="00783B28"/>
    <w:rsid w:val="00783D67"/>
    <w:rsid w:val="00783FE5"/>
    <w:rsid w:val="00784224"/>
    <w:rsid w:val="00784CE8"/>
    <w:rsid w:val="00785BFF"/>
    <w:rsid w:val="00785EB7"/>
    <w:rsid w:val="007863F0"/>
    <w:rsid w:val="00786D5E"/>
    <w:rsid w:val="00787939"/>
    <w:rsid w:val="00787960"/>
    <w:rsid w:val="007907C1"/>
    <w:rsid w:val="00790DEE"/>
    <w:rsid w:val="007918C3"/>
    <w:rsid w:val="007924B0"/>
    <w:rsid w:val="0079250A"/>
    <w:rsid w:val="0079278E"/>
    <w:rsid w:val="00792A01"/>
    <w:rsid w:val="00792C16"/>
    <w:rsid w:val="007933D6"/>
    <w:rsid w:val="00793471"/>
    <w:rsid w:val="00793D3D"/>
    <w:rsid w:val="00793F3E"/>
    <w:rsid w:val="00794262"/>
    <w:rsid w:val="00794F88"/>
    <w:rsid w:val="007957E6"/>
    <w:rsid w:val="00796DAC"/>
    <w:rsid w:val="007A090A"/>
    <w:rsid w:val="007A0D3F"/>
    <w:rsid w:val="007A1345"/>
    <w:rsid w:val="007A14C3"/>
    <w:rsid w:val="007A2899"/>
    <w:rsid w:val="007A30BB"/>
    <w:rsid w:val="007A3413"/>
    <w:rsid w:val="007A35EC"/>
    <w:rsid w:val="007A3B78"/>
    <w:rsid w:val="007A43E2"/>
    <w:rsid w:val="007A4DB1"/>
    <w:rsid w:val="007A4DE0"/>
    <w:rsid w:val="007A4E03"/>
    <w:rsid w:val="007A50E8"/>
    <w:rsid w:val="007A6821"/>
    <w:rsid w:val="007A682B"/>
    <w:rsid w:val="007A6852"/>
    <w:rsid w:val="007A7EF5"/>
    <w:rsid w:val="007A7F8C"/>
    <w:rsid w:val="007B06D1"/>
    <w:rsid w:val="007B0E7A"/>
    <w:rsid w:val="007B0F74"/>
    <w:rsid w:val="007B116F"/>
    <w:rsid w:val="007B1FA6"/>
    <w:rsid w:val="007B2E9F"/>
    <w:rsid w:val="007B379E"/>
    <w:rsid w:val="007B3838"/>
    <w:rsid w:val="007B3DB0"/>
    <w:rsid w:val="007B4322"/>
    <w:rsid w:val="007B4BDD"/>
    <w:rsid w:val="007B4D59"/>
    <w:rsid w:val="007B4DAF"/>
    <w:rsid w:val="007B58DE"/>
    <w:rsid w:val="007B6276"/>
    <w:rsid w:val="007B6891"/>
    <w:rsid w:val="007B6B53"/>
    <w:rsid w:val="007B76B6"/>
    <w:rsid w:val="007B76B9"/>
    <w:rsid w:val="007B7930"/>
    <w:rsid w:val="007B7E91"/>
    <w:rsid w:val="007C1105"/>
    <w:rsid w:val="007C2792"/>
    <w:rsid w:val="007C2A5D"/>
    <w:rsid w:val="007C3619"/>
    <w:rsid w:val="007C3623"/>
    <w:rsid w:val="007C4539"/>
    <w:rsid w:val="007C46A2"/>
    <w:rsid w:val="007C46F2"/>
    <w:rsid w:val="007C4C85"/>
    <w:rsid w:val="007C4E42"/>
    <w:rsid w:val="007C4F02"/>
    <w:rsid w:val="007C5C01"/>
    <w:rsid w:val="007C63CD"/>
    <w:rsid w:val="007C698C"/>
    <w:rsid w:val="007C74ED"/>
    <w:rsid w:val="007C77AC"/>
    <w:rsid w:val="007C7E73"/>
    <w:rsid w:val="007C7F85"/>
    <w:rsid w:val="007D0697"/>
    <w:rsid w:val="007D0B9D"/>
    <w:rsid w:val="007D0BB2"/>
    <w:rsid w:val="007D11C9"/>
    <w:rsid w:val="007D15C0"/>
    <w:rsid w:val="007D2185"/>
    <w:rsid w:val="007D23EE"/>
    <w:rsid w:val="007D24B2"/>
    <w:rsid w:val="007D261F"/>
    <w:rsid w:val="007D3FF3"/>
    <w:rsid w:val="007D4041"/>
    <w:rsid w:val="007D4052"/>
    <w:rsid w:val="007D434D"/>
    <w:rsid w:val="007D4683"/>
    <w:rsid w:val="007D5E31"/>
    <w:rsid w:val="007D6204"/>
    <w:rsid w:val="007D6274"/>
    <w:rsid w:val="007D62BB"/>
    <w:rsid w:val="007D6483"/>
    <w:rsid w:val="007D7D9E"/>
    <w:rsid w:val="007E0C59"/>
    <w:rsid w:val="007E1293"/>
    <w:rsid w:val="007E1684"/>
    <w:rsid w:val="007E208B"/>
    <w:rsid w:val="007E2E44"/>
    <w:rsid w:val="007E3115"/>
    <w:rsid w:val="007E394F"/>
    <w:rsid w:val="007E4AC5"/>
    <w:rsid w:val="007E523F"/>
    <w:rsid w:val="007E6140"/>
    <w:rsid w:val="007E682A"/>
    <w:rsid w:val="007E7CB5"/>
    <w:rsid w:val="007F0DF9"/>
    <w:rsid w:val="007F1284"/>
    <w:rsid w:val="007F23D6"/>
    <w:rsid w:val="007F2A40"/>
    <w:rsid w:val="007F2D3A"/>
    <w:rsid w:val="007F39B4"/>
    <w:rsid w:val="007F3D82"/>
    <w:rsid w:val="007F41F9"/>
    <w:rsid w:val="007F4E79"/>
    <w:rsid w:val="007F4FBA"/>
    <w:rsid w:val="007F50C2"/>
    <w:rsid w:val="007F511C"/>
    <w:rsid w:val="007F6408"/>
    <w:rsid w:val="007F665F"/>
    <w:rsid w:val="007F72BA"/>
    <w:rsid w:val="007F7839"/>
    <w:rsid w:val="007F7D7E"/>
    <w:rsid w:val="00801303"/>
    <w:rsid w:val="00801839"/>
    <w:rsid w:val="00801B68"/>
    <w:rsid w:val="00801DA4"/>
    <w:rsid w:val="0080204C"/>
    <w:rsid w:val="008021DF"/>
    <w:rsid w:val="0080232B"/>
    <w:rsid w:val="00802725"/>
    <w:rsid w:val="00802A63"/>
    <w:rsid w:val="00802CB1"/>
    <w:rsid w:val="00803786"/>
    <w:rsid w:val="00803EB5"/>
    <w:rsid w:val="00804019"/>
    <w:rsid w:val="0080624E"/>
    <w:rsid w:val="00806255"/>
    <w:rsid w:val="0080634C"/>
    <w:rsid w:val="008064C9"/>
    <w:rsid w:val="008070CE"/>
    <w:rsid w:val="008075D5"/>
    <w:rsid w:val="0080792B"/>
    <w:rsid w:val="00807D06"/>
    <w:rsid w:val="00810F04"/>
    <w:rsid w:val="00811386"/>
    <w:rsid w:val="00811647"/>
    <w:rsid w:val="00812006"/>
    <w:rsid w:val="00812041"/>
    <w:rsid w:val="008120C0"/>
    <w:rsid w:val="0081265A"/>
    <w:rsid w:val="0081270E"/>
    <w:rsid w:val="0081320C"/>
    <w:rsid w:val="008141F3"/>
    <w:rsid w:val="00816201"/>
    <w:rsid w:val="00816F1E"/>
    <w:rsid w:val="008171F4"/>
    <w:rsid w:val="0081785E"/>
    <w:rsid w:val="00817B25"/>
    <w:rsid w:val="00817C1B"/>
    <w:rsid w:val="00820201"/>
    <w:rsid w:val="00820801"/>
    <w:rsid w:val="00820AE3"/>
    <w:rsid w:val="00821033"/>
    <w:rsid w:val="00821BEA"/>
    <w:rsid w:val="00821F38"/>
    <w:rsid w:val="0082217A"/>
    <w:rsid w:val="0082218F"/>
    <w:rsid w:val="00822231"/>
    <w:rsid w:val="00822C11"/>
    <w:rsid w:val="0082365B"/>
    <w:rsid w:val="00823E44"/>
    <w:rsid w:val="00824023"/>
    <w:rsid w:val="0082497A"/>
    <w:rsid w:val="00825589"/>
    <w:rsid w:val="00825A4A"/>
    <w:rsid w:val="00826456"/>
    <w:rsid w:val="00826822"/>
    <w:rsid w:val="00826B6F"/>
    <w:rsid w:val="00826E90"/>
    <w:rsid w:val="0082709F"/>
    <w:rsid w:val="00827F5A"/>
    <w:rsid w:val="00831441"/>
    <w:rsid w:val="0083154D"/>
    <w:rsid w:val="0083201C"/>
    <w:rsid w:val="008335DB"/>
    <w:rsid w:val="00833AC2"/>
    <w:rsid w:val="00833AD4"/>
    <w:rsid w:val="008345B1"/>
    <w:rsid w:val="00834C7B"/>
    <w:rsid w:val="0083519F"/>
    <w:rsid w:val="00835A2D"/>
    <w:rsid w:val="00836353"/>
    <w:rsid w:val="008363C7"/>
    <w:rsid w:val="0083646C"/>
    <w:rsid w:val="008366CE"/>
    <w:rsid w:val="00836814"/>
    <w:rsid w:val="00836863"/>
    <w:rsid w:val="00836BB6"/>
    <w:rsid w:val="00836F98"/>
    <w:rsid w:val="008374C8"/>
    <w:rsid w:val="00837A29"/>
    <w:rsid w:val="008404D0"/>
    <w:rsid w:val="008408E0"/>
    <w:rsid w:val="00840B27"/>
    <w:rsid w:val="00840B65"/>
    <w:rsid w:val="008410B0"/>
    <w:rsid w:val="00841258"/>
    <w:rsid w:val="008415F0"/>
    <w:rsid w:val="0084174C"/>
    <w:rsid w:val="008428CA"/>
    <w:rsid w:val="00842AEA"/>
    <w:rsid w:val="00844AC5"/>
    <w:rsid w:val="00844B2B"/>
    <w:rsid w:val="00845593"/>
    <w:rsid w:val="008457C3"/>
    <w:rsid w:val="008462F7"/>
    <w:rsid w:val="00846B14"/>
    <w:rsid w:val="008478EA"/>
    <w:rsid w:val="00847946"/>
    <w:rsid w:val="00850413"/>
    <w:rsid w:val="00850BF5"/>
    <w:rsid w:val="00851587"/>
    <w:rsid w:val="00851F3D"/>
    <w:rsid w:val="008521B8"/>
    <w:rsid w:val="008526DA"/>
    <w:rsid w:val="008530E5"/>
    <w:rsid w:val="00853737"/>
    <w:rsid w:val="00853E56"/>
    <w:rsid w:val="00853ED8"/>
    <w:rsid w:val="0085443A"/>
    <w:rsid w:val="00854CFD"/>
    <w:rsid w:val="008551CC"/>
    <w:rsid w:val="00856C46"/>
    <w:rsid w:val="00856CEA"/>
    <w:rsid w:val="00857946"/>
    <w:rsid w:val="008604EE"/>
    <w:rsid w:val="00862DFA"/>
    <w:rsid w:val="00863135"/>
    <w:rsid w:val="00863915"/>
    <w:rsid w:val="008639FB"/>
    <w:rsid w:val="00863B70"/>
    <w:rsid w:val="008640CC"/>
    <w:rsid w:val="008648BE"/>
    <w:rsid w:val="00864B40"/>
    <w:rsid w:val="00864B69"/>
    <w:rsid w:val="00864DD8"/>
    <w:rsid w:val="00865E9D"/>
    <w:rsid w:val="00866183"/>
    <w:rsid w:val="0086692D"/>
    <w:rsid w:val="00866D42"/>
    <w:rsid w:val="00870D15"/>
    <w:rsid w:val="00871AA3"/>
    <w:rsid w:val="00871B54"/>
    <w:rsid w:val="00872892"/>
    <w:rsid w:val="00872AE6"/>
    <w:rsid w:val="00872BB4"/>
    <w:rsid w:val="00872F4A"/>
    <w:rsid w:val="00873717"/>
    <w:rsid w:val="00873A25"/>
    <w:rsid w:val="00874809"/>
    <w:rsid w:val="00874CA9"/>
    <w:rsid w:val="00874DF1"/>
    <w:rsid w:val="00875001"/>
    <w:rsid w:val="00875AD2"/>
    <w:rsid w:val="00875FA8"/>
    <w:rsid w:val="008760FC"/>
    <w:rsid w:val="00876204"/>
    <w:rsid w:val="00876EAD"/>
    <w:rsid w:val="008770E1"/>
    <w:rsid w:val="0087714D"/>
    <w:rsid w:val="00882EAD"/>
    <w:rsid w:val="008830A0"/>
    <w:rsid w:val="0088376A"/>
    <w:rsid w:val="00883A89"/>
    <w:rsid w:val="008842A5"/>
    <w:rsid w:val="0088441A"/>
    <w:rsid w:val="00884653"/>
    <w:rsid w:val="008849AF"/>
    <w:rsid w:val="00884F35"/>
    <w:rsid w:val="0088501D"/>
    <w:rsid w:val="008851B1"/>
    <w:rsid w:val="00885473"/>
    <w:rsid w:val="00885710"/>
    <w:rsid w:val="00885DCC"/>
    <w:rsid w:val="00887394"/>
    <w:rsid w:val="008873A6"/>
    <w:rsid w:val="00887E1F"/>
    <w:rsid w:val="00890F2F"/>
    <w:rsid w:val="00891533"/>
    <w:rsid w:val="008918B6"/>
    <w:rsid w:val="008928E1"/>
    <w:rsid w:val="00892ABF"/>
    <w:rsid w:val="0089338A"/>
    <w:rsid w:val="00893803"/>
    <w:rsid w:val="00894221"/>
    <w:rsid w:val="00894291"/>
    <w:rsid w:val="00894B97"/>
    <w:rsid w:val="00894F4A"/>
    <w:rsid w:val="00896927"/>
    <w:rsid w:val="00897872"/>
    <w:rsid w:val="00897A52"/>
    <w:rsid w:val="008A01A0"/>
    <w:rsid w:val="008A0708"/>
    <w:rsid w:val="008A0D20"/>
    <w:rsid w:val="008A0D99"/>
    <w:rsid w:val="008A0FE3"/>
    <w:rsid w:val="008A1267"/>
    <w:rsid w:val="008A24AB"/>
    <w:rsid w:val="008A38E9"/>
    <w:rsid w:val="008A3C17"/>
    <w:rsid w:val="008A3C30"/>
    <w:rsid w:val="008A3C6C"/>
    <w:rsid w:val="008A3D67"/>
    <w:rsid w:val="008A3E2E"/>
    <w:rsid w:val="008A5094"/>
    <w:rsid w:val="008A5096"/>
    <w:rsid w:val="008A5378"/>
    <w:rsid w:val="008A57D5"/>
    <w:rsid w:val="008A59E7"/>
    <w:rsid w:val="008A60BB"/>
    <w:rsid w:val="008A6176"/>
    <w:rsid w:val="008A632F"/>
    <w:rsid w:val="008A653C"/>
    <w:rsid w:val="008A660E"/>
    <w:rsid w:val="008A690C"/>
    <w:rsid w:val="008A7158"/>
    <w:rsid w:val="008B04B7"/>
    <w:rsid w:val="008B066D"/>
    <w:rsid w:val="008B107B"/>
    <w:rsid w:val="008B10B1"/>
    <w:rsid w:val="008B150F"/>
    <w:rsid w:val="008B183F"/>
    <w:rsid w:val="008B1A1E"/>
    <w:rsid w:val="008B1A20"/>
    <w:rsid w:val="008B1FB4"/>
    <w:rsid w:val="008B2214"/>
    <w:rsid w:val="008B2330"/>
    <w:rsid w:val="008B2A36"/>
    <w:rsid w:val="008B301D"/>
    <w:rsid w:val="008B3561"/>
    <w:rsid w:val="008B36C7"/>
    <w:rsid w:val="008B3E6B"/>
    <w:rsid w:val="008B3FCD"/>
    <w:rsid w:val="008B45DB"/>
    <w:rsid w:val="008B4726"/>
    <w:rsid w:val="008B4932"/>
    <w:rsid w:val="008B4CB0"/>
    <w:rsid w:val="008B5244"/>
    <w:rsid w:val="008B5899"/>
    <w:rsid w:val="008B7167"/>
    <w:rsid w:val="008B7277"/>
    <w:rsid w:val="008B7379"/>
    <w:rsid w:val="008B7638"/>
    <w:rsid w:val="008C0ED1"/>
    <w:rsid w:val="008C127E"/>
    <w:rsid w:val="008C17F0"/>
    <w:rsid w:val="008C1AC9"/>
    <w:rsid w:val="008C29D2"/>
    <w:rsid w:val="008C3A09"/>
    <w:rsid w:val="008C3F54"/>
    <w:rsid w:val="008C40F6"/>
    <w:rsid w:val="008C425D"/>
    <w:rsid w:val="008C474B"/>
    <w:rsid w:val="008C47CA"/>
    <w:rsid w:val="008C4EF7"/>
    <w:rsid w:val="008C4FE9"/>
    <w:rsid w:val="008C5C4A"/>
    <w:rsid w:val="008C6933"/>
    <w:rsid w:val="008C708D"/>
    <w:rsid w:val="008C7192"/>
    <w:rsid w:val="008C71C8"/>
    <w:rsid w:val="008C72EA"/>
    <w:rsid w:val="008D091E"/>
    <w:rsid w:val="008D0D62"/>
    <w:rsid w:val="008D114C"/>
    <w:rsid w:val="008D129A"/>
    <w:rsid w:val="008D1A74"/>
    <w:rsid w:val="008D20E5"/>
    <w:rsid w:val="008D2583"/>
    <w:rsid w:val="008D2EA9"/>
    <w:rsid w:val="008D2EFA"/>
    <w:rsid w:val="008D3989"/>
    <w:rsid w:val="008D3DB5"/>
    <w:rsid w:val="008D4E1E"/>
    <w:rsid w:val="008D4F78"/>
    <w:rsid w:val="008D5060"/>
    <w:rsid w:val="008D54A6"/>
    <w:rsid w:val="008D592F"/>
    <w:rsid w:val="008D6242"/>
    <w:rsid w:val="008D7364"/>
    <w:rsid w:val="008D7A97"/>
    <w:rsid w:val="008E0BF8"/>
    <w:rsid w:val="008E0C70"/>
    <w:rsid w:val="008E0D2A"/>
    <w:rsid w:val="008E17A4"/>
    <w:rsid w:val="008E1E41"/>
    <w:rsid w:val="008E24B2"/>
    <w:rsid w:val="008E3486"/>
    <w:rsid w:val="008E408E"/>
    <w:rsid w:val="008E4104"/>
    <w:rsid w:val="008E4645"/>
    <w:rsid w:val="008E53FF"/>
    <w:rsid w:val="008E5AF5"/>
    <w:rsid w:val="008E6500"/>
    <w:rsid w:val="008E69CA"/>
    <w:rsid w:val="008E69FB"/>
    <w:rsid w:val="008E6C3A"/>
    <w:rsid w:val="008E6EF6"/>
    <w:rsid w:val="008E73CC"/>
    <w:rsid w:val="008E7CDD"/>
    <w:rsid w:val="008E7DC9"/>
    <w:rsid w:val="008F001B"/>
    <w:rsid w:val="008F00C0"/>
    <w:rsid w:val="008F09D0"/>
    <w:rsid w:val="008F0F3C"/>
    <w:rsid w:val="008F10C6"/>
    <w:rsid w:val="008F1D67"/>
    <w:rsid w:val="008F1F70"/>
    <w:rsid w:val="008F21BD"/>
    <w:rsid w:val="008F24A8"/>
    <w:rsid w:val="008F24ED"/>
    <w:rsid w:val="008F36FC"/>
    <w:rsid w:val="008F3B61"/>
    <w:rsid w:val="008F4706"/>
    <w:rsid w:val="008F541E"/>
    <w:rsid w:val="008F5623"/>
    <w:rsid w:val="008F5846"/>
    <w:rsid w:val="008F64A6"/>
    <w:rsid w:val="008F6F9B"/>
    <w:rsid w:val="008F7201"/>
    <w:rsid w:val="008F7B3A"/>
    <w:rsid w:val="009001F1"/>
    <w:rsid w:val="009002C1"/>
    <w:rsid w:val="009004AE"/>
    <w:rsid w:val="0090152C"/>
    <w:rsid w:val="00901A79"/>
    <w:rsid w:val="00901C19"/>
    <w:rsid w:val="0090222B"/>
    <w:rsid w:val="00902239"/>
    <w:rsid w:val="009026B6"/>
    <w:rsid w:val="00902A22"/>
    <w:rsid w:val="009031EA"/>
    <w:rsid w:val="00903282"/>
    <w:rsid w:val="009035C6"/>
    <w:rsid w:val="009039B6"/>
    <w:rsid w:val="00903BCF"/>
    <w:rsid w:val="00903F27"/>
    <w:rsid w:val="0090429E"/>
    <w:rsid w:val="0090453F"/>
    <w:rsid w:val="00904BF7"/>
    <w:rsid w:val="00905966"/>
    <w:rsid w:val="009059B3"/>
    <w:rsid w:val="00905AED"/>
    <w:rsid w:val="00906786"/>
    <w:rsid w:val="009067FC"/>
    <w:rsid w:val="00906CBD"/>
    <w:rsid w:val="00906CC8"/>
    <w:rsid w:val="00906F2F"/>
    <w:rsid w:val="00907130"/>
    <w:rsid w:val="00907780"/>
    <w:rsid w:val="00907B92"/>
    <w:rsid w:val="00907F89"/>
    <w:rsid w:val="009102BF"/>
    <w:rsid w:val="00910F16"/>
    <w:rsid w:val="009118DF"/>
    <w:rsid w:val="0091262E"/>
    <w:rsid w:val="00912682"/>
    <w:rsid w:val="00912934"/>
    <w:rsid w:val="00912BD5"/>
    <w:rsid w:val="00912E27"/>
    <w:rsid w:val="009132DC"/>
    <w:rsid w:val="0091334E"/>
    <w:rsid w:val="009136BB"/>
    <w:rsid w:val="00914B64"/>
    <w:rsid w:val="00914D65"/>
    <w:rsid w:val="00914DDB"/>
    <w:rsid w:val="009150AC"/>
    <w:rsid w:val="0091586D"/>
    <w:rsid w:val="009158D1"/>
    <w:rsid w:val="00915A68"/>
    <w:rsid w:val="009164BA"/>
    <w:rsid w:val="00916E41"/>
    <w:rsid w:val="009177AB"/>
    <w:rsid w:val="00917E24"/>
    <w:rsid w:val="00917EEB"/>
    <w:rsid w:val="009207FB"/>
    <w:rsid w:val="00920867"/>
    <w:rsid w:val="00920E4A"/>
    <w:rsid w:val="009216F4"/>
    <w:rsid w:val="00921DB2"/>
    <w:rsid w:val="00922C5B"/>
    <w:rsid w:val="00922CA8"/>
    <w:rsid w:val="00922D80"/>
    <w:rsid w:val="0092312C"/>
    <w:rsid w:val="00923E7B"/>
    <w:rsid w:val="009243DA"/>
    <w:rsid w:val="00924599"/>
    <w:rsid w:val="00924F02"/>
    <w:rsid w:val="00925000"/>
    <w:rsid w:val="009257C1"/>
    <w:rsid w:val="00925A55"/>
    <w:rsid w:val="00925E58"/>
    <w:rsid w:val="00926185"/>
    <w:rsid w:val="0092620B"/>
    <w:rsid w:val="00927EC1"/>
    <w:rsid w:val="00930777"/>
    <w:rsid w:val="00930A5A"/>
    <w:rsid w:val="00930E15"/>
    <w:rsid w:val="00931094"/>
    <w:rsid w:val="009312B5"/>
    <w:rsid w:val="009314C6"/>
    <w:rsid w:val="00931BB0"/>
    <w:rsid w:val="00931BD2"/>
    <w:rsid w:val="00932656"/>
    <w:rsid w:val="009326A9"/>
    <w:rsid w:val="00932B6B"/>
    <w:rsid w:val="009339A8"/>
    <w:rsid w:val="00933A80"/>
    <w:rsid w:val="00934683"/>
    <w:rsid w:val="00934A7D"/>
    <w:rsid w:val="00934FA4"/>
    <w:rsid w:val="00935195"/>
    <w:rsid w:val="00935817"/>
    <w:rsid w:val="0093629B"/>
    <w:rsid w:val="00936822"/>
    <w:rsid w:val="009368F5"/>
    <w:rsid w:val="00937A76"/>
    <w:rsid w:val="00940901"/>
    <w:rsid w:val="00940993"/>
    <w:rsid w:val="00940A97"/>
    <w:rsid w:val="00941027"/>
    <w:rsid w:val="00941568"/>
    <w:rsid w:val="00941BC1"/>
    <w:rsid w:val="0094223C"/>
    <w:rsid w:val="00942726"/>
    <w:rsid w:val="009427F5"/>
    <w:rsid w:val="00942F6E"/>
    <w:rsid w:val="00943030"/>
    <w:rsid w:val="00943075"/>
    <w:rsid w:val="009432FC"/>
    <w:rsid w:val="00943C6E"/>
    <w:rsid w:val="00943D06"/>
    <w:rsid w:val="009440B8"/>
    <w:rsid w:val="0094443D"/>
    <w:rsid w:val="009448BB"/>
    <w:rsid w:val="00944DD7"/>
    <w:rsid w:val="00945241"/>
    <w:rsid w:val="00945682"/>
    <w:rsid w:val="0094572E"/>
    <w:rsid w:val="0094583C"/>
    <w:rsid w:val="0094686E"/>
    <w:rsid w:val="00946AA0"/>
    <w:rsid w:val="0094744F"/>
    <w:rsid w:val="00947AC3"/>
    <w:rsid w:val="00947D8A"/>
    <w:rsid w:val="00947D8E"/>
    <w:rsid w:val="00947E1C"/>
    <w:rsid w:val="00947E5B"/>
    <w:rsid w:val="00947E8B"/>
    <w:rsid w:val="00950636"/>
    <w:rsid w:val="00950746"/>
    <w:rsid w:val="00950CE5"/>
    <w:rsid w:val="00951793"/>
    <w:rsid w:val="00951AAE"/>
    <w:rsid w:val="00951B78"/>
    <w:rsid w:val="009520CD"/>
    <w:rsid w:val="00952292"/>
    <w:rsid w:val="009525A5"/>
    <w:rsid w:val="009529F2"/>
    <w:rsid w:val="00952E0D"/>
    <w:rsid w:val="009532FA"/>
    <w:rsid w:val="00953438"/>
    <w:rsid w:val="009538BA"/>
    <w:rsid w:val="00953F30"/>
    <w:rsid w:val="00954826"/>
    <w:rsid w:val="00954D64"/>
    <w:rsid w:val="00955850"/>
    <w:rsid w:val="009563C2"/>
    <w:rsid w:val="00956C8C"/>
    <w:rsid w:val="00957591"/>
    <w:rsid w:val="0095789D"/>
    <w:rsid w:val="00957E8C"/>
    <w:rsid w:val="00960175"/>
    <w:rsid w:val="0096074E"/>
    <w:rsid w:val="00960B4C"/>
    <w:rsid w:val="00960B7C"/>
    <w:rsid w:val="00960D10"/>
    <w:rsid w:val="00960EC4"/>
    <w:rsid w:val="00961582"/>
    <w:rsid w:val="00961955"/>
    <w:rsid w:val="00962080"/>
    <w:rsid w:val="009620D9"/>
    <w:rsid w:val="0096261A"/>
    <w:rsid w:val="00962F6C"/>
    <w:rsid w:val="009631C2"/>
    <w:rsid w:val="00963B3B"/>
    <w:rsid w:val="0096426A"/>
    <w:rsid w:val="00964D54"/>
    <w:rsid w:val="00965663"/>
    <w:rsid w:val="0096572A"/>
    <w:rsid w:val="00965BF1"/>
    <w:rsid w:val="0096601D"/>
    <w:rsid w:val="00966626"/>
    <w:rsid w:val="00966699"/>
    <w:rsid w:val="0096790A"/>
    <w:rsid w:val="009703F0"/>
    <w:rsid w:val="0097168A"/>
    <w:rsid w:val="00971780"/>
    <w:rsid w:val="00971F9A"/>
    <w:rsid w:val="0097320C"/>
    <w:rsid w:val="009735C7"/>
    <w:rsid w:val="00974133"/>
    <w:rsid w:val="00974F68"/>
    <w:rsid w:val="00975DC7"/>
    <w:rsid w:val="0097610F"/>
    <w:rsid w:val="009764B7"/>
    <w:rsid w:val="00976CC6"/>
    <w:rsid w:val="00976E2C"/>
    <w:rsid w:val="009772CA"/>
    <w:rsid w:val="00977851"/>
    <w:rsid w:val="0097798A"/>
    <w:rsid w:val="00980117"/>
    <w:rsid w:val="009805CF"/>
    <w:rsid w:val="00980808"/>
    <w:rsid w:val="00980846"/>
    <w:rsid w:val="00980D98"/>
    <w:rsid w:val="00981681"/>
    <w:rsid w:val="00981A64"/>
    <w:rsid w:val="00982BD7"/>
    <w:rsid w:val="009832F5"/>
    <w:rsid w:val="0098358A"/>
    <w:rsid w:val="00983990"/>
    <w:rsid w:val="009839DC"/>
    <w:rsid w:val="00983AB9"/>
    <w:rsid w:val="00984636"/>
    <w:rsid w:val="00984824"/>
    <w:rsid w:val="0098509D"/>
    <w:rsid w:val="00985857"/>
    <w:rsid w:val="00985B3E"/>
    <w:rsid w:val="00986539"/>
    <w:rsid w:val="009867BB"/>
    <w:rsid w:val="00986C6E"/>
    <w:rsid w:val="00986D2F"/>
    <w:rsid w:val="009876F5"/>
    <w:rsid w:val="009900AD"/>
    <w:rsid w:val="009901E0"/>
    <w:rsid w:val="00990214"/>
    <w:rsid w:val="0099038E"/>
    <w:rsid w:val="00991D37"/>
    <w:rsid w:val="00992436"/>
    <w:rsid w:val="009924D2"/>
    <w:rsid w:val="00993450"/>
    <w:rsid w:val="009936D4"/>
    <w:rsid w:val="009938CC"/>
    <w:rsid w:val="0099482C"/>
    <w:rsid w:val="00994B6C"/>
    <w:rsid w:val="00994D7E"/>
    <w:rsid w:val="009951F7"/>
    <w:rsid w:val="009953D7"/>
    <w:rsid w:val="00995411"/>
    <w:rsid w:val="009954D4"/>
    <w:rsid w:val="009955AB"/>
    <w:rsid w:val="009957F7"/>
    <w:rsid w:val="00995B07"/>
    <w:rsid w:val="009961EB"/>
    <w:rsid w:val="00996FE0"/>
    <w:rsid w:val="009970B4"/>
    <w:rsid w:val="009A03CD"/>
    <w:rsid w:val="009A044D"/>
    <w:rsid w:val="009A06A5"/>
    <w:rsid w:val="009A1A0C"/>
    <w:rsid w:val="009A1DB8"/>
    <w:rsid w:val="009A22B7"/>
    <w:rsid w:val="009A22F9"/>
    <w:rsid w:val="009A24AA"/>
    <w:rsid w:val="009A2526"/>
    <w:rsid w:val="009A25B8"/>
    <w:rsid w:val="009A2B84"/>
    <w:rsid w:val="009A2BD2"/>
    <w:rsid w:val="009A2BE2"/>
    <w:rsid w:val="009A2C2F"/>
    <w:rsid w:val="009A2C70"/>
    <w:rsid w:val="009A3A44"/>
    <w:rsid w:val="009A3E84"/>
    <w:rsid w:val="009A42FC"/>
    <w:rsid w:val="009A4D01"/>
    <w:rsid w:val="009A4D3E"/>
    <w:rsid w:val="009A514B"/>
    <w:rsid w:val="009A5266"/>
    <w:rsid w:val="009A6534"/>
    <w:rsid w:val="009A6911"/>
    <w:rsid w:val="009A6DF9"/>
    <w:rsid w:val="009A6FB0"/>
    <w:rsid w:val="009A7F45"/>
    <w:rsid w:val="009B00FE"/>
    <w:rsid w:val="009B0557"/>
    <w:rsid w:val="009B12E6"/>
    <w:rsid w:val="009B1A0C"/>
    <w:rsid w:val="009B3671"/>
    <w:rsid w:val="009B3D92"/>
    <w:rsid w:val="009B4095"/>
    <w:rsid w:val="009B42FE"/>
    <w:rsid w:val="009B50DD"/>
    <w:rsid w:val="009B53BF"/>
    <w:rsid w:val="009B5C92"/>
    <w:rsid w:val="009B6164"/>
    <w:rsid w:val="009B6210"/>
    <w:rsid w:val="009B631B"/>
    <w:rsid w:val="009B6C3E"/>
    <w:rsid w:val="009B6DE2"/>
    <w:rsid w:val="009B71EF"/>
    <w:rsid w:val="009C0666"/>
    <w:rsid w:val="009C19B1"/>
    <w:rsid w:val="009C26C8"/>
    <w:rsid w:val="009C2AFD"/>
    <w:rsid w:val="009C2D93"/>
    <w:rsid w:val="009C42F6"/>
    <w:rsid w:val="009C51FC"/>
    <w:rsid w:val="009C57BD"/>
    <w:rsid w:val="009C5C76"/>
    <w:rsid w:val="009C61CF"/>
    <w:rsid w:val="009C64E9"/>
    <w:rsid w:val="009C65A7"/>
    <w:rsid w:val="009C68F8"/>
    <w:rsid w:val="009C6BA2"/>
    <w:rsid w:val="009C6ED5"/>
    <w:rsid w:val="009C709B"/>
    <w:rsid w:val="009C7F40"/>
    <w:rsid w:val="009D03BC"/>
    <w:rsid w:val="009D09B5"/>
    <w:rsid w:val="009D0A32"/>
    <w:rsid w:val="009D0DD9"/>
    <w:rsid w:val="009D12FA"/>
    <w:rsid w:val="009D15EA"/>
    <w:rsid w:val="009D18D5"/>
    <w:rsid w:val="009D1CFE"/>
    <w:rsid w:val="009D1DB0"/>
    <w:rsid w:val="009D1F8B"/>
    <w:rsid w:val="009D2592"/>
    <w:rsid w:val="009D28F7"/>
    <w:rsid w:val="009D2BBB"/>
    <w:rsid w:val="009D351A"/>
    <w:rsid w:val="009D3F80"/>
    <w:rsid w:val="009D41B8"/>
    <w:rsid w:val="009D493C"/>
    <w:rsid w:val="009D4F0E"/>
    <w:rsid w:val="009D5F92"/>
    <w:rsid w:val="009D6071"/>
    <w:rsid w:val="009D6BDB"/>
    <w:rsid w:val="009D76E6"/>
    <w:rsid w:val="009E012E"/>
    <w:rsid w:val="009E013E"/>
    <w:rsid w:val="009E117D"/>
    <w:rsid w:val="009E1D99"/>
    <w:rsid w:val="009E2377"/>
    <w:rsid w:val="009E2605"/>
    <w:rsid w:val="009E27A4"/>
    <w:rsid w:val="009E3234"/>
    <w:rsid w:val="009E3822"/>
    <w:rsid w:val="009E3D1D"/>
    <w:rsid w:val="009E3D84"/>
    <w:rsid w:val="009E4117"/>
    <w:rsid w:val="009E44C2"/>
    <w:rsid w:val="009E4DA2"/>
    <w:rsid w:val="009E51F4"/>
    <w:rsid w:val="009E5265"/>
    <w:rsid w:val="009E6718"/>
    <w:rsid w:val="009E67C4"/>
    <w:rsid w:val="009F01FC"/>
    <w:rsid w:val="009F0211"/>
    <w:rsid w:val="009F033A"/>
    <w:rsid w:val="009F0CF2"/>
    <w:rsid w:val="009F15D2"/>
    <w:rsid w:val="009F3C1D"/>
    <w:rsid w:val="009F3EE3"/>
    <w:rsid w:val="009F4D7E"/>
    <w:rsid w:val="009F5091"/>
    <w:rsid w:val="009F5660"/>
    <w:rsid w:val="009F5740"/>
    <w:rsid w:val="009F612F"/>
    <w:rsid w:val="009F630F"/>
    <w:rsid w:val="009F6B59"/>
    <w:rsid w:val="009F6BFD"/>
    <w:rsid w:val="009F7B03"/>
    <w:rsid w:val="009F7CFE"/>
    <w:rsid w:val="00A00511"/>
    <w:rsid w:val="00A00932"/>
    <w:rsid w:val="00A00F29"/>
    <w:rsid w:val="00A0139A"/>
    <w:rsid w:val="00A0188B"/>
    <w:rsid w:val="00A019F4"/>
    <w:rsid w:val="00A01EB9"/>
    <w:rsid w:val="00A023C7"/>
    <w:rsid w:val="00A02D14"/>
    <w:rsid w:val="00A02D99"/>
    <w:rsid w:val="00A02E45"/>
    <w:rsid w:val="00A038D5"/>
    <w:rsid w:val="00A041EC"/>
    <w:rsid w:val="00A0503A"/>
    <w:rsid w:val="00A053E3"/>
    <w:rsid w:val="00A05540"/>
    <w:rsid w:val="00A055C1"/>
    <w:rsid w:val="00A0569D"/>
    <w:rsid w:val="00A0595B"/>
    <w:rsid w:val="00A06376"/>
    <w:rsid w:val="00A069D5"/>
    <w:rsid w:val="00A07CA2"/>
    <w:rsid w:val="00A10598"/>
    <w:rsid w:val="00A11191"/>
    <w:rsid w:val="00A1194C"/>
    <w:rsid w:val="00A12095"/>
    <w:rsid w:val="00A121E6"/>
    <w:rsid w:val="00A12215"/>
    <w:rsid w:val="00A12887"/>
    <w:rsid w:val="00A132CC"/>
    <w:rsid w:val="00A135C5"/>
    <w:rsid w:val="00A13E6E"/>
    <w:rsid w:val="00A146F7"/>
    <w:rsid w:val="00A16805"/>
    <w:rsid w:val="00A17084"/>
    <w:rsid w:val="00A170E3"/>
    <w:rsid w:val="00A178F5"/>
    <w:rsid w:val="00A2025D"/>
    <w:rsid w:val="00A202F5"/>
    <w:rsid w:val="00A20597"/>
    <w:rsid w:val="00A209DD"/>
    <w:rsid w:val="00A21827"/>
    <w:rsid w:val="00A22194"/>
    <w:rsid w:val="00A22EE0"/>
    <w:rsid w:val="00A23D17"/>
    <w:rsid w:val="00A23E27"/>
    <w:rsid w:val="00A24364"/>
    <w:rsid w:val="00A24520"/>
    <w:rsid w:val="00A24C25"/>
    <w:rsid w:val="00A254C1"/>
    <w:rsid w:val="00A255D0"/>
    <w:rsid w:val="00A25792"/>
    <w:rsid w:val="00A25D14"/>
    <w:rsid w:val="00A25DC5"/>
    <w:rsid w:val="00A268FE"/>
    <w:rsid w:val="00A26D39"/>
    <w:rsid w:val="00A27D93"/>
    <w:rsid w:val="00A30087"/>
    <w:rsid w:val="00A3059E"/>
    <w:rsid w:val="00A30749"/>
    <w:rsid w:val="00A30A98"/>
    <w:rsid w:val="00A314FD"/>
    <w:rsid w:val="00A317D1"/>
    <w:rsid w:val="00A32BA7"/>
    <w:rsid w:val="00A32CB6"/>
    <w:rsid w:val="00A33751"/>
    <w:rsid w:val="00A338A7"/>
    <w:rsid w:val="00A33C43"/>
    <w:rsid w:val="00A33D24"/>
    <w:rsid w:val="00A33D32"/>
    <w:rsid w:val="00A33D34"/>
    <w:rsid w:val="00A3421B"/>
    <w:rsid w:val="00A347B2"/>
    <w:rsid w:val="00A34AB4"/>
    <w:rsid w:val="00A34E0F"/>
    <w:rsid w:val="00A351F3"/>
    <w:rsid w:val="00A35E32"/>
    <w:rsid w:val="00A3638B"/>
    <w:rsid w:val="00A367E5"/>
    <w:rsid w:val="00A369D7"/>
    <w:rsid w:val="00A36E24"/>
    <w:rsid w:val="00A374CC"/>
    <w:rsid w:val="00A375C4"/>
    <w:rsid w:val="00A37AB4"/>
    <w:rsid w:val="00A4055A"/>
    <w:rsid w:val="00A40AA9"/>
    <w:rsid w:val="00A40FC0"/>
    <w:rsid w:val="00A41878"/>
    <w:rsid w:val="00A41DC0"/>
    <w:rsid w:val="00A42377"/>
    <w:rsid w:val="00A44B35"/>
    <w:rsid w:val="00A44D3A"/>
    <w:rsid w:val="00A4583A"/>
    <w:rsid w:val="00A45B57"/>
    <w:rsid w:val="00A4639A"/>
    <w:rsid w:val="00A463A4"/>
    <w:rsid w:val="00A46DB2"/>
    <w:rsid w:val="00A4711E"/>
    <w:rsid w:val="00A47DF4"/>
    <w:rsid w:val="00A50005"/>
    <w:rsid w:val="00A509F8"/>
    <w:rsid w:val="00A50B7B"/>
    <w:rsid w:val="00A50D07"/>
    <w:rsid w:val="00A50DE8"/>
    <w:rsid w:val="00A51CF4"/>
    <w:rsid w:val="00A51E15"/>
    <w:rsid w:val="00A52CEA"/>
    <w:rsid w:val="00A539F9"/>
    <w:rsid w:val="00A53E7A"/>
    <w:rsid w:val="00A53FD8"/>
    <w:rsid w:val="00A540B0"/>
    <w:rsid w:val="00A5440F"/>
    <w:rsid w:val="00A545FD"/>
    <w:rsid w:val="00A54648"/>
    <w:rsid w:val="00A54BEC"/>
    <w:rsid w:val="00A54D2F"/>
    <w:rsid w:val="00A55CFE"/>
    <w:rsid w:val="00A55F1B"/>
    <w:rsid w:val="00A5617B"/>
    <w:rsid w:val="00A56428"/>
    <w:rsid w:val="00A567DB"/>
    <w:rsid w:val="00A56AFD"/>
    <w:rsid w:val="00A56C07"/>
    <w:rsid w:val="00A570F3"/>
    <w:rsid w:val="00A57DA0"/>
    <w:rsid w:val="00A57F85"/>
    <w:rsid w:val="00A602F5"/>
    <w:rsid w:val="00A60760"/>
    <w:rsid w:val="00A60D01"/>
    <w:rsid w:val="00A612AF"/>
    <w:rsid w:val="00A613BD"/>
    <w:rsid w:val="00A621BA"/>
    <w:rsid w:val="00A62403"/>
    <w:rsid w:val="00A62600"/>
    <w:rsid w:val="00A628DC"/>
    <w:rsid w:val="00A6296E"/>
    <w:rsid w:val="00A62A8A"/>
    <w:rsid w:val="00A62B63"/>
    <w:rsid w:val="00A63301"/>
    <w:rsid w:val="00A6360D"/>
    <w:rsid w:val="00A6447B"/>
    <w:rsid w:val="00A6449E"/>
    <w:rsid w:val="00A6473A"/>
    <w:rsid w:val="00A64780"/>
    <w:rsid w:val="00A64B90"/>
    <w:rsid w:val="00A64CB6"/>
    <w:rsid w:val="00A64D64"/>
    <w:rsid w:val="00A65C96"/>
    <w:rsid w:val="00A660EE"/>
    <w:rsid w:val="00A66690"/>
    <w:rsid w:val="00A66A09"/>
    <w:rsid w:val="00A66B8D"/>
    <w:rsid w:val="00A6708B"/>
    <w:rsid w:val="00A67BDC"/>
    <w:rsid w:val="00A716F1"/>
    <w:rsid w:val="00A71758"/>
    <w:rsid w:val="00A718BD"/>
    <w:rsid w:val="00A71C19"/>
    <w:rsid w:val="00A7207C"/>
    <w:rsid w:val="00A72608"/>
    <w:rsid w:val="00A72B10"/>
    <w:rsid w:val="00A73069"/>
    <w:rsid w:val="00A74AE3"/>
    <w:rsid w:val="00A756D9"/>
    <w:rsid w:val="00A7595F"/>
    <w:rsid w:val="00A75A36"/>
    <w:rsid w:val="00A76160"/>
    <w:rsid w:val="00A764F7"/>
    <w:rsid w:val="00A768F6"/>
    <w:rsid w:val="00A76DDB"/>
    <w:rsid w:val="00A76E7A"/>
    <w:rsid w:val="00A76E8A"/>
    <w:rsid w:val="00A77559"/>
    <w:rsid w:val="00A77606"/>
    <w:rsid w:val="00A77A72"/>
    <w:rsid w:val="00A808FF"/>
    <w:rsid w:val="00A80EEC"/>
    <w:rsid w:val="00A811A8"/>
    <w:rsid w:val="00A816D0"/>
    <w:rsid w:val="00A81C45"/>
    <w:rsid w:val="00A81EA0"/>
    <w:rsid w:val="00A8255B"/>
    <w:rsid w:val="00A82AF4"/>
    <w:rsid w:val="00A82B5F"/>
    <w:rsid w:val="00A82BFA"/>
    <w:rsid w:val="00A82E69"/>
    <w:rsid w:val="00A82E97"/>
    <w:rsid w:val="00A82EC9"/>
    <w:rsid w:val="00A83224"/>
    <w:rsid w:val="00A83706"/>
    <w:rsid w:val="00A841BC"/>
    <w:rsid w:val="00A84C91"/>
    <w:rsid w:val="00A84D99"/>
    <w:rsid w:val="00A84E73"/>
    <w:rsid w:val="00A86EBF"/>
    <w:rsid w:val="00A86FC5"/>
    <w:rsid w:val="00A872E0"/>
    <w:rsid w:val="00A87D2A"/>
    <w:rsid w:val="00A87F50"/>
    <w:rsid w:val="00A90755"/>
    <w:rsid w:val="00A90BA7"/>
    <w:rsid w:val="00A92154"/>
    <w:rsid w:val="00A923E2"/>
    <w:rsid w:val="00A927AD"/>
    <w:rsid w:val="00A93346"/>
    <w:rsid w:val="00A9359B"/>
    <w:rsid w:val="00A93EA2"/>
    <w:rsid w:val="00A94458"/>
    <w:rsid w:val="00A94D63"/>
    <w:rsid w:val="00A956A1"/>
    <w:rsid w:val="00A9585C"/>
    <w:rsid w:val="00A95F62"/>
    <w:rsid w:val="00A960D7"/>
    <w:rsid w:val="00A977D4"/>
    <w:rsid w:val="00A97C4F"/>
    <w:rsid w:val="00AA0EE2"/>
    <w:rsid w:val="00AA1879"/>
    <w:rsid w:val="00AA30C1"/>
    <w:rsid w:val="00AA33DB"/>
    <w:rsid w:val="00AA35D9"/>
    <w:rsid w:val="00AA3E1E"/>
    <w:rsid w:val="00AA3F1C"/>
    <w:rsid w:val="00AA41B1"/>
    <w:rsid w:val="00AA4B6C"/>
    <w:rsid w:val="00AA4E6B"/>
    <w:rsid w:val="00AA5098"/>
    <w:rsid w:val="00AA57E7"/>
    <w:rsid w:val="00AA5B16"/>
    <w:rsid w:val="00AA6445"/>
    <w:rsid w:val="00AA67DE"/>
    <w:rsid w:val="00AA689A"/>
    <w:rsid w:val="00AA6B54"/>
    <w:rsid w:val="00AA6C52"/>
    <w:rsid w:val="00AA73F1"/>
    <w:rsid w:val="00AA769E"/>
    <w:rsid w:val="00AA77DC"/>
    <w:rsid w:val="00AA7A21"/>
    <w:rsid w:val="00AA7B00"/>
    <w:rsid w:val="00AB045A"/>
    <w:rsid w:val="00AB0F11"/>
    <w:rsid w:val="00AB0F60"/>
    <w:rsid w:val="00AB12BC"/>
    <w:rsid w:val="00AB1351"/>
    <w:rsid w:val="00AB1B5C"/>
    <w:rsid w:val="00AB2DC8"/>
    <w:rsid w:val="00AB2F96"/>
    <w:rsid w:val="00AB37A8"/>
    <w:rsid w:val="00AB41B0"/>
    <w:rsid w:val="00AB4784"/>
    <w:rsid w:val="00AB47A8"/>
    <w:rsid w:val="00AB47DA"/>
    <w:rsid w:val="00AB50AE"/>
    <w:rsid w:val="00AB5426"/>
    <w:rsid w:val="00AB5A24"/>
    <w:rsid w:val="00AB5E4C"/>
    <w:rsid w:val="00AB5E79"/>
    <w:rsid w:val="00AB657F"/>
    <w:rsid w:val="00AB6A85"/>
    <w:rsid w:val="00AB6E3A"/>
    <w:rsid w:val="00AB6EF8"/>
    <w:rsid w:val="00AB784D"/>
    <w:rsid w:val="00AB789D"/>
    <w:rsid w:val="00AC03FF"/>
    <w:rsid w:val="00AC12D4"/>
    <w:rsid w:val="00AC1D2F"/>
    <w:rsid w:val="00AC21A7"/>
    <w:rsid w:val="00AC2350"/>
    <w:rsid w:val="00AC3783"/>
    <w:rsid w:val="00AC444A"/>
    <w:rsid w:val="00AC44AA"/>
    <w:rsid w:val="00AC4D14"/>
    <w:rsid w:val="00AC4E78"/>
    <w:rsid w:val="00AC560A"/>
    <w:rsid w:val="00AC5927"/>
    <w:rsid w:val="00AC633B"/>
    <w:rsid w:val="00AC6A7E"/>
    <w:rsid w:val="00AC74A5"/>
    <w:rsid w:val="00AC76C2"/>
    <w:rsid w:val="00AD015E"/>
    <w:rsid w:val="00AD064D"/>
    <w:rsid w:val="00AD12D4"/>
    <w:rsid w:val="00AD1536"/>
    <w:rsid w:val="00AD1B18"/>
    <w:rsid w:val="00AD1CE5"/>
    <w:rsid w:val="00AD1DFF"/>
    <w:rsid w:val="00AD1EE3"/>
    <w:rsid w:val="00AD22A7"/>
    <w:rsid w:val="00AD2A00"/>
    <w:rsid w:val="00AD2F81"/>
    <w:rsid w:val="00AD3675"/>
    <w:rsid w:val="00AD39DF"/>
    <w:rsid w:val="00AD4194"/>
    <w:rsid w:val="00AD4605"/>
    <w:rsid w:val="00AD4655"/>
    <w:rsid w:val="00AD560C"/>
    <w:rsid w:val="00AD5DE3"/>
    <w:rsid w:val="00AD60CB"/>
    <w:rsid w:val="00AD6BB8"/>
    <w:rsid w:val="00AD7B99"/>
    <w:rsid w:val="00AD7D4F"/>
    <w:rsid w:val="00AE0495"/>
    <w:rsid w:val="00AE077C"/>
    <w:rsid w:val="00AE0FE1"/>
    <w:rsid w:val="00AE1406"/>
    <w:rsid w:val="00AE1843"/>
    <w:rsid w:val="00AE1A18"/>
    <w:rsid w:val="00AE1AED"/>
    <w:rsid w:val="00AE3867"/>
    <w:rsid w:val="00AE3BC3"/>
    <w:rsid w:val="00AE5104"/>
    <w:rsid w:val="00AE5927"/>
    <w:rsid w:val="00AE5BA0"/>
    <w:rsid w:val="00AE7076"/>
    <w:rsid w:val="00AE7461"/>
    <w:rsid w:val="00AE7D98"/>
    <w:rsid w:val="00AE7D9C"/>
    <w:rsid w:val="00AF038B"/>
    <w:rsid w:val="00AF085B"/>
    <w:rsid w:val="00AF18DD"/>
    <w:rsid w:val="00AF1CEA"/>
    <w:rsid w:val="00AF1D03"/>
    <w:rsid w:val="00AF236A"/>
    <w:rsid w:val="00AF4793"/>
    <w:rsid w:val="00AF4A7F"/>
    <w:rsid w:val="00AF4C73"/>
    <w:rsid w:val="00AF4F6F"/>
    <w:rsid w:val="00AF5FB5"/>
    <w:rsid w:val="00AF6061"/>
    <w:rsid w:val="00AF724E"/>
    <w:rsid w:val="00AF7341"/>
    <w:rsid w:val="00AF7429"/>
    <w:rsid w:val="00AF78CD"/>
    <w:rsid w:val="00AF7963"/>
    <w:rsid w:val="00B00091"/>
    <w:rsid w:val="00B01030"/>
    <w:rsid w:val="00B0183D"/>
    <w:rsid w:val="00B01875"/>
    <w:rsid w:val="00B02127"/>
    <w:rsid w:val="00B024D5"/>
    <w:rsid w:val="00B0340A"/>
    <w:rsid w:val="00B03D16"/>
    <w:rsid w:val="00B0422C"/>
    <w:rsid w:val="00B046C7"/>
    <w:rsid w:val="00B04BBB"/>
    <w:rsid w:val="00B05703"/>
    <w:rsid w:val="00B06835"/>
    <w:rsid w:val="00B07EB4"/>
    <w:rsid w:val="00B108EC"/>
    <w:rsid w:val="00B10CCD"/>
    <w:rsid w:val="00B113CD"/>
    <w:rsid w:val="00B11CDC"/>
    <w:rsid w:val="00B1207F"/>
    <w:rsid w:val="00B13145"/>
    <w:rsid w:val="00B13424"/>
    <w:rsid w:val="00B137FA"/>
    <w:rsid w:val="00B1387E"/>
    <w:rsid w:val="00B13FD7"/>
    <w:rsid w:val="00B149E4"/>
    <w:rsid w:val="00B15588"/>
    <w:rsid w:val="00B15675"/>
    <w:rsid w:val="00B15FF8"/>
    <w:rsid w:val="00B16381"/>
    <w:rsid w:val="00B16395"/>
    <w:rsid w:val="00B17053"/>
    <w:rsid w:val="00B1797D"/>
    <w:rsid w:val="00B17B2E"/>
    <w:rsid w:val="00B203D1"/>
    <w:rsid w:val="00B208C8"/>
    <w:rsid w:val="00B209F4"/>
    <w:rsid w:val="00B2119E"/>
    <w:rsid w:val="00B2163F"/>
    <w:rsid w:val="00B224A3"/>
    <w:rsid w:val="00B22521"/>
    <w:rsid w:val="00B22CF7"/>
    <w:rsid w:val="00B22F1F"/>
    <w:rsid w:val="00B231C6"/>
    <w:rsid w:val="00B23234"/>
    <w:rsid w:val="00B2354E"/>
    <w:rsid w:val="00B2418B"/>
    <w:rsid w:val="00B24D12"/>
    <w:rsid w:val="00B250D0"/>
    <w:rsid w:val="00B25EBC"/>
    <w:rsid w:val="00B273E6"/>
    <w:rsid w:val="00B277A1"/>
    <w:rsid w:val="00B30A16"/>
    <w:rsid w:val="00B30E40"/>
    <w:rsid w:val="00B313F1"/>
    <w:rsid w:val="00B31DF7"/>
    <w:rsid w:val="00B3210D"/>
    <w:rsid w:val="00B331A9"/>
    <w:rsid w:val="00B33C7C"/>
    <w:rsid w:val="00B33D1F"/>
    <w:rsid w:val="00B346E5"/>
    <w:rsid w:val="00B34824"/>
    <w:rsid w:val="00B34B54"/>
    <w:rsid w:val="00B3522D"/>
    <w:rsid w:val="00B35B59"/>
    <w:rsid w:val="00B35B71"/>
    <w:rsid w:val="00B35B9E"/>
    <w:rsid w:val="00B3629F"/>
    <w:rsid w:val="00B36915"/>
    <w:rsid w:val="00B37D50"/>
    <w:rsid w:val="00B401B0"/>
    <w:rsid w:val="00B40757"/>
    <w:rsid w:val="00B40CF4"/>
    <w:rsid w:val="00B414DC"/>
    <w:rsid w:val="00B421E1"/>
    <w:rsid w:val="00B42B03"/>
    <w:rsid w:val="00B42C74"/>
    <w:rsid w:val="00B43129"/>
    <w:rsid w:val="00B43140"/>
    <w:rsid w:val="00B43A2B"/>
    <w:rsid w:val="00B43A3B"/>
    <w:rsid w:val="00B43F5E"/>
    <w:rsid w:val="00B44439"/>
    <w:rsid w:val="00B444D6"/>
    <w:rsid w:val="00B44520"/>
    <w:rsid w:val="00B44E4E"/>
    <w:rsid w:val="00B451E5"/>
    <w:rsid w:val="00B452CC"/>
    <w:rsid w:val="00B45BC9"/>
    <w:rsid w:val="00B46584"/>
    <w:rsid w:val="00B46AA1"/>
    <w:rsid w:val="00B47111"/>
    <w:rsid w:val="00B47487"/>
    <w:rsid w:val="00B475DE"/>
    <w:rsid w:val="00B47657"/>
    <w:rsid w:val="00B47744"/>
    <w:rsid w:val="00B50664"/>
    <w:rsid w:val="00B51052"/>
    <w:rsid w:val="00B51316"/>
    <w:rsid w:val="00B51966"/>
    <w:rsid w:val="00B5196E"/>
    <w:rsid w:val="00B520F8"/>
    <w:rsid w:val="00B52A90"/>
    <w:rsid w:val="00B52F72"/>
    <w:rsid w:val="00B53664"/>
    <w:rsid w:val="00B53B76"/>
    <w:rsid w:val="00B53EC3"/>
    <w:rsid w:val="00B53ECF"/>
    <w:rsid w:val="00B5443B"/>
    <w:rsid w:val="00B54657"/>
    <w:rsid w:val="00B54992"/>
    <w:rsid w:val="00B554AD"/>
    <w:rsid w:val="00B562BC"/>
    <w:rsid w:val="00B56B4F"/>
    <w:rsid w:val="00B572A5"/>
    <w:rsid w:val="00B601BA"/>
    <w:rsid w:val="00B60497"/>
    <w:rsid w:val="00B608CE"/>
    <w:rsid w:val="00B60A7C"/>
    <w:rsid w:val="00B60A9E"/>
    <w:rsid w:val="00B6129C"/>
    <w:rsid w:val="00B616A3"/>
    <w:rsid w:val="00B618D9"/>
    <w:rsid w:val="00B61BF0"/>
    <w:rsid w:val="00B621C0"/>
    <w:rsid w:val="00B62555"/>
    <w:rsid w:val="00B62598"/>
    <w:rsid w:val="00B62D58"/>
    <w:rsid w:val="00B633DF"/>
    <w:rsid w:val="00B63873"/>
    <w:rsid w:val="00B6446A"/>
    <w:rsid w:val="00B64BD9"/>
    <w:rsid w:val="00B650E7"/>
    <w:rsid w:val="00B65920"/>
    <w:rsid w:val="00B65C64"/>
    <w:rsid w:val="00B66063"/>
    <w:rsid w:val="00B667CF"/>
    <w:rsid w:val="00B668E4"/>
    <w:rsid w:val="00B67108"/>
    <w:rsid w:val="00B67380"/>
    <w:rsid w:val="00B7005C"/>
    <w:rsid w:val="00B701C4"/>
    <w:rsid w:val="00B70419"/>
    <w:rsid w:val="00B70E25"/>
    <w:rsid w:val="00B71508"/>
    <w:rsid w:val="00B71875"/>
    <w:rsid w:val="00B71A9F"/>
    <w:rsid w:val="00B72176"/>
    <w:rsid w:val="00B72C7C"/>
    <w:rsid w:val="00B73078"/>
    <w:rsid w:val="00B7396D"/>
    <w:rsid w:val="00B73C39"/>
    <w:rsid w:val="00B73E45"/>
    <w:rsid w:val="00B748BE"/>
    <w:rsid w:val="00B75216"/>
    <w:rsid w:val="00B7667B"/>
    <w:rsid w:val="00B76E0E"/>
    <w:rsid w:val="00B80126"/>
    <w:rsid w:val="00B80464"/>
    <w:rsid w:val="00B80FCE"/>
    <w:rsid w:val="00B819ED"/>
    <w:rsid w:val="00B82B56"/>
    <w:rsid w:val="00B82DC7"/>
    <w:rsid w:val="00B8310E"/>
    <w:rsid w:val="00B83211"/>
    <w:rsid w:val="00B8426B"/>
    <w:rsid w:val="00B8454F"/>
    <w:rsid w:val="00B84954"/>
    <w:rsid w:val="00B878E1"/>
    <w:rsid w:val="00B904C9"/>
    <w:rsid w:val="00B90852"/>
    <w:rsid w:val="00B90E1F"/>
    <w:rsid w:val="00B91926"/>
    <w:rsid w:val="00B920C4"/>
    <w:rsid w:val="00B92344"/>
    <w:rsid w:val="00B93ECD"/>
    <w:rsid w:val="00B949D6"/>
    <w:rsid w:val="00B94C6C"/>
    <w:rsid w:val="00B9593D"/>
    <w:rsid w:val="00B95AE2"/>
    <w:rsid w:val="00B95EB2"/>
    <w:rsid w:val="00B96F82"/>
    <w:rsid w:val="00B972B7"/>
    <w:rsid w:val="00BA0059"/>
    <w:rsid w:val="00BA0BDF"/>
    <w:rsid w:val="00BA296F"/>
    <w:rsid w:val="00BA29F8"/>
    <w:rsid w:val="00BA2A0B"/>
    <w:rsid w:val="00BA2CC6"/>
    <w:rsid w:val="00BA2D2B"/>
    <w:rsid w:val="00BA38E2"/>
    <w:rsid w:val="00BA3A94"/>
    <w:rsid w:val="00BA3BFC"/>
    <w:rsid w:val="00BA3C85"/>
    <w:rsid w:val="00BA46BA"/>
    <w:rsid w:val="00BA4BD1"/>
    <w:rsid w:val="00BA5470"/>
    <w:rsid w:val="00BA66F0"/>
    <w:rsid w:val="00BA6C2F"/>
    <w:rsid w:val="00BA7166"/>
    <w:rsid w:val="00BA71DE"/>
    <w:rsid w:val="00BB049D"/>
    <w:rsid w:val="00BB130B"/>
    <w:rsid w:val="00BB1899"/>
    <w:rsid w:val="00BB1B85"/>
    <w:rsid w:val="00BB2B1B"/>
    <w:rsid w:val="00BB4127"/>
    <w:rsid w:val="00BB4290"/>
    <w:rsid w:val="00BB42D6"/>
    <w:rsid w:val="00BB4C77"/>
    <w:rsid w:val="00BB4F81"/>
    <w:rsid w:val="00BB5810"/>
    <w:rsid w:val="00BB5B43"/>
    <w:rsid w:val="00BB69BB"/>
    <w:rsid w:val="00BB70D4"/>
    <w:rsid w:val="00BB7C66"/>
    <w:rsid w:val="00BC0CE1"/>
    <w:rsid w:val="00BC1493"/>
    <w:rsid w:val="00BC224C"/>
    <w:rsid w:val="00BC240A"/>
    <w:rsid w:val="00BC24D8"/>
    <w:rsid w:val="00BC2AAB"/>
    <w:rsid w:val="00BC36DE"/>
    <w:rsid w:val="00BC3EC9"/>
    <w:rsid w:val="00BC4037"/>
    <w:rsid w:val="00BC45AB"/>
    <w:rsid w:val="00BC4A44"/>
    <w:rsid w:val="00BC4C34"/>
    <w:rsid w:val="00BC531F"/>
    <w:rsid w:val="00BC5531"/>
    <w:rsid w:val="00BC595A"/>
    <w:rsid w:val="00BC5AC9"/>
    <w:rsid w:val="00BC5B05"/>
    <w:rsid w:val="00BC61C8"/>
    <w:rsid w:val="00BC63DD"/>
    <w:rsid w:val="00BC6C1A"/>
    <w:rsid w:val="00BC72EA"/>
    <w:rsid w:val="00BC7A6D"/>
    <w:rsid w:val="00BD0AFD"/>
    <w:rsid w:val="00BD12CD"/>
    <w:rsid w:val="00BD159D"/>
    <w:rsid w:val="00BD17F4"/>
    <w:rsid w:val="00BD1A5E"/>
    <w:rsid w:val="00BD1DF1"/>
    <w:rsid w:val="00BD2637"/>
    <w:rsid w:val="00BD3246"/>
    <w:rsid w:val="00BD33CC"/>
    <w:rsid w:val="00BD397B"/>
    <w:rsid w:val="00BD3994"/>
    <w:rsid w:val="00BD4FF2"/>
    <w:rsid w:val="00BD530B"/>
    <w:rsid w:val="00BD544C"/>
    <w:rsid w:val="00BD6312"/>
    <w:rsid w:val="00BD6FAE"/>
    <w:rsid w:val="00BE0299"/>
    <w:rsid w:val="00BE0CE2"/>
    <w:rsid w:val="00BE0D87"/>
    <w:rsid w:val="00BE1A8B"/>
    <w:rsid w:val="00BE1D46"/>
    <w:rsid w:val="00BE205F"/>
    <w:rsid w:val="00BE2653"/>
    <w:rsid w:val="00BE2FE7"/>
    <w:rsid w:val="00BE35BF"/>
    <w:rsid w:val="00BE43CA"/>
    <w:rsid w:val="00BE4D01"/>
    <w:rsid w:val="00BE6461"/>
    <w:rsid w:val="00BE6763"/>
    <w:rsid w:val="00BE67BF"/>
    <w:rsid w:val="00BF09EA"/>
    <w:rsid w:val="00BF12B1"/>
    <w:rsid w:val="00BF17DE"/>
    <w:rsid w:val="00BF2540"/>
    <w:rsid w:val="00BF2941"/>
    <w:rsid w:val="00BF36DC"/>
    <w:rsid w:val="00BF3860"/>
    <w:rsid w:val="00BF438D"/>
    <w:rsid w:val="00BF4A53"/>
    <w:rsid w:val="00BF5460"/>
    <w:rsid w:val="00BF57E9"/>
    <w:rsid w:val="00BF5826"/>
    <w:rsid w:val="00BF5878"/>
    <w:rsid w:val="00BF5D3E"/>
    <w:rsid w:val="00BF6382"/>
    <w:rsid w:val="00BF682F"/>
    <w:rsid w:val="00BF6896"/>
    <w:rsid w:val="00BF7138"/>
    <w:rsid w:val="00BF74B5"/>
    <w:rsid w:val="00BF7706"/>
    <w:rsid w:val="00C0081B"/>
    <w:rsid w:val="00C01205"/>
    <w:rsid w:val="00C0180E"/>
    <w:rsid w:val="00C01A07"/>
    <w:rsid w:val="00C01FBE"/>
    <w:rsid w:val="00C02704"/>
    <w:rsid w:val="00C02977"/>
    <w:rsid w:val="00C048DC"/>
    <w:rsid w:val="00C04FB7"/>
    <w:rsid w:val="00C05696"/>
    <w:rsid w:val="00C05980"/>
    <w:rsid w:val="00C05A28"/>
    <w:rsid w:val="00C06286"/>
    <w:rsid w:val="00C0647B"/>
    <w:rsid w:val="00C0682E"/>
    <w:rsid w:val="00C07499"/>
    <w:rsid w:val="00C07601"/>
    <w:rsid w:val="00C07E17"/>
    <w:rsid w:val="00C10511"/>
    <w:rsid w:val="00C10F9C"/>
    <w:rsid w:val="00C11080"/>
    <w:rsid w:val="00C1150D"/>
    <w:rsid w:val="00C13388"/>
    <w:rsid w:val="00C139A9"/>
    <w:rsid w:val="00C142EC"/>
    <w:rsid w:val="00C14314"/>
    <w:rsid w:val="00C14613"/>
    <w:rsid w:val="00C14CB3"/>
    <w:rsid w:val="00C15FEC"/>
    <w:rsid w:val="00C162A8"/>
    <w:rsid w:val="00C164F6"/>
    <w:rsid w:val="00C1677B"/>
    <w:rsid w:val="00C17331"/>
    <w:rsid w:val="00C17A89"/>
    <w:rsid w:val="00C20386"/>
    <w:rsid w:val="00C20909"/>
    <w:rsid w:val="00C20B75"/>
    <w:rsid w:val="00C212FC"/>
    <w:rsid w:val="00C21300"/>
    <w:rsid w:val="00C213B3"/>
    <w:rsid w:val="00C21AB7"/>
    <w:rsid w:val="00C2252B"/>
    <w:rsid w:val="00C22680"/>
    <w:rsid w:val="00C22EDE"/>
    <w:rsid w:val="00C237B7"/>
    <w:rsid w:val="00C245CC"/>
    <w:rsid w:val="00C24B2B"/>
    <w:rsid w:val="00C25761"/>
    <w:rsid w:val="00C25A34"/>
    <w:rsid w:val="00C26255"/>
    <w:rsid w:val="00C26C48"/>
    <w:rsid w:val="00C27105"/>
    <w:rsid w:val="00C2748D"/>
    <w:rsid w:val="00C2771C"/>
    <w:rsid w:val="00C27734"/>
    <w:rsid w:val="00C302C8"/>
    <w:rsid w:val="00C30387"/>
    <w:rsid w:val="00C30B6F"/>
    <w:rsid w:val="00C311A2"/>
    <w:rsid w:val="00C311CA"/>
    <w:rsid w:val="00C314BA"/>
    <w:rsid w:val="00C31643"/>
    <w:rsid w:val="00C31B9A"/>
    <w:rsid w:val="00C31D1B"/>
    <w:rsid w:val="00C31F94"/>
    <w:rsid w:val="00C330E7"/>
    <w:rsid w:val="00C33406"/>
    <w:rsid w:val="00C3359F"/>
    <w:rsid w:val="00C337CB"/>
    <w:rsid w:val="00C347C8"/>
    <w:rsid w:val="00C348B1"/>
    <w:rsid w:val="00C348B2"/>
    <w:rsid w:val="00C34CF3"/>
    <w:rsid w:val="00C34DBD"/>
    <w:rsid w:val="00C3742C"/>
    <w:rsid w:val="00C37553"/>
    <w:rsid w:val="00C37583"/>
    <w:rsid w:val="00C40CE6"/>
    <w:rsid w:val="00C40F5E"/>
    <w:rsid w:val="00C4132C"/>
    <w:rsid w:val="00C416AA"/>
    <w:rsid w:val="00C41D4E"/>
    <w:rsid w:val="00C41E62"/>
    <w:rsid w:val="00C42054"/>
    <w:rsid w:val="00C42277"/>
    <w:rsid w:val="00C42C9E"/>
    <w:rsid w:val="00C43016"/>
    <w:rsid w:val="00C4321E"/>
    <w:rsid w:val="00C43E83"/>
    <w:rsid w:val="00C44178"/>
    <w:rsid w:val="00C445F1"/>
    <w:rsid w:val="00C44B41"/>
    <w:rsid w:val="00C450FF"/>
    <w:rsid w:val="00C4525B"/>
    <w:rsid w:val="00C45388"/>
    <w:rsid w:val="00C458FE"/>
    <w:rsid w:val="00C45986"/>
    <w:rsid w:val="00C464E1"/>
    <w:rsid w:val="00C46D40"/>
    <w:rsid w:val="00C477CC"/>
    <w:rsid w:val="00C47E58"/>
    <w:rsid w:val="00C5025B"/>
    <w:rsid w:val="00C509DF"/>
    <w:rsid w:val="00C50F0A"/>
    <w:rsid w:val="00C519F7"/>
    <w:rsid w:val="00C52221"/>
    <w:rsid w:val="00C5262A"/>
    <w:rsid w:val="00C52788"/>
    <w:rsid w:val="00C52890"/>
    <w:rsid w:val="00C532D9"/>
    <w:rsid w:val="00C534AA"/>
    <w:rsid w:val="00C54296"/>
    <w:rsid w:val="00C545A9"/>
    <w:rsid w:val="00C54879"/>
    <w:rsid w:val="00C54E52"/>
    <w:rsid w:val="00C5611D"/>
    <w:rsid w:val="00C56402"/>
    <w:rsid w:val="00C56744"/>
    <w:rsid w:val="00C56F76"/>
    <w:rsid w:val="00C5766B"/>
    <w:rsid w:val="00C57E19"/>
    <w:rsid w:val="00C60850"/>
    <w:rsid w:val="00C60973"/>
    <w:rsid w:val="00C60B61"/>
    <w:rsid w:val="00C6117F"/>
    <w:rsid w:val="00C6135D"/>
    <w:rsid w:val="00C61B23"/>
    <w:rsid w:val="00C620D5"/>
    <w:rsid w:val="00C62382"/>
    <w:rsid w:val="00C624E3"/>
    <w:rsid w:val="00C62D3A"/>
    <w:rsid w:val="00C631A4"/>
    <w:rsid w:val="00C63BB1"/>
    <w:rsid w:val="00C6404B"/>
    <w:rsid w:val="00C64331"/>
    <w:rsid w:val="00C64649"/>
    <w:rsid w:val="00C648EB"/>
    <w:rsid w:val="00C648EF"/>
    <w:rsid w:val="00C64EC5"/>
    <w:rsid w:val="00C66396"/>
    <w:rsid w:val="00C66673"/>
    <w:rsid w:val="00C67271"/>
    <w:rsid w:val="00C67902"/>
    <w:rsid w:val="00C67C8C"/>
    <w:rsid w:val="00C67F7E"/>
    <w:rsid w:val="00C67F82"/>
    <w:rsid w:val="00C7014B"/>
    <w:rsid w:val="00C70A34"/>
    <w:rsid w:val="00C71675"/>
    <w:rsid w:val="00C71C9A"/>
    <w:rsid w:val="00C722A3"/>
    <w:rsid w:val="00C7240E"/>
    <w:rsid w:val="00C72AB7"/>
    <w:rsid w:val="00C72AF7"/>
    <w:rsid w:val="00C72DA8"/>
    <w:rsid w:val="00C72F31"/>
    <w:rsid w:val="00C72FE7"/>
    <w:rsid w:val="00C73309"/>
    <w:rsid w:val="00C73995"/>
    <w:rsid w:val="00C748D1"/>
    <w:rsid w:val="00C74953"/>
    <w:rsid w:val="00C74FB3"/>
    <w:rsid w:val="00C7521B"/>
    <w:rsid w:val="00C755C2"/>
    <w:rsid w:val="00C7605A"/>
    <w:rsid w:val="00C76567"/>
    <w:rsid w:val="00C76703"/>
    <w:rsid w:val="00C76A88"/>
    <w:rsid w:val="00C76DF4"/>
    <w:rsid w:val="00C76E3C"/>
    <w:rsid w:val="00C77125"/>
    <w:rsid w:val="00C77984"/>
    <w:rsid w:val="00C779D2"/>
    <w:rsid w:val="00C8066E"/>
    <w:rsid w:val="00C806FF"/>
    <w:rsid w:val="00C80AE7"/>
    <w:rsid w:val="00C80C32"/>
    <w:rsid w:val="00C80CA2"/>
    <w:rsid w:val="00C81B14"/>
    <w:rsid w:val="00C81E9B"/>
    <w:rsid w:val="00C81FE2"/>
    <w:rsid w:val="00C822C2"/>
    <w:rsid w:val="00C826AF"/>
    <w:rsid w:val="00C829F4"/>
    <w:rsid w:val="00C83970"/>
    <w:rsid w:val="00C83FE1"/>
    <w:rsid w:val="00C85475"/>
    <w:rsid w:val="00C85498"/>
    <w:rsid w:val="00C85765"/>
    <w:rsid w:val="00C85B9C"/>
    <w:rsid w:val="00C867E2"/>
    <w:rsid w:val="00C86909"/>
    <w:rsid w:val="00C86F02"/>
    <w:rsid w:val="00C87607"/>
    <w:rsid w:val="00C879EE"/>
    <w:rsid w:val="00C90415"/>
    <w:rsid w:val="00C912CB"/>
    <w:rsid w:val="00C918B9"/>
    <w:rsid w:val="00C91A20"/>
    <w:rsid w:val="00C91C49"/>
    <w:rsid w:val="00C91CAA"/>
    <w:rsid w:val="00C93A11"/>
    <w:rsid w:val="00C93C90"/>
    <w:rsid w:val="00C94537"/>
    <w:rsid w:val="00C94CDB"/>
    <w:rsid w:val="00C957F7"/>
    <w:rsid w:val="00C95A60"/>
    <w:rsid w:val="00C95C14"/>
    <w:rsid w:val="00C96E2D"/>
    <w:rsid w:val="00C96F2D"/>
    <w:rsid w:val="00C97272"/>
    <w:rsid w:val="00C97313"/>
    <w:rsid w:val="00CA059F"/>
    <w:rsid w:val="00CA1362"/>
    <w:rsid w:val="00CA172E"/>
    <w:rsid w:val="00CA1777"/>
    <w:rsid w:val="00CA1B21"/>
    <w:rsid w:val="00CA2626"/>
    <w:rsid w:val="00CA2BB9"/>
    <w:rsid w:val="00CA2C5A"/>
    <w:rsid w:val="00CA32FF"/>
    <w:rsid w:val="00CA35B7"/>
    <w:rsid w:val="00CA4654"/>
    <w:rsid w:val="00CA4C5B"/>
    <w:rsid w:val="00CA5947"/>
    <w:rsid w:val="00CA5A40"/>
    <w:rsid w:val="00CA5C8B"/>
    <w:rsid w:val="00CA6155"/>
    <w:rsid w:val="00CA62F0"/>
    <w:rsid w:val="00CA6B5A"/>
    <w:rsid w:val="00CA6DCC"/>
    <w:rsid w:val="00CA70F8"/>
    <w:rsid w:val="00CA77F2"/>
    <w:rsid w:val="00CA7DDE"/>
    <w:rsid w:val="00CA7DFC"/>
    <w:rsid w:val="00CA7FD9"/>
    <w:rsid w:val="00CB0238"/>
    <w:rsid w:val="00CB027E"/>
    <w:rsid w:val="00CB0D25"/>
    <w:rsid w:val="00CB1B6F"/>
    <w:rsid w:val="00CB413F"/>
    <w:rsid w:val="00CB445C"/>
    <w:rsid w:val="00CB5328"/>
    <w:rsid w:val="00CB546C"/>
    <w:rsid w:val="00CB60FD"/>
    <w:rsid w:val="00CB66BC"/>
    <w:rsid w:val="00CB71CE"/>
    <w:rsid w:val="00CB727E"/>
    <w:rsid w:val="00CB755F"/>
    <w:rsid w:val="00CB792B"/>
    <w:rsid w:val="00CB7ED2"/>
    <w:rsid w:val="00CC00DE"/>
    <w:rsid w:val="00CC0690"/>
    <w:rsid w:val="00CC0D78"/>
    <w:rsid w:val="00CC0ECE"/>
    <w:rsid w:val="00CC16AD"/>
    <w:rsid w:val="00CC177F"/>
    <w:rsid w:val="00CC1B99"/>
    <w:rsid w:val="00CC20D0"/>
    <w:rsid w:val="00CC3CAA"/>
    <w:rsid w:val="00CC3DA7"/>
    <w:rsid w:val="00CC4E13"/>
    <w:rsid w:val="00CC5497"/>
    <w:rsid w:val="00CC551A"/>
    <w:rsid w:val="00CC55C6"/>
    <w:rsid w:val="00CC7406"/>
    <w:rsid w:val="00CC74C6"/>
    <w:rsid w:val="00CC7662"/>
    <w:rsid w:val="00CD0E7C"/>
    <w:rsid w:val="00CD11CB"/>
    <w:rsid w:val="00CD283B"/>
    <w:rsid w:val="00CD2B79"/>
    <w:rsid w:val="00CD2C0E"/>
    <w:rsid w:val="00CD3446"/>
    <w:rsid w:val="00CD37AB"/>
    <w:rsid w:val="00CD45EF"/>
    <w:rsid w:val="00CD4AE5"/>
    <w:rsid w:val="00CD4CC9"/>
    <w:rsid w:val="00CD4EB0"/>
    <w:rsid w:val="00CD53AD"/>
    <w:rsid w:val="00CD6117"/>
    <w:rsid w:val="00CD6D26"/>
    <w:rsid w:val="00CD76D2"/>
    <w:rsid w:val="00CD7DBD"/>
    <w:rsid w:val="00CE01AE"/>
    <w:rsid w:val="00CE1729"/>
    <w:rsid w:val="00CE1B98"/>
    <w:rsid w:val="00CE1D8B"/>
    <w:rsid w:val="00CE1FCC"/>
    <w:rsid w:val="00CE2C58"/>
    <w:rsid w:val="00CE322A"/>
    <w:rsid w:val="00CE3427"/>
    <w:rsid w:val="00CE3FC7"/>
    <w:rsid w:val="00CE41F4"/>
    <w:rsid w:val="00CE57D5"/>
    <w:rsid w:val="00CE6035"/>
    <w:rsid w:val="00CE70FA"/>
    <w:rsid w:val="00CE7142"/>
    <w:rsid w:val="00CE7541"/>
    <w:rsid w:val="00CE7552"/>
    <w:rsid w:val="00CE77B0"/>
    <w:rsid w:val="00CE78DB"/>
    <w:rsid w:val="00CE7BC2"/>
    <w:rsid w:val="00CF09EE"/>
    <w:rsid w:val="00CF0A08"/>
    <w:rsid w:val="00CF20CA"/>
    <w:rsid w:val="00CF27D3"/>
    <w:rsid w:val="00CF2AA9"/>
    <w:rsid w:val="00CF2BCC"/>
    <w:rsid w:val="00CF2C3F"/>
    <w:rsid w:val="00CF2E0C"/>
    <w:rsid w:val="00CF30B5"/>
    <w:rsid w:val="00CF4334"/>
    <w:rsid w:val="00CF4C38"/>
    <w:rsid w:val="00CF4CFE"/>
    <w:rsid w:val="00CF5146"/>
    <w:rsid w:val="00CF51DC"/>
    <w:rsid w:val="00CF5618"/>
    <w:rsid w:val="00CF5737"/>
    <w:rsid w:val="00CF57DB"/>
    <w:rsid w:val="00CF59CE"/>
    <w:rsid w:val="00CF5DFF"/>
    <w:rsid w:val="00CF658B"/>
    <w:rsid w:val="00CF6A90"/>
    <w:rsid w:val="00CF6ADA"/>
    <w:rsid w:val="00CF6D05"/>
    <w:rsid w:val="00CF6E13"/>
    <w:rsid w:val="00D001B3"/>
    <w:rsid w:val="00D003CB"/>
    <w:rsid w:val="00D00ED3"/>
    <w:rsid w:val="00D00FF9"/>
    <w:rsid w:val="00D01670"/>
    <w:rsid w:val="00D020C2"/>
    <w:rsid w:val="00D021FB"/>
    <w:rsid w:val="00D02412"/>
    <w:rsid w:val="00D024CB"/>
    <w:rsid w:val="00D03599"/>
    <w:rsid w:val="00D0388C"/>
    <w:rsid w:val="00D03D35"/>
    <w:rsid w:val="00D046B9"/>
    <w:rsid w:val="00D048AC"/>
    <w:rsid w:val="00D0491B"/>
    <w:rsid w:val="00D04AF6"/>
    <w:rsid w:val="00D053F9"/>
    <w:rsid w:val="00D055EC"/>
    <w:rsid w:val="00D05951"/>
    <w:rsid w:val="00D05DCA"/>
    <w:rsid w:val="00D0603C"/>
    <w:rsid w:val="00D0619F"/>
    <w:rsid w:val="00D06A3F"/>
    <w:rsid w:val="00D06E1F"/>
    <w:rsid w:val="00D06FCF"/>
    <w:rsid w:val="00D07543"/>
    <w:rsid w:val="00D075A7"/>
    <w:rsid w:val="00D07B61"/>
    <w:rsid w:val="00D07EFC"/>
    <w:rsid w:val="00D100DD"/>
    <w:rsid w:val="00D105BC"/>
    <w:rsid w:val="00D108C9"/>
    <w:rsid w:val="00D109B2"/>
    <w:rsid w:val="00D11703"/>
    <w:rsid w:val="00D118F5"/>
    <w:rsid w:val="00D11ADB"/>
    <w:rsid w:val="00D128F4"/>
    <w:rsid w:val="00D13398"/>
    <w:rsid w:val="00D13AC9"/>
    <w:rsid w:val="00D14E0A"/>
    <w:rsid w:val="00D14E28"/>
    <w:rsid w:val="00D152B2"/>
    <w:rsid w:val="00D15C3D"/>
    <w:rsid w:val="00D15DCE"/>
    <w:rsid w:val="00D1615B"/>
    <w:rsid w:val="00D16198"/>
    <w:rsid w:val="00D16C9E"/>
    <w:rsid w:val="00D16EE3"/>
    <w:rsid w:val="00D178A6"/>
    <w:rsid w:val="00D17D4F"/>
    <w:rsid w:val="00D17F43"/>
    <w:rsid w:val="00D2037B"/>
    <w:rsid w:val="00D20503"/>
    <w:rsid w:val="00D21336"/>
    <w:rsid w:val="00D21E51"/>
    <w:rsid w:val="00D21F9E"/>
    <w:rsid w:val="00D225E6"/>
    <w:rsid w:val="00D22C05"/>
    <w:rsid w:val="00D22DAD"/>
    <w:rsid w:val="00D2420B"/>
    <w:rsid w:val="00D245D1"/>
    <w:rsid w:val="00D246F9"/>
    <w:rsid w:val="00D24DA9"/>
    <w:rsid w:val="00D2527B"/>
    <w:rsid w:val="00D2580B"/>
    <w:rsid w:val="00D266CD"/>
    <w:rsid w:val="00D274E2"/>
    <w:rsid w:val="00D2762A"/>
    <w:rsid w:val="00D30348"/>
    <w:rsid w:val="00D306EF"/>
    <w:rsid w:val="00D30A8E"/>
    <w:rsid w:val="00D30E3E"/>
    <w:rsid w:val="00D31167"/>
    <w:rsid w:val="00D3124E"/>
    <w:rsid w:val="00D314EC"/>
    <w:rsid w:val="00D3180E"/>
    <w:rsid w:val="00D318DF"/>
    <w:rsid w:val="00D31C5C"/>
    <w:rsid w:val="00D32291"/>
    <w:rsid w:val="00D322ED"/>
    <w:rsid w:val="00D32B63"/>
    <w:rsid w:val="00D332F1"/>
    <w:rsid w:val="00D3349D"/>
    <w:rsid w:val="00D33A71"/>
    <w:rsid w:val="00D33D1F"/>
    <w:rsid w:val="00D34180"/>
    <w:rsid w:val="00D34FC5"/>
    <w:rsid w:val="00D356ED"/>
    <w:rsid w:val="00D36367"/>
    <w:rsid w:val="00D36556"/>
    <w:rsid w:val="00D368FF"/>
    <w:rsid w:val="00D36F7C"/>
    <w:rsid w:val="00D379A2"/>
    <w:rsid w:val="00D37D03"/>
    <w:rsid w:val="00D40669"/>
    <w:rsid w:val="00D40EB2"/>
    <w:rsid w:val="00D41109"/>
    <w:rsid w:val="00D411C3"/>
    <w:rsid w:val="00D41E54"/>
    <w:rsid w:val="00D42410"/>
    <w:rsid w:val="00D426BA"/>
    <w:rsid w:val="00D42AC2"/>
    <w:rsid w:val="00D42C57"/>
    <w:rsid w:val="00D42E22"/>
    <w:rsid w:val="00D44064"/>
    <w:rsid w:val="00D44353"/>
    <w:rsid w:val="00D44D7B"/>
    <w:rsid w:val="00D44E30"/>
    <w:rsid w:val="00D45346"/>
    <w:rsid w:val="00D459BA"/>
    <w:rsid w:val="00D4615B"/>
    <w:rsid w:val="00D474CC"/>
    <w:rsid w:val="00D4766F"/>
    <w:rsid w:val="00D47914"/>
    <w:rsid w:val="00D47AB7"/>
    <w:rsid w:val="00D50332"/>
    <w:rsid w:val="00D50933"/>
    <w:rsid w:val="00D50A75"/>
    <w:rsid w:val="00D50ED4"/>
    <w:rsid w:val="00D50FDA"/>
    <w:rsid w:val="00D51682"/>
    <w:rsid w:val="00D51F4F"/>
    <w:rsid w:val="00D527D1"/>
    <w:rsid w:val="00D53554"/>
    <w:rsid w:val="00D53765"/>
    <w:rsid w:val="00D546A2"/>
    <w:rsid w:val="00D54782"/>
    <w:rsid w:val="00D54813"/>
    <w:rsid w:val="00D55411"/>
    <w:rsid w:val="00D555F0"/>
    <w:rsid w:val="00D55FAD"/>
    <w:rsid w:val="00D57493"/>
    <w:rsid w:val="00D574CB"/>
    <w:rsid w:val="00D575A3"/>
    <w:rsid w:val="00D57A16"/>
    <w:rsid w:val="00D60CF1"/>
    <w:rsid w:val="00D614CE"/>
    <w:rsid w:val="00D61521"/>
    <w:rsid w:val="00D61979"/>
    <w:rsid w:val="00D62453"/>
    <w:rsid w:val="00D63A4A"/>
    <w:rsid w:val="00D63C53"/>
    <w:rsid w:val="00D63F04"/>
    <w:rsid w:val="00D6466C"/>
    <w:rsid w:val="00D64E24"/>
    <w:rsid w:val="00D65182"/>
    <w:rsid w:val="00D65C09"/>
    <w:rsid w:val="00D65D3A"/>
    <w:rsid w:val="00D66303"/>
    <w:rsid w:val="00D66635"/>
    <w:rsid w:val="00D7044D"/>
    <w:rsid w:val="00D70AD9"/>
    <w:rsid w:val="00D71275"/>
    <w:rsid w:val="00D71BE1"/>
    <w:rsid w:val="00D7244F"/>
    <w:rsid w:val="00D727EE"/>
    <w:rsid w:val="00D727F7"/>
    <w:rsid w:val="00D72BB8"/>
    <w:rsid w:val="00D73198"/>
    <w:rsid w:val="00D733CC"/>
    <w:rsid w:val="00D73738"/>
    <w:rsid w:val="00D73A37"/>
    <w:rsid w:val="00D73BA5"/>
    <w:rsid w:val="00D73F62"/>
    <w:rsid w:val="00D743D8"/>
    <w:rsid w:val="00D7457E"/>
    <w:rsid w:val="00D74ABF"/>
    <w:rsid w:val="00D763B5"/>
    <w:rsid w:val="00D76A67"/>
    <w:rsid w:val="00D80023"/>
    <w:rsid w:val="00D80C19"/>
    <w:rsid w:val="00D81150"/>
    <w:rsid w:val="00D81385"/>
    <w:rsid w:val="00D8158C"/>
    <w:rsid w:val="00D81660"/>
    <w:rsid w:val="00D8206F"/>
    <w:rsid w:val="00D8217C"/>
    <w:rsid w:val="00D82256"/>
    <w:rsid w:val="00D82E58"/>
    <w:rsid w:val="00D83B73"/>
    <w:rsid w:val="00D84ED0"/>
    <w:rsid w:val="00D8515A"/>
    <w:rsid w:val="00D857C8"/>
    <w:rsid w:val="00D85F83"/>
    <w:rsid w:val="00D862BD"/>
    <w:rsid w:val="00D86E56"/>
    <w:rsid w:val="00D86FDC"/>
    <w:rsid w:val="00D87289"/>
    <w:rsid w:val="00D874B4"/>
    <w:rsid w:val="00D87661"/>
    <w:rsid w:val="00D877CA"/>
    <w:rsid w:val="00D90430"/>
    <w:rsid w:val="00D904E5"/>
    <w:rsid w:val="00D907CD"/>
    <w:rsid w:val="00D90840"/>
    <w:rsid w:val="00D91619"/>
    <w:rsid w:val="00D91904"/>
    <w:rsid w:val="00D919D4"/>
    <w:rsid w:val="00D91BF3"/>
    <w:rsid w:val="00D91D76"/>
    <w:rsid w:val="00D92450"/>
    <w:rsid w:val="00D9288F"/>
    <w:rsid w:val="00D92C81"/>
    <w:rsid w:val="00D9366F"/>
    <w:rsid w:val="00D939BC"/>
    <w:rsid w:val="00D93FA3"/>
    <w:rsid w:val="00D93FBA"/>
    <w:rsid w:val="00D94789"/>
    <w:rsid w:val="00D94D98"/>
    <w:rsid w:val="00D94E33"/>
    <w:rsid w:val="00D95411"/>
    <w:rsid w:val="00D957EC"/>
    <w:rsid w:val="00D96BED"/>
    <w:rsid w:val="00D96DE3"/>
    <w:rsid w:val="00D9720D"/>
    <w:rsid w:val="00D9728C"/>
    <w:rsid w:val="00D975E3"/>
    <w:rsid w:val="00D9778F"/>
    <w:rsid w:val="00DA001D"/>
    <w:rsid w:val="00DA0249"/>
    <w:rsid w:val="00DA02BC"/>
    <w:rsid w:val="00DA0942"/>
    <w:rsid w:val="00DA0A26"/>
    <w:rsid w:val="00DA11B8"/>
    <w:rsid w:val="00DA146F"/>
    <w:rsid w:val="00DA21EA"/>
    <w:rsid w:val="00DA261F"/>
    <w:rsid w:val="00DA2627"/>
    <w:rsid w:val="00DA2667"/>
    <w:rsid w:val="00DA26D1"/>
    <w:rsid w:val="00DA2824"/>
    <w:rsid w:val="00DA2D41"/>
    <w:rsid w:val="00DA2F82"/>
    <w:rsid w:val="00DA30CE"/>
    <w:rsid w:val="00DA3553"/>
    <w:rsid w:val="00DA37CA"/>
    <w:rsid w:val="00DA3CAA"/>
    <w:rsid w:val="00DA3CDE"/>
    <w:rsid w:val="00DA4DAC"/>
    <w:rsid w:val="00DA4EBC"/>
    <w:rsid w:val="00DA5821"/>
    <w:rsid w:val="00DA5FAD"/>
    <w:rsid w:val="00DA6252"/>
    <w:rsid w:val="00DA62C4"/>
    <w:rsid w:val="00DA6403"/>
    <w:rsid w:val="00DA68C4"/>
    <w:rsid w:val="00DA6B9B"/>
    <w:rsid w:val="00DA770B"/>
    <w:rsid w:val="00DB0199"/>
    <w:rsid w:val="00DB04D2"/>
    <w:rsid w:val="00DB0C9A"/>
    <w:rsid w:val="00DB0DF0"/>
    <w:rsid w:val="00DB0FCF"/>
    <w:rsid w:val="00DB109D"/>
    <w:rsid w:val="00DB139F"/>
    <w:rsid w:val="00DB1990"/>
    <w:rsid w:val="00DB19D7"/>
    <w:rsid w:val="00DB20D1"/>
    <w:rsid w:val="00DB2178"/>
    <w:rsid w:val="00DB2281"/>
    <w:rsid w:val="00DB2813"/>
    <w:rsid w:val="00DB297A"/>
    <w:rsid w:val="00DB2B61"/>
    <w:rsid w:val="00DB2BCD"/>
    <w:rsid w:val="00DB2FC8"/>
    <w:rsid w:val="00DB333F"/>
    <w:rsid w:val="00DB38D4"/>
    <w:rsid w:val="00DB3CB6"/>
    <w:rsid w:val="00DB430F"/>
    <w:rsid w:val="00DB47E3"/>
    <w:rsid w:val="00DB5A87"/>
    <w:rsid w:val="00DB6102"/>
    <w:rsid w:val="00DB6FD0"/>
    <w:rsid w:val="00DB79B6"/>
    <w:rsid w:val="00DC010B"/>
    <w:rsid w:val="00DC03B7"/>
    <w:rsid w:val="00DC05F8"/>
    <w:rsid w:val="00DC234C"/>
    <w:rsid w:val="00DC2C76"/>
    <w:rsid w:val="00DC2C98"/>
    <w:rsid w:val="00DC3372"/>
    <w:rsid w:val="00DC3381"/>
    <w:rsid w:val="00DC3994"/>
    <w:rsid w:val="00DC3C10"/>
    <w:rsid w:val="00DC3CBB"/>
    <w:rsid w:val="00DC4648"/>
    <w:rsid w:val="00DC498D"/>
    <w:rsid w:val="00DC4F82"/>
    <w:rsid w:val="00DC59E7"/>
    <w:rsid w:val="00DC5E57"/>
    <w:rsid w:val="00DC5E9C"/>
    <w:rsid w:val="00DC6063"/>
    <w:rsid w:val="00DC6550"/>
    <w:rsid w:val="00DC6BA0"/>
    <w:rsid w:val="00DC72CB"/>
    <w:rsid w:val="00DD054A"/>
    <w:rsid w:val="00DD06A3"/>
    <w:rsid w:val="00DD1566"/>
    <w:rsid w:val="00DD24D3"/>
    <w:rsid w:val="00DD276D"/>
    <w:rsid w:val="00DD2976"/>
    <w:rsid w:val="00DD3F5C"/>
    <w:rsid w:val="00DD4240"/>
    <w:rsid w:val="00DD4365"/>
    <w:rsid w:val="00DD4A9B"/>
    <w:rsid w:val="00DD4AC1"/>
    <w:rsid w:val="00DD4CAF"/>
    <w:rsid w:val="00DD5190"/>
    <w:rsid w:val="00DD5B5C"/>
    <w:rsid w:val="00DD6120"/>
    <w:rsid w:val="00DD702F"/>
    <w:rsid w:val="00DD7973"/>
    <w:rsid w:val="00DD7F83"/>
    <w:rsid w:val="00DE02AE"/>
    <w:rsid w:val="00DE09E7"/>
    <w:rsid w:val="00DE0F08"/>
    <w:rsid w:val="00DE152A"/>
    <w:rsid w:val="00DE1627"/>
    <w:rsid w:val="00DE1F64"/>
    <w:rsid w:val="00DE20C8"/>
    <w:rsid w:val="00DE227B"/>
    <w:rsid w:val="00DE2CD6"/>
    <w:rsid w:val="00DE2CFC"/>
    <w:rsid w:val="00DE33E0"/>
    <w:rsid w:val="00DE4451"/>
    <w:rsid w:val="00DE4BD6"/>
    <w:rsid w:val="00DE5021"/>
    <w:rsid w:val="00DE5902"/>
    <w:rsid w:val="00DE64CE"/>
    <w:rsid w:val="00DE6A62"/>
    <w:rsid w:val="00DE6D5A"/>
    <w:rsid w:val="00DE7A57"/>
    <w:rsid w:val="00DF0063"/>
    <w:rsid w:val="00DF091F"/>
    <w:rsid w:val="00DF111A"/>
    <w:rsid w:val="00DF1364"/>
    <w:rsid w:val="00DF14CD"/>
    <w:rsid w:val="00DF15D3"/>
    <w:rsid w:val="00DF1E2A"/>
    <w:rsid w:val="00DF1EA5"/>
    <w:rsid w:val="00DF2C7E"/>
    <w:rsid w:val="00DF318E"/>
    <w:rsid w:val="00DF3BF9"/>
    <w:rsid w:val="00DF407F"/>
    <w:rsid w:val="00DF4D88"/>
    <w:rsid w:val="00DF4F27"/>
    <w:rsid w:val="00DF55C0"/>
    <w:rsid w:val="00DF5828"/>
    <w:rsid w:val="00DF5B8F"/>
    <w:rsid w:val="00DF5CCB"/>
    <w:rsid w:val="00DF5CDC"/>
    <w:rsid w:val="00DF6BBA"/>
    <w:rsid w:val="00DF6C3F"/>
    <w:rsid w:val="00DF6F58"/>
    <w:rsid w:val="00DF71B7"/>
    <w:rsid w:val="00DF7213"/>
    <w:rsid w:val="00DF72EA"/>
    <w:rsid w:val="00DF7BE9"/>
    <w:rsid w:val="00E005EB"/>
    <w:rsid w:val="00E00C6A"/>
    <w:rsid w:val="00E01EF8"/>
    <w:rsid w:val="00E01F56"/>
    <w:rsid w:val="00E026E0"/>
    <w:rsid w:val="00E02C0E"/>
    <w:rsid w:val="00E02D5E"/>
    <w:rsid w:val="00E04314"/>
    <w:rsid w:val="00E047E1"/>
    <w:rsid w:val="00E0502A"/>
    <w:rsid w:val="00E05171"/>
    <w:rsid w:val="00E05470"/>
    <w:rsid w:val="00E0578D"/>
    <w:rsid w:val="00E057BC"/>
    <w:rsid w:val="00E05E85"/>
    <w:rsid w:val="00E06303"/>
    <w:rsid w:val="00E07213"/>
    <w:rsid w:val="00E078AF"/>
    <w:rsid w:val="00E102B1"/>
    <w:rsid w:val="00E10A1A"/>
    <w:rsid w:val="00E10F0B"/>
    <w:rsid w:val="00E1116A"/>
    <w:rsid w:val="00E116CF"/>
    <w:rsid w:val="00E1173B"/>
    <w:rsid w:val="00E11A13"/>
    <w:rsid w:val="00E124E2"/>
    <w:rsid w:val="00E12EFC"/>
    <w:rsid w:val="00E13019"/>
    <w:rsid w:val="00E1373D"/>
    <w:rsid w:val="00E13AD6"/>
    <w:rsid w:val="00E13CA0"/>
    <w:rsid w:val="00E1451E"/>
    <w:rsid w:val="00E14BA0"/>
    <w:rsid w:val="00E150CE"/>
    <w:rsid w:val="00E1527B"/>
    <w:rsid w:val="00E156A3"/>
    <w:rsid w:val="00E159C5"/>
    <w:rsid w:val="00E15A38"/>
    <w:rsid w:val="00E16809"/>
    <w:rsid w:val="00E16B56"/>
    <w:rsid w:val="00E16F07"/>
    <w:rsid w:val="00E170A0"/>
    <w:rsid w:val="00E1732A"/>
    <w:rsid w:val="00E1793F"/>
    <w:rsid w:val="00E17E8D"/>
    <w:rsid w:val="00E200E5"/>
    <w:rsid w:val="00E2027B"/>
    <w:rsid w:val="00E213E2"/>
    <w:rsid w:val="00E21808"/>
    <w:rsid w:val="00E226A6"/>
    <w:rsid w:val="00E22D2E"/>
    <w:rsid w:val="00E23B37"/>
    <w:rsid w:val="00E23D0B"/>
    <w:rsid w:val="00E23DF4"/>
    <w:rsid w:val="00E24542"/>
    <w:rsid w:val="00E24592"/>
    <w:rsid w:val="00E2531C"/>
    <w:rsid w:val="00E2534E"/>
    <w:rsid w:val="00E258C2"/>
    <w:rsid w:val="00E259B3"/>
    <w:rsid w:val="00E26293"/>
    <w:rsid w:val="00E2634B"/>
    <w:rsid w:val="00E2659A"/>
    <w:rsid w:val="00E2698D"/>
    <w:rsid w:val="00E26DA1"/>
    <w:rsid w:val="00E30006"/>
    <w:rsid w:val="00E3016F"/>
    <w:rsid w:val="00E30737"/>
    <w:rsid w:val="00E30D57"/>
    <w:rsid w:val="00E311B0"/>
    <w:rsid w:val="00E320F5"/>
    <w:rsid w:val="00E3327B"/>
    <w:rsid w:val="00E3331A"/>
    <w:rsid w:val="00E33333"/>
    <w:rsid w:val="00E33F08"/>
    <w:rsid w:val="00E35705"/>
    <w:rsid w:val="00E36C0E"/>
    <w:rsid w:val="00E37B71"/>
    <w:rsid w:val="00E37CB4"/>
    <w:rsid w:val="00E40818"/>
    <w:rsid w:val="00E41A1C"/>
    <w:rsid w:val="00E41FB9"/>
    <w:rsid w:val="00E42600"/>
    <w:rsid w:val="00E4288B"/>
    <w:rsid w:val="00E42B98"/>
    <w:rsid w:val="00E42F93"/>
    <w:rsid w:val="00E435C5"/>
    <w:rsid w:val="00E436A8"/>
    <w:rsid w:val="00E44109"/>
    <w:rsid w:val="00E44206"/>
    <w:rsid w:val="00E459C9"/>
    <w:rsid w:val="00E45BC0"/>
    <w:rsid w:val="00E46041"/>
    <w:rsid w:val="00E4669C"/>
    <w:rsid w:val="00E47ADE"/>
    <w:rsid w:val="00E50687"/>
    <w:rsid w:val="00E50875"/>
    <w:rsid w:val="00E520F4"/>
    <w:rsid w:val="00E525A2"/>
    <w:rsid w:val="00E545C7"/>
    <w:rsid w:val="00E546DC"/>
    <w:rsid w:val="00E54945"/>
    <w:rsid w:val="00E5593B"/>
    <w:rsid w:val="00E562C5"/>
    <w:rsid w:val="00E5663A"/>
    <w:rsid w:val="00E56AF7"/>
    <w:rsid w:val="00E60588"/>
    <w:rsid w:val="00E60F7D"/>
    <w:rsid w:val="00E61044"/>
    <w:rsid w:val="00E61539"/>
    <w:rsid w:val="00E61754"/>
    <w:rsid w:val="00E61877"/>
    <w:rsid w:val="00E61992"/>
    <w:rsid w:val="00E622D0"/>
    <w:rsid w:val="00E62402"/>
    <w:rsid w:val="00E6246E"/>
    <w:rsid w:val="00E62DC4"/>
    <w:rsid w:val="00E63050"/>
    <w:rsid w:val="00E631FC"/>
    <w:rsid w:val="00E635FC"/>
    <w:rsid w:val="00E63853"/>
    <w:rsid w:val="00E6438A"/>
    <w:rsid w:val="00E64F5D"/>
    <w:rsid w:val="00E65524"/>
    <w:rsid w:val="00E65B9C"/>
    <w:rsid w:val="00E665B9"/>
    <w:rsid w:val="00E6665E"/>
    <w:rsid w:val="00E67295"/>
    <w:rsid w:val="00E6755D"/>
    <w:rsid w:val="00E676AD"/>
    <w:rsid w:val="00E67928"/>
    <w:rsid w:val="00E67D3C"/>
    <w:rsid w:val="00E67EF2"/>
    <w:rsid w:val="00E70276"/>
    <w:rsid w:val="00E70C94"/>
    <w:rsid w:val="00E71F60"/>
    <w:rsid w:val="00E71FB6"/>
    <w:rsid w:val="00E72B72"/>
    <w:rsid w:val="00E72BC8"/>
    <w:rsid w:val="00E73304"/>
    <w:rsid w:val="00E73C75"/>
    <w:rsid w:val="00E73D16"/>
    <w:rsid w:val="00E73F31"/>
    <w:rsid w:val="00E74265"/>
    <w:rsid w:val="00E7499D"/>
    <w:rsid w:val="00E756C2"/>
    <w:rsid w:val="00E75C0A"/>
    <w:rsid w:val="00E75E18"/>
    <w:rsid w:val="00E767B0"/>
    <w:rsid w:val="00E76D1B"/>
    <w:rsid w:val="00E77A9D"/>
    <w:rsid w:val="00E803BE"/>
    <w:rsid w:val="00E8134C"/>
    <w:rsid w:val="00E81DF8"/>
    <w:rsid w:val="00E81F00"/>
    <w:rsid w:val="00E825CC"/>
    <w:rsid w:val="00E8262E"/>
    <w:rsid w:val="00E83A18"/>
    <w:rsid w:val="00E83E8A"/>
    <w:rsid w:val="00E83F6F"/>
    <w:rsid w:val="00E83FEE"/>
    <w:rsid w:val="00E84AA8"/>
    <w:rsid w:val="00E84BDF"/>
    <w:rsid w:val="00E85196"/>
    <w:rsid w:val="00E8584B"/>
    <w:rsid w:val="00E85B88"/>
    <w:rsid w:val="00E873E3"/>
    <w:rsid w:val="00E87D4D"/>
    <w:rsid w:val="00E87F10"/>
    <w:rsid w:val="00E90152"/>
    <w:rsid w:val="00E903C2"/>
    <w:rsid w:val="00E90443"/>
    <w:rsid w:val="00E90642"/>
    <w:rsid w:val="00E90A66"/>
    <w:rsid w:val="00E90BCC"/>
    <w:rsid w:val="00E913B3"/>
    <w:rsid w:val="00E91422"/>
    <w:rsid w:val="00E917AD"/>
    <w:rsid w:val="00E91B14"/>
    <w:rsid w:val="00E91BAB"/>
    <w:rsid w:val="00E92064"/>
    <w:rsid w:val="00E9230F"/>
    <w:rsid w:val="00E92369"/>
    <w:rsid w:val="00E931C7"/>
    <w:rsid w:val="00E932DB"/>
    <w:rsid w:val="00E9346C"/>
    <w:rsid w:val="00E93B49"/>
    <w:rsid w:val="00E93CED"/>
    <w:rsid w:val="00E951DB"/>
    <w:rsid w:val="00E95496"/>
    <w:rsid w:val="00E958A8"/>
    <w:rsid w:val="00E96D48"/>
    <w:rsid w:val="00E96D8B"/>
    <w:rsid w:val="00E9700F"/>
    <w:rsid w:val="00E97738"/>
    <w:rsid w:val="00E97919"/>
    <w:rsid w:val="00E97A67"/>
    <w:rsid w:val="00E97C9D"/>
    <w:rsid w:val="00EA0DE5"/>
    <w:rsid w:val="00EA0EAC"/>
    <w:rsid w:val="00EA1924"/>
    <w:rsid w:val="00EA2360"/>
    <w:rsid w:val="00EA28C0"/>
    <w:rsid w:val="00EA28CE"/>
    <w:rsid w:val="00EA3110"/>
    <w:rsid w:val="00EA31E7"/>
    <w:rsid w:val="00EA3C42"/>
    <w:rsid w:val="00EA3F58"/>
    <w:rsid w:val="00EA4429"/>
    <w:rsid w:val="00EA471A"/>
    <w:rsid w:val="00EA5494"/>
    <w:rsid w:val="00EA69B8"/>
    <w:rsid w:val="00EA6A37"/>
    <w:rsid w:val="00EA7B70"/>
    <w:rsid w:val="00EB0517"/>
    <w:rsid w:val="00EB076A"/>
    <w:rsid w:val="00EB160B"/>
    <w:rsid w:val="00EB1987"/>
    <w:rsid w:val="00EB1DB5"/>
    <w:rsid w:val="00EB1F47"/>
    <w:rsid w:val="00EB2240"/>
    <w:rsid w:val="00EB2683"/>
    <w:rsid w:val="00EB28CF"/>
    <w:rsid w:val="00EB302A"/>
    <w:rsid w:val="00EB3456"/>
    <w:rsid w:val="00EB407B"/>
    <w:rsid w:val="00EB4A5C"/>
    <w:rsid w:val="00EB4B40"/>
    <w:rsid w:val="00EB4E88"/>
    <w:rsid w:val="00EB5943"/>
    <w:rsid w:val="00EB5AA1"/>
    <w:rsid w:val="00EB5F8D"/>
    <w:rsid w:val="00EB6320"/>
    <w:rsid w:val="00EB65D9"/>
    <w:rsid w:val="00EB6BE3"/>
    <w:rsid w:val="00EB6DB2"/>
    <w:rsid w:val="00EB751A"/>
    <w:rsid w:val="00EB7F4A"/>
    <w:rsid w:val="00EC053B"/>
    <w:rsid w:val="00EC0B6D"/>
    <w:rsid w:val="00EC13AE"/>
    <w:rsid w:val="00EC15BE"/>
    <w:rsid w:val="00EC240E"/>
    <w:rsid w:val="00EC25BF"/>
    <w:rsid w:val="00EC25F3"/>
    <w:rsid w:val="00EC2693"/>
    <w:rsid w:val="00EC338A"/>
    <w:rsid w:val="00EC3781"/>
    <w:rsid w:val="00EC3C9D"/>
    <w:rsid w:val="00EC3D23"/>
    <w:rsid w:val="00EC4980"/>
    <w:rsid w:val="00EC4BFF"/>
    <w:rsid w:val="00EC575A"/>
    <w:rsid w:val="00EC690C"/>
    <w:rsid w:val="00EC6D17"/>
    <w:rsid w:val="00EC7255"/>
    <w:rsid w:val="00EC7316"/>
    <w:rsid w:val="00EC73C4"/>
    <w:rsid w:val="00EC79E3"/>
    <w:rsid w:val="00ED03AC"/>
    <w:rsid w:val="00ED077E"/>
    <w:rsid w:val="00ED0D16"/>
    <w:rsid w:val="00ED11A9"/>
    <w:rsid w:val="00ED15E5"/>
    <w:rsid w:val="00ED19A1"/>
    <w:rsid w:val="00ED1AE8"/>
    <w:rsid w:val="00ED2CF5"/>
    <w:rsid w:val="00ED3206"/>
    <w:rsid w:val="00ED3AF4"/>
    <w:rsid w:val="00ED3D76"/>
    <w:rsid w:val="00ED49EC"/>
    <w:rsid w:val="00ED4A9A"/>
    <w:rsid w:val="00ED5001"/>
    <w:rsid w:val="00ED5763"/>
    <w:rsid w:val="00ED590E"/>
    <w:rsid w:val="00ED596B"/>
    <w:rsid w:val="00ED59DE"/>
    <w:rsid w:val="00ED606F"/>
    <w:rsid w:val="00ED67C8"/>
    <w:rsid w:val="00ED6AFB"/>
    <w:rsid w:val="00ED705A"/>
    <w:rsid w:val="00ED74AB"/>
    <w:rsid w:val="00ED757A"/>
    <w:rsid w:val="00ED7641"/>
    <w:rsid w:val="00ED7889"/>
    <w:rsid w:val="00EE01D7"/>
    <w:rsid w:val="00EE07CE"/>
    <w:rsid w:val="00EE0D67"/>
    <w:rsid w:val="00EE1785"/>
    <w:rsid w:val="00EE2517"/>
    <w:rsid w:val="00EE32AD"/>
    <w:rsid w:val="00EE3722"/>
    <w:rsid w:val="00EE3B3C"/>
    <w:rsid w:val="00EE3B4F"/>
    <w:rsid w:val="00EE3B99"/>
    <w:rsid w:val="00EE3D8F"/>
    <w:rsid w:val="00EE4223"/>
    <w:rsid w:val="00EE4B13"/>
    <w:rsid w:val="00EE53A3"/>
    <w:rsid w:val="00EE5AEF"/>
    <w:rsid w:val="00EE63E1"/>
    <w:rsid w:val="00EE6538"/>
    <w:rsid w:val="00EE68F3"/>
    <w:rsid w:val="00EE7DDF"/>
    <w:rsid w:val="00EE7FD8"/>
    <w:rsid w:val="00EF0193"/>
    <w:rsid w:val="00EF0272"/>
    <w:rsid w:val="00EF0CE5"/>
    <w:rsid w:val="00EF1007"/>
    <w:rsid w:val="00EF1134"/>
    <w:rsid w:val="00EF1B34"/>
    <w:rsid w:val="00EF1BB6"/>
    <w:rsid w:val="00EF1DE9"/>
    <w:rsid w:val="00EF1F72"/>
    <w:rsid w:val="00EF2838"/>
    <w:rsid w:val="00EF287A"/>
    <w:rsid w:val="00EF2915"/>
    <w:rsid w:val="00EF39CA"/>
    <w:rsid w:val="00EF3B69"/>
    <w:rsid w:val="00EF403E"/>
    <w:rsid w:val="00EF487C"/>
    <w:rsid w:val="00EF4D26"/>
    <w:rsid w:val="00EF51FD"/>
    <w:rsid w:val="00EF5DE6"/>
    <w:rsid w:val="00EF5FAD"/>
    <w:rsid w:val="00EF6271"/>
    <w:rsid w:val="00EF631A"/>
    <w:rsid w:val="00EF6C20"/>
    <w:rsid w:val="00EF70D9"/>
    <w:rsid w:val="00EF7715"/>
    <w:rsid w:val="00F00C74"/>
    <w:rsid w:val="00F02149"/>
    <w:rsid w:val="00F021A3"/>
    <w:rsid w:val="00F02F07"/>
    <w:rsid w:val="00F032FB"/>
    <w:rsid w:val="00F0380C"/>
    <w:rsid w:val="00F03C8F"/>
    <w:rsid w:val="00F04609"/>
    <w:rsid w:val="00F04F4B"/>
    <w:rsid w:val="00F052BE"/>
    <w:rsid w:val="00F052D8"/>
    <w:rsid w:val="00F05A3F"/>
    <w:rsid w:val="00F05A51"/>
    <w:rsid w:val="00F06372"/>
    <w:rsid w:val="00F06435"/>
    <w:rsid w:val="00F068A7"/>
    <w:rsid w:val="00F06C24"/>
    <w:rsid w:val="00F06CCC"/>
    <w:rsid w:val="00F07075"/>
    <w:rsid w:val="00F07147"/>
    <w:rsid w:val="00F07BF5"/>
    <w:rsid w:val="00F07C94"/>
    <w:rsid w:val="00F10019"/>
    <w:rsid w:val="00F103EC"/>
    <w:rsid w:val="00F126A6"/>
    <w:rsid w:val="00F129C9"/>
    <w:rsid w:val="00F1309B"/>
    <w:rsid w:val="00F13195"/>
    <w:rsid w:val="00F1327E"/>
    <w:rsid w:val="00F134A8"/>
    <w:rsid w:val="00F137B7"/>
    <w:rsid w:val="00F13FB8"/>
    <w:rsid w:val="00F14772"/>
    <w:rsid w:val="00F152AE"/>
    <w:rsid w:val="00F158B6"/>
    <w:rsid w:val="00F15A4C"/>
    <w:rsid w:val="00F170D3"/>
    <w:rsid w:val="00F17ADE"/>
    <w:rsid w:val="00F17FA1"/>
    <w:rsid w:val="00F20A05"/>
    <w:rsid w:val="00F2149F"/>
    <w:rsid w:val="00F21E34"/>
    <w:rsid w:val="00F21F2D"/>
    <w:rsid w:val="00F2212A"/>
    <w:rsid w:val="00F22286"/>
    <w:rsid w:val="00F2242F"/>
    <w:rsid w:val="00F23399"/>
    <w:rsid w:val="00F23556"/>
    <w:rsid w:val="00F23820"/>
    <w:rsid w:val="00F23BFD"/>
    <w:rsid w:val="00F242DB"/>
    <w:rsid w:val="00F2432A"/>
    <w:rsid w:val="00F24755"/>
    <w:rsid w:val="00F24BD7"/>
    <w:rsid w:val="00F24FAA"/>
    <w:rsid w:val="00F25B03"/>
    <w:rsid w:val="00F25BF4"/>
    <w:rsid w:val="00F262C4"/>
    <w:rsid w:val="00F27037"/>
    <w:rsid w:val="00F271CD"/>
    <w:rsid w:val="00F27D7C"/>
    <w:rsid w:val="00F304D9"/>
    <w:rsid w:val="00F30760"/>
    <w:rsid w:val="00F30FC3"/>
    <w:rsid w:val="00F314D4"/>
    <w:rsid w:val="00F31754"/>
    <w:rsid w:val="00F31829"/>
    <w:rsid w:val="00F31A8D"/>
    <w:rsid w:val="00F31BFF"/>
    <w:rsid w:val="00F33A26"/>
    <w:rsid w:val="00F34284"/>
    <w:rsid w:val="00F34384"/>
    <w:rsid w:val="00F34749"/>
    <w:rsid w:val="00F34E41"/>
    <w:rsid w:val="00F35324"/>
    <w:rsid w:val="00F35452"/>
    <w:rsid w:val="00F35F15"/>
    <w:rsid w:val="00F36766"/>
    <w:rsid w:val="00F3687B"/>
    <w:rsid w:val="00F37041"/>
    <w:rsid w:val="00F37877"/>
    <w:rsid w:val="00F37CB0"/>
    <w:rsid w:val="00F426C3"/>
    <w:rsid w:val="00F42906"/>
    <w:rsid w:val="00F42D36"/>
    <w:rsid w:val="00F43567"/>
    <w:rsid w:val="00F43BC5"/>
    <w:rsid w:val="00F44062"/>
    <w:rsid w:val="00F4413F"/>
    <w:rsid w:val="00F443E1"/>
    <w:rsid w:val="00F445F0"/>
    <w:rsid w:val="00F44E2D"/>
    <w:rsid w:val="00F453BF"/>
    <w:rsid w:val="00F455A4"/>
    <w:rsid w:val="00F45E7B"/>
    <w:rsid w:val="00F46030"/>
    <w:rsid w:val="00F465F1"/>
    <w:rsid w:val="00F50A1C"/>
    <w:rsid w:val="00F512CC"/>
    <w:rsid w:val="00F51406"/>
    <w:rsid w:val="00F51643"/>
    <w:rsid w:val="00F517C5"/>
    <w:rsid w:val="00F51965"/>
    <w:rsid w:val="00F51994"/>
    <w:rsid w:val="00F520DB"/>
    <w:rsid w:val="00F521BF"/>
    <w:rsid w:val="00F5276B"/>
    <w:rsid w:val="00F52EAD"/>
    <w:rsid w:val="00F5334F"/>
    <w:rsid w:val="00F5336F"/>
    <w:rsid w:val="00F53C96"/>
    <w:rsid w:val="00F53CB4"/>
    <w:rsid w:val="00F541BC"/>
    <w:rsid w:val="00F553C1"/>
    <w:rsid w:val="00F557DC"/>
    <w:rsid w:val="00F56F44"/>
    <w:rsid w:val="00F5760E"/>
    <w:rsid w:val="00F5768E"/>
    <w:rsid w:val="00F57CD9"/>
    <w:rsid w:val="00F60618"/>
    <w:rsid w:val="00F610A6"/>
    <w:rsid w:val="00F61434"/>
    <w:rsid w:val="00F61E5C"/>
    <w:rsid w:val="00F61F29"/>
    <w:rsid w:val="00F62274"/>
    <w:rsid w:val="00F62B78"/>
    <w:rsid w:val="00F63092"/>
    <w:rsid w:val="00F638CF"/>
    <w:rsid w:val="00F649F3"/>
    <w:rsid w:val="00F64D8E"/>
    <w:rsid w:val="00F654F3"/>
    <w:rsid w:val="00F6580D"/>
    <w:rsid w:val="00F66A5B"/>
    <w:rsid w:val="00F66AD3"/>
    <w:rsid w:val="00F67523"/>
    <w:rsid w:val="00F67716"/>
    <w:rsid w:val="00F67D91"/>
    <w:rsid w:val="00F67FEB"/>
    <w:rsid w:val="00F7081E"/>
    <w:rsid w:val="00F714D6"/>
    <w:rsid w:val="00F71C06"/>
    <w:rsid w:val="00F71D37"/>
    <w:rsid w:val="00F72489"/>
    <w:rsid w:val="00F72E50"/>
    <w:rsid w:val="00F72E52"/>
    <w:rsid w:val="00F72FC7"/>
    <w:rsid w:val="00F73351"/>
    <w:rsid w:val="00F7402D"/>
    <w:rsid w:val="00F74CF3"/>
    <w:rsid w:val="00F74D78"/>
    <w:rsid w:val="00F74F27"/>
    <w:rsid w:val="00F74FDF"/>
    <w:rsid w:val="00F755C4"/>
    <w:rsid w:val="00F75A4B"/>
    <w:rsid w:val="00F75CD2"/>
    <w:rsid w:val="00F76744"/>
    <w:rsid w:val="00F80E46"/>
    <w:rsid w:val="00F816C3"/>
    <w:rsid w:val="00F82559"/>
    <w:rsid w:val="00F82C6A"/>
    <w:rsid w:val="00F83CE0"/>
    <w:rsid w:val="00F84459"/>
    <w:rsid w:val="00F85427"/>
    <w:rsid w:val="00F86255"/>
    <w:rsid w:val="00F8629A"/>
    <w:rsid w:val="00F86368"/>
    <w:rsid w:val="00F8676D"/>
    <w:rsid w:val="00F872CB"/>
    <w:rsid w:val="00F875E7"/>
    <w:rsid w:val="00F903FA"/>
    <w:rsid w:val="00F91129"/>
    <w:rsid w:val="00F9225F"/>
    <w:rsid w:val="00F92368"/>
    <w:rsid w:val="00F92388"/>
    <w:rsid w:val="00F9262B"/>
    <w:rsid w:val="00F937A4"/>
    <w:rsid w:val="00F94B6D"/>
    <w:rsid w:val="00F95242"/>
    <w:rsid w:val="00F95F46"/>
    <w:rsid w:val="00F96968"/>
    <w:rsid w:val="00F96DA1"/>
    <w:rsid w:val="00F96F29"/>
    <w:rsid w:val="00F97970"/>
    <w:rsid w:val="00F97CB9"/>
    <w:rsid w:val="00F97F59"/>
    <w:rsid w:val="00FA008E"/>
    <w:rsid w:val="00FA047E"/>
    <w:rsid w:val="00FA134B"/>
    <w:rsid w:val="00FA189F"/>
    <w:rsid w:val="00FA1DDF"/>
    <w:rsid w:val="00FA211F"/>
    <w:rsid w:val="00FA22CC"/>
    <w:rsid w:val="00FA29CA"/>
    <w:rsid w:val="00FA4B6C"/>
    <w:rsid w:val="00FA58B2"/>
    <w:rsid w:val="00FA5F0C"/>
    <w:rsid w:val="00FA5F36"/>
    <w:rsid w:val="00FA6958"/>
    <w:rsid w:val="00FA756F"/>
    <w:rsid w:val="00FA7C4B"/>
    <w:rsid w:val="00FB02EC"/>
    <w:rsid w:val="00FB1DCA"/>
    <w:rsid w:val="00FB2263"/>
    <w:rsid w:val="00FB25B1"/>
    <w:rsid w:val="00FB29B0"/>
    <w:rsid w:val="00FB2AE1"/>
    <w:rsid w:val="00FB2C12"/>
    <w:rsid w:val="00FB2CDA"/>
    <w:rsid w:val="00FB3B05"/>
    <w:rsid w:val="00FB3DBF"/>
    <w:rsid w:val="00FB4029"/>
    <w:rsid w:val="00FB58B2"/>
    <w:rsid w:val="00FB76C8"/>
    <w:rsid w:val="00FB7A98"/>
    <w:rsid w:val="00FB7BAA"/>
    <w:rsid w:val="00FC01DC"/>
    <w:rsid w:val="00FC05EC"/>
    <w:rsid w:val="00FC0C11"/>
    <w:rsid w:val="00FC1573"/>
    <w:rsid w:val="00FC1D27"/>
    <w:rsid w:val="00FC24DE"/>
    <w:rsid w:val="00FC26A4"/>
    <w:rsid w:val="00FC2819"/>
    <w:rsid w:val="00FC2844"/>
    <w:rsid w:val="00FC2A22"/>
    <w:rsid w:val="00FC38E9"/>
    <w:rsid w:val="00FC3952"/>
    <w:rsid w:val="00FC3DF0"/>
    <w:rsid w:val="00FC3FD0"/>
    <w:rsid w:val="00FC4542"/>
    <w:rsid w:val="00FC5AF6"/>
    <w:rsid w:val="00FC69EE"/>
    <w:rsid w:val="00FC6BCF"/>
    <w:rsid w:val="00FC6E3E"/>
    <w:rsid w:val="00FC6E47"/>
    <w:rsid w:val="00FC6EE1"/>
    <w:rsid w:val="00FC7474"/>
    <w:rsid w:val="00FD03FA"/>
    <w:rsid w:val="00FD0C55"/>
    <w:rsid w:val="00FD0EF7"/>
    <w:rsid w:val="00FD1059"/>
    <w:rsid w:val="00FD166B"/>
    <w:rsid w:val="00FD1A3A"/>
    <w:rsid w:val="00FD1DB5"/>
    <w:rsid w:val="00FD2211"/>
    <w:rsid w:val="00FD256B"/>
    <w:rsid w:val="00FD2682"/>
    <w:rsid w:val="00FD26D6"/>
    <w:rsid w:val="00FD2C47"/>
    <w:rsid w:val="00FD36A0"/>
    <w:rsid w:val="00FD4AA1"/>
    <w:rsid w:val="00FD4E4E"/>
    <w:rsid w:val="00FD4E7F"/>
    <w:rsid w:val="00FD52B7"/>
    <w:rsid w:val="00FD5FD9"/>
    <w:rsid w:val="00FD61F6"/>
    <w:rsid w:val="00FD65D1"/>
    <w:rsid w:val="00FD73B2"/>
    <w:rsid w:val="00FD7455"/>
    <w:rsid w:val="00FE04EF"/>
    <w:rsid w:val="00FE052A"/>
    <w:rsid w:val="00FE0F12"/>
    <w:rsid w:val="00FE108D"/>
    <w:rsid w:val="00FE1824"/>
    <w:rsid w:val="00FE23CE"/>
    <w:rsid w:val="00FE2445"/>
    <w:rsid w:val="00FE2A3B"/>
    <w:rsid w:val="00FE39BF"/>
    <w:rsid w:val="00FE42F8"/>
    <w:rsid w:val="00FE4307"/>
    <w:rsid w:val="00FE4619"/>
    <w:rsid w:val="00FE47A1"/>
    <w:rsid w:val="00FE4FE9"/>
    <w:rsid w:val="00FE5862"/>
    <w:rsid w:val="00FE7C19"/>
    <w:rsid w:val="00FF15EA"/>
    <w:rsid w:val="00FF1BBC"/>
    <w:rsid w:val="00FF1BD1"/>
    <w:rsid w:val="00FF1D95"/>
    <w:rsid w:val="00FF1F15"/>
    <w:rsid w:val="00FF1F92"/>
    <w:rsid w:val="00FF1FCF"/>
    <w:rsid w:val="00FF260E"/>
    <w:rsid w:val="00FF2B10"/>
    <w:rsid w:val="00FF3599"/>
    <w:rsid w:val="00FF4997"/>
    <w:rsid w:val="00FF5B75"/>
    <w:rsid w:val="00FF6644"/>
    <w:rsid w:val="00FF68AB"/>
    <w:rsid w:val="00FF722A"/>
    <w:rsid w:val="00FF7979"/>
    <w:rsid w:val="00FF7C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41C0BF47"/>
  <w15:docId w15:val="{CB2CEF44-2135-4833-91DA-803CB8AB04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6C7BA9"/>
    <w:pPr>
      <w:widowControl w:val="0"/>
      <w:ind w:firstLineChars="100" w:firstLine="100"/>
    </w:pPr>
    <w:rPr>
      <w:rFonts w:ascii="Arial" w:hAnsi="Arial"/>
      <w:sz w:val="22"/>
    </w:rPr>
  </w:style>
  <w:style w:type="paragraph" w:styleId="1">
    <w:name w:val="heading 1"/>
    <w:basedOn w:val="a1"/>
    <w:next w:val="a1"/>
    <w:link w:val="10"/>
    <w:uiPriority w:val="9"/>
    <w:qFormat/>
    <w:rsid w:val="00322878"/>
    <w:pPr>
      <w:keepNext/>
      <w:keepLines/>
      <w:spacing w:before="220" w:after="210"/>
      <w:jc w:val="center"/>
      <w:outlineLvl w:val="0"/>
    </w:pPr>
    <w:rPr>
      <w:rFonts w:eastAsia="Arial"/>
      <w:b/>
      <w:bCs/>
      <w:kern w:val="44"/>
      <w:sz w:val="24"/>
      <w:szCs w:val="44"/>
    </w:rPr>
  </w:style>
  <w:style w:type="paragraph" w:styleId="21">
    <w:name w:val="heading 2"/>
    <w:basedOn w:val="1"/>
    <w:next w:val="maintextfollowingheading"/>
    <w:link w:val="22"/>
    <w:uiPriority w:val="9"/>
    <w:unhideWhenUsed/>
    <w:qFormat/>
    <w:rsid w:val="00AB6EF8"/>
    <w:pPr>
      <w:spacing w:before="0" w:after="0"/>
      <w:ind w:firstLineChars="0" w:firstLine="0"/>
      <w:jc w:val="left"/>
      <w:outlineLvl w:val="1"/>
    </w:pPr>
    <w:rPr>
      <w:rFonts w:eastAsiaTheme="majorEastAsia" w:cstheme="majorBidi"/>
      <w:bCs w:val="0"/>
      <w:szCs w:val="32"/>
    </w:rPr>
  </w:style>
  <w:style w:type="paragraph" w:styleId="31">
    <w:name w:val="heading 3"/>
    <w:basedOn w:val="21"/>
    <w:next w:val="maintextfollowingheading"/>
    <w:link w:val="32"/>
    <w:uiPriority w:val="9"/>
    <w:unhideWhenUsed/>
    <w:qFormat/>
    <w:rsid w:val="00AB6EF8"/>
    <w:pPr>
      <w:widowControl/>
      <w:outlineLvl w:val="2"/>
    </w:pPr>
    <w:rPr>
      <w:rFonts w:cs="Arial"/>
      <w:color w:val="000000" w:themeColor="text1"/>
    </w:rPr>
  </w:style>
  <w:style w:type="paragraph" w:styleId="41">
    <w:name w:val="heading 4"/>
    <w:basedOn w:val="a1"/>
    <w:next w:val="a1"/>
    <w:link w:val="42"/>
    <w:uiPriority w:val="9"/>
    <w:semiHidden/>
    <w:unhideWhenUsed/>
    <w:qFormat/>
    <w:rsid w:val="00013B47"/>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1">
    <w:name w:val="heading 5"/>
    <w:basedOn w:val="a1"/>
    <w:next w:val="a1"/>
    <w:link w:val="52"/>
    <w:uiPriority w:val="9"/>
    <w:semiHidden/>
    <w:unhideWhenUsed/>
    <w:qFormat/>
    <w:rsid w:val="00013B47"/>
    <w:pPr>
      <w:keepNext/>
      <w:keepLines/>
      <w:spacing w:before="280" w:after="290" w:line="376" w:lineRule="auto"/>
      <w:outlineLvl w:val="4"/>
    </w:pPr>
    <w:rPr>
      <w:b/>
      <w:bCs/>
      <w:sz w:val="28"/>
      <w:szCs w:val="28"/>
    </w:rPr>
  </w:style>
  <w:style w:type="paragraph" w:styleId="6">
    <w:name w:val="heading 6"/>
    <w:basedOn w:val="a1"/>
    <w:next w:val="a1"/>
    <w:link w:val="60"/>
    <w:uiPriority w:val="9"/>
    <w:semiHidden/>
    <w:unhideWhenUsed/>
    <w:qFormat/>
    <w:rsid w:val="00013B47"/>
    <w:pPr>
      <w:keepNext/>
      <w:keepLines/>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1"/>
    <w:next w:val="a1"/>
    <w:link w:val="70"/>
    <w:uiPriority w:val="9"/>
    <w:semiHidden/>
    <w:unhideWhenUsed/>
    <w:qFormat/>
    <w:rsid w:val="00013B47"/>
    <w:pPr>
      <w:keepNext/>
      <w:keepLines/>
      <w:spacing w:before="240" w:after="64" w:line="320" w:lineRule="auto"/>
      <w:outlineLvl w:val="6"/>
    </w:pPr>
    <w:rPr>
      <w:b/>
      <w:bCs/>
      <w:sz w:val="24"/>
      <w:szCs w:val="24"/>
    </w:rPr>
  </w:style>
  <w:style w:type="paragraph" w:styleId="8">
    <w:name w:val="heading 8"/>
    <w:basedOn w:val="a1"/>
    <w:next w:val="a1"/>
    <w:link w:val="80"/>
    <w:uiPriority w:val="9"/>
    <w:semiHidden/>
    <w:unhideWhenUsed/>
    <w:qFormat/>
    <w:rsid w:val="00013B47"/>
    <w:pPr>
      <w:keepNext/>
      <w:keepLines/>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1"/>
    <w:next w:val="a1"/>
    <w:link w:val="90"/>
    <w:uiPriority w:val="9"/>
    <w:semiHidden/>
    <w:unhideWhenUsed/>
    <w:qFormat/>
    <w:rsid w:val="00013B47"/>
    <w:pPr>
      <w:keepNext/>
      <w:keepLines/>
      <w:spacing w:before="240" w:after="64" w:line="320" w:lineRule="auto"/>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customStyle="1" w:styleId="EndNoteBibliographyTitle">
    <w:name w:val="EndNote Bibliography Title"/>
    <w:basedOn w:val="a1"/>
    <w:link w:val="EndNoteBibliographyTitle0"/>
    <w:rsid w:val="00033926"/>
    <w:pPr>
      <w:jc w:val="center"/>
    </w:pPr>
    <w:rPr>
      <w:rFonts w:ascii="等线" w:eastAsia="等线" w:hAnsi="等线"/>
      <w:noProof/>
      <w:sz w:val="20"/>
    </w:rPr>
  </w:style>
  <w:style w:type="character" w:customStyle="1" w:styleId="EndNoteBibliographyTitle0">
    <w:name w:val="EndNote Bibliography Title 字符"/>
    <w:basedOn w:val="a2"/>
    <w:link w:val="EndNoteBibliographyTitle"/>
    <w:rsid w:val="00033926"/>
    <w:rPr>
      <w:rFonts w:ascii="等线" w:eastAsia="等线" w:hAnsi="等线"/>
      <w:noProof/>
      <w:sz w:val="20"/>
    </w:rPr>
  </w:style>
  <w:style w:type="paragraph" w:customStyle="1" w:styleId="EndNoteBibliography">
    <w:name w:val="EndNote Bibliography"/>
    <w:basedOn w:val="a1"/>
    <w:link w:val="EndNoteBibliography0"/>
    <w:rsid w:val="00033926"/>
    <w:rPr>
      <w:rFonts w:ascii="等线" w:eastAsia="等线" w:hAnsi="等线"/>
      <w:noProof/>
      <w:sz w:val="20"/>
    </w:rPr>
  </w:style>
  <w:style w:type="character" w:customStyle="1" w:styleId="EndNoteBibliography0">
    <w:name w:val="EndNote Bibliography 字符"/>
    <w:basedOn w:val="a2"/>
    <w:link w:val="EndNoteBibliography"/>
    <w:rsid w:val="00033926"/>
    <w:rPr>
      <w:rFonts w:ascii="等线" w:eastAsia="等线" w:hAnsi="等线"/>
      <w:noProof/>
      <w:sz w:val="20"/>
    </w:rPr>
  </w:style>
  <w:style w:type="paragraph" w:styleId="a5">
    <w:name w:val="List Paragraph"/>
    <w:basedOn w:val="a1"/>
    <w:uiPriority w:val="34"/>
    <w:qFormat/>
    <w:rsid w:val="00CE7541"/>
    <w:pPr>
      <w:ind w:firstLineChars="200" w:firstLine="420"/>
    </w:pPr>
  </w:style>
  <w:style w:type="character" w:styleId="a6">
    <w:name w:val="Placeholder Text"/>
    <w:basedOn w:val="a2"/>
    <w:uiPriority w:val="99"/>
    <w:semiHidden/>
    <w:rsid w:val="00CD6117"/>
    <w:rPr>
      <w:color w:val="808080"/>
    </w:rPr>
  </w:style>
  <w:style w:type="character" w:customStyle="1" w:styleId="mn">
    <w:name w:val="mn"/>
    <w:basedOn w:val="a2"/>
    <w:rsid w:val="00B22521"/>
  </w:style>
  <w:style w:type="character" w:customStyle="1" w:styleId="mjxassistivemathml">
    <w:name w:val="mjx_assistive_mathml"/>
    <w:basedOn w:val="a2"/>
    <w:rsid w:val="00B22521"/>
  </w:style>
  <w:style w:type="character" w:customStyle="1" w:styleId="mi">
    <w:name w:val="mi"/>
    <w:basedOn w:val="a2"/>
    <w:rsid w:val="00B22521"/>
  </w:style>
  <w:style w:type="paragraph" w:styleId="a7">
    <w:name w:val="header"/>
    <w:basedOn w:val="a1"/>
    <w:link w:val="a8"/>
    <w:uiPriority w:val="99"/>
    <w:unhideWhenUsed/>
    <w:rsid w:val="006B31D1"/>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2"/>
    <w:link w:val="a7"/>
    <w:uiPriority w:val="99"/>
    <w:rsid w:val="006B31D1"/>
    <w:rPr>
      <w:sz w:val="18"/>
      <w:szCs w:val="18"/>
    </w:rPr>
  </w:style>
  <w:style w:type="paragraph" w:styleId="a9">
    <w:name w:val="footer"/>
    <w:basedOn w:val="a1"/>
    <w:link w:val="aa"/>
    <w:uiPriority w:val="99"/>
    <w:unhideWhenUsed/>
    <w:rsid w:val="006B31D1"/>
    <w:pPr>
      <w:tabs>
        <w:tab w:val="center" w:pos="4153"/>
        <w:tab w:val="right" w:pos="8306"/>
      </w:tabs>
      <w:snapToGrid w:val="0"/>
    </w:pPr>
    <w:rPr>
      <w:sz w:val="18"/>
      <w:szCs w:val="18"/>
    </w:rPr>
  </w:style>
  <w:style w:type="character" w:customStyle="1" w:styleId="aa">
    <w:name w:val="页脚 字符"/>
    <w:basedOn w:val="a2"/>
    <w:link w:val="a9"/>
    <w:uiPriority w:val="99"/>
    <w:rsid w:val="006B31D1"/>
    <w:rPr>
      <w:sz w:val="18"/>
      <w:szCs w:val="18"/>
    </w:rPr>
  </w:style>
  <w:style w:type="character" w:styleId="ab">
    <w:name w:val="annotation reference"/>
    <w:basedOn w:val="a2"/>
    <w:uiPriority w:val="99"/>
    <w:semiHidden/>
    <w:unhideWhenUsed/>
    <w:rsid w:val="00657DE6"/>
    <w:rPr>
      <w:sz w:val="21"/>
      <w:szCs w:val="21"/>
    </w:rPr>
  </w:style>
  <w:style w:type="paragraph" w:styleId="ac">
    <w:name w:val="annotation text"/>
    <w:basedOn w:val="a1"/>
    <w:link w:val="ad"/>
    <w:uiPriority w:val="99"/>
    <w:semiHidden/>
    <w:unhideWhenUsed/>
    <w:rsid w:val="00657DE6"/>
  </w:style>
  <w:style w:type="character" w:customStyle="1" w:styleId="ad">
    <w:name w:val="批注文字 字符"/>
    <w:basedOn w:val="a2"/>
    <w:link w:val="ac"/>
    <w:uiPriority w:val="99"/>
    <w:semiHidden/>
    <w:rsid w:val="00657DE6"/>
  </w:style>
  <w:style w:type="paragraph" w:styleId="ae">
    <w:name w:val="annotation subject"/>
    <w:basedOn w:val="ac"/>
    <w:next w:val="ac"/>
    <w:link w:val="af"/>
    <w:uiPriority w:val="99"/>
    <w:semiHidden/>
    <w:unhideWhenUsed/>
    <w:rsid w:val="00657DE6"/>
    <w:rPr>
      <w:b/>
      <w:bCs/>
    </w:rPr>
  </w:style>
  <w:style w:type="character" w:customStyle="1" w:styleId="af">
    <w:name w:val="批注主题 字符"/>
    <w:basedOn w:val="ad"/>
    <w:link w:val="ae"/>
    <w:uiPriority w:val="99"/>
    <w:semiHidden/>
    <w:rsid w:val="00657DE6"/>
    <w:rPr>
      <w:b/>
      <w:bCs/>
    </w:rPr>
  </w:style>
  <w:style w:type="paragraph" w:styleId="af0">
    <w:name w:val="Balloon Text"/>
    <w:basedOn w:val="a1"/>
    <w:link w:val="af1"/>
    <w:uiPriority w:val="99"/>
    <w:semiHidden/>
    <w:unhideWhenUsed/>
    <w:rsid w:val="00657DE6"/>
    <w:rPr>
      <w:sz w:val="18"/>
      <w:szCs w:val="18"/>
    </w:rPr>
  </w:style>
  <w:style w:type="character" w:customStyle="1" w:styleId="af1">
    <w:name w:val="批注框文本 字符"/>
    <w:basedOn w:val="a2"/>
    <w:link w:val="af0"/>
    <w:uiPriority w:val="99"/>
    <w:semiHidden/>
    <w:rsid w:val="00657DE6"/>
    <w:rPr>
      <w:sz w:val="18"/>
      <w:szCs w:val="18"/>
    </w:rPr>
  </w:style>
  <w:style w:type="paragraph" w:styleId="af2">
    <w:name w:val="Normal (Web)"/>
    <w:basedOn w:val="a1"/>
    <w:uiPriority w:val="99"/>
    <w:semiHidden/>
    <w:unhideWhenUsed/>
    <w:rsid w:val="003701CD"/>
    <w:pPr>
      <w:widowControl/>
      <w:spacing w:before="100" w:beforeAutospacing="1" w:after="100" w:afterAutospacing="1"/>
    </w:pPr>
    <w:rPr>
      <w:rFonts w:ascii="宋体" w:eastAsia="宋体" w:hAnsi="宋体" w:cs="宋体"/>
      <w:kern w:val="0"/>
      <w:sz w:val="24"/>
      <w:szCs w:val="24"/>
    </w:rPr>
  </w:style>
  <w:style w:type="table" w:styleId="af3">
    <w:name w:val="Table Grid"/>
    <w:basedOn w:val="a3"/>
    <w:uiPriority w:val="39"/>
    <w:rsid w:val="00363F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Affiliation">
    <w:name w:val="Author-Affiliation"/>
    <w:basedOn w:val="a1"/>
    <w:link w:val="Author-AffiliationChar"/>
    <w:qFormat/>
    <w:rsid w:val="0080232B"/>
    <w:pPr>
      <w:widowControl/>
      <w:spacing w:before="100" w:after="52" w:line="240" w:lineRule="exact"/>
    </w:pPr>
    <w:rPr>
      <w:rFonts w:ascii="Helvetica-Light" w:eastAsia="宋体" w:hAnsi="Helvetica-Light" w:cs="Times New Roman"/>
      <w:iCs/>
      <w:kern w:val="0"/>
      <w:sz w:val="18"/>
      <w:szCs w:val="18"/>
      <w:lang w:eastAsia="en-US"/>
    </w:rPr>
  </w:style>
  <w:style w:type="character" w:customStyle="1" w:styleId="Author-AffiliationChar">
    <w:name w:val="Author-Affiliation Char"/>
    <w:link w:val="Author-Affiliation"/>
    <w:rsid w:val="0080232B"/>
    <w:rPr>
      <w:rFonts w:ascii="Helvetica-Light" w:eastAsia="宋体" w:hAnsi="Helvetica-Light" w:cs="Times New Roman"/>
      <w:iCs/>
      <w:kern w:val="0"/>
      <w:sz w:val="18"/>
      <w:szCs w:val="18"/>
      <w:lang w:eastAsia="en-US"/>
    </w:rPr>
  </w:style>
  <w:style w:type="table" w:styleId="61">
    <w:name w:val="Grid Table 6 Colorful"/>
    <w:basedOn w:val="a3"/>
    <w:uiPriority w:val="51"/>
    <w:rsid w:val="00240A3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23">
    <w:name w:val="Grid Table 2"/>
    <w:basedOn w:val="a3"/>
    <w:uiPriority w:val="47"/>
    <w:rsid w:val="00240A3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f4">
    <w:name w:val="Hyperlink"/>
    <w:basedOn w:val="a2"/>
    <w:uiPriority w:val="99"/>
    <w:unhideWhenUsed/>
    <w:rsid w:val="001049D2"/>
    <w:rPr>
      <w:color w:val="0563C1" w:themeColor="hyperlink"/>
      <w:u w:val="single"/>
    </w:rPr>
  </w:style>
  <w:style w:type="paragraph" w:styleId="af5">
    <w:name w:val="Revision"/>
    <w:hidden/>
    <w:uiPriority w:val="99"/>
    <w:semiHidden/>
    <w:rsid w:val="004F2E42"/>
  </w:style>
  <w:style w:type="character" w:customStyle="1" w:styleId="11">
    <w:name w:val="未处理的提及1"/>
    <w:basedOn w:val="a2"/>
    <w:uiPriority w:val="99"/>
    <w:semiHidden/>
    <w:unhideWhenUsed/>
    <w:rsid w:val="004A6819"/>
    <w:rPr>
      <w:color w:val="605E5C"/>
      <w:shd w:val="clear" w:color="auto" w:fill="E1DFDD"/>
    </w:rPr>
  </w:style>
  <w:style w:type="character" w:customStyle="1" w:styleId="MTEquationSection">
    <w:name w:val="MTEquationSection"/>
    <w:basedOn w:val="a2"/>
    <w:rsid w:val="00A338A7"/>
    <w:rPr>
      <w:rFonts w:ascii="Arial" w:hAnsi="Arial" w:cs="Arial"/>
      <w:b/>
      <w:vanish/>
      <w:color w:val="FF0000"/>
      <w:sz w:val="24"/>
    </w:rPr>
  </w:style>
  <w:style w:type="character" w:customStyle="1" w:styleId="24">
    <w:name w:val="未处理的提及2"/>
    <w:basedOn w:val="a2"/>
    <w:uiPriority w:val="99"/>
    <w:semiHidden/>
    <w:unhideWhenUsed/>
    <w:rsid w:val="000740EA"/>
    <w:rPr>
      <w:color w:val="605E5C"/>
      <w:shd w:val="clear" w:color="auto" w:fill="E1DFDD"/>
    </w:rPr>
  </w:style>
  <w:style w:type="character" w:customStyle="1" w:styleId="10">
    <w:name w:val="标题 1 字符"/>
    <w:basedOn w:val="a2"/>
    <w:link w:val="1"/>
    <w:uiPriority w:val="9"/>
    <w:rsid w:val="00322878"/>
    <w:rPr>
      <w:rFonts w:ascii="Arial" w:eastAsia="Arial" w:hAnsi="Arial"/>
      <w:b/>
      <w:bCs/>
      <w:kern w:val="44"/>
      <w:sz w:val="24"/>
      <w:szCs w:val="44"/>
    </w:rPr>
  </w:style>
  <w:style w:type="character" w:customStyle="1" w:styleId="22">
    <w:name w:val="标题 2 字符"/>
    <w:basedOn w:val="a2"/>
    <w:link w:val="21"/>
    <w:uiPriority w:val="9"/>
    <w:rsid w:val="00AB6EF8"/>
    <w:rPr>
      <w:rFonts w:ascii="Arial" w:eastAsiaTheme="majorEastAsia" w:hAnsi="Arial" w:cstheme="majorBidi"/>
      <w:b/>
      <w:kern w:val="44"/>
      <w:sz w:val="24"/>
      <w:szCs w:val="32"/>
    </w:rPr>
  </w:style>
  <w:style w:type="character" w:customStyle="1" w:styleId="32">
    <w:name w:val="标题 3 字符"/>
    <w:basedOn w:val="a2"/>
    <w:link w:val="31"/>
    <w:uiPriority w:val="9"/>
    <w:rsid w:val="00AB6EF8"/>
    <w:rPr>
      <w:rFonts w:ascii="Arial" w:eastAsiaTheme="majorEastAsia" w:hAnsi="Arial" w:cs="Arial"/>
      <w:b/>
      <w:color w:val="000000" w:themeColor="text1"/>
      <w:kern w:val="44"/>
      <w:sz w:val="24"/>
      <w:szCs w:val="32"/>
    </w:rPr>
  </w:style>
  <w:style w:type="paragraph" w:customStyle="1" w:styleId="CitaviBibliographyEntry">
    <w:name w:val="Citavi Bibliography Entry"/>
    <w:basedOn w:val="a1"/>
    <w:link w:val="CitaviBibliographyEntry0"/>
    <w:uiPriority w:val="99"/>
    <w:rsid w:val="001B622F"/>
    <w:pPr>
      <w:tabs>
        <w:tab w:val="left" w:pos="340"/>
      </w:tabs>
      <w:adjustRightInd w:val="0"/>
      <w:spacing w:after="120"/>
      <w:ind w:left="340" w:hangingChars="200" w:hanging="340"/>
    </w:pPr>
    <w:rPr>
      <w:rFonts w:eastAsia="Arial"/>
      <w:sz w:val="20"/>
    </w:rPr>
  </w:style>
  <w:style w:type="character" w:customStyle="1" w:styleId="CitaviBibliographyEntry0">
    <w:name w:val="Citavi Bibliography Entry 字符"/>
    <w:basedOn w:val="a2"/>
    <w:link w:val="CitaviBibliographyEntry"/>
    <w:uiPriority w:val="99"/>
    <w:rsid w:val="001B622F"/>
    <w:rPr>
      <w:rFonts w:ascii="Arial" w:eastAsia="Arial" w:hAnsi="Arial"/>
      <w:sz w:val="20"/>
    </w:rPr>
  </w:style>
  <w:style w:type="paragraph" w:customStyle="1" w:styleId="CitaviBibliographyHeading">
    <w:name w:val="Citavi Bibliography Heading"/>
    <w:basedOn w:val="1"/>
    <w:link w:val="CitaviBibliographyHeading0"/>
    <w:uiPriority w:val="99"/>
    <w:rsid w:val="00013B47"/>
    <w:pPr>
      <w:jc w:val="left"/>
    </w:pPr>
  </w:style>
  <w:style w:type="character" w:customStyle="1" w:styleId="CitaviBibliographyHeading0">
    <w:name w:val="Citavi Bibliography Heading 字符"/>
    <w:basedOn w:val="a2"/>
    <w:link w:val="CitaviBibliographyHeading"/>
    <w:uiPriority w:val="99"/>
    <w:rsid w:val="00013B47"/>
    <w:rPr>
      <w:rFonts w:ascii="Arial" w:eastAsia="Arial" w:hAnsi="Arial"/>
      <w:b/>
      <w:bCs/>
      <w:kern w:val="44"/>
      <w:sz w:val="24"/>
      <w:szCs w:val="44"/>
    </w:rPr>
  </w:style>
  <w:style w:type="paragraph" w:customStyle="1" w:styleId="CitaviChapterBibliographyHeading">
    <w:name w:val="Citavi Chapter Bibliography Heading"/>
    <w:basedOn w:val="21"/>
    <w:link w:val="CitaviChapterBibliographyHeading0"/>
    <w:uiPriority w:val="99"/>
    <w:rsid w:val="00013B47"/>
  </w:style>
  <w:style w:type="character" w:customStyle="1" w:styleId="CitaviChapterBibliographyHeading0">
    <w:name w:val="Citavi Chapter Bibliography Heading 字符"/>
    <w:basedOn w:val="a2"/>
    <w:link w:val="CitaviChapterBibliographyHeading"/>
    <w:uiPriority w:val="99"/>
    <w:rsid w:val="00013B47"/>
    <w:rPr>
      <w:rFonts w:ascii="Arial" w:eastAsiaTheme="majorEastAsia" w:hAnsi="Arial" w:cstheme="majorBidi"/>
      <w:b/>
      <w:kern w:val="44"/>
      <w:sz w:val="24"/>
      <w:szCs w:val="32"/>
    </w:rPr>
  </w:style>
  <w:style w:type="paragraph" w:customStyle="1" w:styleId="CitaviBibliographySubheading1">
    <w:name w:val="Citavi Bibliography Subheading 1"/>
    <w:basedOn w:val="21"/>
    <w:link w:val="CitaviBibliographySubheading10"/>
    <w:uiPriority w:val="99"/>
    <w:rsid w:val="00013B47"/>
    <w:pPr>
      <w:outlineLvl w:val="9"/>
    </w:pPr>
  </w:style>
  <w:style w:type="character" w:customStyle="1" w:styleId="CitaviBibliographySubheading10">
    <w:name w:val="Citavi Bibliography Subheading 1 字符"/>
    <w:basedOn w:val="a2"/>
    <w:link w:val="CitaviBibliographySubheading1"/>
    <w:uiPriority w:val="99"/>
    <w:rsid w:val="00013B47"/>
    <w:rPr>
      <w:rFonts w:ascii="Arial" w:eastAsiaTheme="majorEastAsia" w:hAnsi="Arial" w:cstheme="majorBidi"/>
      <w:b/>
      <w:kern w:val="44"/>
      <w:sz w:val="24"/>
      <w:szCs w:val="32"/>
    </w:rPr>
  </w:style>
  <w:style w:type="paragraph" w:customStyle="1" w:styleId="CitaviBibliographySubheading2">
    <w:name w:val="Citavi Bibliography Subheading 2"/>
    <w:basedOn w:val="31"/>
    <w:link w:val="CitaviBibliographySubheading20"/>
    <w:uiPriority w:val="99"/>
    <w:rsid w:val="00013B47"/>
    <w:pPr>
      <w:outlineLvl w:val="9"/>
    </w:pPr>
  </w:style>
  <w:style w:type="character" w:customStyle="1" w:styleId="CitaviBibliographySubheading20">
    <w:name w:val="Citavi Bibliography Subheading 2 字符"/>
    <w:basedOn w:val="a2"/>
    <w:link w:val="CitaviBibliographySubheading2"/>
    <w:uiPriority w:val="99"/>
    <w:rsid w:val="00013B47"/>
    <w:rPr>
      <w:rFonts w:ascii="Arial" w:eastAsiaTheme="majorEastAsia" w:hAnsi="Arial" w:cs="Arial"/>
      <w:b/>
      <w:color w:val="000000" w:themeColor="text1"/>
      <w:kern w:val="44"/>
      <w:sz w:val="24"/>
      <w:szCs w:val="32"/>
    </w:rPr>
  </w:style>
  <w:style w:type="paragraph" w:customStyle="1" w:styleId="CitaviBibliographySubheading3">
    <w:name w:val="Citavi Bibliography Subheading 3"/>
    <w:basedOn w:val="41"/>
    <w:link w:val="CitaviBibliographySubheading30"/>
    <w:uiPriority w:val="99"/>
    <w:rsid w:val="00013B47"/>
    <w:pPr>
      <w:outlineLvl w:val="9"/>
    </w:pPr>
  </w:style>
  <w:style w:type="character" w:customStyle="1" w:styleId="CitaviBibliographySubheading30">
    <w:name w:val="Citavi Bibliography Subheading 3 字符"/>
    <w:basedOn w:val="a2"/>
    <w:link w:val="CitaviBibliographySubheading3"/>
    <w:uiPriority w:val="99"/>
    <w:rsid w:val="00013B47"/>
    <w:rPr>
      <w:rFonts w:asciiTheme="majorHAnsi" w:eastAsiaTheme="majorEastAsia" w:hAnsiTheme="majorHAnsi" w:cstheme="majorBidi"/>
      <w:b/>
      <w:bCs/>
      <w:sz w:val="28"/>
      <w:szCs w:val="28"/>
    </w:rPr>
  </w:style>
  <w:style w:type="character" w:customStyle="1" w:styleId="42">
    <w:name w:val="标题 4 字符"/>
    <w:basedOn w:val="a2"/>
    <w:link w:val="41"/>
    <w:uiPriority w:val="9"/>
    <w:semiHidden/>
    <w:rsid w:val="00013B47"/>
    <w:rPr>
      <w:rFonts w:asciiTheme="majorHAnsi" w:eastAsiaTheme="majorEastAsia" w:hAnsiTheme="majorHAnsi" w:cstheme="majorBidi"/>
      <w:b/>
      <w:bCs/>
      <w:sz w:val="28"/>
      <w:szCs w:val="28"/>
    </w:rPr>
  </w:style>
  <w:style w:type="paragraph" w:customStyle="1" w:styleId="CitaviBibliographySubheading4">
    <w:name w:val="Citavi Bibliography Subheading 4"/>
    <w:basedOn w:val="51"/>
    <w:link w:val="CitaviBibliographySubheading40"/>
    <w:uiPriority w:val="99"/>
    <w:rsid w:val="00013B47"/>
    <w:pPr>
      <w:outlineLvl w:val="9"/>
    </w:pPr>
  </w:style>
  <w:style w:type="character" w:customStyle="1" w:styleId="CitaviBibliographySubheading40">
    <w:name w:val="Citavi Bibliography Subheading 4 字符"/>
    <w:basedOn w:val="a2"/>
    <w:link w:val="CitaviBibliographySubheading4"/>
    <w:uiPriority w:val="99"/>
    <w:rsid w:val="00013B47"/>
    <w:rPr>
      <w:rFonts w:ascii="Arial" w:hAnsi="Arial"/>
      <w:b/>
      <w:bCs/>
      <w:sz w:val="28"/>
      <w:szCs w:val="28"/>
    </w:rPr>
  </w:style>
  <w:style w:type="character" w:customStyle="1" w:styleId="52">
    <w:name w:val="标题 5 字符"/>
    <w:basedOn w:val="a2"/>
    <w:link w:val="51"/>
    <w:uiPriority w:val="9"/>
    <w:semiHidden/>
    <w:rsid w:val="00013B47"/>
    <w:rPr>
      <w:rFonts w:ascii="Arial" w:hAnsi="Arial"/>
      <w:b/>
      <w:bCs/>
      <w:sz w:val="28"/>
      <w:szCs w:val="28"/>
    </w:rPr>
  </w:style>
  <w:style w:type="paragraph" w:customStyle="1" w:styleId="CitaviBibliographySubheading5">
    <w:name w:val="Citavi Bibliography Subheading 5"/>
    <w:basedOn w:val="6"/>
    <w:link w:val="CitaviBibliographySubheading50"/>
    <w:uiPriority w:val="99"/>
    <w:rsid w:val="00013B47"/>
    <w:pPr>
      <w:outlineLvl w:val="9"/>
    </w:pPr>
  </w:style>
  <w:style w:type="character" w:customStyle="1" w:styleId="CitaviBibliographySubheading50">
    <w:name w:val="Citavi Bibliography Subheading 5 字符"/>
    <w:basedOn w:val="a2"/>
    <w:link w:val="CitaviBibliographySubheading5"/>
    <w:uiPriority w:val="99"/>
    <w:rsid w:val="00013B47"/>
    <w:rPr>
      <w:rFonts w:asciiTheme="majorHAnsi" w:eastAsiaTheme="majorEastAsia" w:hAnsiTheme="majorHAnsi" w:cstheme="majorBidi"/>
      <w:b/>
      <w:bCs/>
      <w:sz w:val="24"/>
      <w:szCs w:val="24"/>
    </w:rPr>
  </w:style>
  <w:style w:type="character" w:customStyle="1" w:styleId="60">
    <w:name w:val="标题 6 字符"/>
    <w:basedOn w:val="a2"/>
    <w:link w:val="6"/>
    <w:uiPriority w:val="9"/>
    <w:semiHidden/>
    <w:rsid w:val="00013B47"/>
    <w:rPr>
      <w:rFonts w:asciiTheme="majorHAnsi" w:eastAsiaTheme="majorEastAsia" w:hAnsiTheme="majorHAnsi" w:cstheme="majorBidi"/>
      <w:b/>
      <w:bCs/>
      <w:sz w:val="24"/>
      <w:szCs w:val="24"/>
    </w:rPr>
  </w:style>
  <w:style w:type="paragraph" w:customStyle="1" w:styleId="CitaviBibliographySubheading6">
    <w:name w:val="Citavi Bibliography Subheading 6"/>
    <w:basedOn w:val="7"/>
    <w:link w:val="CitaviBibliographySubheading60"/>
    <w:uiPriority w:val="99"/>
    <w:rsid w:val="00013B47"/>
    <w:pPr>
      <w:outlineLvl w:val="9"/>
    </w:pPr>
  </w:style>
  <w:style w:type="character" w:customStyle="1" w:styleId="CitaviBibliographySubheading60">
    <w:name w:val="Citavi Bibliography Subheading 6 字符"/>
    <w:basedOn w:val="a2"/>
    <w:link w:val="CitaviBibliographySubheading6"/>
    <w:uiPriority w:val="99"/>
    <w:rsid w:val="00013B47"/>
    <w:rPr>
      <w:rFonts w:ascii="Arial" w:hAnsi="Arial"/>
      <w:b/>
      <w:bCs/>
      <w:sz w:val="24"/>
      <w:szCs w:val="24"/>
    </w:rPr>
  </w:style>
  <w:style w:type="character" w:customStyle="1" w:styleId="70">
    <w:name w:val="标题 7 字符"/>
    <w:basedOn w:val="a2"/>
    <w:link w:val="7"/>
    <w:uiPriority w:val="9"/>
    <w:semiHidden/>
    <w:rsid w:val="00013B47"/>
    <w:rPr>
      <w:rFonts w:ascii="Arial" w:hAnsi="Arial"/>
      <w:b/>
      <w:bCs/>
      <w:sz w:val="24"/>
      <w:szCs w:val="24"/>
    </w:rPr>
  </w:style>
  <w:style w:type="paragraph" w:customStyle="1" w:styleId="CitaviBibliographySubheading7">
    <w:name w:val="Citavi Bibliography Subheading 7"/>
    <w:basedOn w:val="8"/>
    <w:link w:val="CitaviBibliographySubheading70"/>
    <w:uiPriority w:val="99"/>
    <w:rsid w:val="00013B47"/>
    <w:pPr>
      <w:outlineLvl w:val="9"/>
    </w:pPr>
  </w:style>
  <w:style w:type="character" w:customStyle="1" w:styleId="CitaviBibliographySubheading70">
    <w:name w:val="Citavi Bibliography Subheading 7 字符"/>
    <w:basedOn w:val="a2"/>
    <w:link w:val="CitaviBibliographySubheading7"/>
    <w:uiPriority w:val="99"/>
    <w:rsid w:val="00013B47"/>
    <w:rPr>
      <w:rFonts w:asciiTheme="majorHAnsi" w:eastAsiaTheme="majorEastAsia" w:hAnsiTheme="majorHAnsi" w:cstheme="majorBidi"/>
      <w:sz w:val="24"/>
      <w:szCs w:val="24"/>
    </w:rPr>
  </w:style>
  <w:style w:type="character" w:customStyle="1" w:styleId="80">
    <w:name w:val="标题 8 字符"/>
    <w:basedOn w:val="a2"/>
    <w:link w:val="8"/>
    <w:uiPriority w:val="9"/>
    <w:semiHidden/>
    <w:rsid w:val="00013B47"/>
    <w:rPr>
      <w:rFonts w:asciiTheme="majorHAnsi" w:eastAsiaTheme="majorEastAsia" w:hAnsiTheme="majorHAnsi" w:cstheme="majorBidi"/>
      <w:sz w:val="24"/>
      <w:szCs w:val="24"/>
    </w:rPr>
  </w:style>
  <w:style w:type="paragraph" w:customStyle="1" w:styleId="CitaviBibliographySubheading8">
    <w:name w:val="Citavi Bibliography Subheading 8"/>
    <w:basedOn w:val="9"/>
    <w:link w:val="CitaviBibliographySubheading80"/>
    <w:uiPriority w:val="99"/>
    <w:rsid w:val="00013B47"/>
    <w:pPr>
      <w:outlineLvl w:val="9"/>
    </w:pPr>
  </w:style>
  <w:style w:type="character" w:customStyle="1" w:styleId="CitaviBibliographySubheading80">
    <w:name w:val="Citavi Bibliography Subheading 8 字符"/>
    <w:basedOn w:val="a2"/>
    <w:link w:val="CitaviBibliographySubheading8"/>
    <w:uiPriority w:val="99"/>
    <w:rsid w:val="00013B47"/>
    <w:rPr>
      <w:rFonts w:asciiTheme="majorHAnsi" w:eastAsiaTheme="majorEastAsia" w:hAnsiTheme="majorHAnsi" w:cstheme="majorBidi"/>
      <w:szCs w:val="21"/>
    </w:rPr>
  </w:style>
  <w:style w:type="character" w:customStyle="1" w:styleId="90">
    <w:name w:val="标题 9 字符"/>
    <w:basedOn w:val="a2"/>
    <w:link w:val="9"/>
    <w:uiPriority w:val="9"/>
    <w:semiHidden/>
    <w:rsid w:val="00013B47"/>
    <w:rPr>
      <w:rFonts w:asciiTheme="majorHAnsi" w:eastAsiaTheme="majorEastAsia" w:hAnsiTheme="majorHAnsi" w:cstheme="majorBidi"/>
      <w:szCs w:val="21"/>
    </w:rPr>
  </w:style>
  <w:style w:type="paragraph" w:styleId="TOC">
    <w:name w:val="TOC Heading"/>
    <w:basedOn w:val="1"/>
    <w:next w:val="a1"/>
    <w:uiPriority w:val="39"/>
    <w:semiHidden/>
    <w:unhideWhenUsed/>
    <w:qFormat/>
    <w:rsid w:val="00013B47"/>
    <w:pPr>
      <w:spacing w:before="340" w:after="330" w:line="578" w:lineRule="auto"/>
      <w:jc w:val="left"/>
      <w:outlineLvl w:val="9"/>
    </w:pPr>
    <w:rPr>
      <w:rFonts w:eastAsiaTheme="minorEastAsia"/>
      <w:sz w:val="44"/>
    </w:rPr>
  </w:style>
  <w:style w:type="paragraph" w:styleId="af6">
    <w:name w:val="Bibliography"/>
    <w:basedOn w:val="a1"/>
    <w:next w:val="a1"/>
    <w:uiPriority w:val="37"/>
    <w:semiHidden/>
    <w:unhideWhenUsed/>
    <w:rsid w:val="00013B47"/>
  </w:style>
  <w:style w:type="character" w:styleId="af7">
    <w:name w:val="Book Title"/>
    <w:basedOn w:val="a2"/>
    <w:uiPriority w:val="33"/>
    <w:qFormat/>
    <w:rsid w:val="00013B47"/>
    <w:rPr>
      <w:b/>
      <w:bCs/>
      <w:i/>
      <w:iCs/>
      <w:spacing w:val="5"/>
    </w:rPr>
  </w:style>
  <w:style w:type="character" w:styleId="af8">
    <w:name w:val="Intense Reference"/>
    <w:basedOn w:val="a2"/>
    <w:uiPriority w:val="32"/>
    <w:qFormat/>
    <w:rsid w:val="00013B47"/>
    <w:rPr>
      <w:b/>
      <w:bCs/>
      <w:smallCaps/>
      <w:color w:val="4472C4" w:themeColor="accent1"/>
      <w:spacing w:val="5"/>
    </w:rPr>
  </w:style>
  <w:style w:type="character" w:styleId="af9">
    <w:name w:val="Subtle Reference"/>
    <w:basedOn w:val="a2"/>
    <w:uiPriority w:val="31"/>
    <w:qFormat/>
    <w:rsid w:val="00013B47"/>
    <w:rPr>
      <w:smallCaps/>
      <w:color w:val="5A5A5A" w:themeColor="text1" w:themeTint="A5"/>
    </w:rPr>
  </w:style>
  <w:style w:type="character" w:styleId="afa">
    <w:name w:val="Intense Emphasis"/>
    <w:basedOn w:val="a2"/>
    <w:uiPriority w:val="21"/>
    <w:qFormat/>
    <w:rsid w:val="00013B47"/>
    <w:rPr>
      <w:i/>
      <w:iCs/>
      <w:color w:val="4472C4" w:themeColor="accent1"/>
    </w:rPr>
  </w:style>
  <w:style w:type="character" w:styleId="afb">
    <w:name w:val="Subtle Emphasis"/>
    <w:basedOn w:val="a2"/>
    <w:uiPriority w:val="19"/>
    <w:qFormat/>
    <w:rsid w:val="00013B47"/>
    <w:rPr>
      <w:i/>
      <w:iCs/>
      <w:color w:val="404040" w:themeColor="text1" w:themeTint="BF"/>
    </w:rPr>
  </w:style>
  <w:style w:type="paragraph" w:styleId="afc">
    <w:name w:val="Intense Quote"/>
    <w:basedOn w:val="a1"/>
    <w:next w:val="a1"/>
    <w:link w:val="afd"/>
    <w:uiPriority w:val="30"/>
    <w:qFormat/>
    <w:rsid w:val="00013B4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afd">
    <w:name w:val="明显引用 字符"/>
    <w:basedOn w:val="a2"/>
    <w:link w:val="afc"/>
    <w:uiPriority w:val="30"/>
    <w:rsid w:val="00013B47"/>
    <w:rPr>
      <w:rFonts w:ascii="Arial" w:hAnsi="Arial"/>
      <w:i/>
      <w:iCs/>
      <w:color w:val="4472C4" w:themeColor="accent1"/>
      <w:sz w:val="22"/>
    </w:rPr>
  </w:style>
  <w:style w:type="paragraph" w:styleId="afe">
    <w:name w:val="Quote"/>
    <w:basedOn w:val="a1"/>
    <w:next w:val="a1"/>
    <w:link w:val="aff"/>
    <w:uiPriority w:val="29"/>
    <w:qFormat/>
    <w:rsid w:val="00013B47"/>
    <w:pPr>
      <w:spacing w:before="200" w:after="160"/>
      <w:ind w:left="864" w:right="864"/>
      <w:jc w:val="center"/>
    </w:pPr>
    <w:rPr>
      <w:i/>
      <w:iCs/>
      <w:color w:val="404040" w:themeColor="text1" w:themeTint="BF"/>
    </w:rPr>
  </w:style>
  <w:style w:type="character" w:customStyle="1" w:styleId="aff">
    <w:name w:val="引用 字符"/>
    <w:basedOn w:val="a2"/>
    <w:link w:val="afe"/>
    <w:uiPriority w:val="29"/>
    <w:rsid w:val="00013B47"/>
    <w:rPr>
      <w:rFonts w:ascii="Arial" w:hAnsi="Arial"/>
      <w:i/>
      <w:iCs/>
      <w:color w:val="404040" w:themeColor="text1" w:themeTint="BF"/>
      <w:sz w:val="22"/>
    </w:rPr>
  </w:style>
  <w:style w:type="table" w:styleId="1-1">
    <w:name w:val="Medium List 1 Accent 1"/>
    <w:basedOn w:val="a3"/>
    <w:uiPriority w:val="65"/>
    <w:semiHidden/>
    <w:unhideWhenUsed/>
    <w:rsid w:val="00013B47"/>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2-1">
    <w:name w:val="Medium Shading 2 Accent 1"/>
    <w:basedOn w:val="a3"/>
    <w:uiPriority w:val="64"/>
    <w:semiHidden/>
    <w:unhideWhenUsed/>
    <w:rsid w:val="00013B47"/>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0">
    <w:name w:val="Medium Shading 1 Accent 1"/>
    <w:basedOn w:val="a3"/>
    <w:uiPriority w:val="63"/>
    <w:semiHidden/>
    <w:unhideWhenUsed/>
    <w:rsid w:val="00013B47"/>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1">
    <w:name w:val="Light Grid Accent 1"/>
    <w:basedOn w:val="a3"/>
    <w:uiPriority w:val="62"/>
    <w:semiHidden/>
    <w:unhideWhenUsed/>
    <w:rsid w:val="00013B47"/>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10">
    <w:name w:val="Light List Accent 1"/>
    <w:basedOn w:val="a3"/>
    <w:uiPriority w:val="61"/>
    <w:semiHidden/>
    <w:unhideWhenUsed/>
    <w:rsid w:val="00013B47"/>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11">
    <w:name w:val="Light Shading Accent 1"/>
    <w:basedOn w:val="a3"/>
    <w:uiPriority w:val="60"/>
    <w:semiHidden/>
    <w:unhideWhenUsed/>
    <w:rsid w:val="00013B47"/>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aff0">
    <w:name w:val="Colorful Grid"/>
    <w:basedOn w:val="a3"/>
    <w:uiPriority w:val="73"/>
    <w:semiHidden/>
    <w:unhideWhenUsed/>
    <w:rsid w:val="00013B47"/>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f1">
    <w:name w:val="Colorful List"/>
    <w:basedOn w:val="a3"/>
    <w:uiPriority w:val="72"/>
    <w:semiHidden/>
    <w:unhideWhenUsed/>
    <w:rsid w:val="00013B47"/>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f2">
    <w:name w:val="Colorful Shading"/>
    <w:basedOn w:val="a3"/>
    <w:uiPriority w:val="71"/>
    <w:semiHidden/>
    <w:unhideWhenUsed/>
    <w:rsid w:val="00013B47"/>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f3">
    <w:name w:val="Dark List"/>
    <w:basedOn w:val="a3"/>
    <w:uiPriority w:val="70"/>
    <w:semiHidden/>
    <w:unhideWhenUsed/>
    <w:rsid w:val="00013B47"/>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3">
    <w:name w:val="Medium Grid 3"/>
    <w:basedOn w:val="a3"/>
    <w:uiPriority w:val="69"/>
    <w:semiHidden/>
    <w:unhideWhenUsed/>
    <w:rsid w:val="00013B47"/>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5">
    <w:name w:val="Medium Grid 2"/>
    <w:basedOn w:val="a3"/>
    <w:uiPriority w:val="68"/>
    <w:semiHidden/>
    <w:unhideWhenUsed/>
    <w:rsid w:val="00013B47"/>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2">
    <w:name w:val="Medium Grid 1"/>
    <w:basedOn w:val="a3"/>
    <w:uiPriority w:val="67"/>
    <w:semiHidden/>
    <w:unhideWhenUsed/>
    <w:rsid w:val="00013B47"/>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6">
    <w:name w:val="Medium List 2"/>
    <w:basedOn w:val="a3"/>
    <w:uiPriority w:val="66"/>
    <w:semiHidden/>
    <w:unhideWhenUsed/>
    <w:rsid w:val="00013B47"/>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3">
    <w:name w:val="Medium List 1"/>
    <w:basedOn w:val="a3"/>
    <w:uiPriority w:val="65"/>
    <w:semiHidden/>
    <w:unhideWhenUsed/>
    <w:rsid w:val="00013B47"/>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7">
    <w:name w:val="Medium Shading 2"/>
    <w:basedOn w:val="a3"/>
    <w:uiPriority w:val="64"/>
    <w:semiHidden/>
    <w:unhideWhenUsed/>
    <w:rsid w:val="00013B47"/>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4">
    <w:name w:val="Medium Shading 1"/>
    <w:basedOn w:val="a3"/>
    <w:uiPriority w:val="63"/>
    <w:semiHidden/>
    <w:unhideWhenUsed/>
    <w:rsid w:val="00013B47"/>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f4">
    <w:name w:val="Light Grid"/>
    <w:basedOn w:val="a3"/>
    <w:uiPriority w:val="62"/>
    <w:semiHidden/>
    <w:unhideWhenUsed/>
    <w:rsid w:val="00013B4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f5">
    <w:name w:val="Light List"/>
    <w:basedOn w:val="a3"/>
    <w:uiPriority w:val="61"/>
    <w:semiHidden/>
    <w:unhideWhenUsed/>
    <w:rsid w:val="00013B4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f6">
    <w:name w:val="Light Shading"/>
    <w:basedOn w:val="a3"/>
    <w:uiPriority w:val="60"/>
    <w:semiHidden/>
    <w:unhideWhenUsed/>
    <w:rsid w:val="00013B4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f7">
    <w:name w:val="No Spacing"/>
    <w:uiPriority w:val="1"/>
    <w:rsid w:val="00013B47"/>
    <w:pPr>
      <w:widowControl w:val="0"/>
    </w:pPr>
    <w:rPr>
      <w:rFonts w:ascii="Arial" w:hAnsi="Arial"/>
      <w:sz w:val="22"/>
    </w:rPr>
  </w:style>
  <w:style w:type="character" w:styleId="HTML">
    <w:name w:val="HTML Variable"/>
    <w:basedOn w:val="a2"/>
    <w:uiPriority w:val="99"/>
    <w:semiHidden/>
    <w:unhideWhenUsed/>
    <w:rsid w:val="00013B47"/>
    <w:rPr>
      <w:i/>
      <w:iCs/>
    </w:rPr>
  </w:style>
  <w:style w:type="character" w:styleId="HTML0">
    <w:name w:val="HTML Typewriter"/>
    <w:basedOn w:val="a2"/>
    <w:uiPriority w:val="99"/>
    <w:semiHidden/>
    <w:unhideWhenUsed/>
    <w:rsid w:val="00013B47"/>
    <w:rPr>
      <w:rFonts w:ascii="Courier New" w:hAnsi="Courier New" w:cs="Courier New"/>
      <w:sz w:val="20"/>
      <w:szCs w:val="20"/>
    </w:rPr>
  </w:style>
  <w:style w:type="character" w:styleId="HTML1">
    <w:name w:val="HTML Sample"/>
    <w:basedOn w:val="a2"/>
    <w:uiPriority w:val="99"/>
    <w:semiHidden/>
    <w:unhideWhenUsed/>
    <w:rsid w:val="00013B47"/>
    <w:rPr>
      <w:rFonts w:ascii="Courier New" w:hAnsi="Courier New" w:cs="Courier New"/>
    </w:rPr>
  </w:style>
  <w:style w:type="paragraph" w:styleId="HTML2">
    <w:name w:val="HTML Preformatted"/>
    <w:basedOn w:val="a1"/>
    <w:link w:val="HTML3"/>
    <w:uiPriority w:val="99"/>
    <w:semiHidden/>
    <w:unhideWhenUsed/>
    <w:rsid w:val="00013B47"/>
    <w:rPr>
      <w:rFonts w:ascii="Courier New" w:hAnsi="Courier New" w:cs="Courier New"/>
      <w:sz w:val="20"/>
      <w:szCs w:val="20"/>
    </w:rPr>
  </w:style>
  <w:style w:type="character" w:customStyle="1" w:styleId="HTML3">
    <w:name w:val="HTML 预设格式 字符"/>
    <w:basedOn w:val="a2"/>
    <w:link w:val="HTML2"/>
    <w:uiPriority w:val="99"/>
    <w:semiHidden/>
    <w:rsid w:val="00013B47"/>
    <w:rPr>
      <w:rFonts w:ascii="Courier New" w:hAnsi="Courier New" w:cs="Courier New"/>
      <w:sz w:val="20"/>
      <w:szCs w:val="20"/>
    </w:rPr>
  </w:style>
  <w:style w:type="character" w:styleId="HTML4">
    <w:name w:val="HTML Keyboard"/>
    <w:basedOn w:val="a2"/>
    <w:uiPriority w:val="99"/>
    <w:semiHidden/>
    <w:unhideWhenUsed/>
    <w:rsid w:val="00013B47"/>
    <w:rPr>
      <w:rFonts w:ascii="Courier New" w:hAnsi="Courier New" w:cs="Courier New"/>
      <w:sz w:val="20"/>
      <w:szCs w:val="20"/>
    </w:rPr>
  </w:style>
  <w:style w:type="character" w:styleId="HTML5">
    <w:name w:val="HTML Definition"/>
    <w:basedOn w:val="a2"/>
    <w:uiPriority w:val="99"/>
    <w:semiHidden/>
    <w:unhideWhenUsed/>
    <w:rsid w:val="00013B47"/>
    <w:rPr>
      <w:i/>
      <w:iCs/>
    </w:rPr>
  </w:style>
  <w:style w:type="character" w:styleId="HTML6">
    <w:name w:val="HTML Code"/>
    <w:basedOn w:val="a2"/>
    <w:uiPriority w:val="99"/>
    <w:semiHidden/>
    <w:unhideWhenUsed/>
    <w:rsid w:val="00013B47"/>
    <w:rPr>
      <w:rFonts w:ascii="Courier New" w:hAnsi="Courier New" w:cs="Courier New"/>
      <w:sz w:val="20"/>
      <w:szCs w:val="20"/>
    </w:rPr>
  </w:style>
  <w:style w:type="character" w:styleId="HTML7">
    <w:name w:val="HTML Cite"/>
    <w:basedOn w:val="a2"/>
    <w:uiPriority w:val="99"/>
    <w:semiHidden/>
    <w:unhideWhenUsed/>
    <w:rsid w:val="00013B47"/>
    <w:rPr>
      <w:i/>
      <w:iCs/>
    </w:rPr>
  </w:style>
  <w:style w:type="paragraph" w:styleId="HTML8">
    <w:name w:val="HTML Address"/>
    <w:basedOn w:val="a1"/>
    <w:link w:val="HTML9"/>
    <w:uiPriority w:val="99"/>
    <w:semiHidden/>
    <w:unhideWhenUsed/>
    <w:rsid w:val="00013B47"/>
    <w:rPr>
      <w:i/>
      <w:iCs/>
    </w:rPr>
  </w:style>
  <w:style w:type="character" w:customStyle="1" w:styleId="HTML9">
    <w:name w:val="HTML 地址 字符"/>
    <w:basedOn w:val="a2"/>
    <w:link w:val="HTML8"/>
    <w:uiPriority w:val="99"/>
    <w:semiHidden/>
    <w:rsid w:val="00013B47"/>
    <w:rPr>
      <w:rFonts w:ascii="Arial" w:hAnsi="Arial"/>
      <w:i/>
      <w:iCs/>
      <w:sz w:val="22"/>
    </w:rPr>
  </w:style>
  <w:style w:type="character" w:styleId="HTMLa">
    <w:name w:val="HTML Acronym"/>
    <w:basedOn w:val="a2"/>
    <w:uiPriority w:val="99"/>
    <w:semiHidden/>
    <w:unhideWhenUsed/>
    <w:rsid w:val="00013B47"/>
  </w:style>
  <w:style w:type="paragraph" w:styleId="aff8">
    <w:name w:val="Plain Text"/>
    <w:basedOn w:val="a1"/>
    <w:link w:val="aff9"/>
    <w:uiPriority w:val="99"/>
    <w:semiHidden/>
    <w:unhideWhenUsed/>
    <w:rsid w:val="00013B47"/>
    <w:rPr>
      <w:rFonts w:asciiTheme="minorEastAsia" w:hAnsi="Courier New" w:cs="Courier New"/>
    </w:rPr>
  </w:style>
  <w:style w:type="character" w:customStyle="1" w:styleId="aff9">
    <w:name w:val="纯文本 字符"/>
    <w:basedOn w:val="a2"/>
    <w:link w:val="aff8"/>
    <w:uiPriority w:val="99"/>
    <w:semiHidden/>
    <w:rsid w:val="00013B47"/>
    <w:rPr>
      <w:rFonts w:asciiTheme="minorEastAsia" w:hAnsi="Courier New" w:cs="Courier New"/>
      <w:sz w:val="22"/>
    </w:rPr>
  </w:style>
  <w:style w:type="paragraph" w:styleId="affa">
    <w:name w:val="Document Map"/>
    <w:basedOn w:val="a1"/>
    <w:link w:val="affb"/>
    <w:uiPriority w:val="99"/>
    <w:semiHidden/>
    <w:unhideWhenUsed/>
    <w:rsid w:val="00013B47"/>
    <w:rPr>
      <w:rFonts w:ascii="Microsoft YaHei UI" w:eastAsia="Microsoft YaHei UI"/>
      <w:sz w:val="18"/>
      <w:szCs w:val="18"/>
    </w:rPr>
  </w:style>
  <w:style w:type="character" w:customStyle="1" w:styleId="affb">
    <w:name w:val="文档结构图 字符"/>
    <w:basedOn w:val="a2"/>
    <w:link w:val="affa"/>
    <w:uiPriority w:val="99"/>
    <w:semiHidden/>
    <w:rsid w:val="00013B47"/>
    <w:rPr>
      <w:rFonts w:ascii="Microsoft YaHei UI" w:eastAsia="Microsoft YaHei UI" w:hAnsi="Arial"/>
      <w:sz w:val="18"/>
      <w:szCs w:val="18"/>
    </w:rPr>
  </w:style>
  <w:style w:type="character" w:styleId="affc">
    <w:name w:val="Emphasis"/>
    <w:basedOn w:val="a2"/>
    <w:uiPriority w:val="20"/>
    <w:qFormat/>
    <w:rsid w:val="00013B47"/>
    <w:rPr>
      <w:i/>
      <w:iCs/>
    </w:rPr>
  </w:style>
  <w:style w:type="character" w:styleId="affd">
    <w:name w:val="Strong"/>
    <w:basedOn w:val="a2"/>
    <w:uiPriority w:val="22"/>
    <w:qFormat/>
    <w:rsid w:val="00013B47"/>
    <w:rPr>
      <w:b/>
      <w:bCs/>
    </w:rPr>
  </w:style>
  <w:style w:type="character" w:styleId="affe">
    <w:name w:val="FollowedHyperlink"/>
    <w:basedOn w:val="a2"/>
    <w:uiPriority w:val="99"/>
    <w:semiHidden/>
    <w:unhideWhenUsed/>
    <w:rsid w:val="00013B47"/>
    <w:rPr>
      <w:color w:val="954F72" w:themeColor="followedHyperlink"/>
      <w:u w:val="single"/>
    </w:rPr>
  </w:style>
  <w:style w:type="paragraph" w:styleId="afff">
    <w:name w:val="Block Text"/>
    <w:basedOn w:val="a1"/>
    <w:uiPriority w:val="99"/>
    <w:semiHidden/>
    <w:unhideWhenUsed/>
    <w:rsid w:val="00013B47"/>
    <w:pPr>
      <w:spacing w:after="120"/>
      <w:ind w:leftChars="700" w:left="1440" w:rightChars="700" w:right="1440"/>
    </w:pPr>
  </w:style>
  <w:style w:type="paragraph" w:styleId="34">
    <w:name w:val="Body Text Indent 3"/>
    <w:basedOn w:val="a1"/>
    <w:link w:val="35"/>
    <w:uiPriority w:val="99"/>
    <w:semiHidden/>
    <w:unhideWhenUsed/>
    <w:rsid w:val="00013B47"/>
    <w:pPr>
      <w:spacing w:after="120"/>
      <w:ind w:leftChars="200" w:left="420"/>
    </w:pPr>
    <w:rPr>
      <w:sz w:val="16"/>
      <w:szCs w:val="16"/>
    </w:rPr>
  </w:style>
  <w:style w:type="character" w:customStyle="1" w:styleId="35">
    <w:name w:val="正文文本缩进 3 字符"/>
    <w:basedOn w:val="a2"/>
    <w:link w:val="34"/>
    <w:uiPriority w:val="99"/>
    <w:semiHidden/>
    <w:rsid w:val="00013B47"/>
    <w:rPr>
      <w:rFonts w:ascii="Arial" w:hAnsi="Arial"/>
      <w:sz w:val="16"/>
      <w:szCs w:val="16"/>
    </w:rPr>
  </w:style>
  <w:style w:type="paragraph" w:styleId="28">
    <w:name w:val="Body Text Indent 2"/>
    <w:basedOn w:val="a1"/>
    <w:link w:val="29"/>
    <w:uiPriority w:val="99"/>
    <w:semiHidden/>
    <w:unhideWhenUsed/>
    <w:rsid w:val="00013B47"/>
    <w:pPr>
      <w:spacing w:after="120" w:line="480" w:lineRule="auto"/>
      <w:ind w:leftChars="200" w:left="420"/>
    </w:pPr>
  </w:style>
  <w:style w:type="character" w:customStyle="1" w:styleId="29">
    <w:name w:val="正文文本缩进 2 字符"/>
    <w:basedOn w:val="a2"/>
    <w:link w:val="28"/>
    <w:uiPriority w:val="99"/>
    <w:semiHidden/>
    <w:rsid w:val="00013B47"/>
    <w:rPr>
      <w:rFonts w:ascii="Arial" w:hAnsi="Arial"/>
      <w:sz w:val="22"/>
    </w:rPr>
  </w:style>
  <w:style w:type="paragraph" w:styleId="36">
    <w:name w:val="Body Text 3"/>
    <w:basedOn w:val="a1"/>
    <w:link w:val="37"/>
    <w:uiPriority w:val="99"/>
    <w:semiHidden/>
    <w:unhideWhenUsed/>
    <w:rsid w:val="00013B47"/>
    <w:pPr>
      <w:spacing w:after="120"/>
    </w:pPr>
    <w:rPr>
      <w:sz w:val="16"/>
      <w:szCs w:val="16"/>
    </w:rPr>
  </w:style>
  <w:style w:type="character" w:customStyle="1" w:styleId="37">
    <w:name w:val="正文文本 3 字符"/>
    <w:basedOn w:val="a2"/>
    <w:link w:val="36"/>
    <w:uiPriority w:val="99"/>
    <w:semiHidden/>
    <w:rsid w:val="00013B47"/>
    <w:rPr>
      <w:rFonts w:ascii="Arial" w:hAnsi="Arial"/>
      <w:sz w:val="16"/>
      <w:szCs w:val="16"/>
    </w:rPr>
  </w:style>
  <w:style w:type="paragraph" w:styleId="2a">
    <w:name w:val="Body Text 2"/>
    <w:basedOn w:val="a1"/>
    <w:link w:val="2b"/>
    <w:uiPriority w:val="99"/>
    <w:semiHidden/>
    <w:unhideWhenUsed/>
    <w:rsid w:val="00013B47"/>
    <w:pPr>
      <w:spacing w:after="120" w:line="480" w:lineRule="auto"/>
    </w:pPr>
  </w:style>
  <w:style w:type="character" w:customStyle="1" w:styleId="2b">
    <w:name w:val="正文文本 2 字符"/>
    <w:basedOn w:val="a2"/>
    <w:link w:val="2a"/>
    <w:uiPriority w:val="99"/>
    <w:semiHidden/>
    <w:rsid w:val="00013B47"/>
    <w:rPr>
      <w:rFonts w:ascii="Arial" w:hAnsi="Arial"/>
      <w:sz w:val="22"/>
    </w:rPr>
  </w:style>
  <w:style w:type="paragraph" w:styleId="afff0">
    <w:name w:val="Note Heading"/>
    <w:basedOn w:val="a1"/>
    <w:next w:val="a1"/>
    <w:link w:val="afff1"/>
    <w:uiPriority w:val="99"/>
    <w:semiHidden/>
    <w:unhideWhenUsed/>
    <w:rsid w:val="00013B47"/>
    <w:pPr>
      <w:jc w:val="center"/>
    </w:pPr>
  </w:style>
  <w:style w:type="character" w:customStyle="1" w:styleId="afff1">
    <w:name w:val="注释标题 字符"/>
    <w:basedOn w:val="a2"/>
    <w:link w:val="afff0"/>
    <w:uiPriority w:val="99"/>
    <w:semiHidden/>
    <w:rsid w:val="00013B47"/>
    <w:rPr>
      <w:rFonts w:ascii="Arial" w:hAnsi="Arial"/>
      <w:sz w:val="22"/>
    </w:rPr>
  </w:style>
  <w:style w:type="paragraph" w:styleId="afff2">
    <w:name w:val="Body Text Indent"/>
    <w:basedOn w:val="a1"/>
    <w:link w:val="afff3"/>
    <w:uiPriority w:val="99"/>
    <w:semiHidden/>
    <w:unhideWhenUsed/>
    <w:rsid w:val="00013B47"/>
    <w:pPr>
      <w:spacing w:after="120"/>
      <w:ind w:leftChars="200" w:left="420"/>
    </w:pPr>
  </w:style>
  <w:style w:type="character" w:customStyle="1" w:styleId="afff3">
    <w:name w:val="正文文本缩进 字符"/>
    <w:basedOn w:val="a2"/>
    <w:link w:val="afff2"/>
    <w:uiPriority w:val="99"/>
    <w:semiHidden/>
    <w:rsid w:val="00013B47"/>
    <w:rPr>
      <w:rFonts w:ascii="Arial" w:hAnsi="Arial"/>
      <w:sz w:val="22"/>
    </w:rPr>
  </w:style>
  <w:style w:type="paragraph" w:styleId="2c">
    <w:name w:val="Body Text First Indent 2"/>
    <w:basedOn w:val="afff2"/>
    <w:link w:val="2d"/>
    <w:uiPriority w:val="99"/>
    <w:semiHidden/>
    <w:unhideWhenUsed/>
    <w:rsid w:val="00013B47"/>
    <w:pPr>
      <w:ind w:firstLineChars="200" w:firstLine="420"/>
    </w:pPr>
  </w:style>
  <w:style w:type="character" w:customStyle="1" w:styleId="2d">
    <w:name w:val="正文文本首行缩进 2 字符"/>
    <w:basedOn w:val="afff3"/>
    <w:link w:val="2c"/>
    <w:uiPriority w:val="99"/>
    <w:semiHidden/>
    <w:rsid w:val="00013B47"/>
    <w:rPr>
      <w:rFonts w:ascii="Arial" w:hAnsi="Arial"/>
      <w:sz w:val="22"/>
    </w:rPr>
  </w:style>
  <w:style w:type="paragraph" w:styleId="afff4">
    <w:name w:val="Body Text"/>
    <w:basedOn w:val="a1"/>
    <w:link w:val="afff5"/>
    <w:uiPriority w:val="99"/>
    <w:semiHidden/>
    <w:unhideWhenUsed/>
    <w:rsid w:val="00013B47"/>
    <w:pPr>
      <w:spacing w:after="120"/>
    </w:pPr>
  </w:style>
  <w:style w:type="character" w:customStyle="1" w:styleId="afff5">
    <w:name w:val="正文文本 字符"/>
    <w:basedOn w:val="a2"/>
    <w:link w:val="afff4"/>
    <w:uiPriority w:val="99"/>
    <w:semiHidden/>
    <w:rsid w:val="00013B47"/>
    <w:rPr>
      <w:rFonts w:ascii="Arial" w:hAnsi="Arial"/>
      <w:sz w:val="22"/>
    </w:rPr>
  </w:style>
  <w:style w:type="paragraph" w:styleId="afff6">
    <w:name w:val="Body Text First Indent"/>
    <w:basedOn w:val="afff4"/>
    <w:link w:val="afff7"/>
    <w:uiPriority w:val="99"/>
    <w:semiHidden/>
    <w:unhideWhenUsed/>
    <w:rsid w:val="00013B47"/>
    <w:pPr>
      <w:ind w:firstLine="420"/>
    </w:pPr>
  </w:style>
  <w:style w:type="character" w:customStyle="1" w:styleId="afff7">
    <w:name w:val="正文文本首行缩进 字符"/>
    <w:basedOn w:val="afff5"/>
    <w:link w:val="afff6"/>
    <w:uiPriority w:val="99"/>
    <w:semiHidden/>
    <w:rsid w:val="00013B47"/>
    <w:rPr>
      <w:rFonts w:ascii="Arial" w:hAnsi="Arial"/>
      <w:sz w:val="22"/>
    </w:rPr>
  </w:style>
  <w:style w:type="paragraph" w:styleId="afff8">
    <w:name w:val="Date"/>
    <w:basedOn w:val="a1"/>
    <w:next w:val="a1"/>
    <w:link w:val="afff9"/>
    <w:uiPriority w:val="99"/>
    <w:semiHidden/>
    <w:unhideWhenUsed/>
    <w:rsid w:val="00013B47"/>
    <w:pPr>
      <w:ind w:leftChars="2500" w:left="100"/>
    </w:pPr>
  </w:style>
  <w:style w:type="character" w:customStyle="1" w:styleId="afff9">
    <w:name w:val="日期 字符"/>
    <w:basedOn w:val="a2"/>
    <w:link w:val="afff8"/>
    <w:uiPriority w:val="99"/>
    <w:semiHidden/>
    <w:rsid w:val="00013B47"/>
    <w:rPr>
      <w:rFonts w:ascii="Arial" w:hAnsi="Arial"/>
      <w:sz w:val="22"/>
    </w:rPr>
  </w:style>
  <w:style w:type="paragraph" w:styleId="afffa">
    <w:name w:val="Salutation"/>
    <w:basedOn w:val="a1"/>
    <w:next w:val="a1"/>
    <w:link w:val="afffb"/>
    <w:uiPriority w:val="99"/>
    <w:semiHidden/>
    <w:unhideWhenUsed/>
    <w:rsid w:val="00013B47"/>
  </w:style>
  <w:style w:type="character" w:customStyle="1" w:styleId="afffb">
    <w:name w:val="称呼 字符"/>
    <w:basedOn w:val="a2"/>
    <w:link w:val="afffa"/>
    <w:uiPriority w:val="99"/>
    <w:semiHidden/>
    <w:rsid w:val="00013B47"/>
    <w:rPr>
      <w:rFonts w:ascii="Arial" w:hAnsi="Arial"/>
      <w:sz w:val="22"/>
    </w:rPr>
  </w:style>
  <w:style w:type="paragraph" w:styleId="afffc">
    <w:name w:val="Subtitle"/>
    <w:basedOn w:val="a1"/>
    <w:next w:val="a1"/>
    <w:link w:val="afffd"/>
    <w:uiPriority w:val="11"/>
    <w:rsid w:val="00013B47"/>
    <w:pPr>
      <w:spacing w:before="240" w:after="60" w:line="312" w:lineRule="auto"/>
      <w:jc w:val="center"/>
      <w:outlineLvl w:val="1"/>
    </w:pPr>
    <w:rPr>
      <w:rFonts w:asciiTheme="minorHAnsi" w:hAnsiTheme="minorHAnsi"/>
      <w:b/>
      <w:bCs/>
      <w:kern w:val="28"/>
      <w:sz w:val="32"/>
      <w:szCs w:val="32"/>
    </w:rPr>
  </w:style>
  <w:style w:type="character" w:customStyle="1" w:styleId="afffd">
    <w:name w:val="副标题 字符"/>
    <w:basedOn w:val="a2"/>
    <w:link w:val="afffc"/>
    <w:uiPriority w:val="11"/>
    <w:rsid w:val="00013B47"/>
    <w:rPr>
      <w:b/>
      <w:bCs/>
      <w:kern w:val="28"/>
      <w:sz w:val="32"/>
      <w:szCs w:val="32"/>
    </w:rPr>
  </w:style>
  <w:style w:type="paragraph" w:styleId="afffe">
    <w:name w:val="Message Header"/>
    <w:basedOn w:val="a1"/>
    <w:link w:val="affff"/>
    <w:uiPriority w:val="99"/>
    <w:semiHidden/>
    <w:unhideWhenUsed/>
    <w:rsid w:val="00013B47"/>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 w:val="24"/>
      <w:szCs w:val="24"/>
    </w:rPr>
  </w:style>
  <w:style w:type="character" w:customStyle="1" w:styleId="affff">
    <w:name w:val="信息标题 字符"/>
    <w:basedOn w:val="a2"/>
    <w:link w:val="afffe"/>
    <w:uiPriority w:val="99"/>
    <w:semiHidden/>
    <w:rsid w:val="00013B47"/>
    <w:rPr>
      <w:rFonts w:asciiTheme="majorHAnsi" w:eastAsiaTheme="majorEastAsia" w:hAnsiTheme="majorHAnsi" w:cstheme="majorBidi"/>
      <w:sz w:val="24"/>
      <w:szCs w:val="24"/>
      <w:shd w:val="pct20" w:color="auto" w:fill="auto"/>
    </w:rPr>
  </w:style>
  <w:style w:type="paragraph" w:styleId="53">
    <w:name w:val="List Continue 5"/>
    <w:basedOn w:val="a1"/>
    <w:uiPriority w:val="99"/>
    <w:semiHidden/>
    <w:unhideWhenUsed/>
    <w:rsid w:val="00013B47"/>
    <w:pPr>
      <w:spacing w:after="120"/>
      <w:ind w:leftChars="1000" w:left="2100"/>
      <w:contextualSpacing/>
    </w:pPr>
  </w:style>
  <w:style w:type="paragraph" w:styleId="43">
    <w:name w:val="List Continue 4"/>
    <w:basedOn w:val="a1"/>
    <w:uiPriority w:val="99"/>
    <w:semiHidden/>
    <w:unhideWhenUsed/>
    <w:rsid w:val="00013B47"/>
    <w:pPr>
      <w:spacing w:after="120"/>
      <w:ind w:leftChars="800" w:left="1680"/>
      <w:contextualSpacing/>
    </w:pPr>
  </w:style>
  <w:style w:type="paragraph" w:styleId="38">
    <w:name w:val="List Continue 3"/>
    <w:basedOn w:val="a1"/>
    <w:uiPriority w:val="99"/>
    <w:semiHidden/>
    <w:unhideWhenUsed/>
    <w:rsid w:val="00013B47"/>
    <w:pPr>
      <w:spacing w:after="120"/>
      <w:ind w:leftChars="600" w:left="1260"/>
      <w:contextualSpacing/>
    </w:pPr>
  </w:style>
  <w:style w:type="paragraph" w:styleId="2e">
    <w:name w:val="List Continue 2"/>
    <w:basedOn w:val="a1"/>
    <w:uiPriority w:val="99"/>
    <w:semiHidden/>
    <w:unhideWhenUsed/>
    <w:rsid w:val="00013B47"/>
    <w:pPr>
      <w:spacing w:after="120"/>
      <w:ind w:leftChars="400" w:left="840"/>
      <w:contextualSpacing/>
    </w:pPr>
  </w:style>
  <w:style w:type="paragraph" w:styleId="affff0">
    <w:name w:val="List Continue"/>
    <w:basedOn w:val="a1"/>
    <w:uiPriority w:val="99"/>
    <w:semiHidden/>
    <w:unhideWhenUsed/>
    <w:rsid w:val="00013B47"/>
    <w:pPr>
      <w:spacing w:after="120"/>
      <w:ind w:leftChars="200" w:left="420"/>
      <w:contextualSpacing/>
    </w:pPr>
  </w:style>
  <w:style w:type="paragraph" w:styleId="affff1">
    <w:name w:val="Signature"/>
    <w:basedOn w:val="a1"/>
    <w:link w:val="affff2"/>
    <w:uiPriority w:val="99"/>
    <w:semiHidden/>
    <w:unhideWhenUsed/>
    <w:rsid w:val="00013B47"/>
    <w:pPr>
      <w:ind w:leftChars="2100" w:left="100"/>
    </w:pPr>
  </w:style>
  <w:style w:type="character" w:customStyle="1" w:styleId="affff2">
    <w:name w:val="签名 字符"/>
    <w:basedOn w:val="a2"/>
    <w:link w:val="affff1"/>
    <w:uiPriority w:val="99"/>
    <w:semiHidden/>
    <w:rsid w:val="00013B47"/>
    <w:rPr>
      <w:rFonts w:ascii="Arial" w:hAnsi="Arial"/>
      <w:sz w:val="22"/>
    </w:rPr>
  </w:style>
  <w:style w:type="paragraph" w:styleId="affff3">
    <w:name w:val="Closing"/>
    <w:basedOn w:val="a1"/>
    <w:link w:val="affff4"/>
    <w:uiPriority w:val="99"/>
    <w:semiHidden/>
    <w:unhideWhenUsed/>
    <w:rsid w:val="00013B47"/>
    <w:pPr>
      <w:ind w:leftChars="2100" w:left="100"/>
    </w:pPr>
  </w:style>
  <w:style w:type="character" w:customStyle="1" w:styleId="affff4">
    <w:name w:val="结束语 字符"/>
    <w:basedOn w:val="a2"/>
    <w:link w:val="affff3"/>
    <w:uiPriority w:val="99"/>
    <w:semiHidden/>
    <w:rsid w:val="00013B47"/>
    <w:rPr>
      <w:rFonts w:ascii="Arial" w:hAnsi="Arial"/>
      <w:sz w:val="22"/>
    </w:rPr>
  </w:style>
  <w:style w:type="paragraph" w:styleId="affff5">
    <w:name w:val="Title"/>
    <w:basedOn w:val="a1"/>
    <w:next w:val="a1"/>
    <w:link w:val="affff6"/>
    <w:uiPriority w:val="10"/>
    <w:rsid w:val="00013B47"/>
    <w:pPr>
      <w:spacing w:before="240" w:after="60"/>
      <w:jc w:val="center"/>
      <w:outlineLvl w:val="0"/>
    </w:pPr>
    <w:rPr>
      <w:rFonts w:asciiTheme="majorHAnsi" w:eastAsiaTheme="majorEastAsia" w:hAnsiTheme="majorHAnsi" w:cstheme="majorBidi"/>
      <w:b/>
      <w:bCs/>
      <w:sz w:val="32"/>
      <w:szCs w:val="32"/>
    </w:rPr>
  </w:style>
  <w:style w:type="character" w:customStyle="1" w:styleId="affff6">
    <w:name w:val="标题 字符"/>
    <w:basedOn w:val="a2"/>
    <w:link w:val="affff5"/>
    <w:uiPriority w:val="10"/>
    <w:rsid w:val="00013B47"/>
    <w:rPr>
      <w:rFonts w:asciiTheme="majorHAnsi" w:eastAsiaTheme="majorEastAsia" w:hAnsiTheme="majorHAnsi" w:cstheme="majorBidi"/>
      <w:b/>
      <w:bCs/>
      <w:sz w:val="32"/>
      <w:szCs w:val="32"/>
    </w:rPr>
  </w:style>
  <w:style w:type="paragraph" w:styleId="5">
    <w:name w:val="List Number 5"/>
    <w:basedOn w:val="a1"/>
    <w:uiPriority w:val="99"/>
    <w:semiHidden/>
    <w:unhideWhenUsed/>
    <w:rsid w:val="00013B47"/>
    <w:pPr>
      <w:numPr>
        <w:numId w:val="10"/>
      </w:numPr>
      <w:contextualSpacing/>
    </w:pPr>
  </w:style>
  <w:style w:type="paragraph" w:styleId="4">
    <w:name w:val="List Number 4"/>
    <w:basedOn w:val="a1"/>
    <w:uiPriority w:val="99"/>
    <w:semiHidden/>
    <w:unhideWhenUsed/>
    <w:rsid w:val="00013B47"/>
    <w:pPr>
      <w:numPr>
        <w:numId w:val="11"/>
      </w:numPr>
      <w:contextualSpacing/>
    </w:pPr>
  </w:style>
  <w:style w:type="paragraph" w:styleId="3">
    <w:name w:val="List Number 3"/>
    <w:basedOn w:val="a1"/>
    <w:uiPriority w:val="99"/>
    <w:semiHidden/>
    <w:unhideWhenUsed/>
    <w:rsid w:val="00013B47"/>
    <w:pPr>
      <w:numPr>
        <w:numId w:val="12"/>
      </w:numPr>
      <w:contextualSpacing/>
    </w:pPr>
  </w:style>
  <w:style w:type="paragraph" w:styleId="2">
    <w:name w:val="List Number 2"/>
    <w:basedOn w:val="a1"/>
    <w:uiPriority w:val="99"/>
    <w:semiHidden/>
    <w:unhideWhenUsed/>
    <w:rsid w:val="00013B47"/>
    <w:pPr>
      <w:numPr>
        <w:numId w:val="13"/>
      </w:numPr>
      <w:contextualSpacing/>
    </w:pPr>
  </w:style>
  <w:style w:type="paragraph" w:styleId="50">
    <w:name w:val="List Bullet 5"/>
    <w:basedOn w:val="a1"/>
    <w:uiPriority w:val="99"/>
    <w:semiHidden/>
    <w:unhideWhenUsed/>
    <w:rsid w:val="00013B47"/>
    <w:pPr>
      <w:numPr>
        <w:numId w:val="14"/>
      </w:numPr>
      <w:contextualSpacing/>
    </w:pPr>
  </w:style>
  <w:style w:type="paragraph" w:styleId="40">
    <w:name w:val="List Bullet 4"/>
    <w:basedOn w:val="a1"/>
    <w:uiPriority w:val="99"/>
    <w:semiHidden/>
    <w:unhideWhenUsed/>
    <w:rsid w:val="00013B47"/>
    <w:pPr>
      <w:numPr>
        <w:numId w:val="15"/>
      </w:numPr>
      <w:contextualSpacing/>
    </w:pPr>
  </w:style>
  <w:style w:type="paragraph" w:styleId="30">
    <w:name w:val="List Bullet 3"/>
    <w:basedOn w:val="a1"/>
    <w:uiPriority w:val="99"/>
    <w:semiHidden/>
    <w:unhideWhenUsed/>
    <w:rsid w:val="00013B47"/>
    <w:pPr>
      <w:numPr>
        <w:numId w:val="16"/>
      </w:numPr>
      <w:contextualSpacing/>
    </w:pPr>
  </w:style>
  <w:style w:type="paragraph" w:styleId="20">
    <w:name w:val="List Bullet 2"/>
    <w:basedOn w:val="a1"/>
    <w:uiPriority w:val="99"/>
    <w:semiHidden/>
    <w:unhideWhenUsed/>
    <w:rsid w:val="00013B47"/>
    <w:pPr>
      <w:numPr>
        <w:numId w:val="17"/>
      </w:numPr>
      <w:contextualSpacing/>
    </w:pPr>
  </w:style>
  <w:style w:type="paragraph" w:styleId="54">
    <w:name w:val="List 5"/>
    <w:basedOn w:val="a1"/>
    <w:uiPriority w:val="99"/>
    <w:semiHidden/>
    <w:unhideWhenUsed/>
    <w:rsid w:val="00013B47"/>
    <w:pPr>
      <w:ind w:leftChars="800" w:left="100" w:hangingChars="200" w:hanging="200"/>
      <w:contextualSpacing/>
    </w:pPr>
  </w:style>
  <w:style w:type="paragraph" w:styleId="44">
    <w:name w:val="List 4"/>
    <w:basedOn w:val="a1"/>
    <w:uiPriority w:val="99"/>
    <w:semiHidden/>
    <w:unhideWhenUsed/>
    <w:rsid w:val="00013B47"/>
    <w:pPr>
      <w:ind w:leftChars="600" w:left="100" w:hangingChars="200" w:hanging="200"/>
      <w:contextualSpacing/>
    </w:pPr>
  </w:style>
  <w:style w:type="paragraph" w:styleId="39">
    <w:name w:val="List 3"/>
    <w:basedOn w:val="a1"/>
    <w:uiPriority w:val="99"/>
    <w:semiHidden/>
    <w:unhideWhenUsed/>
    <w:rsid w:val="00013B47"/>
    <w:pPr>
      <w:ind w:leftChars="400" w:left="100" w:hangingChars="200" w:hanging="200"/>
      <w:contextualSpacing/>
    </w:pPr>
  </w:style>
  <w:style w:type="paragraph" w:styleId="2f">
    <w:name w:val="List 2"/>
    <w:basedOn w:val="a1"/>
    <w:uiPriority w:val="99"/>
    <w:semiHidden/>
    <w:unhideWhenUsed/>
    <w:rsid w:val="00013B47"/>
    <w:pPr>
      <w:ind w:leftChars="200" w:left="100" w:hangingChars="200" w:hanging="200"/>
      <w:contextualSpacing/>
    </w:pPr>
  </w:style>
  <w:style w:type="paragraph" w:styleId="a">
    <w:name w:val="List Number"/>
    <w:basedOn w:val="a1"/>
    <w:uiPriority w:val="99"/>
    <w:semiHidden/>
    <w:unhideWhenUsed/>
    <w:rsid w:val="00013B47"/>
    <w:pPr>
      <w:numPr>
        <w:numId w:val="18"/>
      </w:numPr>
      <w:contextualSpacing/>
    </w:pPr>
  </w:style>
  <w:style w:type="paragraph" w:styleId="a0">
    <w:name w:val="List Bullet"/>
    <w:basedOn w:val="a1"/>
    <w:uiPriority w:val="99"/>
    <w:semiHidden/>
    <w:unhideWhenUsed/>
    <w:rsid w:val="00013B47"/>
    <w:pPr>
      <w:numPr>
        <w:numId w:val="19"/>
      </w:numPr>
      <w:contextualSpacing/>
    </w:pPr>
  </w:style>
  <w:style w:type="paragraph" w:styleId="affff7">
    <w:name w:val="List"/>
    <w:basedOn w:val="a1"/>
    <w:uiPriority w:val="99"/>
    <w:semiHidden/>
    <w:unhideWhenUsed/>
    <w:rsid w:val="00013B47"/>
    <w:pPr>
      <w:ind w:left="200" w:hangingChars="200" w:hanging="200"/>
      <w:contextualSpacing/>
    </w:pPr>
  </w:style>
  <w:style w:type="paragraph" w:styleId="affff8">
    <w:name w:val="toa heading"/>
    <w:basedOn w:val="a1"/>
    <w:next w:val="a1"/>
    <w:uiPriority w:val="99"/>
    <w:semiHidden/>
    <w:unhideWhenUsed/>
    <w:rsid w:val="00013B47"/>
    <w:pPr>
      <w:spacing w:before="120"/>
    </w:pPr>
    <w:rPr>
      <w:rFonts w:asciiTheme="majorHAnsi" w:eastAsiaTheme="majorEastAsia" w:hAnsiTheme="majorHAnsi" w:cstheme="majorBidi"/>
      <w:sz w:val="24"/>
      <w:szCs w:val="24"/>
    </w:rPr>
  </w:style>
  <w:style w:type="paragraph" w:styleId="affff9">
    <w:name w:val="macro"/>
    <w:link w:val="affffa"/>
    <w:uiPriority w:val="99"/>
    <w:semiHidden/>
    <w:unhideWhenUsed/>
    <w:rsid w:val="00013B47"/>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宋体" w:hAnsi="Courier New" w:cs="Courier New"/>
      <w:sz w:val="24"/>
      <w:szCs w:val="24"/>
    </w:rPr>
  </w:style>
  <w:style w:type="character" w:customStyle="1" w:styleId="affffa">
    <w:name w:val="宏文本 字符"/>
    <w:basedOn w:val="a2"/>
    <w:link w:val="affff9"/>
    <w:uiPriority w:val="99"/>
    <w:semiHidden/>
    <w:rsid w:val="00013B47"/>
    <w:rPr>
      <w:rFonts w:ascii="Courier New" w:eastAsia="宋体" w:hAnsi="Courier New" w:cs="Courier New"/>
      <w:sz w:val="24"/>
      <w:szCs w:val="24"/>
    </w:rPr>
  </w:style>
  <w:style w:type="paragraph" w:styleId="affffb">
    <w:name w:val="table of authorities"/>
    <w:basedOn w:val="a1"/>
    <w:next w:val="a1"/>
    <w:uiPriority w:val="99"/>
    <w:semiHidden/>
    <w:unhideWhenUsed/>
    <w:rsid w:val="00013B47"/>
    <w:pPr>
      <w:ind w:leftChars="200" w:left="420"/>
    </w:pPr>
  </w:style>
  <w:style w:type="paragraph" w:styleId="affffc">
    <w:name w:val="endnote text"/>
    <w:basedOn w:val="a1"/>
    <w:link w:val="affffd"/>
    <w:uiPriority w:val="99"/>
    <w:semiHidden/>
    <w:unhideWhenUsed/>
    <w:rsid w:val="00013B47"/>
    <w:pPr>
      <w:snapToGrid w:val="0"/>
    </w:pPr>
  </w:style>
  <w:style w:type="character" w:customStyle="1" w:styleId="affffd">
    <w:name w:val="尾注文本 字符"/>
    <w:basedOn w:val="a2"/>
    <w:link w:val="affffc"/>
    <w:uiPriority w:val="99"/>
    <w:semiHidden/>
    <w:rsid w:val="00013B47"/>
    <w:rPr>
      <w:rFonts w:ascii="Arial" w:hAnsi="Arial"/>
      <w:sz w:val="22"/>
    </w:rPr>
  </w:style>
  <w:style w:type="character" w:styleId="affffe">
    <w:name w:val="endnote reference"/>
    <w:basedOn w:val="a2"/>
    <w:uiPriority w:val="99"/>
    <w:semiHidden/>
    <w:unhideWhenUsed/>
    <w:rsid w:val="00013B47"/>
    <w:rPr>
      <w:vertAlign w:val="superscript"/>
    </w:rPr>
  </w:style>
  <w:style w:type="character" w:styleId="afffff">
    <w:name w:val="page number"/>
    <w:basedOn w:val="a2"/>
    <w:uiPriority w:val="99"/>
    <w:semiHidden/>
    <w:unhideWhenUsed/>
    <w:rsid w:val="00013B47"/>
  </w:style>
  <w:style w:type="character" w:styleId="afffff0">
    <w:name w:val="line number"/>
    <w:basedOn w:val="a2"/>
    <w:uiPriority w:val="99"/>
    <w:semiHidden/>
    <w:unhideWhenUsed/>
    <w:rsid w:val="00013B47"/>
  </w:style>
  <w:style w:type="character" w:styleId="afffff1">
    <w:name w:val="footnote reference"/>
    <w:basedOn w:val="a2"/>
    <w:uiPriority w:val="99"/>
    <w:semiHidden/>
    <w:unhideWhenUsed/>
    <w:rsid w:val="00013B47"/>
    <w:rPr>
      <w:vertAlign w:val="superscript"/>
    </w:rPr>
  </w:style>
  <w:style w:type="paragraph" w:styleId="afffff2">
    <w:name w:val="envelope return"/>
    <w:basedOn w:val="a1"/>
    <w:uiPriority w:val="99"/>
    <w:semiHidden/>
    <w:unhideWhenUsed/>
    <w:rsid w:val="00013B47"/>
    <w:pPr>
      <w:snapToGrid w:val="0"/>
    </w:pPr>
    <w:rPr>
      <w:rFonts w:asciiTheme="majorHAnsi" w:eastAsiaTheme="majorEastAsia" w:hAnsiTheme="majorHAnsi" w:cstheme="majorBidi"/>
    </w:rPr>
  </w:style>
  <w:style w:type="paragraph" w:styleId="afffff3">
    <w:name w:val="envelope address"/>
    <w:basedOn w:val="a1"/>
    <w:uiPriority w:val="99"/>
    <w:semiHidden/>
    <w:unhideWhenUsed/>
    <w:rsid w:val="00013B47"/>
    <w:pPr>
      <w:framePr w:w="7920" w:h="1980" w:hRule="exact" w:hSpace="180" w:wrap="auto" w:hAnchor="page" w:xAlign="center" w:yAlign="bottom"/>
      <w:snapToGrid w:val="0"/>
      <w:ind w:leftChars="1400" w:left="100"/>
    </w:pPr>
    <w:rPr>
      <w:rFonts w:asciiTheme="majorHAnsi" w:eastAsiaTheme="majorEastAsia" w:hAnsiTheme="majorHAnsi" w:cstheme="majorBidi"/>
      <w:sz w:val="24"/>
      <w:szCs w:val="24"/>
    </w:rPr>
  </w:style>
  <w:style w:type="paragraph" w:styleId="afffff4">
    <w:name w:val="table of figures"/>
    <w:basedOn w:val="a1"/>
    <w:next w:val="a1"/>
    <w:uiPriority w:val="99"/>
    <w:semiHidden/>
    <w:unhideWhenUsed/>
    <w:rsid w:val="00013B47"/>
    <w:pPr>
      <w:ind w:leftChars="200" w:left="200" w:hangingChars="200" w:hanging="200"/>
    </w:pPr>
  </w:style>
  <w:style w:type="paragraph" w:styleId="afffff5">
    <w:name w:val="caption"/>
    <w:basedOn w:val="a1"/>
    <w:next w:val="a1"/>
    <w:uiPriority w:val="35"/>
    <w:semiHidden/>
    <w:unhideWhenUsed/>
    <w:qFormat/>
    <w:rsid w:val="00013B47"/>
    <w:rPr>
      <w:rFonts w:asciiTheme="majorHAnsi" w:eastAsia="黑体" w:hAnsiTheme="majorHAnsi" w:cstheme="majorBidi"/>
      <w:sz w:val="20"/>
      <w:szCs w:val="20"/>
    </w:rPr>
  </w:style>
  <w:style w:type="paragraph" w:styleId="15">
    <w:name w:val="index 1"/>
    <w:basedOn w:val="a1"/>
    <w:next w:val="a1"/>
    <w:autoRedefine/>
    <w:uiPriority w:val="99"/>
    <w:semiHidden/>
    <w:unhideWhenUsed/>
    <w:rsid w:val="00013B47"/>
  </w:style>
  <w:style w:type="paragraph" w:styleId="afffff6">
    <w:name w:val="index heading"/>
    <w:basedOn w:val="a1"/>
    <w:next w:val="15"/>
    <w:uiPriority w:val="99"/>
    <w:semiHidden/>
    <w:unhideWhenUsed/>
    <w:rsid w:val="00013B47"/>
    <w:rPr>
      <w:rFonts w:asciiTheme="majorHAnsi" w:eastAsiaTheme="majorEastAsia" w:hAnsiTheme="majorHAnsi" w:cstheme="majorBidi"/>
      <w:b/>
      <w:bCs/>
    </w:rPr>
  </w:style>
  <w:style w:type="paragraph" w:styleId="afffff7">
    <w:name w:val="footnote text"/>
    <w:basedOn w:val="a1"/>
    <w:link w:val="afffff8"/>
    <w:uiPriority w:val="99"/>
    <w:semiHidden/>
    <w:unhideWhenUsed/>
    <w:rsid w:val="00013B47"/>
    <w:pPr>
      <w:snapToGrid w:val="0"/>
    </w:pPr>
    <w:rPr>
      <w:sz w:val="18"/>
      <w:szCs w:val="18"/>
    </w:rPr>
  </w:style>
  <w:style w:type="character" w:customStyle="1" w:styleId="afffff8">
    <w:name w:val="脚注文本 字符"/>
    <w:basedOn w:val="a2"/>
    <w:link w:val="afffff7"/>
    <w:uiPriority w:val="99"/>
    <w:semiHidden/>
    <w:rsid w:val="00013B47"/>
    <w:rPr>
      <w:rFonts w:ascii="Arial" w:hAnsi="Arial"/>
      <w:sz w:val="18"/>
      <w:szCs w:val="18"/>
    </w:rPr>
  </w:style>
  <w:style w:type="paragraph" w:styleId="afffff9">
    <w:name w:val="Normal Indent"/>
    <w:basedOn w:val="a1"/>
    <w:uiPriority w:val="99"/>
    <w:semiHidden/>
    <w:unhideWhenUsed/>
    <w:rsid w:val="00013B47"/>
    <w:pPr>
      <w:ind w:firstLineChars="200" w:firstLine="420"/>
    </w:pPr>
  </w:style>
  <w:style w:type="paragraph" w:styleId="TOC9">
    <w:name w:val="toc 9"/>
    <w:basedOn w:val="a1"/>
    <w:next w:val="a1"/>
    <w:autoRedefine/>
    <w:uiPriority w:val="39"/>
    <w:semiHidden/>
    <w:unhideWhenUsed/>
    <w:rsid w:val="00013B47"/>
    <w:pPr>
      <w:ind w:leftChars="1600" w:left="3360"/>
    </w:pPr>
  </w:style>
  <w:style w:type="paragraph" w:styleId="TOC8">
    <w:name w:val="toc 8"/>
    <w:basedOn w:val="a1"/>
    <w:next w:val="a1"/>
    <w:autoRedefine/>
    <w:uiPriority w:val="39"/>
    <w:semiHidden/>
    <w:unhideWhenUsed/>
    <w:rsid w:val="00013B47"/>
    <w:pPr>
      <w:ind w:leftChars="1400" w:left="2940"/>
    </w:pPr>
  </w:style>
  <w:style w:type="paragraph" w:styleId="TOC7">
    <w:name w:val="toc 7"/>
    <w:basedOn w:val="a1"/>
    <w:next w:val="a1"/>
    <w:autoRedefine/>
    <w:uiPriority w:val="39"/>
    <w:semiHidden/>
    <w:unhideWhenUsed/>
    <w:rsid w:val="00013B47"/>
    <w:pPr>
      <w:ind w:leftChars="1200" w:left="2520"/>
    </w:pPr>
  </w:style>
  <w:style w:type="paragraph" w:styleId="TOC6">
    <w:name w:val="toc 6"/>
    <w:basedOn w:val="a1"/>
    <w:next w:val="a1"/>
    <w:autoRedefine/>
    <w:uiPriority w:val="39"/>
    <w:semiHidden/>
    <w:unhideWhenUsed/>
    <w:rsid w:val="00013B47"/>
    <w:pPr>
      <w:ind w:leftChars="1000" w:left="2100"/>
    </w:pPr>
  </w:style>
  <w:style w:type="paragraph" w:styleId="TOC5">
    <w:name w:val="toc 5"/>
    <w:basedOn w:val="a1"/>
    <w:next w:val="a1"/>
    <w:autoRedefine/>
    <w:uiPriority w:val="39"/>
    <w:semiHidden/>
    <w:unhideWhenUsed/>
    <w:rsid w:val="00013B47"/>
    <w:pPr>
      <w:ind w:leftChars="800" w:left="1680"/>
    </w:pPr>
  </w:style>
  <w:style w:type="paragraph" w:styleId="TOC4">
    <w:name w:val="toc 4"/>
    <w:basedOn w:val="a1"/>
    <w:next w:val="a1"/>
    <w:autoRedefine/>
    <w:uiPriority w:val="39"/>
    <w:semiHidden/>
    <w:unhideWhenUsed/>
    <w:rsid w:val="00013B47"/>
    <w:pPr>
      <w:ind w:leftChars="600" w:left="1260"/>
    </w:pPr>
  </w:style>
  <w:style w:type="paragraph" w:styleId="TOC3">
    <w:name w:val="toc 3"/>
    <w:basedOn w:val="a1"/>
    <w:next w:val="a1"/>
    <w:autoRedefine/>
    <w:uiPriority w:val="39"/>
    <w:semiHidden/>
    <w:unhideWhenUsed/>
    <w:rsid w:val="00013B47"/>
    <w:pPr>
      <w:ind w:leftChars="400" w:left="840"/>
    </w:pPr>
  </w:style>
  <w:style w:type="paragraph" w:styleId="TOC2">
    <w:name w:val="toc 2"/>
    <w:basedOn w:val="a1"/>
    <w:next w:val="a1"/>
    <w:autoRedefine/>
    <w:uiPriority w:val="39"/>
    <w:semiHidden/>
    <w:unhideWhenUsed/>
    <w:rsid w:val="00013B47"/>
    <w:pPr>
      <w:ind w:leftChars="200" w:left="420"/>
    </w:pPr>
  </w:style>
  <w:style w:type="paragraph" w:styleId="TOC1">
    <w:name w:val="toc 1"/>
    <w:basedOn w:val="a1"/>
    <w:next w:val="a1"/>
    <w:autoRedefine/>
    <w:uiPriority w:val="39"/>
    <w:semiHidden/>
    <w:unhideWhenUsed/>
    <w:rsid w:val="00013B47"/>
  </w:style>
  <w:style w:type="paragraph" w:styleId="91">
    <w:name w:val="index 9"/>
    <w:basedOn w:val="a1"/>
    <w:next w:val="a1"/>
    <w:autoRedefine/>
    <w:uiPriority w:val="99"/>
    <w:semiHidden/>
    <w:unhideWhenUsed/>
    <w:rsid w:val="00013B47"/>
    <w:pPr>
      <w:ind w:leftChars="1600" w:left="1600"/>
    </w:pPr>
  </w:style>
  <w:style w:type="paragraph" w:styleId="81">
    <w:name w:val="index 8"/>
    <w:basedOn w:val="a1"/>
    <w:next w:val="a1"/>
    <w:autoRedefine/>
    <w:uiPriority w:val="99"/>
    <w:semiHidden/>
    <w:unhideWhenUsed/>
    <w:rsid w:val="00013B47"/>
    <w:pPr>
      <w:ind w:leftChars="1400" w:left="1400"/>
    </w:pPr>
  </w:style>
  <w:style w:type="paragraph" w:styleId="71">
    <w:name w:val="index 7"/>
    <w:basedOn w:val="a1"/>
    <w:next w:val="a1"/>
    <w:autoRedefine/>
    <w:uiPriority w:val="99"/>
    <w:semiHidden/>
    <w:unhideWhenUsed/>
    <w:rsid w:val="00013B47"/>
    <w:pPr>
      <w:ind w:leftChars="1200" w:left="1200"/>
    </w:pPr>
  </w:style>
  <w:style w:type="paragraph" w:styleId="62">
    <w:name w:val="index 6"/>
    <w:basedOn w:val="a1"/>
    <w:next w:val="a1"/>
    <w:autoRedefine/>
    <w:uiPriority w:val="99"/>
    <w:semiHidden/>
    <w:unhideWhenUsed/>
    <w:rsid w:val="00013B47"/>
    <w:pPr>
      <w:ind w:leftChars="1000" w:left="1000"/>
    </w:pPr>
  </w:style>
  <w:style w:type="paragraph" w:styleId="55">
    <w:name w:val="index 5"/>
    <w:basedOn w:val="a1"/>
    <w:next w:val="a1"/>
    <w:autoRedefine/>
    <w:uiPriority w:val="99"/>
    <w:semiHidden/>
    <w:unhideWhenUsed/>
    <w:rsid w:val="00013B47"/>
    <w:pPr>
      <w:ind w:leftChars="800" w:left="800"/>
    </w:pPr>
  </w:style>
  <w:style w:type="paragraph" w:styleId="45">
    <w:name w:val="index 4"/>
    <w:basedOn w:val="a1"/>
    <w:next w:val="a1"/>
    <w:autoRedefine/>
    <w:uiPriority w:val="99"/>
    <w:semiHidden/>
    <w:unhideWhenUsed/>
    <w:rsid w:val="00013B47"/>
    <w:pPr>
      <w:ind w:leftChars="600" w:left="600"/>
    </w:pPr>
  </w:style>
  <w:style w:type="paragraph" w:styleId="3a">
    <w:name w:val="index 3"/>
    <w:basedOn w:val="a1"/>
    <w:next w:val="a1"/>
    <w:autoRedefine/>
    <w:uiPriority w:val="99"/>
    <w:semiHidden/>
    <w:unhideWhenUsed/>
    <w:rsid w:val="00013B47"/>
    <w:pPr>
      <w:ind w:leftChars="400" w:left="400"/>
    </w:pPr>
  </w:style>
  <w:style w:type="paragraph" w:styleId="2f0">
    <w:name w:val="index 2"/>
    <w:basedOn w:val="a1"/>
    <w:next w:val="a1"/>
    <w:autoRedefine/>
    <w:uiPriority w:val="99"/>
    <w:semiHidden/>
    <w:unhideWhenUsed/>
    <w:rsid w:val="00013B47"/>
    <w:pPr>
      <w:ind w:leftChars="200" w:left="200"/>
    </w:pPr>
  </w:style>
  <w:style w:type="paragraph" w:customStyle="1" w:styleId="maintextfollowingheading">
    <w:name w:val="main text following heading"/>
    <w:basedOn w:val="a1"/>
    <w:next w:val="a1"/>
    <w:link w:val="maintextfollowingheading0"/>
    <w:qFormat/>
    <w:rsid w:val="003957EA"/>
    <w:pPr>
      <w:ind w:firstLineChars="0" w:firstLine="0"/>
    </w:pPr>
    <w:rPr>
      <w:rFonts w:eastAsia="Arial"/>
    </w:rPr>
  </w:style>
  <w:style w:type="character" w:customStyle="1" w:styleId="maintextfollowingheading0">
    <w:name w:val="main text following heading 字符"/>
    <w:basedOn w:val="a2"/>
    <w:link w:val="maintextfollowingheading"/>
    <w:rsid w:val="003957EA"/>
    <w:rPr>
      <w:rFonts w:ascii="Arial" w:eastAsia="Arial" w:hAnsi="Arial"/>
      <w:sz w:val="22"/>
    </w:rPr>
  </w:style>
  <w:style w:type="character" w:customStyle="1" w:styleId="3b">
    <w:name w:val="未处理的提及3"/>
    <w:basedOn w:val="a2"/>
    <w:uiPriority w:val="99"/>
    <w:semiHidden/>
    <w:unhideWhenUsed/>
    <w:rsid w:val="00424AE0"/>
    <w:rPr>
      <w:color w:val="605E5C"/>
      <w:shd w:val="clear" w:color="auto" w:fill="E1DFDD"/>
    </w:rPr>
  </w:style>
  <w:style w:type="character" w:customStyle="1" w:styleId="highwire-citation-authors">
    <w:name w:val="highwire-citation-authors"/>
    <w:basedOn w:val="a2"/>
    <w:rsid w:val="006C0553"/>
  </w:style>
  <w:style w:type="character" w:customStyle="1" w:styleId="highwire-citation-author">
    <w:name w:val="highwire-citation-author"/>
    <w:basedOn w:val="a2"/>
    <w:rsid w:val="006C0553"/>
  </w:style>
  <w:style w:type="character" w:customStyle="1" w:styleId="nlm-given-names">
    <w:name w:val="nlm-given-names"/>
    <w:basedOn w:val="a2"/>
    <w:rsid w:val="006C0553"/>
  </w:style>
  <w:style w:type="character" w:customStyle="1" w:styleId="nlm-surname">
    <w:name w:val="nlm-surname"/>
    <w:basedOn w:val="a2"/>
    <w:rsid w:val="006C0553"/>
  </w:style>
  <w:style w:type="character" w:customStyle="1" w:styleId="highwire-cite-metadata-doi">
    <w:name w:val="highwire-cite-metadata-doi"/>
    <w:basedOn w:val="a2"/>
    <w:rsid w:val="006C0553"/>
  </w:style>
  <w:style w:type="character" w:customStyle="1" w:styleId="label">
    <w:name w:val="label"/>
    <w:basedOn w:val="a2"/>
    <w:rsid w:val="006C0553"/>
  </w:style>
  <w:style w:type="paragraph" w:customStyle="1" w:styleId="citavi">
    <w:name w:val="citavi"/>
    <w:basedOn w:val="CitaviBibliographyHeading"/>
    <w:link w:val="citavi0"/>
    <w:qFormat/>
    <w:rsid w:val="001B622F"/>
    <w:pPr>
      <w:ind w:firstLineChars="0" w:firstLine="0"/>
    </w:pPr>
    <w:rPr>
      <w:sz w:val="20"/>
    </w:rPr>
  </w:style>
  <w:style w:type="character" w:customStyle="1" w:styleId="citavi0">
    <w:name w:val="citavi 字符"/>
    <w:basedOn w:val="CitaviBibliographyHeading0"/>
    <w:link w:val="citavi"/>
    <w:rsid w:val="001B622F"/>
    <w:rPr>
      <w:rFonts w:ascii="Arial" w:eastAsia="Arial" w:hAnsi="Arial"/>
      <w:b/>
      <w:bCs/>
      <w:kern w:val="44"/>
      <w:sz w:val="20"/>
      <w:szCs w:val="44"/>
    </w:rPr>
  </w:style>
  <w:style w:type="character" w:styleId="afffffa">
    <w:name w:val="Unresolved Mention"/>
    <w:basedOn w:val="a2"/>
    <w:uiPriority w:val="99"/>
    <w:semiHidden/>
    <w:unhideWhenUsed/>
    <w:rsid w:val="009F7B03"/>
    <w:rPr>
      <w:color w:val="605E5C"/>
      <w:shd w:val="clear" w:color="auto" w:fill="E1DFDD"/>
    </w:rPr>
  </w:style>
  <w:style w:type="paragraph" w:customStyle="1" w:styleId="Revisedquotes">
    <w:name w:val="Revised quotes"/>
    <w:basedOn w:val="a1"/>
    <w:link w:val="Revisedquotes0"/>
    <w:qFormat/>
    <w:rsid w:val="00AD39DF"/>
    <w:pPr>
      <w:ind w:firstLineChars="0" w:firstLine="0"/>
      <w:jc w:val="both"/>
    </w:pPr>
    <w:rPr>
      <w:rFonts w:eastAsia="Arial" w:cs="Arial"/>
      <w:color w:val="833C0B" w:themeColor="accent2" w:themeShade="80"/>
      <w:sz w:val="21"/>
    </w:rPr>
  </w:style>
  <w:style w:type="character" w:customStyle="1" w:styleId="Revisedquotes0">
    <w:name w:val="Revised quotes 字符"/>
    <w:basedOn w:val="a2"/>
    <w:link w:val="Revisedquotes"/>
    <w:rsid w:val="00AD39DF"/>
    <w:rPr>
      <w:rFonts w:ascii="Arial" w:eastAsia="Arial" w:hAnsi="Arial" w:cs="Arial"/>
      <w:color w:val="833C0B" w:themeColor="accent2" w:themeShade="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8622">
      <w:bodyDiv w:val="1"/>
      <w:marLeft w:val="0"/>
      <w:marRight w:val="0"/>
      <w:marTop w:val="0"/>
      <w:marBottom w:val="0"/>
      <w:divBdr>
        <w:top w:val="none" w:sz="0" w:space="0" w:color="auto"/>
        <w:left w:val="none" w:sz="0" w:space="0" w:color="auto"/>
        <w:bottom w:val="none" w:sz="0" w:space="0" w:color="auto"/>
        <w:right w:val="none" w:sz="0" w:space="0" w:color="auto"/>
      </w:divBdr>
    </w:div>
    <w:div w:id="34743310">
      <w:bodyDiv w:val="1"/>
      <w:marLeft w:val="0"/>
      <w:marRight w:val="0"/>
      <w:marTop w:val="0"/>
      <w:marBottom w:val="0"/>
      <w:divBdr>
        <w:top w:val="none" w:sz="0" w:space="0" w:color="auto"/>
        <w:left w:val="none" w:sz="0" w:space="0" w:color="auto"/>
        <w:bottom w:val="none" w:sz="0" w:space="0" w:color="auto"/>
        <w:right w:val="none" w:sz="0" w:space="0" w:color="auto"/>
      </w:divBdr>
    </w:div>
    <w:div w:id="53089914">
      <w:bodyDiv w:val="1"/>
      <w:marLeft w:val="0"/>
      <w:marRight w:val="0"/>
      <w:marTop w:val="0"/>
      <w:marBottom w:val="0"/>
      <w:divBdr>
        <w:top w:val="none" w:sz="0" w:space="0" w:color="auto"/>
        <w:left w:val="none" w:sz="0" w:space="0" w:color="auto"/>
        <w:bottom w:val="none" w:sz="0" w:space="0" w:color="auto"/>
        <w:right w:val="none" w:sz="0" w:space="0" w:color="auto"/>
      </w:divBdr>
    </w:div>
    <w:div w:id="86970003">
      <w:bodyDiv w:val="1"/>
      <w:marLeft w:val="0"/>
      <w:marRight w:val="0"/>
      <w:marTop w:val="0"/>
      <w:marBottom w:val="0"/>
      <w:divBdr>
        <w:top w:val="none" w:sz="0" w:space="0" w:color="auto"/>
        <w:left w:val="none" w:sz="0" w:space="0" w:color="auto"/>
        <w:bottom w:val="none" w:sz="0" w:space="0" w:color="auto"/>
        <w:right w:val="none" w:sz="0" w:space="0" w:color="auto"/>
      </w:divBdr>
    </w:div>
    <w:div w:id="159777449">
      <w:bodyDiv w:val="1"/>
      <w:marLeft w:val="0"/>
      <w:marRight w:val="0"/>
      <w:marTop w:val="0"/>
      <w:marBottom w:val="0"/>
      <w:divBdr>
        <w:top w:val="none" w:sz="0" w:space="0" w:color="auto"/>
        <w:left w:val="none" w:sz="0" w:space="0" w:color="auto"/>
        <w:bottom w:val="none" w:sz="0" w:space="0" w:color="auto"/>
        <w:right w:val="none" w:sz="0" w:space="0" w:color="auto"/>
      </w:divBdr>
      <w:divsChild>
        <w:div w:id="1083524830">
          <w:marLeft w:val="0"/>
          <w:marRight w:val="0"/>
          <w:marTop w:val="0"/>
          <w:marBottom w:val="0"/>
          <w:divBdr>
            <w:top w:val="none" w:sz="0" w:space="0" w:color="auto"/>
            <w:left w:val="none" w:sz="0" w:space="0" w:color="auto"/>
            <w:bottom w:val="none" w:sz="0" w:space="0" w:color="auto"/>
            <w:right w:val="none" w:sz="0" w:space="0" w:color="auto"/>
          </w:divBdr>
        </w:div>
        <w:div w:id="1371150091">
          <w:marLeft w:val="0"/>
          <w:marRight w:val="0"/>
          <w:marTop w:val="0"/>
          <w:marBottom w:val="0"/>
          <w:divBdr>
            <w:top w:val="none" w:sz="0" w:space="0" w:color="auto"/>
            <w:left w:val="none" w:sz="0" w:space="0" w:color="auto"/>
            <w:bottom w:val="none" w:sz="0" w:space="0" w:color="auto"/>
            <w:right w:val="none" w:sz="0" w:space="0" w:color="auto"/>
          </w:divBdr>
        </w:div>
        <w:div w:id="1586719314">
          <w:marLeft w:val="0"/>
          <w:marRight w:val="0"/>
          <w:marTop w:val="0"/>
          <w:marBottom w:val="0"/>
          <w:divBdr>
            <w:top w:val="none" w:sz="0" w:space="0" w:color="auto"/>
            <w:left w:val="none" w:sz="0" w:space="0" w:color="auto"/>
            <w:bottom w:val="none" w:sz="0" w:space="0" w:color="auto"/>
            <w:right w:val="none" w:sz="0" w:space="0" w:color="auto"/>
          </w:divBdr>
        </w:div>
        <w:div w:id="1670214106">
          <w:marLeft w:val="0"/>
          <w:marRight w:val="0"/>
          <w:marTop w:val="0"/>
          <w:marBottom w:val="0"/>
          <w:divBdr>
            <w:top w:val="none" w:sz="0" w:space="0" w:color="auto"/>
            <w:left w:val="none" w:sz="0" w:space="0" w:color="auto"/>
            <w:bottom w:val="none" w:sz="0" w:space="0" w:color="auto"/>
            <w:right w:val="none" w:sz="0" w:space="0" w:color="auto"/>
          </w:divBdr>
        </w:div>
      </w:divsChild>
    </w:div>
    <w:div w:id="199823328">
      <w:bodyDiv w:val="1"/>
      <w:marLeft w:val="0"/>
      <w:marRight w:val="0"/>
      <w:marTop w:val="0"/>
      <w:marBottom w:val="0"/>
      <w:divBdr>
        <w:top w:val="none" w:sz="0" w:space="0" w:color="auto"/>
        <w:left w:val="none" w:sz="0" w:space="0" w:color="auto"/>
        <w:bottom w:val="none" w:sz="0" w:space="0" w:color="auto"/>
        <w:right w:val="none" w:sz="0" w:space="0" w:color="auto"/>
      </w:divBdr>
      <w:divsChild>
        <w:div w:id="227427808">
          <w:marLeft w:val="0"/>
          <w:marRight w:val="0"/>
          <w:marTop w:val="0"/>
          <w:marBottom w:val="0"/>
          <w:divBdr>
            <w:top w:val="none" w:sz="0" w:space="0" w:color="auto"/>
            <w:left w:val="none" w:sz="0" w:space="0" w:color="auto"/>
            <w:bottom w:val="none" w:sz="0" w:space="0" w:color="auto"/>
            <w:right w:val="none" w:sz="0" w:space="0" w:color="auto"/>
          </w:divBdr>
          <w:divsChild>
            <w:div w:id="1913470490">
              <w:marLeft w:val="0"/>
              <w:marRight w:val="0"/>
              <w:marTop w:val="0"/>
              <w:marBottom w:val="0"/>
              <w:divBdr>
                <w:top w:val="none" w:sz="0" w:space="0" w:color="auto"/>
                <w:left w:val="none" w:sz="0" w:space="0" w:color="auto"/>
                <w:bottom w:val="none" w:sz="0" w:space="0" w:color="auto"/>
                <w:right w:val="none" w:sz="0" w:space="0" w:color="auto"/>
              </w:divBdr>
              <w:divsChild>
                <w:div w:id="2035229191">
                  <w:marLeft w:val="0"/>
                  <w:marRight w:val="0"/>
                  <w:marTop w:val="0"/>
                  <w:marBottom w:val="0"/>
                  <w:divBdr>
                    <w:top w:val="none" w:sz="0" w:space="0" w:color="auto"/>
                    <w:left w:val="none" w:sz="0" w:space="0" w:color="auto"/>
                    <w:bottom w:val="none" w:sz="0" w:space="0" w:color="auto"/>
                    <w:right w:val="none" w:sz="0" w:space="0" w:color="auto"/>
                  </w:divBdr>
                  <w:divsChild>
                    <w:div w:id="777408821">
                      <w:marLeft w:val="0"/>
                      <w:marRight w:val="0"/>
                      <w:marTop w:val="0"/>
                      <w:marBottom w:val="0"/>
                      <w:divBdr>
                        <w:top w:val="none" w:sz="0" w:space="0" w:color="auto"/>
                        <w:left w:val="none" w:sz="0" w:space="0" w:color="auto"/>
                        <w:bottom w:val="none" w:sz="0" w:space="0" w:color="auto"/>
                        <w:right w:val="none" w:sz="0" w:space="0" w:color="auto"/>
                      </w:divBdr>
                      <w:divsChild>
                        <w:div w:id="197133277">
                          <w:marLeft w:val="0"/>
                          <w:marRight w:val="0"/>
                          <w:marTop w:val="0"/>
                          <w:marBottom w:val="0"/>
                          <w:divBdr>
                            <w:top w:val="none" w:sz="0" w:space="0" w:color="auto"/>
                            <w:left w:val="none" w:sz="0" w:space="0" w:color="auto"/>
                            <w:bottom w:val="none" w:sz="0" w:space="0" w:color="auto"/>
                            <w:right w:val="none" w:sz="0" w:space="0" w:color="auto"/>
                          </w:divBdr>
                          <w:divsChild>
                            <w:div w:id="287319446">
                              <w:marLeft w:val="0"/>
                              <w:marRight w:val="300"/>
                              <w:marTop w:val="180"/>
                              <w:marBottom w:val="0"/>
                              <w:divBdr>
                                <w:top w:val="none" w:sz="0" w:space="0" w:color="auto"/>
                                <w:left w:val="none" w:sz="0" w:space="0" w:color="auto"/>
                                <w:bottom w:val="none" w:sz="0" w:space="0" w:color="auto"/>
                                <w:right w:val="none" w:sz="0" w:space="0" w:color="auto"/>
                              </w:divBdr>
                              <w:divsChild>
                                <w:div w:id="324362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085884">
                          <w:marLeft w:val="0"/>
                          <w:marRight w:val="0"/>
                          <w:marTop w:val="0"/>
                          <w:marBottom w:val="0"/>
                          <w:divBdr>
                            <w:top w:val="none" w:sz="0" w:space="0" w:color="auto"/>
                            <w:left w:val="none" w:sz="0" w:space="0" w:color="auto"/>
                            <w:bottom w:val="none" w:sz="0" w:space="0" w:color="auto"/>
                            <w:right w:val="none" w:sz="0" w:space="0" w:color="auto"/>
                          </w:divBdr>
                          <w:divsChild>
                            <w:div w:id="23824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54803583">
          <w:marLeft w:val="0"/>
          <w:marRight w:val="0"/>
          <w:marTop w:val="0"/>
          <w:marBottom w:val="0"/>
          <w:divBdr>
            <w:top w:val="none" w:sz="0" w:space="0" w:color="auto"/>
            <w:left w:val="none" w:sz="0" w:space="0" w:color="auto"/>
            <w:bottom w:val="none" w:sz="0" w:space="0" w:color="auto"/>
            <w:right w:val="none" w:sz="0" w:space="0" w:color="auto"/>
          </w:divBdr>
          <w:divsChild>
            <w:div w:id="635456266">
              <w:marLeft w:val="0"/>
              <w:marRight w:val="0"/>
              <w:marTop w:val="0"/>
              <w:marBottom w:val="0"/>
              <w:divBdr>
                <w:top w:val="none" w:sz="0" w:space="0" w:color="auto"/>
                <w:left w:val="none" w:sz="0" w:space="0" w:color="auto"/>
                <w:bottom w:val="none" w:sz="0" w:space="0" w:color="auto"/>
                <w:right w:val="none" w:sz="0" w:space="0" w:color="auto"/>
              </w:divBdr>
              <w:divsChild>
                <w:div w:id="601449970">
                  <w:marLeft w:val="0"/>
                  <w:marRight w:val="0"/>
                  <w:marTop w:val="0"/>
                  <w:marBottom w:val="0"/>
                  <w:divBdr>
                    <w:top w:val="none" w:sz="0" w:space="0" w:color="auto"/>
                    <w:left w:val="none" w:sz="0" w:space="0" w:color="auto"/>
                    <w:bottom w:val="none" w:sz="0" w:space="0" w:color="auto"/>
                    <w:right w:val="none" w:sz="0" w:space="0" w:color="auto"/>
                  </w:divBdr>
                  <w:divsChild>
                    <w:div w:id="959871265">
                      <w:marLeft w:val="0"/>
                      <w:marRight w:val="0"/>
                      <w:marTop w:val="0"/>
                      <w:marBottom w:val="0"/>
                      <w:divBdr>
                        <w:top w:val="none" w:sz="0" w:space="0" w:color="auto"/>
                        <w:left w:val="none" w:sz="0" w:space="0" w:color="auto"/>
                        <w:bottom w:val="none" w:sz="0" w:space="0" w:color="auto"/>
                        <w:right w:val="none" w:sz="0" w:space="0" w:color="auto"/>
                      </w:divBdr>
                      <w:divsChild>
                        <w:div w:id="1248688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97995066">
      <w:bodyDiv w:val="1"/>
      <w:marLeft w:val="0"/>
      <w:marRight w:val="0"/>
      <w:marTop w:val="0"/>
      <w:marBottom w:val="0"/>
      <w:divBdr>
        <w:top w:val="none" w:sz="0" w:space="0" w:color="auto"/>
        <w:left w:val="none" w:sz="0" w:space="0" w:color="auto"/>
        <w:bottom w:val="none" w:sz="0" w:space="0" w:color="auto"/>
        <w:right w:val="none" w:sz="0" w:space="0" w:color="auto"/>
      </w:divBdr>
    </w:div>
    <w:div w:id="362439952">
      <w:bodyDiv w:val="1"/>
      <w:marLeft w:val="0"/>
      <w:marRight w:val="0"/>
      <w:marTop w:val="0"/>
      <w:marBottom w:val="0"/>
      <w:divBdr>
        <w:top w:val="none" w:sz="0" w:space="0" w:color="auto"/>
        <w:left w:val="none" w:sz="0" w:space="0" w:color="auto"/>
        <w:bottom w:val="none" w:sz="0" w:space="0" w:color="auto"/>
        <w:right w:val="none" w:sz="0" w:space="0" w:color="auto"/>
      </w:divBdr>
    </w:div>
    <w:div w:id="407390389">
      <w:bodyDiv w:val="1"/>
      <w:marLeft w:val="0"/>
      <w:marRight w:val="0"/>
      <w:marTop w:val="0"/>
      <w:marBottom w:val="0"/>
      <w:divBdr>
        <w:top w:val="none" w:sz="0" w:space="0" w:color="auto"/>
        <w:left w:val="none" w:sz="0" w:space="0" w:color="auto"/>
        <w:bottom w:val="none" w:sz="0" w:space="0" w:color="auto"/>
        <w:right w:val="none" w:sz="0" w:space="0" w:color="auto"/>
      </w:divBdr>
    </w:div>
    <w:div w:id="482115406">
      <w:bodyDiv w:val="1"/>
      <w:marLeft w:val="0"/>
      <w:marRight w:val="0"/>
      <w:marTop w:val="0"/>
      <w:marBottom w:val="0"/>
      <w:divBdr>
        <w:top w:val="none" w:sz="0" w:space="0" w:color="auto"/>
        <w:left w:val="none" w:sz="0" w:space="0" w:color="auto"/>
        <w:bottom w:val="none" w:sz="0" w:space="0" w:color="auto"/>
        <w:right w:val="none" w:sz="0" w:space="0" w:color="auto"/>
      </w:divBdr>
    </w:div>
    <w:div w:id="595749663">
      <w:bodyDiv w:val="1"/>
      <w:marLeft w:val="0"/>
      <w:marRight w:val="0"/>
      <w:marTop w:val="0"/>
      <w:marBottom w:val="0"/>
      <w:divBdr>
        <w:top w:val="none" w:sz="0" w:space="0" w:color="auto"/>
        <w:left w:val="none" w:sz="0" w:space="0" w:color="auto"/>
        <w:bottom w:val="none" w:sz="0" w:space="0" w:color="auto"/>
        <w:right w:val="none" w:sz="0" w:space="0" w:color="auto"/>
      </w:divBdr>
    </w:div>
    <w:div w:id="605842888">
      <w:bodyDiv w:val="1"/>
      <w:marLeft w:val="0"/>
      <w:marRight w:val="0"/>
      <w:marTop w:val="0"/>
      <w:marBottom w:val="0"/>
      <w:divBdr>
        <w:top w:val="none" w:sz="0" w:space="0" w:color="auto"/>
        <w:left w:val="none" w:sz="0" w:space="0" w:color="auto"/>
        <w:bottom w:val="none" w:sz="0" w:space="0" w:color="auto"/>
        <w:right w:val="none" w:sz="0" w:space="0" w:color="auto"/>
      </w:divBdr>
    </w:div>
    <w:div w:id="608856734">
      <w:bodyDiv w:val="1"/>
      <w:marLeft w:val="0"/>
      <w:marRight w:val="0"/>
      <w:marTop w:val="0"/>
      <w:marBottom w:val="0"/>
      <w:divBdr>
        <w:top w:val="none" w:sz="0" w:space="0" w:color="auto"/>
        <w:left w:val="none" w:sz="0" w:space="0" w:color="auto"/>
        <w:bottom w:val="none" w:sz="0" w:space="0" w:color="auto"/>
        <w:right w:val="none" w:sz="0" w:space="0" w:color="auto"/>
      </w:divBdr>
    </w:div>
    <w:div w:id="624506085">
      <w:bodyDiv w:val="1"/>
      <w:marLeft w:val="0"/>
      <w:marRight w:val="0"/>
      <w:marTop w:val="0"/>
      <w:marBottom w:val="0"/>
      <w:divBdr>
        <w:top w:val="none" w:sz="0" w:space="0" w:color="auto"/>
        <w:left w:val="none" w:sz="0" w:space="0" w:color="auto"/>
        <w:bottom w:val="none" w:sz="0" w:space="0" w:color="auto"/>
        <w:right w:val="none" w:sz="0" w:space="0" w:color="auto"/>
      </w:divBdr>
    </w:div>
    <w:div w:id="670450884">
      <w:bodyDiv w:val="1"/>
      <w:marLeft w:val="0"/>
      <w:marRight w:val="0"/>
      <w:marTop w:val="0"/>
      <w:marBottom w:val="0"/>
      <w:divBdr>
        <w:top w:val="none" w:sz="0" w:space="0" w:color="auto"/>
        <w:left w:val="none" w:sz="0" w:space="0" w:color="auto"/>
        <w:bottom w:val="none" w:sz="0" w:space="0" w:color="auto"/>
        <w:right w:val="none" w:sz="0" w:space="0" w:color="auto"/>
      </w:divBdr>
    </w:div>
    <w:div w:id="693111517">
      <w:bodyDiv w:val="1"/>
      <w:marLeft w:val="0"/>
      <w:marRight w:val="0"/>
      <w:marTop w:val="0"/>
      <w:marBottom w:val="0"/>
      <w:divBdr>
        <w:top w:val="none" w:sz="0" w:space="0" w:color="auto"/>
        <w:left w:val="none" w:sz="0" w:space="0" w:color="auto"/>
        <w:bottom w:val="none" w:sz="0" w:space="0" w:color="auto"/>
        <w:right w:val="none" w:sz="0" w:space="0" w:color="auto"/>
      </w:divBdr>
    </w:div>
    <w:div w:id="792600771">
      <w:bodyDiv w:val="1"/>
      <w:marLeft w:val="0"/>
      <w:marRight w:val="0"/>
      <w:marTop w:val="0"/>
      <w:marBottom w:val="0"/>
      <w:divBdr>
        <w:top w:val="none" w:sz="0" w:space="0" w:color="auto"/>
        <w:left w:val="none" w:sz="0" w:space="0" w:color="auto"/>
        <w:bottom w:val="none" w:sz="0" w:space="0" w:color="auto"/>
        <w:right w:val="none" w:sz="0" w:space="0" w:color="auto"/>
      </w:divBdr>
    </w:div>
    <w:div w:id="861557294">
      <w:bodyDiv w:val="1"/>
      <w:marLeft w:val="0"/>
      <w:marRight w:val="0"/>
      <w:marTop w:val="0"/>
      <w:marBottom w:val="0"/>
      <w:divBdr>
        <w:top w:val="none" w:sz="0" w:space="0" w:color="auto"/>
        <w:left w:val="none" w:sz="0" w:space="0" w:color="auto"/>
        <w:bottom w:val="none" w:sz="0" w:space="0" w:color="auto"/>
        <w:right w:val="none" w:sz="0" w:space="0" w:color="auto"/>
      </w:divBdr>
    </w:div>
    <w:div w:id="864443298">
      <w:bodyDiv w:val="1"/>
      <w:marLeft w:val="0"/>
      <w:marRight w:val="0"/>
      <w:marTop w:val="0"/>
      <w:marBottom w:val="0"/>
      <w:divBdr>
        <w:top w:val="none" w:sz="0" w:space="0" w:color="auto"/>
        <w:left w:val="none" w:sz="0" w:space="0" w:color="auto"/>
        <w:bottom w:val="none" w:sz="0" w:space="0" w:color="auto"/>
        <w:right w:val="none" w:sz="0" w:space="0" w:color="auto"/>
      </w:divBdr>
    </w:div>
    <w:div w:id="935599886">
      <w:bodyDiv w:val="1"/>
      <w:marLeft w:val="0"/>
      <w:marRight w:val="0"/>
      <w:marTop w:val="0"/>
      <w:marBottom w:val="0"/>
      <w:divBdr>
        <w:top w:val="none" w:sz="0" w:space="0" w:color="auto"/>
        <w:left w:val="none" w:sz="0" w:space="0" w:color="auto"/>
        <w:bottom w:val="none" w:sz="0" w:space="0" w:color="auto"/>
        <w:right w:val="none" w:sz="0" w:space="0" w:color="auto"/>
      </w:divBdr>
    </w:div>
    <w:div w:id="1021780390">
      <w:bodyDiv w:val="1"/>
      <w:marLeft w:val="0"/>
      <w:marRight w:val="0"/>
      <w:marTop w:val="0"/>
      <w:marBottom w:val="0"/>
      <w:divBdr>
        <w:top w:val="none" w:sz="0" w:space="0" w:color="auto"/>
        <w:left w:val="none" w:sz="0" w:space="0" w:color="auto"/>
        <w:bottom w:val="none" w:sz="0" w:space="0" w:color="auto"/>
        <w:right w:val="none" w:sz="0" w:space="0" w:color="auto"/>
      </w:divBdr>
    </w:div>
    <w:div w:id="1064714861">
      <w:bodyDiv w:val="1"/>
      <w:marLeft w:val="0"/>
      <w:marRight w:val="0"/>
      <w:marTop w:val="0"/>
      <w:marBottom w:val="0"/>
      <w:divBdr>
        <w:top w:val="none" w:sz="0" w:space="0" w:color="auto"/>
        <w:left w:val="none" w:sz="0" w:space="0" w:color="auto"/>
        <w:bottom w:val="none" w:sz="0" w:space="0" w:color="auto"/>
        <w:right w:val="none" w:sz="0" w:space="0" w:color="auto"/>
      </w:divBdr>
      <w:divsChild>
        <w:div w:id="568803928">
          <w:marLeft w:val="0"/>
          <w:marRight w:val="0"/>
          <w:marTop w:val="0"/>
          <w:marBottom w:val="0"/>
          <w:divBdr>
            <w:top w:val="none" w:sz="0" w:space="0" w:color="auto"/>
            <w:left w:val="none" w:sz="0" w:space="0" w:color="auto"/>
            <w:bottom w:val="none" w:sz="0" w:space="0" w:color="auto"/>
            <w:right w:val="none" w:sz="0" w:space="0" w:color="auto"/>
          </w:divBdr>
        </w:div>
      </w:divsChild>
    </w:div>
    <w:div w:id="1108542065">
      <w:bodyDiv w:val="1"/>
      <w:marLeft w:val="0"/>
      <w:marRight w:val="0"/>
      <w:marTop w:val="0"/>
      <w:marBottom w:val="0"/>
      <w:divBdr>
        <w:top w:val="none" w:sz="0" w:space="0" w:color="auto"/>
        <w:left w:val="none" w:sz="0" w:space="0" w:color="auto"/>
        <w:bottom w:val="none" w:sz="0" w:space="0" w:color="auto"/>
        <w:right w:val="none" w:sz="0" w:space="0" w:color="auto"/>
      </w:divBdr>
    </w:div>
    <w:div w:id="1130515519">
      <w:bodyDiv w:val="1"/>
      <w:marLeft w:val="0"/>
      <w:marRight w:val="0"/>
      <w:marTop w:val="0"/>
      <w:marBottom w:val="0"/>
      <w:divBdr>
        <w:top w:val="none" w:sz="0" w:space="0" w:color="auto"/>
        <w:left w:val="none" w:sz="0" w:space="0" w:color="auto"/>
        <w:bottom w:val="none" w:sz="0" w:space="0" w:color="auto"/>
        <w:right w:val="none" w:sz="0" w:space="0" w:color="auto"/>
      </w:divBdr>
    </w:div>
    <w:div w:id="1194538990">
      <w:bodyDiv w:val="1"/>
      <w:marLeft w:val="0"/>
      <w:marRight w:val="0"/>
      <w:marTop w:val="0"/>
      <w:marBottom w:val="0"/>
      <w:divBdr>
        <w:top w:val="none" w:sz="0" w:space="0" w:color="auto"/>
        <w:left w:val="none" w:sz="0" w:space="0" w:color="auto"/>
        <w:bottom w:val="none" w:sz="0" w:space="0" w:color="auto"/>
        <w:right w:val="none" w:sz="0" w:space="0" w:color="auto"/>
      </w:divBdr>
    </w:div>
    <w:div w:id="1209146323">
      <w:bodyDiv w:val="1"/>
      <w:marLeft w:val="0"/>
      <w:marRight w:val="0"/>
      <w:marTop w:val="0"/>
      <w:marBottom w:val="0"/>
      <w:divBdr>
        <w:top w:val="none" w:sz="0" w:space="0" w:color="auto"/>
        <w:left w:val="none" w:sz="0" w:space="0" w:color="auto"/>
        <w:bottom w:val="none" w:sz="0" w:space="0" w:color="auto"/>
        <w:right w:val="none" w:sz="0" w:space="0" w:color="auto"/>
      </w:divBdr>
      <w:divsChild>
        <w:div w:id="222759498">
          <w:marLeft w:val="0"/>
          <w:marRight w:val="0"/>
          <w:marTop w:val="0"/>
          <w:marBottom w:val="0"/>
          <w:divBdr>
            <w:top w:val="none" w:sz="0" w:space="0" w:color="auto"/>
            <w:left w:val="none" w:sz="0" w:space="0" w:color="auto"/>
            <w:bottom w:val="none" w:sz="0" w:space="0" w:color="auto"/>
            <w:right w:val="none" w:sz="0" w:space="0" w:color="auto"/>
          </w:divBdr>
        </w:div>
        <w:div w:id="1059669392">
          <w:marLeft w:val="0"/>
          <w:marRight w:val="0"/>
          <w:marTop w:val="0"/>
          <w:marBottom w:val="0"/>
          <w:divBdr>
            <w:top w:val="none" w:sz="0" w:space="0" w:color="auto"/>
            <w:left w:val="none" w:sz="0" w:space="0" w:color="auto"/>
            <w:bottom w:val="none" w:sz="0" w:space="0" w:color="auto"/>
            <w:right w:val="none" w:sz="0" w:space="0" w:color="auto"/>
          </w:divBdr>
        </w:div>
        <w:div w:id="1168210876">
          <w:marLeft w:val="0"/>
          <w:marRight w:val="0"/>
          <w:marTop w:val="0"/>
          <w:marBottom w:val="0"/>
          <w:divBdr>
            <w:top w:val="none" w:sz="0" w:space="0" w:color="auto"/>
            <w:left w:val="none" w:sz="0" w:space="0" w:color="auto"/>
            <w:bottom w:val="none" w:sz="0" w:space="0" w:color="auto"/>
            <w:right w:val="none" w:sz="0" w:space="0" w:color="auto"/>
          </w:divBdr>
        </w:div>
        <w:div w:id="1865902162">
          <w:marLeft w:val="0"/>
          <w:marRight w:val="0"/>
          <w:marTop w:val="0"/>
          <w:marBottom w:val="0"/>
          <w:divBdr>
            <w:top w:val="none" w:sz="0" w:space="0" w:color="auto"/>
            <w:left w:val="none" w:sz="0" w:space="0" w:color="auto"/>
            <w:bottom w:val="none" w:sz="0" w:space="0" w:color="auto"/>
            <w:right w:val="none" w:sz="0" w:space="0" w:color="auto"/>
          </w:divBdr>
        </w:div>
      </w:divsChild>
    </w:div>
    <w:div w:id="1235894932">
      <w:bodyDiv w:val="1"/>
      <w:marLeft w:val="0"/>
      <w:marRight w:val="0"/>
      <w:marTop w:val="0"/>
      <w:marBottom w:val="0"/>
      <w:divBdr>
        <w:top w:val="none" w:sz="0" w:space="0" w:color="auto"/>
        <w:left w:val="none" w:sz="0" w:space="0" w:color="auto"/>
        <w:bottom w:val="none" w:sz="0" w:space="0" w:color="auto"/>
        <w:right w:val="none" w:sz="0" w:space="0" w:color="auto"/>
      </w:divBdr>
    </w:div>
    <w:div w:id="1251543699">
      <w:bodyDiv w:val="1"/>
      <w:marLeft w:val="0"/>
      <w:marRight w:val="0"/>
      <w:marTop w:val="0"/>
      <w:marBottom w:val="0"/>
      <w:divBdr>
        <w:top w:val="none" w:sz="0" w:space="0" w:color="auto"/>
        <w:left w:val="none" w:sz="0" w:space="0" w:color="auto"/>
        <w:bottom w:val="none" w:sz="0" w:space="0" w:color="auto"/>
        <w:right w:val="none" w:sz="0" w:space="0" w:color="auto"/>
      </w:divBdr>
    </w:div>
    <w:div w:id="1298148252">
      <w:bodyDiv w:val="1"/>
      <w:marLeft w:val="0"/>
      <w:marRight w:val="0"/>
      <w:marTop w:val="0"/>
      <w:marBottom w:val="0"/>
      <w:divBdr>
        <w:top w:val="none" w:sz="0" w:space="0" w:color="auto"/>
        <w:left w:val="none" w:sz="0" w:space="0" w:color="auto"/>
        <w:bottom w:val="none" w:sz="0" w:space="0" w:color="auto"/>
        <w:right w:val="none" w:sz="0" w:space="0" w:color="auto"/>
      </w:divBdr>
    </w:div>
    <w:div w:id="1301111928">
      <w:bodyDiv w:val="1"/>
      <w:marLeft w:val="0"/>
      <w:marRight w:val="0"/>
      <w:marTop w:val="0"/>
      <w:marBottom w:val="0"/>
      <w:divBdr>
        <w:top w:val="none" w:sz="0" w:space="0" w:color="auto"/>
        <w:left w:val="none" w:sz="0" w:space="0" w:color="auto"/>
        <w:bottom w:val="none" w:sz="0" w:space="0" w:color="auto"/>
        <w:right w:val="none" w:sz="0" w:space="0" w:color="auto"/>
      </w:divBdr>
    </w:div>
    <w:div w:id="1338313497">
      <w:bodyDiv w:val="1"/>
      <w:marLeft w:val="0"/>
      <w:marRight w:val="0"/>
      <w:marTop w:val="0"/>
      <w:marBottom w:val="0"/>
      <w:divBdr>
        <w:top w:val="none" w:sz="0" w:space="0" w:color="auto"/>
        <w:left w:val="none" w:sz="0" w:space="0" w:color="auto"/>
        <w:bottom w:val="none" w:sz="0" w:space="0" w:color="auto"/>
        <w:right w:val="none" w:sz="0" w:space="0" w:color="auto"/>
      </w:divBdr>
    </w:div>
    <w:div w:id="1376730798">
      <w:bodyDiv w:val="1"/>
      <w:marLeft w:val="0"/>
      <w:marRight w:val="0"/>
      <w:marTop w:val="0"/>
      <w:marBottom w:val="0"/>
      <w:divBdr>
        <w:top w:val="none" w:sz="0" w:space="0" w:color="auto"/>
        <w:left w:val="none" w:sz="0" w:space="0" w:color="auto"/>
        <w:bottom w:val="none" w:sz="0" w:space="0" w:color="auto"/>
        <w:right w:val="none" w:sz="0" w:space="0" w:color="auto"/>
      </w:divBdr>
      <w:divsChild>
        <w:div w:id="818378600">
          <w:marLeft w:val="0"/>
          <w:marRight w:val="0"/>
          <w:marTop w:val="0"/>
          <w:marBottom w:val="0"/>
          <w:divBdr>
            <w:top w:val="none" w:sz="0" w:space="0" w:color="auto"/>
            <w:left w:val="none" w:sz="0" w:space="0" w:color="auto"/>
            <w:bottom w:val="none" w:sz="0" w:space="0" w:color="auto"/>
            <w:right w:val="none" w:sz="0" w:space="0" w:color="auto"/>
          </w:divBdr>
        </w:div>
        <w:div w:id="1308123351">
          <w:marLeft w:val="0"/>
          <w:marRight w:val="0"/>
          <w:marTop w:val="0"/>
          <w:marBottom w:val="0"/>
          <w:divBdr>
            <w:top w:val="none" w:sz="0" w:space="0" w:color="auto"/>
            <w:left w:val="none" w:sz="0" w:space="0" w:color="auto"/>
            <w:bottom w:val="none" w:sz="0" w:space="0" w:color="auto"/>
            <w:right w:val="none" w:sz="0" w:space="0" w:color="auto"/>
          </w:divBdr>
        </w:div>
      </w:divsChild>
    </w:div>
    <w:div w:id="1400403210">
      <w:bodyDiv w:val="1"/>
      <w:marLeft w:val="0"/>
      <w:marRight w:val="0"/>
      <w:marTop w:val="0"/>
      <w:marBottom w:val="0"/>
      <w:divBdr>
        <w:top w:val="none" w:sz="0" w:space="0" w:color="auto"/>
        <w:left w:val="none" w:sz="0" w:space="0" w:color="auto"/>
        <w:bottom w:val="none" w:sz="0" w:space="0" w:color="auto"/>
        <w:right w:val="none" w:sz="0" w:space="0" w:color="auto"/>
      </w:divBdr>
    </w:div>
    <w:div w:id="1446970714">
      <w:bodyDiv w:val="1"/>
      <w:marLeft w:val="0"/>
      <w:marRight w:val="0"/>
      <w:marTop w:val="0"/>
      <w:marBottom w:val="0"/>
      <w:divBdr>
        <w:top w:val="none" w:sz="0" w:space="0" w:color="auto"/>
        <w:left w:val="none" w:sz="0" w:space="0" w:color="auto"/>
        <w:bottom w:val="none" w:sz="0" w:space="0" w:color="auto"/>
        <w:right w:val="none" w:sz="0" w:space="0" w:color="auto"/>
      </w:divBdr>
    </w:div>
    <w:div w:id="1453090208">
      <w:bodyDiv w:val="1"/>
      <w:marLeft w:val="0"/>
      <w:marRight w:val="0"/>
      <w:marTop w:val="0"/>
      <w:marBottom w:val="0"/>
      <w:divBdr>
        <w:top w:val="none" w:sz="0" w:space="0" w:color="auto"/>
        <w:left w:val="none" w:sz="0" w:space="0" w:color="auto"/>
        <w:bottom w:val="none" w:sz="0" w:space="0" w:color="auto"/>
        <w:right w:val="none" w:sz="0" w:space="0" w:color="auto"/>
      </w:divBdr>
    </w:div>
    <w:div w:id="1509296441">
      <w:bodyDiv w:val="1"/>
      <w:marLeft w:val="0"/>
      <w:marRight w:val="0"/>
      <w:marTop w:val="0"/>
      <w:marBottom w:val="0"/>
      <w:divBdr>
        <w:top w:val="none" w:sz="0" w:space="0" w:color="auto"/>
        <w:left w:val="none" w:sz="0" w:space="0" w:color="auto"/>
        <w:bottom w:val="none" w:sz="0" w:space="0" w:color="auto"/>
        <w:right w:val="none" w:sz="0" w:space="0" w:color="auto"/>
      </w:divBdr>
    </w:div>
    <w:div w:id="1552769640">
      <w:bodyDiv w:val="1"/>
      <w:marLeft w:val="0"/>
      <w:marRight w:val="0"/>
      <w:marTop w:val="0"/>
      <w:marBottom w:val="0"/>
      <w:divBdr>
        <w:top w:val="none" w:sz="0" w:space="0" w:color="auto"/>
        <w:left w:val="none" w:sz="0" w:space="0" w:color="auto"/>
        <w:bottom w:val="none" w:sz="0" w:space="0" w:color="auto"/>
        <w:right w:val="none" w:sz="0" w:space="0" w:color="auto"/>
      </w:divBdr>
    </w:div>
    <w:div w:id="1663120844">
      <w:bodyDiv w:val="1"/>
      <w:marLeft w:val="0"/>
      <w:marRight w:val="0"/>
      <w:marTop w:val="0"/>
      <w:marBottom w:val="0"/>
      <w:divBdr>
        <w:top w:val="none" w:sz="0" w:space="0" w:color="auto"/>
        <w:left w:val="none" w:sz="0" w:space="0" w:color="auto"/>
        <w:bottom w:val="none" w:sz="0" w:space="0" w:color="auto"/>
        <w:right w:val="none" w:sz="0" w:space="0" w:color="auto"/>
      </w:divBdr>
    </w:div>
    <w:div w:id="1717120126">
      <w:bodyDiv w:val="1"/>
      <w:marLeft w:val="0"/>
      <w:marRight w:val="0"/>
      <w:marTop w:val="0"/>
      <w:marBottom w:val="0"/>
      <w:divBdr>
        <w:top w:val="none" w:sz="0" w:space="0" w:color="auto"/>
        <w:left w:val="none" w:sz="0" w:space="0" w:color="auto"/>
        <w:bottom w:val="none" w:sz="0" w:space="0" w:color="auto"/>
        <w:right w:val="none" w:sz="0" w:space="0" w:color="auto"/>
      </w:divBdr>
      <w:divsChild>
        <w:div w:id="1402605131">
          <w:marLeft w:val="360"/>
          <w:marRight w:val="0"/>
          <w:marTop w:val="0"/>
          <w:marBottom w:val="0"/>
          <w:divBdr>
            <w:top w:val="none" w:sz="0" w:space="0" w:color="auto"/>
            <w:left w:val="none" w:sz="0" w:space="0" w:color="auto"/>
            <w:bottom w:val="none" w:sz="0" w:space="0" w:color="auto"/>
            <w:right w:val="none" w:sz="0" w:space="0" w:color="auto"/>
          </w:divBdr>
        </w:div>
        <w:div w:id="2047364080">
          <w:marLeft w:val="360"/>
          <w:marRight w:val="0"/>
          <w:marTop w:val="0"/>
          <w:marBottom w:val="0"/>
          <w:divBdr>
            <w:top w:val="none" w:sz="0" w:space="0" w:color="auto"/>
            <w:left w:val="none" w:sz="0" w:space="0" w:color="auto"/>
            <w:bottom w:val="none" w:sz="0" w:space="0" w:color="auto"/>
            <w:right w:val="none" w:sz="0" w:space="0" w:color="auto"/>
          </w:divBdr>
        </w:div>
      </w:divsChild>
    </w:div>
    <w:div w:id="1735465863">
      <w:bodyDiv w:val="1"/>
      <w:marLeft w:val="0"/>
      <w:marRight w:val="0"/>
      <w:marTop w:val="0"/>
      <w:marBottom w:val="0"/>
      <w:divBdr>
        <w:top w:val="none" w:sz="0" w:space="0" w:color="auto"/>
        <w:left w:val="none" w:sz="0" w:space="0" w:color="auto"/>
        <w:bottom w:val="none" w:sz="0" w:space="0" w:color="auto"/>
        <w:right w:val="none" w:sz="0" w:space="0" w:color="auto"/>
      </w:divBdr>
      <w:divsChild>
        <w:div w:id="84227012">
          <w:marLeft w:val="0"/>
          <w:marRight w:val="0"/>
          <w:marTop w:val="75"/>
          <w:marBottom w:val="0"/>
          <w:divBdr>
            <w:top w:val="none" w:sz="0" w:space="0" w:color="auto"/>
            <w:left w:val="none" w:sz="0" w:space="0" w:color="auto"/>
            <w:bottom w:val="none" w:sz="0" w:space="0" w:color="auto"/>
            <w:right w:val="none" w:sz="0" w:space="0" w:color="auto"/>
          </w:divBdr>
        </w:div>
        <w:div w:id="128520429">
          <w:marLeft w:val="0"/>
          <w:marRight w:val="0"/>
          <w:marTop w:val="75"/>
          <w:marBottom w:val="0"/>
          <w:divBdr>
            <w:top w:val="none" w:sz="0" w:space="0" w:color="auto"/>
            <w:left w:val="none" w:sz="0" w:space="0" w:color="auto"/>
            <w:bottom w:val="none" w:sz="0" w:space="0" w:color="auto"/>
            <w:right w:val="none" w:sz="0" w:space="0" w:color="auto"/>
          </w:divBdr>
        </w:div>
      </w:divsChild>
    </w:div>
    <w:div w:id="1773667358">
      <w:bodyDiv w:val="1"/>
      <w:marLeft w:val="0"/>
      <w:marRight w:val="0"/>
      <w:marTop w:val="0"/>
      <w:marBottom w:val="0"/>
      <w:divBdr>
        <w:top w:val="none" w:sz="0" w:space="0" w:color="auto"/>
        <w:left w:val="none" w:sz="0" w:space="0" w:color="auto"/>
        <w:bottom w:val="none" w:sz="0" w:space="0" w:color="auto"/>
        <w:right w:val="none" w:sz="0" w:space="0" w:color="auto"/>
      </w:divBdr>
    </w:div>
    <w:div w:id="1807770023">
      <w:bodyDiv w:val="1"/>
      <w:marLeft w:val="0"/>
      <w:marRight w:val="0"/>
      <w:marTop w:val="0"/>
      <w:marBottom w:val="0"/>
      <w:divBdr>
        <w:top w:val="none" w:sz="0" w:space="0" w:color="auto"/>
        <w:left w:val="none" w:sz="0" w:space="0" w:color="auto"/>
        <w:bottom w:val="none" w:sz="0" w:space="0" w:color="auto"/>
        <w:right w:val="none" w:sz="0" w:space="0" w:color="auto"/>
      </w:divBdr>
    </w:div>
    <w:div w:id="1856844313">
      <w:bodyDiv w:val="1"/>
      <w:marLeft w:val="0"/>
      <w:marRight w:val="0"/>
      <w:marTop w:val="0"/>
      <w:marBottom w:val="0"/>
      <w:divBdr>
        <w:top w:val="none" w:sz="0" w:space="0" w:color="auto"/>
        <w:left w:val="none" w:sz="0" w:space="0" w:color="auto"/>
        <w:bottom w:val="none" w:sz="0" w:space="0" w:color="auto"/>
        <w:right w:val="none" w:sz="0" w:space="0" w:color="auto"/>
      </w:divBdr>
    </w:div>
    <w:div w:id="1930313484">
      <w:bodyDiv w:val="1"/>
      <w:marLeft w:val="0"/>
      <w:marRight w:val="0"/>
      <w:marTop w:val="0"/>
      <w:marBottom w:val="0"/>
      <w:divBdr>
        <w:top w:val="none" w:sz="0" w:space="0" w:color="auto"/>
        <w:left w:val="none" w:sz="0" w:space="0" w:color="auto"/>
        <w:bottom w:val="none" w:sz="0" w:space="0" w:color="auto"/>
        <w:right w:val="none" w:sz="0" w:space="0" w:color="auto"/>
      </w:divBdr>
    </w:div>
    <w:div w:id="1938711476">
      <w:bodyDiv w:val="1"/>
      <w:marLeft w:val="0"/>
      <w:marRight w:val="0"/>
      <w:marTop w:val="0"/>
      <w:marBottom w:val="0"/>
      <w:divBdr>
        <w:top w:val="none" w:sz="0" w:space="0" w:color="auto"/>
        <w:left w:val="none" w:sz="0" w:space="0" w:color="auto"/>
        <w:bottom w:val="none" w:sz="0" w:space="0" w:color="auto"/>
        <w:right w:val="none" w:sz="0" w:space="0" w:color="auto"/>
      </w:divBdr>
    </w:div>
    <w:div w:id="1945725235">
      <w:bodyDiv w:val="1"/>
      <w:marLeft w:val="0"/>
      <w:marRight w:val="0"/>
      <w:marTop w:val="0"/>
      <w:marBottom w:val="0"/>
      <w:divBdr>
        <w:top w:val="none" w:sz="0" w:space="0" w:color="auto"/>
        <w:left w:val="none" w:sz="0" w:space="0" w:color="auto"/>
        <w:bottom w:val="none" w:sz="0" w:space="0" w:color="auto"/>
        <w:right w:val="none" w:sz="0" w:space="0" w:color="auto"/>
      </w:divBdr>
    </w:div>
    <w:div w:id="1955358207">
      <w:bodyDiv w:val="1"/>
      <w:marLeft w:val="0"/>
      <w:marRight w:val="0"/>
      <w:marTop w:val="0"/>
      <w:marBottom w:val="0"/>
      <w:divBdr>
        <w:top w:val="none" w:sz="0" w:space="0" w:color="auto"/>
        <w:left w:val="none" w:sz="0" w:space="0" w:color="auto"/>
        <w:bottom w:val="none" w:sz="0" w:space="0" w:color="auto"/>
        <w:right w:val="none" w:sz="0" w:space="0" w:color="auto"/>
      </w:divBdr>
    </w:div>
    <w:div w:id="1959794184">
      <w:bodyDiv w:val="1"/>
      <w:marLeft w:val="0"/>
      <w:marRight w:val="0"/>
      <w:marTop w:val="0"/>
      <w:marBottom w:val="0"/>
      <w:divBdr>
        <w:top w:val="none" w:sz="0" w:space="0" w:color="auto"/>
        <w:left w:val="none" w:sz="0" w:space="0" w:color="auto"/>
        <w:bottom w:val="none" w:sz="0" w:space="0" w:color="auto"/>
        <w:right w:val="none" w:sz="0" w:space="0" w:color="auto"/>
      </w:divBdr>
    </w:div>
    <w:div w:id="1960716952">
      <w:bodyDiv w:val="1"/>
      <w:marLeft w:val="0"/>
      <w:marRight w:val="0"/>
      <w:marTop w:val="0"/>
      <w:marBottom w:val="0"/>
      <w:divBdr>
        <w:top w:val="none" w:sz="0" w:space="0" w:color="auto"/>
        <w:left w:val="none" w:sz="0" w:space="0" w:color="auto"/>
        <w:bottom w:val="none" w:sz="0" w:space="0" w:color="auto"/>
        <w:right w:val="none" w:sz="0" w:space="0" w:color="auto"/>
      </w:divBdr>
    </w:div>
    <w:div w:id="1967464798">
      <w:bodyDiv w:val="1"/>
      <w:marLeft w:val="0"/>
      <w:marRight w:val="0"/>
      <w:marTop w:val="0"/>
      <w:marBottom w:val="0"/>
      <w:divBdr>
        <w:top w:val="none" w:sz="0" w:space="0" w:color="auto"/>
        <w:left w:val="none" w:sz="0" w:space="0" w:color="auto"/>
        <w:bottom w:val="none" w:sz="0" w:space="0" w:color="auto"/>
        <w:right w:val="none" w:sz="0" w:space="0" w:color="auto"/>
      </w:divBdr>
    </w:div>
    <w:div w:id="2012416132">
      <w:bodyDiv w:val="1"/>
      <w:marLeft w:val="0"/>
      <w:marRight w:val="0"/>
      <w:marTop w:val="0"/>
      <w:marBottom w:val="0"/>
      <w:divBdr>
        <w:top w:val="none" w:sz="0" w:space="0" w:color="auto"/>
        <w:left w:val="none" w:sz="0" w:space="0" w:color="auto"/>
        <w:bottom w:val="none" w:sz="0" w:space="0" w:color="auto"/>
        <w:right w:val="none" w:sz="0" w:space="0" w:color="auto"/>
      </w:divBdr>
    </w:div>
    <w:div w:id="2076850502">
      <w:bodyDiv w:val="1"/>
      <w:marLeft w:val="0"/>
      <w:marRight w:val="0"/>
      <w:marTop w:val="0"/>
      <w:marBottom w:val="0"/>
      <w:divBdr>
        <w:top w:val="none" w:sz="0" w:space="0" w:color="auto"/>
        <w:left w:val="none" w:sz="0" w:space="0" w:color="auto"/>
        <w:bottom w:val="none" w:sz="0" w:space="0" w:color="auto"/>
        <w:right w:val="none" w:sz="0" w:space="0" w:color="auto"/>
      </w:divBdr>
    </w:div>
    <w:div w:id="2130079463">
      <w:bodyDiv w:val="1"/>
      <w:marLeft w:val="0"/>
      <w:marRight w:val="0"/>
      <w:marTop w:val="0"/>
      <w:marBottom w:val="0"/>
      <w:divBdr>
        <w:top w:val="none" w:sz="0" w:space="0" w:color="auto"/>
        <w:left w:val="none" w:sz="0" w:space="0" w:color="auto"/>
        <w:bottom w:val="none" w:sz="0" w:space="0" w:color="auto"/>
        <w:right w:val="none" w:sz="0" w:space="0" w:color="auto"/>
      </w:divBdr>
    </w:div>
    <w:div w:id="2132048698">
      <w:bodyDiv w:val="1"/>
      <w:marLeft w:val="0"/>
      <w:marRight w:val="0"/>
      <w:marTop w:val="0"/>
      <w:marBottom w:val="0"/>
      <w:divBdr>
        <w:top w:val="none" w:sz="0" w:space="0" w:color="auto"/>
        <w:left w:val="none" w:sz="0" w:space="0" w:color="auto"/>
        <w:bottom w:val="none" w:sz="0" w:space="0" w:color="auto"/>
        <w:right w:val="none" w:sz="0" w:space="0" w:color="auto"/>
      </w:divBdr>
    </w:div>
    <w:div w:id="2134664335">
      <w:bodyDiv w:val="1"/>
      <w:marLeft w:val="0"/>
      <w:marRight w:val="0"/>
      <w:marTop w:val="0"/>
      <w:marBottom w:val="0"/>
      <w:divBdr>
        <w:top w:val="none" w:sz="0" w:space="0" w:color="auto"/>
        <w:left w:val="none" w:sz="0" w:space="0" w:color="auto"/>
        <w:bottom w:val="none" w:sz="0" w:space="0" w:color="auto"/>
        <w:right w:val="none" w:sz="0" w:space="0" w:color="auto"/>
      </w:divBdr>
      <w:divsChild>
        <w:div w:id="118765972">
          <w:marLeft w:val="0"/>
          <w:marRight w:val="0"/>
          <w:marTop w:val="0"/>
          <w:marBottom w:val="0"/>
          <w:divBdr>
            <w:top w:val="none" w:sz="0" w:space="0" w:color="auto"/>
            <w:left w:val="none" w:sz="0" w:space="0" w:color="auto"/>
            <w:bottom w:val="none" w:sz="0" w:space="0" w:color="auto"/>
            <w:right w:val="none" w:sz="0" w:space="0" w:color="auto"/>
          </w:divBdr>
        </w:div>
        <w:div w:id="826476514">
          <w:marLeft w:val="0"/>
          <w:marRight w:val="0"/>
          <w:marTop w:val="0"/>
          <w:marBottom w:val="0"/>
          <w:divBdr>
            <w:top w:val="none" w:sz="0" w:space="0" w:color="auto"/>
            <w:left w:val="none" w:sz="0" w:space="0" w:color="auto"/>
            <w:bottom w:val="none" w:sz="0" w:space="0" w:color="auto"/>
            <w:right w:val="none" w:sz="0" w:space="0" w:color="auto"/>
          </w:divBdr>
        </w:div>
        <w:div w:id="1553928417">
          <w:marLeft w:val="0"/>
          <w:marRight w:val="0"/>
          <w:marTop w:val="0"/>
          <w:marBottom w:val="0"/>
          <w:divBdr>
            <w:top w:val="none" w:sz="0" w:space="0" w:color="auto"/>
            <w:left w:val="none" w:sz="0" w:space="0" w:color="auto"/>
            <w:bottom w:val="none" w:sz="0" w:space="0" w:color="auto"/>
            <w:right w:val="none" w:sz="0" w:space="0" w:color="auto"/>
          </w:divBdr>
        </w:div>
        <w:div w:id="208896024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kaihara@g.ecc.u-tokyo.ac.jp" TargetMode="External"/><Relationship Id="rId13" Type="http://schemas.openxmlformats.org/officeDocument/2006/relationships/hyperlink" Target="https://github.com/JinmiaoChenLab/SEDR_analyses" TargetMode="External"/><Relationship Id="rId18" Type="http://schemas.openxmlformats.org/officeDocument/2006/relationships/image" Target="media/image4.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singlecell.broadinstitute.org/single_cell/study/SCP1663/cell-type-specific-inference-of-differential-expression-in-spatial-transcriptomics" TargetMode="External"/><Relationship Id="rId17" Type="http://schemas.openxmlformats.org/officeDocument/2006/relationships/image" Target="media/image3.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tial.libd.org/spatialLIBD" TargetMode="External"/><Relationship Id="rId24" Type="http://schemas.openxmlformats.org/officeDocument/2006/relationships/header" Target="header2.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mailto:zsh@amss.ac.cn" TargetMode="External"/><Relationship Id="rId19" Type="http://schemas.openxmlformats.org/officeDocument/2006/relationships/image" Target="media/image5.pn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mailto:lnchen@sibs.ac.cn" TargetMode="External"/><Relationship Id="rId14" Type="http://schemas.openxmlformats.org/officeDocument/2006/relationships/hyperlink" Target="http://github.com/zhanglabtools/STAMarker" TargetMode="External"/><Relationship Id="rId22" Type="http://schemas.openxmlformats.org/officeDocument/2006/relationships/image" Target="media/image8.png"/><Relationship Id="rId27" Type="http://schemas.openxmlformats.org/officeDocument/2006/relationships/header" Target="header3.xml"/><Relationship Id="rId30"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常规"/>
          <w:gallery w:val="placeholder"/>
        </w:category>
        <w:types>
          <w:type w:val="bbPlcHdr"/>
        </w:types>
        <w:behaviors>
          <w:behavior w:val="content"/>
        </w:behaviors>
        <w:guid w:val="{1D1E2E3F-7C37-4977-9BF2-AD60B0FC16F5}"/>
      </w:docPartPr>
      <w:docPartBody>
        <w:p w:rsidR="009D73B8" w:rsidRDefault="00D4055D">
          <w:r w:rsidRPr="004544CE">
            <w:rPr>
              <w:rStyle w:val="a3"/>
            </w:rPr>
            <w:t>单击或点击此处输入文字。</w:t>
          </w:r>
        </w:p>
      </w:docPartBody>
    </w:docPart>
    <w:docPart>
      <w:docPartPr>
        <w:name w:val="89C7BE3AC728453DADB21E238E48255C"/>
        <w:category>
          <w:name w:val="常规"/>
          <w:gallery w:val="placeholder"/>
        </w:category>
        <w:types>
          <w:type w:val="bbPlcHdr"/>
        </w:types>
        <w:behaviors>
          <w:behavior w:val="content"/>
        </w:behaviors>
        <w:guid w:val="{E00C1C59-E85A-46A1-8709-C048AD3033F3}"/>
      </w:docPartPr>
      <w:docPartBody>
        <w:p w:rsidR="009D73B8" w:rsidRDefault="00D4055D" w:rsidP="00D4055D">
          <w:pPr>
            <w:pStyle w:val="89C7BE3AC728453DADB21E238E48255C"/>
          </w:pPr>
          <w:r w:rsidRPr="004544CE">
            <w:rPr>
              <w:rStyle w:val="a3"/>
            </w:rPr>
            <w:t>单击或点击此处输入文字。</w:t>
          </w:r>
        </w:p>
      </w:docPartBody>
    </w:docPart>
    <w:docPart>
      <w:docPartPr>
        <w:name w:val="49000002DA6B497996A92B3DF51C9932"/>
        <w:category>
          <w:name w:val="常规"/>
          <w:gallery w:val="placeholder"/>
        </w:category>
        <w:types>
          <w:type w:val="bbPlcHdr"/>
        </w:types>
        <w:behaviors>
          <w:behavior w:val="content"/>
        </w:behaviors>
        <w:guid w:val="{A06F03D4-692F-474A-9C54-8CDC01B42E10}"/>
      </w:docPartPr>
      <w:docPartBody>
        <w:p w:rsidR="007D5283" w:rsidRDefault="00F22008" w:rsidP="00F22008">
          <w:pPr>
            <w:pStyle w:val="49000002DA6B497996A92B3DF51C9932"/>
          </w:pPr>
          <w:r w:rsidRPr="004544CE">
            <w:rPr>
              <w:rStyle w:val="a3"/>
            </w:rPr>
            <w:t>单击或点击此处输入文字。</w:t>
          </w:r>
        </w:p>
      </w:docPartBody>
    </w:docPart>
    <w:docPart>
      <w:docPartPr>
        <w:name w:val="22C20A44FD494AC19AC0B53BD896F3F3"/>
        <w:category>
          <w:name w:val="常规"/>
          <w:gallery w:val="placeholder"/>
        </w:category>
        <w:types>
          <w:type w:val="bbPlcHdr"/>
        </w:types>
        <w:behaviors>
          <w:behavior w:val="content"/>
        </w:behaviors>
        <w:guid w:val="{0CE8F698-3929-4BDA-AEA3-2D92DEE3A135}"/>
      </w:docPartPr>
      <w:docPartBody>
        <w:p w:rsidR="00A314CF" w:rsidRDefault="00AB5875" w:rsidP="00AB5875">
          <w:pPr>
            <w:pStyle w:val="22C20A44FD494AC19AC0B53BD896F3F3"/>
          </w:pPr>
          <w:r w:rsidRPr="004544CE">
            <w:rPr>
              <w:rStyle w:val="a3"/>
            </w:rPr>
            <w:t>单击或点击此处输入文字。</w:t>
          </w:r>
        </w:p>
      </w:docPartBody>
    </w:docPart>
    <w:docPart>
      <w:docPartPr>
        <w:name w:val="6C5CAA0A350946C9B023A1CCA69C339A"/>
        <w:category>
          <w:name w:val="常规"/>
          <w:gallery w:val="placeholder"/>
        </w:category>
        <w:types>
          <w:type w:val="bbPlcHdr"/>
        </w:types>
        <w:behaviors>
          <w:behavior w:val="content"/>
        </w:behaviors>
        <w:guid w:val="{5AC775A1-48F4-49B3-B3A6-D8C87B83BE4D}"/>
      </w:docPartPr>
      <w:docPartBody>
        <w:p w:rsidR="00227FD5" w:rsidRDefault="00A314CF" w:rsidP="00A314CF">
          <w:pPr>
            <w:pStyle w:val="6C5CAA0A350946C9B023A1CCA69C339A"/>
          </w:pPr>
          <w:r w:rsidRPr="004544CE">
            <w:rPr>
              <w:rStyle w:val="a3"/>
            </w:rPr>
            <w:t>单击或点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Helvetica-Light">
    <w:altName w:val="Arial"/>
    <w:charset w:val="00"/>
    <w:family w:val="swiss"/>
    <w:pitch w:val="variable"/>
    <w:sig w:usb0="800000AF" w:usb1="4000204A" w:usb2="00000000" w:usb3="00000000" w:csb0="00000001" w:csb1="00000000"/>
  </w:font>
  <w:font w:name="Courier New">
    <w:panose1 w:val="02070309020205020404"/>
    <w:charset w:val="00"/>
    <w:family w:val="modern"/>
    <w:pitch w:val="fixed"/>
    <w:sig w:usb0="E0002EFF" w:usb1="C0007843"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055D"/>
    <w:rsid w:val="00006A18"/>
    <w:rsid w:val="00036F61"/>
    <w:rsid w:val="0004280B"/>
    <w:rsid w:val="00061CDA"/>
    <w:rsid w:val="00071768"/>
    <w:rsid w:val="0007428D"/>
    <w:rsid w:val="00080DCF"/>
    <w:rsid w:val="0008311C"/>
    <w:rsid w:val="00086B99"/>
    <w:rsid w:val="000A6E01"/>
    <w:rsid w:val="000F1CF8"/>
    <w:rsid w:val="001124C4"/>
    <w:rsid w:val="00122B00"/>
    <w:rsid w:val="00146807"/>
    <w:rsid w:val="00153BDE"/>
    <w:rsid w:val="001B0160"/>
    <w:rsid w:val="00216FDD"/>
    <w:rsid w:val="00227FD5"/>
    <w:rsid w:val="0024043E"/>
    <w:rsid w:val="00241C34"/>
    <w:rsid w:val="00242DA2"/>
    <w:rsid w:val="0029335F"/>
    <w:rsid w:val="00326971"/>
    <w:rsid w:val="0033759D"/>
    <w:rsid w:val="00377529"/>
    <w:rsid w:val="003D06C3"/>
    <w:rsid w:val="003F01D0"/>
    <w:rsid w:val="00436709"/>
    <w:rsid w:val="00475491"/>
    <w:rsid w:val="004A624C"/>
    <w:rsid w:val="004B216B"/>
    <w:rsid w:val="00501D3A"/>
    <w:rsid w:val="00582AAA"/>
    <w:rsid w:val="006A03DD"/>
    <w:rsid w:val="006A40F2"/>
    <w:rsid w:val="006B1DD8"/>
    <w:rsid w:val="006F6196"/>
    <w:rsid w:val="00704D67"/>
    <w:rsid w:val="00721C83"/>
    <w:rsid w:val="00765FA2"/>
    <w:rsid w:val="00767B11"/>
    <w:rsid w:val="0079160C"/>
    <w:rsid w:val="007939B7"/>
    <w:rsid w:val="007C492C"/>
    <w:rsid w:val="007D5283"/>
    <w:rsid w:val="007F60F4"/>
    <w:rsid w:val="00820A70"/>
    <w:rsid w:val="00850B21"/>
    <w:rsid w:val="00890C34"/>
    <w:rsid w:val="008C1489"/>
    <w:rsid w:val="008C74BB"/>
    <w:rsid w:val="008D5498"/>
    <w:rsid w:val="008E3674"/>
    <w:rsid w:val="0097159A"/>
    <w:rsid w:val="00973A01"/>
    <w:rsid w:val="009D73B8"/>
    <w:rsid w:val="00A314CF"/>
    <w:rsid w:val="00A72894"/>
    <w:rsid w:val="00A8529A"/>
    <w:rsid w:val="00AA0174"/>
    <w:rsid w:val="00AA2FF9"/>
    <w:rsid w:val="00AB5875"/>
    <w:rsid w:val="00AD36CE"/>
    <w:rsid w:val="00B531C9"/>
    <w:rsid w:val="00B7232F"/>
    <w:rsid w:val="00B74327"/>
    <w:rsid w:val="00B95ED9"/>
    <w:rsid w:val="00BC62A0"/>
    <w:rsid w:val="00BF7583"/>
    <w:rsid w:val="00C01E08"/>
    <w:rsid w:val="00C306FA"/>
    <w:rsid w:val="00C7238B"/>
    <w:rsid w:val="00CA253B"/>
    <w:rsid w:val="00CE38F1"/>
    <w:rsid w:val="00CF1458"/>
    <w:rsid w:val="00CF443C"/>
    <w:rsid w:val="00D061B2"/>
    <w:rsid w:val="00D26114"/>
    <w:rsid w:val="00D2740F"/>
    <w:rsid w:val="00D4055D"/>
    <w:rsid w:val="00D60D9F"/>
    <w:rsid w:val="00D64378"/>
    <w:rsid w:val="00D66F56"/>
    <w:rsid w:val="00D83639"/>
    <w:rsid w:val="00DB5B96"/>
    <w:rsid w:val="00DC0AFA"/>
    <w:rsid w:val="00DC6FDF"/>
    <w:rsid w:val="00E2136D"/>
    <w:rsid w:val="00E316F1"/>
    <w:rsid w:val="00E4750E"/>
    <w:rsid w:val="00E514F6"/>
    <w:rsid w:val="00E534DB"/>
    <w:rsid w:val="00E87E11"/>
    <w:rsid w:val="00EA0EBE"/>
    <w:rsid w:val="00EC0840"/>
    <w:rsid w:val="00EC414B"/>
    <w:rsid w:val="00F00E96"/>
    <w:rsid w:val="00F22008"/>
    <w:rsid w:val="00FF43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08311C"/>
    <w:rPr>
      <w:color w:val="808080"/>
    </w:rPr>
  </w:style>
  <w:style w:type="paragraph" w:customStyle="1" w:styleId="89C7BE3AC728453DADB21E238E48255C">
    <w:name w:val="89C7BE3AC728453DADB21E238E48255C"/>
    <w:rsid w:val="00D4055D"/>
    <w:pPr>
      <w:widowControl w:val="0"/>
      <w:jc w:val="both"/>
    </w:pPr>
  </w:style>
  <w:style w:type="paragraph" w:customStyle="1" w:styleId="49000002DA6B497996A92B3DF51C9932">
    <w:name w:val="49000002DA6B497996A92B3DF51C9932"/>
    <w:rsid w:val="00F22008"/>
    <w:pPr>
      <w:widowControl w:val="0"/>
      <w:jc w:val="both"/>
    </w:pPr>
  </w:style>
  <w:style w:type="paragraph" w:customStyle="1" w:styleId="22C20A44FD494AC19AC0B53BD896F3F3">
    <w:name w:val="22C20A44FD494AC19AC0B53BD896F3F3"/>
    <w:rsid w:val="00AB5875"/>
    <w:pPr>
      <w:widowControl w:val="0"/>
      <w:jc w:val="both"/>
    </w:pPr>
  </w:style>
  <w:style w:type="paragraph" w:customStyle="1" w:styleId="6C5CAA0A350946C9B023A1CCA69C339A">
    <w:name w:val="6C5CAA0A350946C9B023A1CCA69C339A"/>
    <w:rsid w:val="00A314CF"/>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865C9A-11A4-4EE9-9681-7D12B5FF19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17</TotalTime>
  <Pages>24</Pages>
  <Words>249920</Words>
  <Characters>1424548</Characters>
  <Application>Microsoft Office Word</Application>
  <DocSecurity>0</DocSecurity>
  <Lines>11871</Lines>
  <Paragraphs>334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671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Chihao Zhang</cp:lastModifiedBy>
  <cp:revision>129</cp:revision>
  <cp:lastPrinted>2022-12-06T11:36:00Z</cp:lastPrinted>
  <dcterms:created xsi:type="dcterms:W3CDTF">2021-08-19T08:09:00Z</dcterms:created>
  <dcterms:modified xsi:type="dcterms:W3CDTF">2023-06-24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CitaviDocumentProperty_7">
    <vt:lpwstr>Spatial Transcriptome Analysis</vt:lpwstr>
  </property>
  <property fmtid="{D5CDD505-2E9C-101B-9397-08002B2CF9AE}" pid="6" name="CitaviDocumentProperty_11">
    <vt:lpwstr>标题 1</vt:lpwstr>
  </property>
  <property fmtid="{D5CDD505-2E9C-101B-9397-08002B2CF9AE}" pid="7" name="GrammarlyDocumentId">
    <vt:lpwstr>8042f64c6efca7d9c5b6ed9e03487854d1a839eef90ddb26193ee19dc4f50e93</vt:lpwstr>
  </property>
  <property fmtid="{D5CDD505-2E9C-101B-9397-08002B2CF9AE}" pid="8" name="CitaviDocumentProperty_24">
    <vt:lpwstr>True</vt:lpwstr>
  </property>
  <property fmtid="{D5CDD505-2E9C-101B-9397-08002B2CF9AE}" pid="9" name="CitaviDocumentProperty_25">
    <vt:lpwstr>False</vt:lpwstr>
  </property>
  <property fmtid="{D5CDD505-2E9C-101B-9397-08002B2CF9AE}" pid="10" name="CitaviDocumentProperty_12">
    <vt:lpwstr>Citavi Bibliography Entry</vt:lpwstr>
  </property>
  <property fmtid="{D5CDD505-2E9C-101B-9397-08002B2CF9AE}" pid="11" name="CitaviDocumentProperty_16">
    <vt:lpwstr>Citavi Bibliography Entry</vt:lpwstr>
  </property>
  <property fmtid="{D5CDD505-2E9C-101B-9397-08002B2CF9AE}" pid="12" name="CitaviDocumentProperty_13">
    <vt:lpwstr>Citavi Bibliography Entry</vt:lpwstr>
  </property>
  <property fmtid="{D5CDD505-2E9C-101B-9397-08002B2CF9AE}" pid="13" name="CitaviDocumentProperty_15">
    <vt:lpwstr>Citavi Bibliography Entry</vt:lpwstr>
  </property>
  <property fmtid="{D5CDD505-2E9C-101B-9397-08002B2CF9AE}" pid="14" name="CitaviDocumentProperty_17">
    <vt:lpwstr>Citavi Bibliography Entry</vt:lpwstr>
  </property>
  <property fmtid="{D5CDD505-2E9C-101B-9397-08002B2CF9AE}" pid="15" name="CitaviDocumentProperty_8">
    <vt:lpwstr>C:\Users\admin\Documents\Citavi 6\Projects\Spatial Transcriptome Analysis\Spatial Transcriptome Analysis.ctv6</vt:lpwstr>
  </property>
  <property fmtid="{D5CDD505-2E9C-101B-9397-08002B2CF9AE}" pid="16" name="CitaviDocumentProperty_6">
    <vt:lpwstr>True</vt:lpwstr>
  </property>
  <property fmtid="{D5CDD505-2E9C-101B-9397-08002B2CF9AE}" pid="17" name="CitaviDocumentProperty_0">
    <vt:lpwstr>a9a02e0b-d7ab-4d67-a1f4-aa0d815319c9</vt:lpwstr>
  </property>
  <property fmtid="{D5CDD505-2E9C-101B-9397-08002B2CF9AE}" pid="18" name="CitaviDocumentProperty_1">
    <vt:lpwstr>6.4.0.35</vt:lpwstr>
  </property>
</Properties>
</file>